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FE6B6C" w14:textId="77777777" w:rsidR="006478E7" w:rsidRPr="00490FBB" w:rsidRDefault="006478E7" w:rsidP="006478E7">
      <w:pPr>
        <w:spacing w:before="120" w:after="120" w:line="312" w:lineRule="auto"/>
        <w:jc w:val="center"/>
      </w:pPr>
      <w:r w:rsidRPr="00490FBB">
        <w:rPr>
          <w:b/>
          <w:noProof/>
          <w:lang w:eastAsia="en-AU"/>
        </w:rPr>
        <w:drawing>
          <wp:inline distT="0" distB="0" distL="0" distR="0" wp14:anchorId="42587FCD" wp14:editId="582BB802">
            <wp:extent cx="1891665" cy="1229995"/>
            <wp:effectExtent l="0" t="0" r="0" b="0"/>
            <wp:docPr id="1" name="Picture 1" title="Department of Health Logo"/>
            <wp:cNvGraphicFramePr/>
            <a:graphic xmlns:a="http://schemas.openxmlformats.org/drawingml/2006/main">
              <a:graphicData uri="http://schemas.openxmlformats.org/drawingml/2006/picture">
                <pic:pic xmlns:pic="http://schemas.openxmlformats.org/drawingml/2006/picture">
                  <pic:nvPicPr>
                    <pic:cNvPr id="1" name="Picture 2" title="Department of Health Logo"/>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89760" cy="1226820"/>
                    </a:xfrm>
                    <a:prstGeom prst="rect">
                      <a:avLst/>
                    </a:prstGeom>
                    <a:noFill/>
                    <a:ln>
                      <a:noFill/>
                    </a:ln>
                  </pic:spPr>
                </pic:pic>
              </a:graphicData>
            </a:graphic>
          </wp:inline>
        </w:drawing>
      </w:r>
    </w:p>
    <w:p w14:paraId="50B6D781" w14:textId="587136CB" w:rsidR="006478E7" w:rsidRPr="00490FBB" w:rsidRDefault="00F974EA" w:rsidP="008C4B3C">
      <w:pPr>
        <w:pStyle w:val="Heading10"/>
        <w:spacing w:before="1800"/>
        <w:jc w:val="center"/>
        <w:rPr>
          <w:sz w:val="48"/>
          <w:szCs w:val="48"/>
        </w:rPr>
      </w:pPr>
      <w:r>
        <w:rPr>
          <w:sz w:val="48"/>
          <w:szCs w:val="48"/>
        </w:rPr>
        <w:t xml:space="preserve">MSAC </w:t>
      </w:r>
      <w:r w:rsidR="006478E7" w:rsidRPr="00490FBB">
        <w:rPr>
          <w:sz w:val="48"/>
          <w:szCs w:val="48"/>
        </w:rPr>
        <w:t xml:space="preserve">Application </w:t>
      </w:r>
      <w:r w:rsidR="0035632B">
        <w:rPr>
          <w:sz w:val="48"/>
          <w:szCs w:val="48"/>
        </w:rPr>
        <w:t>1711</w:t>
      </w:r>
    </w:p>
    <w:p w14:paraId="11765312" w14:textId="479D9737" w:rsidR="006478E7" w:rsidRPr="00490FBB" w:rsidRDefault="0078653C" w:rsidP="0078653C">
      <w:pPr>
        <w:pStyle w:val="Heading10"/>
        <w:jc w:val="center"/>
        <w:rPr>
          <w:sz w:val="48"/>
          <w:szCs w:val="48"/>
        </w:rPr>
      </w:pPr>
      <w:r w:rsidRPr="0078653C">
        <w:rPr>
          <w:color w:val="548DD4"/>
          <w:sz w:val="48"/>
          <w:szCs w:val="48"/>
        </w:rPr>
        <w:t>Review of MBS items for</w:t>
      </w:r>
      <w:r w:rsidR="00F974EA">
        <w:rPr>
          <w:color w:val="548DD4"/>
          <w:sz w:val="48"/>
          <w:szCs w:val="48"/>
        </w:rPr>
        <w:t xml:space="preserve"> </w:t>
      </w:r>
      <w:r w:rsidRPr="0078653C">
        <w:rPr>
          <w:color w:val="548DD4"/>
          <w:sz w:val="48"/>
          <w:szCs w:val="48"/>
        </w:rPr>
        <w:t>subacromial decompression</w:t>
      </w:r>
    </w:p>
    <w:p w14:paraId="39CC0389" w14:textId="1F5194B7" w:rsidR="006478E7" w:rsidRPr="00490FBB" w:rsidRDefault="00AC3478" w:rsidP="008C4B3C">
      <w:pPr>
        <w:pStyle w:val="Heading1"/>
      </w:pPr>
      <w:r>
        <w:t>Ratified</w:t>
      </w:r>
      <w:r w:rsidR="00B8479A">
        <w:br/>
      </w:r>
      <w:r w:rsidR="006478E7" w:rsidRPr="00490FBB">
        <w:t>PICO Confirmation</w:t>
      </w:r>
    </w:p>
    <w:p w14:paraId="23900CA0" w14:textId="77777777" w:rsidR="006478E7" w:rsidRPr="00490FBB" w:rsidRDefault="006478E7">
      <w:r w:rsidRPr="00490FBB">
        <w:br w:type="page"/>
      </w:r>
    </w:p>
    <w:p w14:paraId="7BE71DCA" w14:textId="77777777" w:rsidR="006C32E2" w:rsidRPr="00F974EA" w:rsidRDefault="006C32E2" w:rsidP="006C32E2">
      <w:pPr>
        <w:spacing w:after="160" w:line="259" w:lineRule="auto"/>
        <w:rPr>
          <w:b/>
          <w:bCs/>
          <w:i/>
          <w:iCs/>
        </w:rPr>
      </w:pPr>
      <w:r w:rsidRPr="00F974EA">
        <w:rPr>
          <w:b/>
          <w:bCs/>
          <w:i/>
          <w:iCs/>
        </w:rPr>
        <w:lastRenderedPageBreak/>
        <w:t>Summary of PICO/PPICO criteria to define question(s) to be addressed in an Assessment Report to the Medical Services Advisory Committee (MSAC).</w:t>
      </w:r>
    </w:p>
    <w:p w14:paraId="6C6ED494" w14:textId="60112495" w:rsidR="006C32E2" w:rsidRDefault="00CD359F" w:rsidP="006C32E2">
      <w:pPr>
        <w:spacing w:after="160" w:line="259" w:lineRule="auto"/>
      </w:pPr>
      <w:r>
        <w:t>T</w:t>
      </w:r>
      <w:r w:rsidR="006C32E2">
        <w:t>wo PICO Sets define two populations who may be considered for subacromial decompression.</w:t>
      </w:r>
    </w:p>
    <w:p w14:paraId="14952026" w14:textId="0DD13B9D" w:rsidR="002776D8" w:rsidRDefault="006C32E2">
      <w:pPr>
        <w:spacing w:after="160" w:line="259" w:lineRule="auto"/>
      </w:pPr>
      <w:r>
        <w:t xml:space="preserve">It should be noted that the current and proposed MBS items are not explicit on the patient population. </w:t>
      </w:r>
    </w:p>
    <w:p w14:paraId="4ABAB0A0" w14:textId="17A1F450" w:rsidR="003F4295" w:rsidRPr="00F76A83" w:rsidRDefault="003F4295" w:rsidP="00F76A83">
      <w:pPr>
        <w:rPr>
          <w:i/>
          <w:iCs/>
        </w:rPr>
      </w:pPr>
      <w:r w:rsidRPr="00F76A83">
        <w:rPr>
          <w:i/>
          <w:iCs/>
        </w:rPr>
        <w:t>PASC discussed changes to simplify and clarify each PICO Set, particularly in refining the Population and Outcomes.</w:t>
      </w:r>
    </w:p>
    <w:p w14:paraId="1B5016E0" w14:textId="5681CCD2" w:rsidR="001F75E2" w:rsidRPr="00F76A83" w:rsidRDefault="00051D5F" w:rsidP="00F76A83">
      <w:pPr>
        <w:rPr>
          <w:i/>
          <w:iCs/>
        </w:rPr>
      </w:pPr>
      <w:r w:rsidRPr="00F76A83">
        <w:rPr>
          <w:i/>
          <w:iCs/>
        </w:rPr>
        <w:t>PASC discussed PICO Set 2 and the use of subacromial decompression as an adjunct to rotator cuff repair (e</w:t>
      </w:r>
      <w:r w:rsidR="00243EA8" w:rsidRPr="00F76A83">
        <w:rPr>
          <w:i/>
          <w:iCs/>
        </w:rPr>
        <w:t>.</w:t>
      </w:r>
      <w:r w:rsidRPr="00F76A83">
        <w:rPr>
          <w:i/>
          <w:iCs/>
        </w:rPr>
        <w:t>g. 48909). PASC noted that current item numbers (e</w:t>
      </w:r>
      <w:r w:rsidR="00243EA8" w:rsidRPr="00F76A83">
        <w:rPr>
          <w:i/>
          <w:iCs/>
        </w:rPr>
        <w:t>.</w:t>
      </w:r>
      <w:r w:rsidRPr="00F76A83">
        <w:rPr>
          <w:i/>
          <w:iCs/>
        </w:rPr>
        <w:t>g</w:t>
      </w:r>
      <w:r w:rsidR="00243EA8" w:rsidRPr="00F76A83">
        <w:rPr>
          <w:i/>
          <w:iCs/>
        </w:rPr>
        <w:t>.</w:t>
      </w:r>
      <w:r w:rsidRPr="00F76A83">
        <w:rPr>
          <w:i/>
          <w:iCs/>
        </w:rPr>
        <w:t xml:space="preserve"> 48906) are already inclusive of rotator cuff repair with or without subacromial decompression. Furthermore, the MBS Review Orthopaedic Clinical Committee Report considered different techniques of subacromial decompression including the excision of large bursa, acromioplasty and synovectomy to be inherent components of rotator cuff repair and should not be co-claimed. Thus, PASC questioned the usefulness of PICO </w:t>
      </w:r>
      <w:r w:rsidR="00C4291C" w:rsidRPr="00F76A83">
        <w:rPr>
          <w:i/>
          <w:iCs/>
        </w:rPr>
        <w:t xml:space="preserve">Set </w:t>
      </w:r>
      <w:r w:rsidRPr="00F76A83">
        <w:rPr>
          <w:i/>
          <w:iCs/>
        </w:rPr>
        <w:t xml:space="preserve">2 given that the separate clinical question of the incremental benefit of rotator cuff repair does not require further consideration. </w:t>
      </w:r>
      <w:r w:rsidR="003F4295" w:rsidRPr="00F76A83">
        <w:rPr>
          <w:i/>
          <w:iCs/>
        </w:rPr>
        <w:t>PASC advised that, subject to endorsement from the MSAC Executive, PICO Set 2 should be removed from this current assessment</w:t>
      </w:r>
      <w:r w:rsidR="0074361E" w:rsidRPr="00F76A83">
        <w:rPr>
          <w:i/>
          <w:iCs/>
        </w:rPr>
        <w:t xml:space="preserve"> as the use or not of subacromial decompression as a part of rotator cuff surgery could be considered redundant in the context of an assessment of subacromial decompression.</w:t>
      </w:r>
    </w:p>
    <w:p w14:paraId="4034C338" w14:textId="039D0C30" w:rsidR="003F4295" w:rsidRPr="0098180B" w:rsidRDefault="001F75E2" w:rsidP="00AD342B">
      <w:pPr>
        <w:autoSpaceDE w:val="0"/>
        <w:autoSpaceDN w:val="0"/>
        <w:adjustRightInd w:val="0"/>
        <w:spacing w:line="23" w:lineRule="atLeast"/>
      </w:pPr>
      <w:r w:rsidRPr="0098180B">
        <w:t xml:space="preserve">Post PASC, the MSAC Executive at its 27 May meeting, endorsed the PASC advice to remove PICO </w:t>
      </w:r>
      <w:r w:rsidR="00AA510D" w:rsidRPr="0098180B">
        <w:t>S</w:t>
      </w:r>
      <w:r w:rsidRPr="0098180B">
        <w:t xml:space="preserve">et 2. The MSAC Executive also advised that a review of rotator cuff repair (with/without subacromial decompression) </w:t>
      </w:r>
      <w:r w:rsidR="00BC310F" w:rsidRPr="0098180B">
        <w:t xml:space="preserve">may </w:t>
      </w:r>
      <w:r w:rsidRPr="0098180B">
        <w:t xml:space="preserve">be endorsed when the results of the </w:t>
      </w:r>
      <w:r w:rsidR="00CE654D" w:rsidRPr="0098180B">
        <w:t>Australian Rotator Cuff</w:t>
      </w:r>
      <w:r w:rsidRPr="0098180B">
        <w:t xml:space="preserve"> trial are available</w:t>
      </w:r>
      <w:r w:rsidR="00F20D03" w:rsidRPr="0098180B">
        <w:t xml:space="preserve"> </w:t>
      </w:r>
      <w:r w:rsidR="00F20D03" w:rsidRPr="0098180B">
        <w:fldChar w:fldCharType="begin"/>
      </w:r>
      <w:r w:rsidR="00F20D03" w:rsidRPr="0098180B">
        <w:instrText xml:space="preserve"> ADDIN EN.CITE &lt;EndNote&gt;&lt;Cite&gt;&lt;Author&gt;ANZCTR&lt;/Author&gt;&lt;Year&gt;2022&lt;/Year&gt;&lt;RecNum&gt;175&lt;/RecNum&gt;&lt;DisplayText&gt;(ANZCTR 2022)&lt;/DisplayText&gt;&lt;record&gt;&lt;rec-number&gt;175&lt;/rec-number&gt;&lt;foreign-keys&gt;&lt;key app="EN" db-id="rv0tdsrtmppw57e20z4prz9rvxrasrvve0td" timestamp="1650426814"&gt;175&lt;/key&gt;&lt;/foreign-keys&gt;&lt;ref-type name="Web Page"&gt;12&lt;/ref-type&gt;&lt;contributors&gt;&lt;authors&gt;&lt;author&gt;ANZCTR&lt;/author&gt;&lt;/authors&gt;&lt;/contributors&gt;&lt;titles&gt;&lt;title&gt;The ARC (Australian Rotator Cuff) Trial: a randomised placebo-controlled trial of surgical repair of non-acute rotator cuff tears of the shoulder in adults&lt;/title&gt;&lt;/titles&gt;&lt;volume&gt;2022&lt;/volume&gt;&lt;number&gt;20 April&lt;/number&gt;&lt;dates&gt;&lt;year&gt;2022&lt;/year&gt;&lt;/dates&gt;&lt;urls&gt;&lt;related-urls&gt;&lt;url&gt;https://www.anzctr.org.au/Trial/Registration/TrialReview.aspx?id=379721&amp;amp;isReview=true&lt;/url&gt;&lt;/related-urls&gt;&lt;/urls&gt;&lt;/record&gt;&lt;/Cite&gt;&lt;/EndNote&gt;</w:instrText>
      </w:r>
      <w:r w:rsidR="00F20D03" w:rsidRPr="0098180B">
        <w:fldChar w:fldCharType="separate"/>
      </w:r>
      <w:r w:rsidR="00F20D03" w:rsidRPr="0098180B">
        <w:t>(ANZCTR 2022)</w:t>
      </w:r>
      <w:r w:rsidR="00F20D03" w:rsidRPr="0098180B">
        <w:fldChar w:fldCharType="end"/>
      </w:r>
      <w:r w:rsidRPr="0098180B">
        <w:t xml:space="preserve">. The PICO </w:t>
      </w:r>
      <w:r w:rsidR="00F20D03" w:rsidRPr="0098180B">
        <w:t>S</w:t>
      </w:r>
      <w:r w:rsidRPr="0098180B">
        <w:t>et for subacromial decompression as a part of rotator cuff surgery previously included in the draft PICO confirmation can be found in Appendix D.</w:t>
      </w:r>
    </w:p>
    <w:p w14:paraId="224459F3" w14:textId="510A029C" w:rsidR="00D52956" w:rsidRDefault="00D52956" w:rsidP="00D52956">
      <w:pPr>
        <w:pStyle w:val="Caption"/>
      </w:pPr>
      <w:bookmarkStart w:id="0" w:name="_Ref69732160"/>
      <w:bookmarkStart w:id="1" w:name="_Ref69732155"/>
      <w:r>
        <w:t>Table</w:t>
      </w:r>
      <w:r w:rsidR="00FD4C65">
        <w:t> </w:t>
      </w:r>
      <w:r>
        <w:fldChar w:fldCharType="begin"/>
      </w:r>
      <w:r>
        <w:instrText xml:space="preserve"> SEQ Table \* ARABIC </w:instrText>
      </w:r>
      <w:r>
        <w:fldChar w:fldCharType="separate"/>
      </w:r>
      <w:r w:rsidR="003B539D">
        <w:rPr>
          <w:noProof/>
        </w:rPr>
        <w:t>1</w:t>
      </w:r>
      <w:r>
        <w:fldChar w:fldCharType="end"/>
      </w:r>
      <w:bookmarkEnd w:id="0"/>
      <w:r>
        <w:tab/>
        <w:t xml:space="preserve">PICO for </w:t>
      </w:r>
      <w:bookmarkEnd w:id="1"/>
      <w:r w:rsidR="003577CD">
        <w:t>patients with subacromial impingement: PICO Set 1</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923"/>
        <w:gridCol w:w="7643"/>
      </w:tblGrid>
      <w:tr w:rsidR="003577CD" w:rsidRPr="00490FBB" w14:paraId="713A3605" w14:textId="77777777" w:rsidTr="00A922B8">
        <w:trPr>
          <w:trHeight w:val="372"/>
          <w:tblHeader/>
        </w:trPr>
        <w:tc>
          <w:tcPr>
            <w:tcW w:w="1005" w:type="pct"/>
            <w:tcBorders>
              <w:top w:val="single" w:sz="8" w:space="0" w:color="auto"/>
              <w:left w:val="single" w:sz="8" w:space="0" w:color="auto"/>
              <w:bottom w:val="single" w:sz="8" w:space="0" w:color="auto"/>
              <w:right w:val="single" w:sz="4" w:space="0" w:color="auto"/>
            </w:tcBorders>
            <w:shd w:val="clear" w:color="auto" w:fill="D9D9D9"/>
            <w:vAlign w:val="center"/>
            <w:hideMark/>
          </w:tcPr>
          <w:p w14:paraId="61035545" w14:textId="77777777" w:rsidR="003577CD" w:rsidRPr="00490FBB" w:rsidRDefault="003577CD" w:rsidP="00A922B8">
            <w:pPr>
              <w:spacing w:before="20" w:after="20" w:line="240" w:lineRule="auto"/>
              <w:rPr>
                <w:b/>
              </w:rPr>
            </w:pPr>
            <w:bookmarkStart w:id="2" w:name="Title_Table1" w:colFirst="0" w:colLast="0"/>
            <w:r w:rsidRPr="00490FBB">
              <w:rPr>
                <w:b/>
              </w:rPr>
              <w:t>Component</w:t>
            </w:r>
          </w:p>
        </w:tc>
        <w:tc>
          <w:tcPr>
            <w:tcW w:w="399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7EB1966" w14:textId="77777777" w:rsidR="003577CD" w:rsidRPr="00490FBB" w:rsidRDefault="003577CD" w:rsidP="00A922B8">
            <w:pPr>
              <w:spacing w:before="20" w:after="20" w:line="240" w:lineRule="auto"/>
              <w:rPr>
                <w:b/>
              </w:rPr>
            </w:pPr>
            <w:r w:rsidRPr="00490FBB">
              <w:rPr>
                <w:b/>
              </w:rPr>
              <w:t>Description</w:t>
            </w:r>
          </w:p>
        </w:tc>
      </w:tr>
      <w:bookmarkEnd w:id="2"/>
      <w:tr w:rsidR="003577CD" w:rsidRPr="00490FBB" w14:paraId="537661F4" w14:textId="77777777" w:rsidTr="00A922B8">
        <w:tc>
          <w:tcPr>
            <w:tcW w:w="1005" w:type="pct"/>
            <w:tcBorders>
              <w:top w:val="single" w:sz="8" w:space="0" w:color="auto"/>
              <w:left w:val="single" w:sz="8" w:space="0" w:color="auto"/>
              <w:bottom w:val="single" w:sz="4" w:space="0" w:color="auto"/>
              <w:right w:val="single" w:sz="4" w:space="0" w:color="auto"/>
            </w:tcBorders>
            <w:hideMark/>
          </w:tcPr>
          <w:p w14:paraId="61374118" w14:textId="77777777" w:rsidR="003577CD" w:rsidRPr="00490FBB" w:rsidRDefault="003577CD" w:rsidP="00A922B8">
            <w:pPr>
              <w:spacing w:before="120" w:after="120" w:line="240" w:lineRule="auto"/>
              <w:rPr>
                <w:rFonts w:cs="Arial"/>
              </w:rPr>
            </w:pPr>
            <w:r>
              <w:rPr>
                <w:rFonts w:cs="Arial"/>
              </w:rPr>
              <w:t>Population</w:t>
            </w:r>
          </w:p>
        </w:tc>
        <w:tc>
          <w:tcPr>
            <w:tcW w:w="3995" w:type="pct"/>
            <w:tcBorders>
              <w:top w:val="single" w:sz="4" w:space="0" w:color="auto"/>
              <w:left w:val="single" w:sz="4" w:space="0" w:color="auto"/>
              <w:bottom w:val="single" w:sz="4" w:space="0" w:color="auto"/>
              <w:right w:val="single" w:sz="4" w:space="0" w:color="auto"/>
            </w:tcBorders>
            <w:hideMark/>
          </w:tcPr>
          <w:p w14:paraId="1FC9297C" w14:textId="6F1B6824" w:rsidR="003577CD" w:rsidRDefault="00121D9E" w:rsidP="00A922B8">
            <w:pPr>
              <w:spacing w:before="120" w:after="120" w:line="240" w:lineRule="auto"/>
              <w:rPr>
                <w:rFonts w:cs="Arial"/>
              </w:rPr>
            </w:pPr>
            <w:r w:rsidRPr="008E4227">
              <w:rPr>
                <w:rFonts w:cs="Arial"/>
              </w:rPr>
              <w:t>Adult p</w:t>
            </w:r>
            <w:r w:rsidR="003577CD" w:rsidRPr="008E4227">
              <w:rPr>
                <w:rFonts w:cs="Arial"/>
              </w:rPr>
              <w:t xml:space="preserve">atients with </w:t>
            </w:r>
            <w:r w:rsidR="00C23677" w:rsidRPr="008E4227">
              <w:rPr>
                <w:rFonts w:cs="Arial"/>
              </w:rPr>
              <w:t xml:space="preserve">symptomatic </w:t>
            </w:r>
            <w:r w:rsidR="00EB0494" w:rsidRPr="00600443">
              <w:rPr>
                <w:rFonts w:cs="Arial"/>
              </w:rPr>
              <w:t xml:space="preserve">subacromial </w:t>
            </w:r>
            <w:r w:rsidR="00EB0494" w:rsidRPr="00600443">
              <w:t xml:space="preserve">shoulder </w:t>
            </w:r>
            <w:r w:rsidR="00EB0494" w:rsidRPr="00600443">
              <w:rPr>
                <w:rFonts w:cs="Arial"/>
              </w:rPr>
              <w:t xml:space="preserve">impingement </w:t>
            </w:r>
            <w:r w:rsidR="008E4227" w:rsidRPr="008E4227">
              <w:t>AND</w:t>
            </w:r>
            <w:r w:rsidR="008E4227">
              <w:t>:</w:t>
            </w:r>
          </w:p>
          <w:p w14:paraId="773DB2EB" w14:textId="22BDCE66" w:rsidR="008D3ACD" w:rsidRDefault="00977D64" w:rsidP="00AD342B">
            <w:pPr>
              <w:pStyle w:val="ListParagraph"/>
              <w:numPr>
                <w:ilvl w:val="0"/>
                <w:numId w:val="22"/>
              </w:numPr>
              <w:spacing w:before="120" w:after="120" w:line="240" w:lineRule="auto"/>
              <w:rPr>
                <w:rFonts w:cs="Arial"/>
              </w:rPr>
            </w:pPr>
            <w:r>
              <w:rPr>
                <w:rFonts w:cs="Arial"/>
              </w:rPr>
              <w:t>Symp</w:t>
            </w:r>
            <w:r w:rsidR="0048342A">
              <w:rPr>
                <w:rFonts w:cs="Arial"/>
              </w:rPr>
              <w:t>to</w:t>
            </w:r>
            <w:r>
              <w:rPr>
                <w:rFonts w:cs="Arial"/>
              </w:rPr>
              <w:t xml:space="preserve">ms unresolved despite </w:t>
            </w:r>
            <w:r w:rsidR="00C52FC1">
              <w:rPr>
                <w:rFonts w:cs="Arial"/>
              </w:rPr>
              <w:t>conservative therapy</w:t>
            </w:r>
            <w:r w:rsidR="00266F1B" w:rsidRPr="00B11F8E">
              <w:rPr>
                <w:rFonts w:cs="Arial"/>
              </w:rPr>
              <w:t xml:space="preserve"> for</w:t>
            </w:r>
            <w:r w:rsidR="00D1289C">
              <w:rPr>
                <w:rFonts w:cs="Arial"/>
              </w:rPr>
              <w:t xml:space="preserve"> </w:t>
            </w:r>
            <w:r w:rsidR="00CD2C36">
              <w:rPr>
                <w:rFonts w:cs="Arial"/>
              </w:rPr>
              <w:t>6 months</w:t>
            </w:r>
            <w:r w:rsidR="008D3ACD" w:rsidRPr="00B11F8E">
              <w:rPr>
                <w:rFonts w:cs="Arial"/>
              </w:rPr>
              <w:t>;</w:t>
            </w:r>
          </w:p>
          <w:p w14:paraId="7A0DF400" w14:textId="77777777" w:rsidR="00241133" w:rsidRDefault="00DD06A2" w:rsidP="00B11F8E">
            <w:pPr>
              <w:spacing w:before="120" w:after="120" w:line="240" w:lineRule="auto"/>
            </w:pPr>
            <w:r>
              <w:t xml:space="preserve">AND </w:t>
            </w:r>
            <w:r w:rsidR="00E646FA">
              <w:t>e</w:t>
            </w:r>
            <w:r>
              <w:t>xcluding:</w:t>
            </w:r>
            <w:r w:rsidR="00241133">
              <w:t xml:space="preserve"> </w:t>
            </w:r>
          </w:p>
          <w:p w14:paraId="00226A93" w14:textId="0E3462FA" w:rsidR="00DD06A2" w:rsidRPr="00B11F8E" w:rsidRDefault="00241133" w:rsidP="00AD342B">
            <w:pPr>
              <w:pStyle w:val="ListParagraph"/>
              <w:numPr>
                <w:ilvl w:val="0"/>
                <w:numId w:val="24"/>
              </w:numPr>
              <w:spacing w:before="120" w:after="120" w:line="240" w:lineRule="auto"/>
            </w:pPr>
            <w:r>
              <w:t>Patients who require rotator cuff repair AND;</w:t>
            </w:r>
          </w:p>
          <w:p w14:paraId="30CFFFDC" w14:textId="384600C2" w:rsidR="003577CD" w:rsidRDefault="0003294C" w:rsidP="00AD342B">
            <w:pPr>
              <w:pStyle w:val="ListParagraph"/>
              <w:numPr>
                <w:ilvl w:val="0"/>
                <w:numId w:val="22"/>
              </w:numPr>
              <w:spacing w:before="120" w:after="120" w:line="240" w:lineRule="auto"/>
            </w:pPr>
            <w:r>
              <w:t>P</w:t>
            </w:r>
            <w:r w:rsidR="00266F1B" w:rsidRPr="00B11F8E">
              <w:t>atients with other pathologies of the shoulder e.g. glenohumeral joint osteoarthritis, acromioclavicular arthritis, labral tear including superior labral anterior-posterior (SLAP) tears, adhesive capsulitis/frozen shoulder, tendinopathy of the long head of the biceps, calcific tendinopathy, bicipital tendon disorders, neuropathy, shoulder fractures, shoulder instability/dislocation, malignancy, infection</w:t>
            </w:r>
          </w:p>
          <w:p w14:paraId="0AA76911" w14:textId="3697610E" w:rsidR="00D7780D" w:rsidRPr="00D52956" w:rsidRDefault="00D7780D" w:rsidP="00B11F8E">
            <w:pPr>
              <w:spacing w:before="120" w:after="120" w:line="240" w:lineRule="auto"/>
            </w:pPr>
            <w:r w:rsidRPr="00B11F8E">
              <w:rPr>
                <w:i/>
                <w:iCs/>
              </w:rPr>
              <w:t>Note</w:t>
            </w:r>
            <w:r w:rsidRPr="00C52C15">
              <w:rPr>
                <w:i/>
              </w:rPr>
              <w:t>, the current and proposed MBS items for subacromial decompression do not include population eligibility criteria.</w:t>
            </w:r>
          </w:p>
        </w:tc>
      </w:tr>
      <w:tr w:rsidR="003577CD" w:rsidRPr="00490FBB" w14:paraId="0217CADE" w14:textId="77777777" w:rsidTr="00A922B8">
        <w:tc>
          <w:tcPr>
            <w:tcW w:w="1005" w:type="pct"/>
            <w:tcBorders>
              <w:top w:val="single" w:sz="4" w:space="0" w:color="auto"/>
              <w:left w:val="single" w:sz="8" w:space="0" w:color="auto"/>
              <w:bottom w:val="single" w:sz="4" w:space="0" w:color="auto"/>
              <w:right w:val="single" w:sz="4" w:space="0" w:color="auto"/>
            </w:tcBorders>
            <w:hideMark/>
          </w:tcPr>
          <w:p w14:paraId="7F98B0FE" w14:textId="77777777" w:rsidR="003577CD" w:rsidRPr="00490FBB" w:rsidRDefault="003577CD" w:rsidP="00A922B8">
            <w:pPr>
              <w:spacing w:before="120" w:after="120" w:line="240" w:lineRule="auto"/>
              <w:rPr>
                <w:rFonts w:cs="Arial"/>
              </w:rPr>
            </w:pPr>
            <w:r w:rsidRPr="00490FBB">
              <w:rPr>
                <w:rFonts w:cs="Arial"/>
              </w:rPr>
              <w:t>Intervention</w:t>
            </w:r>
          </w:p>
        </w:tc>
        <w:tc>
          <w:tcPr>
            <w:tcW w:w="3995" w:type="pct"/>
            <w:tcBorders>
              <w:top w:val="single" w:sz="4" w:space="0" w:color="auto"/>
              <w:left w:val="single" w:sz="4" w:space="0" w:color="auto"/>
              <w:bottom w:val="single" w:sz="4" w:space="0" w:color="auto"/>
              <w:right w:val="single" w:sz="4" w:space="0" w:color="auto"/>
            </w:tcBorders>
            <w:hideMark/>
          </w:tcPr>
          <w:p w14:paraId="1FCAFAEF" w14:textId="7097D7B5" w:rsidR="003577CD" w:rsidRDefault="00760EF0" w:rsidP="00A922B8">
            <w:pPr>
              <w:spacing w:before="120" w:after="120" w:line="240" w:lineRule="auto"/>
              <w:rPr>
                <w:rFonts w:cs="Arial"/>
              </w:rPr>
            </w:pPr>
            <w:r>
              <w:rPr>
                <w:rFonts w:cs="Arial"/>
              </w:rPr>
              <w:t>Any form of o</w:t>
            </w:r>
            <w:r w:rsidR="003577CD" w:rsidRPr="00857F50">
              <w:rPr>
                <w:rFonts w:cs="Arial"/>
              </w:rPr>
              <w:t>pen</w:t>
            </w:r>
            <w:r w:rsidR="003577CD">
              <w:rPr>
                <w:rFonts w:cs="Arial"/>
              </w:rPr>
              <w:t xml:space="preserve"> or</w:t>
            </w:r>
            <w:r w:rsidR="003577CD" w:rsidRPr="00857F50">
              <w:rPr>
                <w:rFonts w:cs="Arial"/>
              </w:rPr>
              <w:t xml:space="preserve"> arthroscopic</w:t>
            </w:r>
            <w:r w:rsidR="003577CD" w:rsidRPr="00A43537">
              <w:rPr>
                <w:rFonts w:cs="Arial"/>
              </w:rPr>
              <w:t xml:space="preserve"> </w:t>
            </w:r>
            <w:r w:rsidR="003577CD">
              <w:rPr>
                <w:rFonts w:cs="Arial"/>
              </w:rPr>
              <w:t>s</w:t>
            </w:r>
            <w:r w:rsidR="003577CD" w:rsidRPr="00A43537">
              <w:rPr>
                <w:rFonts w:cs="Arial"/>
              </w:rPr>
              <w:t>ubacromial decompression</w:t>
            </w:r>
            <w:r w:rsidR="003577CD">
              <w:rPr>
                <w:rFonts w:cs="Arial"/>
              </w:rPr>
              <w:t xml:space="preserve"> of shoulder</w:t>
            </w:r>
            <w:r w:rsidR="002178FF">
              <w:rPr>
                <w:rFonts w:cs="Arial"/>
              </w:rPr>
              <w:t xml:space="preserve"> (i.e. standalone)</w:t>
            </w:r>
          </w:p>
          <w:p w14:paraId="490963A3" w14:textId="1B5A60F1" w:rsidR="003577CD" w:rsidRPr="00A43537" w:rsidRDefault="003577CD" w:rsidP="00A922B8">
            <w:pPr>
              <w:spacing w:before="120" w:after="120" w:line="240" w:lineRule="auto"/>
              <w:rPr>
                <w:rFonts w:cs="Arial"/>
              </w:rPr>
            </w:pPr>
            <w:r>
              <w:rPr>
                <w:rFonts w:cs="Arial"/>
              </w:rPr>
              <w:t>Inclusive of, if performed</w:t>
            </w:r>
            <w:r w:rsidRPr="00A43537">
              <w:rPr>
                <w:rFonts w:cs="Arial"/>
              </w:rPr>
              <w:t>:</w:t>
            </w:r>
          </w:p>
          <w:p w14:paraId="084042A1" w14:textId="6F71E229" w:rsidR="003577CD" w:rsidRPr="00690B34" w:rsidRDefault="003577CD" w:rsidP="00AD342B">
            <w:pPr>
              <w:pStyle w:val="ListParagraph"/>
              <w:numPr>
                <w:ilvl w:val="0"/>
                <w:numId w:val="21"/>
              </w:numPr>
              <w:spacing w:before="120" w:after="120" w:line="240" w:lineRule="auto"/>
              <w:rPr>
                <w:rFonts w:cs="Arial"/>
              </w:rPr>
            </w:pPr>
            <w:proofErr w:type="spellStart"/>
            <w:r w:rsidRPr="00690B34">
              <w:rPr>
                <w:rFonts w:cs="Arial"/>
              </w:rPr>
              <w:t>Coraco</w:t>
            </w:r>
            <w:proofErr w:type="spellEnd"/>
            <w:r w:rsidRPr="00690B34">
              <w:rPr>
                <w:rFonts w:cs="Arial"/>
              </w:rPr>
              <w:t>-acromial ligament division</w:t>
            </w:r>
            <w:r w:rsidR="004E3C54">
              <w:rPr>
                <w:rFonts w:cs="Arial"/>
              </w:rPr>
              <w:t xml:space="preserve"> (</w:t>
            </w:r>
            <w:r w:rsidR="00A50785">
              <w:rPr>
                <w:rFonts w:cs="Arial"/>
              </w:rPr>
              <w:t xml:space="preserve">MBS items </w:t>
            </w:r>
            <w:r w:rsidR="004E3C54">
              <w:t>48900, 48903, 48951, 489XX</w:t>
            </w:r>
            <w:r w:rsidR="004E3C54">
              <w:rPr>
                <w:rFonts w:cs="Arial"/>
              </w:rPr>
              <w:t>)</w:t>
            </w:r>
          </w:p>
          <w:p w14:paraId="2448C8DF" w14:textId="51AE46A0" w:rsidR="003577CD" w:rsidRPr="00690B34" w:rsidRDefault="003577CD" w:rsidP="00AD342B">
            <w:pPr>
              <w:pStyle w:val="ListParagraph"/>
              <w:numPr>
                <w:ilvl w:val="0"/>
                <w:numId w:val="21"/>
              </w:numPr>
              <w:spacing w:before="120" w:after="120" w:line="240" w:lineRule="auto"/>
              <w:rPr>
                <w:rFonts w:cs="Arial"/>
              </w:rPr>
            </w:pPr>
            <w:r w:rsidRPr="00690B34">
              <w:rPr>
                <w:rFonts w:cs="Arial"/>
              </w:rPr>
              <w:t>Acromioplasty</w:t>
            </w:r>
            <w:r w:rsidR="00AD6801">
              <w:rPr>
                <w:rFonts w:cs="Arial"/>
              </w:rPr>
              <w:t xml:space="preserve"> (</w:t>
            </w:r>
            <w:r w:rsidR="00AD6801">
              <w:t>48903, 48951, 489XX</w:t>
            </w:r>
            <w:r w:rsidR="00AD6801">
              <w:rPr>
                <w:rFonts w:cs="Arial"/>
              </w:rPr>
              <w:t>)</w:t>
            </w:r>
          </w:p>
          <w:p w14:paraId="174ED733" w14:textId="4063101B" w:rsidR="003577CD" w:rsidRPr="00690B34" w:rsidRDefault="005237B2" w:rsidP="00AD342B">
            <w:pPr>
              <w:pStyle w:val="ListParagraph"/>
              <w:numPr>
                <w:ilvl w:val="0"/>
                <w:numId w:val="21"/>
              </w:numPr>
              <w:spacing w:before="120" w:after="120" w:line="240" w:lineRule="auto"/>
              <w:rPr>
                <w:rFonts w:cs="Arial"/>
              </w:rPr>
            </w:pPr>
            <w:proofErr w:type="spellStart"/>
            <w:r>
              <w:rPr>
                <w:rFonts w:cs="Arial"/>
              </w:rPr>
              <w:lastRenderedPageBreak/>
              <w:t>Coplaning</w:t>
            </w:r>
            <w:proofErr w:type="spellEnd"/>
            <w:r>
              <w:rPr>
                <w:rFonts w:cs="Arial"/>
              </w:rPr>
              <w:t xml:space="preserve"> </w:t>
            </w:r>
            <w:r w:rsidR="002147E3">
              <w:rPr>
                <w:rFonts w:cs="Arial"/>
              </w:rPr>
              <w:t>of the clavicle or</w:t>
            </w:r>
            <w:r w:rsidR="00434F8E">
              <w:rPr>
                <w:rFonts w:cs="Arial"/>
              </w:rPr>
              <w:t xml:space="preserve"> excision of the</w:t>
            </w:r>
            <w:r w:rsidR="002147E3">
              <w:rPr>
                <w:rFonts w:cs="Arial"/>
              </w:rPr>
              <w:t xml:space="preserve"> </w:t>
            </w:r>
            <w:r w:rsidR="0000306E">
              <w:rPr>
                <w:rFonts w:cs="Arial"/>
              </w:rPr>
              <w:t>acromi</w:t>
            </w:r>
            <w:r w:rsidR="009F791D">
              <w:rPr>
                <w:rFonts w:cs="Arial"/>
              </w:rPr>
              <w:t>oclavicular joint</w:t>
            </w:r>
            <w:r w:rsidR="006230CA">
              <w:rPr>
                <w:rFonts w:cs="Arial"/>
              </w:rPr>
              <w:t xml:space="preserve"> (</w:t>
            </w:r>
            <w:r w:rsidR="006230CA">
              <w:t>48903, 489XX)</w:t>
            </w:r>
          </w:p>
          <w:p w14:paraId="7A36ECF2" w14:textId="77777777" w:rsidR="003E72F8" w:rsidRPr="003E72F8" w:rsidRDefault="003577CD" w:rsidP="00AD342B">
            <w:pPr>
              <w:pStyle w:val="ListParagraph"/>
              <w:numPr>
                <w:ilvl w:val="0"/>
                <w:numId w:val="21"/>
              </w:numPr>
              <w:spacing w:before="120" w:after="120" w:line="240" w:lineRule="auto"/>
            </w:pPr>
            <w:r w:rsidRPr="00690B34">
              <w:rPr>
                <w:rFonts w:cs="Arial"/>
              </w:rPr>
              <w:t>Removal of calcium deposit</w:t>
            </w:r>
            <w:r w:rsidR="0057238D">
              <w:rPr>
                <w:rFonts w:cs="Arial"/>
              </w:rPr>
              <w:t xml:space="preserve"> (</w:t>
            </w:r>
            <w:r w:rsidR="0057238D">
              <w:t>48900, 489XX</w:t>
            </w:r>
            <w:r w:rsidR="0057238D">
              <w:rPr>
                <w:rFonts w:cs="Arial"/>
              </w:rPr>
              <w:t>)</w:t>
            </w:r>
          </w:p>
          <w:p w14:paraId="65BC4108" w14:textId="04BD0500" w:rsidR="003577CD" w:rsidRPr="00D52956" w:rsidRDefault="003577CD" w:rsidP="00AD342B">
            <w:pPr>
              <w:pStyle w:val="ListParagraph"/>
              <w:numPr>
                <w:ilvl w:val="0"/>
                <w:numId w:val="21"/>
              </w:numPr>
              <w:spacing w:before="120" w:after="120" w:line="240" w:lineRule="auto"/>
            </w:pPr>
            <w:r w:rsidRPr="003E72F8">
              <w:rPr>
                <w:rFonts w:cs="Arial"/>
              </w:rPr>
              <w:t>Excision of bursa</w:t>
            </w:r>
            <w:r w:rsidR="00EF7DB5" w:rsidRPr="003E72F8">
              <w:rPr>
                <w:rFonts w:cs="Arial"/>
              </w:rPr>
              <w:t xml:space="preserve"> (</w:t>
            </w:r>
            <w:r w:rsidR="00EF7DB5">
              <w:t>489XX)</w:t>
            </w:r>
          </w:p>
        </w:tc>
      </w:tr>
      <w:tr w:rsidR="003577CD" w:rsidRPr="00490FBB" w14:paraId="4BBEDFE9" w14:textId="77777777" w:rsidTr="00A922B8">
        <w:tc>
          <w:tcPr>
            <w:tcW w:w="1005" w:type="pct"/>
            <w:tcBorders>
              <w:top w:val="single" w:sz="4" w:space="0" w:color="auto"/>
              <w:left w:val="single" w:sz="8" w:space="0" w:color="auto"/>
              <w:bottom w:val="single" w:sz="4" w:space="0" w:color="auto"/>
              <w:right w:val="single" w:sz="4" w:space="0" w:color="auto"/>
            </w:tcBorders>
            <w:hideMark/>
          </w:tcPr>
          <w:p w14:paraId="65CE5CE5" w14:textId="77777777" w:rsidR="003577CD" w:rsidRPr="00490FBB" w:rsidRDefault="003577CD" w:rsidP="00A922B8">
            <w:pPr>
              <w:spacing w:before="120" w:after="120" w:line="240" w:lineRule="auto"/>
              <w:rPr>
                <w:rFonts w:cs="Arial"/>
              </w:rPr>
            </w:pPr>
            <w:r w:rsidRPr="00490FBB">
              <w:rPr>
                <w:rFonts w:cs="Arial"/>
              </w:rPr>
              <w:lastRenderedPageBreak/>
              <w:t>Comparator</w:t>
            </w:r>
            <w:r>
              <w:rPr>
                <w:rFonts w:cs="Arial"/>
              </w:rPr>
              <w:t>/s</w:t>
            </w:r>
          </w:p>
        </w:tc>
        <w:tc>
          <w:tcPr>
            <w:tcW w:w="3995" w:type="pct"/>
            <w:tcBorders>
              <w:top w:val="single" w:sz="4" w:space="0" w:color="auto"/>
              <w:left w:val="single" w:sz="4" w:space="0" w:color="auto"/>
              <w:bottom w:val="single" w:sz="4" w:space="0" w:color="auto"/>
              <w:right w:val="single" w:sz="4" w:space="0" w:color="auto"/>
            </w:tcBorders>
            <w:hideMark/>
          </w:tcPr>
          <w:p w14:paraId="4F780E06" w14:textId="591238E9" w:rsidR="003577CD" w:rsidRPr="00C41F65" w:rsidRDefault="003577CD" w:rsidP="00CF6E79">
            <w:pPr>
              <w:spacing w:before="120" w:after="120" w:line="240" w:lineRule="auto"/>
              <w:rPr>
                <w:rFonts w:cs="Arial"/>
              </w:rPr>
            </w:pPr>
            <w:r w:rsidRPr="00C41F65">
              <w:rPr>
                <w:rFonts w:cs="Arial"/>
              </w:rPr>
              <w:t>C</w:t>
            </w:r>
            <w:r w:rsidR="00A94C5E" w:rsidRPr="00C41F65">
              <w:rPr>
                <w:rFonts w:cs="Arial"/>
              </w:rPr>
              <w:t>ontinue</w:t>
            </w:r>
            <w:r w:rsidR="00A94C5E" w:rsidRPr="00D86C63">
              <w:rPr>
                <w:rFonts w:cs="Arial"/>
              </w:rPr>
              <w:t>d c</w:t>
            </w:r>
            <w:r w:rsidRPr="00D86C63">
              <w:rPr>
                <w:rFonts w:cs="Arial"/>
              </w:rPr>
              <w:t xml:space="preserve">onservative therapy </w:t>
            </w:r>
            <w:r w:rsidRPr="00C41F65">
              <w:rPr>
                <w:rFonts w:cs="Arial"/>
              </w:rPr>
              <w:t>(including pain relief, physiotherapy or other type of allied health or primary care)</w:t>
            </w:r>
          </w:p>
        </w:tc>
      </w:tr>
      <w:tr w:rsidR="003577CD" w:rsidRPr="00490FBB" w14:paraId="3AC983E1" w14:textId="77777777" w:rsidTr="00A922B8">
        <w:tc>
          <w:tcPr>
            <w:tcW w:w="1005" w:type="pct"/>
            <w:tcBorders>
              <w:top w:val="single" w:sz="4" w:space="0" w:color="auto"/>
              <w:left w:val="single" w:sz="8" w:space="0" w:color="auto"/>
              <w:bottom w:val="single" w:sz="4" w:space="0" w:color="auto"/>
              <w:right w:val="single" w:sz="4" w:space="0" w:color="auto"/>
            </w:tcBorders>
            <w:hideMark/>
          </w:tcPr>
          <w:p w14:paraId="74A0BE6A" w14:textId="77777777" w:rsidR="003577CD" w:rsidRPr="00490FBB" w:rsidRDefault="003577CD" w:rsidP="00A922B8">
            <w:pPr>
              <w:spacing w:before="120" w:after="120" w:line="240" w:lineRule="auto"/>
              <w:rPr>
                <w:rFonts w:cs="Arial"/>
              </w:rPr>
            </w:pPr>
            <w:r w:rsidRPr="00490FBB">
              <w:rPr>
                <w:rFonts w:cs="Arial"/>
              </w:rPr>
              <w:t>Outcomes</w:t>
            </w:r>
          </w:p>
        </w:tc>
        <w:tc>
          <w:tcPr>
            <w:tcW w:w="3995" w:type="pct"/>
            <w:tcBorders>
              <w:top w:val="single" w:sz="4" w:space="0" w:color="auto"/>
              <w:left w:val="single" w:sz="4" w:space="0" w:color="auto"/>
              <w:bottom w:val="single" w:sz="4" w:space="0" w:color="auto"/>
              <w:right w:val="single" w:sz="4" w:space="0" w:color="auto"/>
            </w:tcBorders>
            <w:hideMark/>
          </w:tcPr>
          <w:p w14:paraId="55B5E15E" w14:textId="77777777" w:rsidR="003577CD" w:rsidRPr="006B655A" w:rsidRDefault="003577CD" w:rsidP="00A922B8">
            <w:pPr>
              <w:pStyle w:val="Instructionaltext-bullet"/>
              <w:spacing w:before="120"/>
              <w:ind w:left="706"/>
              <w:rPr>
                <w:color w:val="auto"/>
              </w:rPr>
            </w:pPr>
            <w:r w:rsidRPr="006B655A">
              <w:rPr>
                <w:color w:val="auto"/>
              </w:rPr>
              <w:t>Safety</w:t>
            </w:r>
          </w:p>
          <w:p w14:paraId="3D93AC8A" w14:textId="083AD61F" w:rsidR="003577CD" w:rsidRPr="006B655A" w:rsidRDefault="004A6221" w:rsidP="00F974EA">
            <w:pPr>
              <w:pStyle w:val="Instructionaltext-bullet"/>
              <w:numPr>
                <w:ilvl w:val="1"/>
                <w:numId w:val="1"/>
              </w:numPr>
              <w:ind w:left="1080" w:hanging="284"/>
              <w:rPr>
                <w:color w:val="auto"/>
              </w:rPr>
            </w:pPr>
            <w:r w:rsidRPr="006B655A">
              <w:rPr>
                <w:color w:val="auto"/>
              </w:rPr>
              <w:t>A</w:t>
            </w:r>
            <w:r w:rsidR="00AB3090" w:rsidRPr="006B655A">
              <w:rPr>
                <w:color w:val="auto"/>
              </w:rPr>
              <w:t xml:space="preserve">dverse events </w:t>
            </w:r>
          </w:p>
          <w:p w14:paraId="654EF85B" w14:textId="77777777" w:rsidR="003577CD" w:rsidRPr="006B655A" w:rsidRDefault="003577CD" w:rsidP="00F974EA">
            <w:pPr>
              <w:pStyle w:val="Instructionaltext-bullet"/>
              <w:numPr>
                <w:ilvl w:val="1"/>
                <w:numId w:val="1"/>
              </w:numPr>
              <w:ind w:left="1080" w:hanging="284"/>
              <w:rPr>
                <w:color w:val="auto"/>
              </w:rPr>
            </w:pPr>
            <w:r w:rsidRPr="006B655A">
              <w:rPr>
                <w:color w:val="auto"/>
              </w:rPr>
              <w:t>Infection</w:t>
            </w:r>
          </w:p>
          <w:p w14:paraId="45F26353" w14:textId="4D3490E0" w:rsidR="003577CD" w:rsidRPr="006B655A" w:rsidRDefault="003577CD" w:rsidP="00F974EA">
            <w:pPr>
              <w:pStyle w:val="Instructionaltext-bullet"/>
              <w:numPr>
                <w:ilvl w:val="1"/>
                <w:numId w:val="1"/>
              </w:numPr>
              <w:ind w:left="1080" w:hanging="284"/>
              <w:rPr>
                <w:color w:val="auto"/>
              </w:rPr>
            </w:pPr>
            <w:r w:rsidRPr="006B655A">
              <w:rPr>
                <w:color w:val="auto"/>
              </w:rPr>
              <w:t>Adhesive capsulitis</w:t>
            </w:r>
          </w:p>
          <w:p w14:paraId="7ED94808" w14:textId="77777777" w:rsidR="003577CD" w:rsidRPr="006B655A" w:rsidRDefault="003577CD" w:rsidP="00F974EA">
            <w:pPr>
              <w:pStyle w:val="Instructionaltext-bullet"/>
              <w:numPr>
                <w:ilvl w:val="1"/>
                <w:numId w:val="1"/>
              </w:numPr>
              <w:ind w:left="1080" w:hanging="284"/>
              <w:rPr>
                <w:color w:val="auto"/>
              </w:rPr>
            </w:pPr>
            <w:r w:rsidRPr="006B655A">
              <w:rPr>
                <w:color w:val="auto"/>
              </w:rPr>
              <w:t>Wasting or avulsion of the deltoid muscle</w:t>
            </w:r>
          </w:p>
          <w:p w14:paraId="70AD55C9" w14:textId="77777777" w:rsidR="003577CD" w:rsidRPr="006B655A" w:rsidRDefault="003577CD" w:rsidP="00A922B8">
            <w:pPr>
              <w:pStyle w:val="Instructionaltext-bullet"/>
              <w:ind w:left="697" w:hanging="357"/>
              <w:rPr>
                <w:color w:val="auto"/>
              </w:rPr>
            </w:pPr>
            <w:r w:rsidRPr="006B655A">
              <w:rPr>
                <w:color w:val="auto"/>
              </w:rPr>
              <w:t>Efficacy/effectiveness</w:t>
            </w:r>
          </w:p>
          <w:p w14:paraId="5FCF510E" w14:textId="62A82EBA" w:rsidR="00AB3090" w:rsidRPr="006B655A" w:rsidRDefault="008C66DC" w:rsidP="00F974EA">
            <w:pPr>
              <w:pStyle w:val="Instructionaltext-bullet"/>
              <w:numPr>
                <w:ilvl w:val="1"/>
                <w:numId w:val="1"/>
              </w:numPr>
              <w:ind w:left="1080" w:hanging="284"/>
              <w:rPr>
                <w:color w:val="auto"/>
              </w:rPr>
            </w:pPr>
            <w:r w:rsidRPr="006B655A">
              <w:rPr>
                <w:color w:val="auto"/>
              </w:rPr>
              <w:t>S</w:t>
            </w:r>
            <w:r w:rsidR="00AB3090" w:rsidRPr="006B655A">
              <w:rPr>
                <w:color w:val="auto"/>
              </w:rPr>
              <w:t>houlder</w:t>
            </w:r>
            <w:r w:rsidR="00985BE6" w:rsidRPr="006B655A">
              <w:rPr>
                <w:color w:val="auto"/>
              </w:rPr>
              <w:t xml:space="preserve"> function</w:t>
            </w:r>
            <w:r w:rsidR="00AB3090" w:rsidRPr="006B655A">
              <w:rPr>
                <w:color w:val="auto"/>
              </w:rPr>
              <w:t xml:space="preserve"> specific scores (e.g. Constant </w:t>
            </w:r>
            <w:proofErr w:type="spellStart"/>
            <w:r w:rsidR="00AB3090" w:rsidRPr="006B655A">
              <w:rPr>
                <w:color w:val="auto"/>
              </w:rPr>
              <w:t>Murley</w:t>
            </w:r>
            <w:proofErr w:type="spellEnd"/>
            <w:r w:rsidR="00AB3090" w:rsidRPr="006B655A">
              <w:rPr>
                <w:color w:val="auto"/>
              </w:rPr>
              <w:t>, Oxford</w:t>
            </w:r>
            <w:r w:rsidR="00BB0A8F" w:rsidRPr="006B655A">
              <w:rPr>
                <w:color w:val="auto"/>
              </w:rPr>
              <w:t xml:space="preserve"> Shoulder Score</w:t>
            </w:r>
            <w:r w:rsidR="00AB3090" w:rsidRPr="006B655A">
              <w:rPr>
                <w:color w:val="auto"/>
              </w:rPr>
              <w:t xml:space="preserve"> etc)</w:t>
            </w:r>
          </w:p>
          <w:p w14:paraId="2BFB24FB" w14:textId="79793D1F" w:rsidR="008A601D" w:rsidRPr="006B655A" w:rsidRDefault="008A601D" w:rsidP="00F974EA">
            <w:pPr>
              <w:pStyle w:val="Instructionaltext-bullet"/>
              <w:numPr>
                <w:ilvl w:val="1"/>
                <w:numId w:val="1"/>
              </w:numPr>
              <w:ind w:left="1080" w:hanging="284"/>
              <w:rPr>
                <w:color w:val="auto"/>
              </w:rPr>
            </w:pPr>
            <w:r w:rsidRPr="006B655A">
              <w:rPr>
                <w:color w:val="auto"/>
              </w:rPr>
              <w:t>Mean pain scores improvement (</w:t>
            </w:r>
            <w:r w:rsidR="000D317C" w:rsidRPr="006B655A">
              <w:rPr>
                <w:color w:val="auto"/>
              </w:rPr>
              <w:t>e.g. visual analogue scale (</w:t>
            </w:r>
            <w:r w:rsidRPr="006B655A">
              <w:rPr>
                <w:color w:val="auto"/>
              </w:rPr>
              <w:t>VAS</w:t>
            </w:r>
            <w:r w:rsidR="000D317C" w:rsidRPr="006B655A">
              <w:rPr>
                <w:color w:val="auto"/>
              </w:rPr>
              <w:t>) etc</w:t>
            </w:r>
            <w:r w:rsidRPr="006B655A">
              <w:rPr>
                <w:color w:val="auto"/>
              </w:rPr>
              <w:t>)</w:t>
            </w:r>
          </w:p>
          <w:p w14:paraId="06AEA341" w14:textId="06A5C568" w:rsidR="003577CD" w:rsidRPr="006B655A" w:rsidRDefault="003577CD" w:rsidP="00F974EA">
            <w:pPr>
              <w:pStyle w:val="Instructionaltext-bullet"/>
              <w:numPr>
                <w:ilvl w:val="1"/>
                <w:numId w:val="1"/>
              </w:numPr>
              <w:ind w:left="1080" w:hanging="284"/>
              <w:rPr>
                <w:color w:val="auto"/>
              </w:rPr>
            </w:pPr>
            <w:r w:rsidRPr="006B655A">
              <w:rPr>
                <w:color w:val="auto"/>
              </w:rPr>
              <w:t>Health-related quality of life</w:t>
            </w:r>
            <w:r w:rsidR="008A601D" w:rsidRPr="006B655A">
              <w:rPr>
                <w:color w:val="auto"/>
              </w:rPr>
              <w:t xml:space="preserve"> </w:t>
            </w:r>
          </w:p>
          <w:p w14:paraId="10361A42" w14:textId="799421C6" w:rsidR="003577CD" w:rsidRDefault="003577CD" w:rsidP="00F974EA">
            <w:pPr>
              <w:pStyle w:val="Instructionaltext-bullet"/>
              <w:numPr>
                <w:ilvl w:val="1"/>
                <w:numId w:val="1"/>
              </w:numPr>
              <w:ind w:left="1080" w:hanging="284"/>
              <w:rPr>
                <w:color w:val="auto"/>
              </w:rPr>
            </w:pPr>
            <w:r>
              <w:rPr>
                <w:color w:val="auto"/>
              </w:rPr>
              <w:t>Failure of surgery</w:t>
            </w:r>
            <w:r w:rsidR="002A6CD0">
              <w:rPr>
                <w:color w:val="auto"/>
              </w:rPr>
              <w:t xml:space="preserve"> or need for revision surgery</w:t>
            </w:r>
          </w:p>
          <w:p w14:paraId="7BCB3FE2" w14:textId="77777777" w:rsidR="003577CD" w:rsidRPr="0083523B" w:rsidRDefault="003577CD" w:rsidP="00F974EA">
            <w:pPr>
              <w:pStyle w:val="Instructionaltext-bullet"/>
              <w:numPr>
                <w:ilvl w:val="1"/>
                <w:numId w:val="1"/>
              </w:numPr>
              <w:ind w:left="1080" w:hanging="284"/>
              <w:rPr>
                <w:color w:val="auto"/>
              </w:rPr>
            </w:pPr>
            <w:r>
              <w:rPr>
                <w:color w:val="auto"/>
              </w:rPr>
              <w:t>Return to work or normal function</w:t>
            </w:r>
          </w:p>
          <w:p w14:paraId="2F8F9181" w14:textId="77777777" w:rsidR="003577CD" w:rsidRDefault="003577CD" w:rsidP="00A922B8">
            <w:pPr>
              <w:pStyle w:val="Instructionaltext-bullet"/>
              <w:ind w:left="697" w:hanging="357"/>
              <w:rPr>
                <w:color w:val="auto"/>
              </w:rPr>
            </w:pPr>
            <w:r>
              <w:rPr>
                <w:color w:val="auto"/>
              </w:rPr>
              <w:t>H</w:t>
            </w:r>
            <w:r w:rsidRPr="00EA54E7">
              <w:rPr>
                <w:color w:val="auto"/>
              </w:rPr>
              <w:t>ealthcare resources</w:t>
            </w:r>
          </w:p>
          <w:p w14:paraId="31CDC2C1" w14:textId="7896829D" w:rsidR="003577CD" w:rsidRDefault="003577CD" w:rsidP="00F974EA">
            <w:pPr>
              <w:pStyle w:val="Instructionaltext-bullet"/>
              <w:numPr>
                <w:ilvl w:val="1"/>
                <w:numId w:val="1"/>
              </w:numPr>
              <w:ind w:left="1080" w:hanging="284"/>
              <w:rPr>
                <w:color w:val="auto"/>
              </w:rPr>
            </w:pPr>
            <w:r>
              <w:rPr>
                <w:color w:val="auto"/>
              </w:rPr>
              <w:t xml:space="preserve">Consultations in primary care, </w:t>
            </w:r>
            <w:proofErr w:type="gramStart"/>
            <w:r>
              <w:rPr>
                <w:color w:val="auto"/>
              </w:rPr>
              <w:t>specialist</w:t>
            </w:r>
            <w:proofErr w:type="gramEnd"/>
            <w:r>
              <w:rPr>
                <w:color w:val="auto"/>
              </w:rPr>
              <w:t xml:space="preserve"> or surgery</w:t>
            </w:r>
          </w:p>
          <w:p w14:paraId="5C8F1AC6" w14:textId="583DD99F" w:rsidR="00837AF6" w:rsidRDefault="00837AF6" w:rsidP="00F974EA">
            <w:pPr>
              <w:pStyle w:val="Instructionaltext-bullet"/>
              <w:numPr>
                <w:ilvl w:val="1"/>
                <w:numId w:val="1"/>
              </w:numPr>
              <w:ind w:left="1080" w:hanging="284"/>
              <w:rPr>
                <w:color w:val="auto"/>
              </w:rPr>
            </w:pPr>
            <w:r>
              <w:rPr>
                <w:color w:val="auto"/>
              </w:rPr>
              <w:t>Pain management medication</w:t>
            </w:r>
          </w:p>
          <w:p w14:paraId="411DB1A7" w14:textId="123A2AF8" w:rsidR="00837AF6" w:rsidRDefault="00837AF6" w:rsidP="00F974EA">
            <w:pPr>
              <w:pStyle w:val="Instructionaltext-bullet"/>
              <w:numPr>
                <w:ilvl w:val="1"/>
                <w:numId w:val="1"/>
              </w:numPr>
              <w:ind w:left="1080" w:hanging="284"/>
              <w:rPr>
                <w:color w:val="auto"/>
              </w:rPr>
            </w:pPr>
            <w:r>
              <w:rPr>
                <w:color w:val="auto"/>
              </w:rPr>
              <w:t>Diagnostic tests</w:t>
            </w:r>
          </w:p>
          <w:p w14:paraId="3DB52521" w14:textId="77777777" w:rsidR="003577CD" w:rsidRDefault="003577CD" w:rsidP="00F974EA">
            <w:pPr>
              <w:pStyle w:val="Instructionaltext-bullet"/>
              <w:numPr>
                <w:ilvl w:val="1"/>
                <w:numId w:val="1"/>
              </w:numPr>
              <w:ind w:left="1080" w:hanging="284"/>
              <w:rPr>
                <w:color w:val="auto"/>
              </w:rPr>
            </w:pPr>
            <w:r>
              <w:rPr>
                <w:color w:val="auto"/>
              </w:rPr>
              <w:t>Physiotherapy costs</w:t>
            </w:r>
          </w:p>
          <w:p w14:paraId="695E339C" w14:textId="77777777" w:rsidR="003577CD" w:rsidRDefault="003577CD" w:rsidP="00F974EA">
            <w:pPr>
              <w:pStyle w:val="Instructionaltext-bullet"/>
              <w:numPr>
                <w:ilvl w:val="1"/>
                <w:numId w:val="1"/>
              </w:numPr>
              <w:ind w:left="1080" w:hanging="284"/>
              <w:rPr>
                <w:color w:val="auto"/>
              </w:rPr>
            </w:pPr>
            <w:r>
              <w:rPr>
                <w:color w:val="auto"/>
              </w:rPr>
              <w:t>Consumables and implants for surgery</w:t>
            </w:r>
          </w:p>
          <w:p w14:paraId="5DEED298" w14:textId="45E14611" w:rsidR="003577CD" w:rsidRDefault="003577CD" w:rsidP="00F974EA">
            <w:pPr>
              <w:pStyle w:val="Instructionaltext-bullet"/>
              <w:numPr>
                <w:ilvl w:val="1"/>
                <w:numId w:val="1"/>
              </w:numPr>
              <w:ind w:left="1080" w:hanging="284"/>
              <w:rPr>
                <w:color w:val="auto"/>
              </w:rPr>
            </w:pPr>
            <w:r>
              <w:rPr>
                <w:color w:val="auto"/>
              </w:rPr>
              <w:t>Rehabilitation</w:t>
            </w:r>
          </w:p>
          <w:p w14:paraId="6E49DCB4" w14:textId="703E68C1" w:rsidR="00CD3390" w:rsidRPr="00EA54E7" w:rsidRDefault="00CD3390" w:rsidP="00F974EA">
            <w:pPr>
              <w:pStyle w:val="Instructionaltext-bullet"/>
              <w:numPr>
                <w:ilvl w:val="1"/>
                <w:numId w:val="1"/>
              </w:numPr>
              <w:ind w:left="1080" w:hanging="284"/>
              <w:rPr>
                <w:color w:val="auto"/>
              </w:rPr>
            </w:pPr>
            <w:r>
              <w:rPr>
                <w:color w:val="auto"/>
              </w:rPr>
              <w:t>Indirect costs (</w:t>
            </w:r>
            <w:proofErr w:type="gramStart"/>
            <w:r>
              <w:rPr>
                <w:color w:val="auto"/>
              </w:rPr>
              <w:t>work days</w:t>
            </w:r>
            <w:proofErr w:type="gramEnd"/>
            <w:r>
              <w:rPr>
                <w:color w:val="auto"/>
              </w:rPr>
              <w:t xml:space="preserve"> lost)</w:t>
            </w:r>
          </w:p>
          <w:p w14:paraId="2E11F2C7" w14:textId="5B2EE666" w:rsidR="003577CD" w:rsidRPr="00EA54E7" w:rsidRDefault="003577CD" w:rsidP="00A922B8">
            <w:pPr>
              <w:pStyle w:val="Instructionaltext-bullet"/>
              <w:ind w:left="697" w:hanging="357"/>
              <w:rPr>
                <w:color w:val="auto"/>
              </w:rPr>
            </w:pPr>
            <w:r>
              <w:rPr>
                <w:color w:val="auto"/>
              </w:rPr>
              <w:t>C</w:t>
            </w:r>
            <w:r w:rsidRPr="00EA54E7">
              <w:rPr>
                <w:color w:val="auto"/>
              </w:rPr>
              <w:t>ost</w:t>
            </w:r>
            <w:r>
              <w:rPr>
                <w:color w:val="auto"/>
              </w:rPr>
              <w:t xml:space="preserve"> </w:t>
            </w:r>
            <w:r w:rsidRPr="00EA54E7">
              <w:rPr>
                <w:color w:val="auto"/>
              </w:rPr>
              <w:t>effectiveness</w:t>
            </w:r>
            <w:r w:rsidR="00E126B0">
              <w:rPr>
                <w:color w:val="auto"/>
              </w:rPr>
              <w:t xml:space="preserve"> (cost per life year gained, cost per quality-adjusted life year (QALY) gained, incremental cost-effectiveness ratio</w:t>
            </w:r>
            <w:r w:rsidR="005C0542">
              <w:rPr>
                <w:color w:val="auto"/>
              </w:rPr>
              <w:t xml:space="preserve"> (ICER)</w:t>
            </w:r>
            <w:r w:rsidR="002656FE">
              <w:rPr>
                <w:color w:val="auto"/>
              </w:rPr>
              <w:t>)</w:t>
            </w:r>
          </w:p>
          <w:p w14:paraId="019B82CE" w14:textId="77777777" w:rsidR="003577CD" w:rsidRDefault="003577CD" w:rsidP="00A922B8">
            <w:pPr>
              <w:pStyle w:val="Instructionaltext-bullet"/>
              <w:ind w:left="697" w:hanging="357"/>
              <w:rPr>
                <w:color w:val="auto"/>
              </w:rPr>
            </w:pPr>
            <w:r>
              <w:rPr>
                <w:color w:val="auto"/>
              </w:rPr>
              <w:t>T</w:t>
            </w:r>
            <w:r w:rsidRPr="00EA54E7">
              <w:rPr>
                <w:color w:val="auto"/>
              </w:rPr>
              <w:t>otal Australian Government healthcare costs</w:t>
            </w:r>
          </w:p>
          <w:p w14:paraId="28B820A8" w14:textId="341060A1" w:rsidR="003577CD" w:rsidRPr="00D52956" w:rsidRDefault="003577CD" w:rsidP="003E72F8">
            <w:pPr>
              <w:pStyle w:val="Instructionaltext-bullet"/>
              <w:ind w:left="697" w:hanging="357"/>
            </w:pPr>
            <w:r>
              <w:rPr>
                <w:color w:val="auto"/>
              </w:rPr>
              <w:t>Patient-relevant costs (e.g. ongoing physiotherapy, pain relief, loss of time from work or other daily activities)</w:t>
            </w:r>
          </w:p>
        </w:tc>
      </w:tr>
      <w:tr w:rsidR="003577CD" w:rsidRPr="00490FBB" w14:paraId="201A0988" w14:textId="77777777" w:rsidTr="00A922B8">
        <w:tc>
          <w:tcPr>
            <w:tcW w:w="1005" w:type="pct"/>
            <w:tcBorders>
              <w:top w:val="single" w:sz="4" w:space="0" w:color="auto"/>
              <w:left w:val="single" w:sz="8" w:space="0" w:color="auto"/>
              <w:bottom w:val="single" w:sz="8" w:space="0" w:color="auto"/>
              <w:right w:val="single" w:sz="4" w:space="0" w:color="auto"/>
            </w:tcBorders>
          </w:tcPr>
          <w:p w14:paraId="5FD52714" w14:textId="77777777" w:rsidR="003577CD" w:rsidRPr="00490FBB" w:rsidRDefault="003577CD" w:rsidP="00A922B8">
            <w:pPr>
              <w:spacing w:before="120" w:after="120" w:line="240" w:lineRule="auto"/>
              <w:rPr>
                <w:rFonts w:cs="Arial"/>
              </w:rPr>
            </w:pPr>
            <w:r w:rsidRPr="00490FBB">
              <w:rPr>
                <w:rFonts w:cs="Arial"/>
              </w:rPr>
              <w:t>Assessment questions</w:t>
            </w:r>
          </w:p>
        </w:tc>
        <w:tc>
          <w:tcPr>
            <w:tcW w:w="3995" w:type="pct"/>
            <w:tcBorders>
              <w:top w:val="single" w:sz="4" w:space="0" w:color="auto"/>
              <w:left w:val="single" w:sz="4" w:space="0" w:color="auto"/>
              <w:bottom w:val="single" w:sz="4" w:space="0" w:color="auto"/>
              <w:right w:val="single" w:sz="4" w:space="0" w:color="auto"/>
            </w:tcBorders>
          </w:tcPr>
          <w:p w14:paraId="0F490A07" w14:textId="2D14C0D0" w:rsidR="003577CD" w:rsidRDefault="003577CD" w:rsidP="00AD342B">
            <w:pPr>
              <w:pStyle w:val="ListParagraph"/>
              <w:numPr>
                <w:ilvl w:val="0"/>
                <w:numId w:val="18"/>
              </w:numPr>
              <w:spacing w:before="120" w:after="120" w:line="240" w:lineRule="auto"/>
              <w:rPr>
                <w:color w:val="000000" w:themeColor="text1"/>
              </w:rPr>
            </w:pPr>
            <w:r w:rsidRPr="00A532BF">
              <w:rPr>
                <w:color w:val="000000" w:themeColor="text1"/>
              </w:rPr>
              <w:t xml:space="preserve">What is the </w:t>
            </w:r>
            <w:r w:rsidRPr="00F152C4">
              <w:rPr>
                <w:color w:val="000000" w:themeColor="text1"/>
              </w:rPr>
              <w:t>comparative</w:t>
            </w:r>
            <w:r w:rsidRPr="00A532BF">
              <w:rPr>
                <w:color w:val="000000" w:themeColor="text1"/>
              </w:rPr>
              <w:t xml:space="preserve"> safety, effectiveness and cost</w:t>
            </w:r>
            <w:r>
              <w:rPr>
                <w:color w:val="000000" w:themeColor="text1"/>
              </w:rPr>
              <w:t xml:space="preserve"> </w:t>
            </w:r>
            <w:r w:rsidRPr="00A532BF">
              <w:rPr>
                <w:color w:val="000000" w:themeColor="text1"/>
              </w:rPr>
              <w:t xml:space="preserve">effectiveness of </w:t>
            </w:r>
            <w:r>
              <w:rPr>
                <w:color w:val="000000" w:themeColor="text1"/>
              </w:rPr>
              <w:t>subacromial decompression</w:t>
            </w:r>
            <w:r w:rsidRPr="00A532BF">
              <w:rPr>
                <w:color w:val="000000" w:themeColor="text1"/>
              </w:rPr>
              <w:t xml:space="preserve"> versus </w:t>
            </w:r>
            <w:r>
              <w:rPr>
                <w:color w:val="000000" w:themeColor="text1"/>
              </w:rPr>
              <w:t>non-surgical therapy</w:t>
            </w:r>
            <w:r w:rsidRPr="00A532BF">
              <w:rPr>
                <w:color w:val="000000" w:themeColor="text1"/>
              </w:rPr>
              <w:t xml:space="preserve"> in</w:t>
            </w:r>
            <w:r>
              <w:rPr>
                <w:color w:val="000000" w:themeColor="text1"/>
              </w:rPr>
              <w:t xml:space="preserve"> patients with subacromial impingement</w:t>
            </w:r>
            <w:r w:rsidRPr="00A532BF">
              <w:rPr>
                <w:color w:val="000000" w:themeColor="text1"/>
              </w:rPr>
              <w:t>?</w:t>
            </w:r>
          </w:p>
          <w:p w14:paraId="774DAFD5" w14:textId="77777777" w:rsidR="006B655A" w:rsidRPr="00F974EA" w:rsidRDefault="006B655A" w:rsidP="00F974EA">
            <w:pPr>
              <w:pStyle w:val="Instructionaltext-bullet"/>
              <w:numPr>
                <w:ilvl w:val="1"/>
                <w:numId w:val="1"/>
              </w:numPr>
              <w:ind w:left="1080" w:hanging="284"/>
              <w:rPr>
                <w:color w:val="auto"/>
              </w:rPr>
            </w:pPr>
            <w:r w:rsidRPr="00F974EA">
              <w:rPr>
                <w:color w:val="auto"/>
              </w:rPr>
              <w:t>All available sub-populations should be reported.</w:t>
            </w:r>
          </w:p>
          <w:p w14:paraId="7A5F72E4" w14:textId="77777777" w:rsidR="006B655A" w:rsidRPr="00F974EA" w:rsidRDefault="006B655A" w:rsidP="00F974EA">
            <w:pPr>
              <w:pStyle w:val="Instructionaltext-bullet"/>
              <w:numPr>
                <w:ilvl w:val="1"/>
                <w:numId w:val="1"/>
              </w:numPr>
              <w:ind w:left="1080" w:hanging="284"/>
              <w:rPr>
                <w:color w:val="auto"/>
              </w:rPr>
            </w:pPr>
            <w:r w:rsidRPr="00F974EA">
              <w:rPr>
                <w:color w:val="auto"/>
              </w:rPr>
              <w:t>Which sub-populations have the greatest benefit from surgery?</w:t>
            </w:r>
          </w:p>
          <w:p w14:paraId="3AC7800D" w14:textId="77777777" w:rsidR="006B655A" w:rsidRPr="00F974EA" w:rsidRDefault="006B655A" w:rsidP="00F974EA">
            <w:pPr>
              <w:pStyle w:val="Instructionaltext-bullet"/>
              <w:numPr>
                <w:ilvl w:val="1"/>
                <w:numId w:val="1"/>
              </w:numPr>
              <w:ind w:left="1080" w:hanging="284"/>
              <w:rPr>
                <w:color w:val="auto"/>
              </w:rPr>
            </w:pPr>
            <w:r w:rsidRPr="00F974EA">
              <w:rPr>
                <w:color w:val="auto"/>
              </w:rPr>
              <w:t>Which sub-populations have the least benefit from surgery?</w:t>
            </w:r>
          </w:p>
          <w:p w14:paraId="5D10626F" w14:textId="77777777" w:rsidR="003577CD" w:rsidRDefault="003577CD" w:rsidP="00AD342B">
            <w:pPr>
              <w:pStyle w:val="ListParagraph"/>
              <w:numPr>
                <w:ilvl w:val="0"/>
                <w:numId w:val="18"/>
              </w:numPr>
              <w:spacing w:before="120" w:after="120" w:line="240" w:lineRule="auto"/>
              <w:rPr>
                <w:color w:val="000000" w:themeColor="text1"/>
              </w:rPr>
            </w:pPr>
            <w:r>
              <w:rPr>
                <w:color w:val="000000" w:themeColor="text1"/>
              </w:rPr>
              <w:t>Note that t</w:t>
            </w:r>
            <w:r w:rsidRPr="00A532BF">
              <w:rPr>
                <w:color w:val="000000" w:themeColor="text1"/>
              </w:rPr>
              <w:t xml:space="preserve">he requirement for an add-on economic evaluation component to be determined </w:t>
            </w:r>
            <w:r>
              <w:rPr>
                <w:color w:val="000000" w:themeColor="text1"/>
              </w:rPr>
              <w:t>subsequent to the initial results</w:t>
            </w:r>
            <w:r w:rsidRPr="00C45E36">
              <w:rPr>
                <w:color w:val="000000" w:themeColor="text1"/>
              </w:rPr>
              <w:t xml:space="preserve"> of the DCAR</w:t>
            </w:r>
            <w:r w:rsidRPr="00A532BF">
              <w:rPr>
                <w:color w:val="000000" w:themeColor="text1"/>
              </w:rPr>
              <w:t>.</w:t>
            </w:r>
          </w:p>
          <w:p w14:paraId="589D2825" w14:textId="77777777" w:rsidR="003577CD" w:rsidRPr="00A33D27" w:rsidRDefault="003577CD" w:rsidP="00AD342B">
            <w:pPr>
              <w:pStyle w:val="ListParagraph"/>
              <w:numPr>
                <w:ilvl w:val="0"/>
                <w:numId w:val="18"/>
              </w:numPr>
              <w:spacing w:before="120" w:after="120" w:line="240" w:lineRule="auto"/>
              <w:rPr>
                <w:color w:val="000000" w:themeColor="text1"/>
              </w:rPr>
            </w:pPr>
            <w:r>
              <w:rPr>
                <w:color w:val="000000" w:themeColor="text1"/>
              </w:rPr>
              <w:t>From MBS data modelling, what is the budgetary impact of a range of scenarios?</w:t>
            </w:r>
          </w:p>
        </w:tc>
      </w:tr>
    </w:tbl>
    <w:p w14:paraId="5D5376EF" w14:textId="0A4AF077" w:rsidR="006478E7" w:rsidRPr="00490FBB" w:rsidRDefault="006478E7" w:rsidP="00E01349">
      <w:r w:rsidRPr="00490FBB">
        <w:br w:type="page"/>
      </w:r>
    </w:p>
    <w:p w14:paraId="53297713" w14:textId="6FFC59EC" w:rsidR="00912660" w:rsidRDefault="00B12FE8" w:rsidP="00713728">
      <w:pPr>
        <w:pStyle w:val="Heading2"/>
      </w:pPr>
      <w:r>
        <w:lastRenderedPageBreak/>
        <w:t>Reason for</w:t>
      </w:r>
      <w:r w:rsidR="00912660">
        <w:t xml:space="preserve"> application</w:t>
      </w:r>
      <w:r>
        <w:t>- purpose of the review</w:t>
      </w:r>
    </w:p>
    <w:p w14:paraId="1C5A6926" w14:textId="77777777" w:rsidR="00AC550F" w:rsidRDefault="00AC550F" w:rsidP="00AC550F">
      <w:r>
        <w:t>Advice requesting a full health technology assessment review of current and proposed MBS services for subacromial decompression and rotator cuff repair was received from the MSAC Executive.</w:t>
      </w:r>
    </w:p>
    <w:p w14:paraId="098A0CB0" w14:textId="7B8422A5" w:rsidR="00AC550F" w:rsidRDefault="00AC550F" w:rsidP="00AC550F">
      <w:r>
        <w:t>The purpose of this assessment is to consider the safety and effectiveness of subacromial decompression surgery. Populations and sub-populations who may benefit from these services should be identified.</w:t>
      </w:r>
      <w:r w:rsidR="0067403E" w:rsidRPr="0067403E">
        <w:t xml:space="preserve"> </w:t>
      </w:r>
    </w:p>
    <w:p w14:paraId="101575DC" w14:textId="77777777" w:rsidR="00AC550F" w:rsidRDefault="00AC550F" w:rsidP="00AC550F">
      <w:pPr>
        <w:pStyle w:val="Heading3"/>
      </w:pPr>
      <w:r>
        <w:t>Background</w:t>
      </w:r>
    </w:p>
    <w:p w14:paraId="03E19E9E" w14:textId="4B2B4D42" w:rsidR="007C4D61" w:rsidRDefault="007C4D61" w:rsidP="00AC550F">
      <w:r w:rsidRPr="00D844DD">
        <w:t>The currently subsidised MBS items for subacromial decompression (by acromioplasty) are MBS item 48903 and MBS item 48909.</w:t>
      </w:r>
      <w:r>
        <w:t xml:space="preserve"> </w:t>
      </w:r>
      <w:r w:rsidR="00AC6E42">
        <w:t xml:space="preserve">Other items related to subacromial </w:t>
      </w:r>
      <w:r w:rsidR="003C2988">
        <w:t>decompression include</w:t>
      </w:r>
      <w:r w:rsidR="00E04DA5">
        <w:t xml:space="preserve"> 48900 and </w:t>
      </w:r>
      <w:r w:rsidR="00B04499">
        <w:t xml:space="preserve">48906 (which include excision of the </w:t>
      </w:r>
      <w:proofErr w:type="spellStart"/>
      <w:r w:rsidR="00B04499">
        <w:t>co</w:t>
      </w:r>
      <w:r w:rsidR="00C60E2D">
        <w:t>raco</w:t>
      </w:r>
      <w:proofErr w:type="spellEnd"/>
      <w:r w:rsidR="00C60E2D">
        <w:t xml:space="preserve">-acromial </w:t>
      </w:r>
      <w:r w:rsidR="00C81C5B">
        <w:t>ligament or removal of calcium deposit)</w:t>
      </w:r>
      <w:r w:rsidR="009B1F2C">
        <w:t xml:space="preserve"> </w:t>
      </w:r>
      <w:r w:rsidR="00A541E3">
        <w:t xml:space="preserve">and </w:t>
      </w:r>
      <w:r w:rsidR="008A6E40">
        <w:t xml:space="preserve">48951 and </w:t>
      </w:r>
      <w:r w:rsidR="00E261A3">
        <w:t>48960</w:t>
      </w:r>
      <w:r w:rsidR="006D0374">
        <w:t xml:space="preserve"> (which include</w:t>
      </w:r>
      <w:r w:rsidR="00DD516D">
        <w:t xml:space="preserve"> division of the</w:t>
      </w:r>
      <w:r w:rsidR="001C6EBE">
        <w:t xml:space="preserve"> </w:t>
      </w:r>
      <w:proofErr w:type="spellStart"/>
      <w:r w:rsidR="001C6EBE">
        <w:t>coraco</w:t>
      </w:r>
      <w:proofErr w:type="spellEnd"/>
      <w:r w:rsidR="001C6EBE">
        <w:t>-acromial ligament</w:t>
      </w:r>
      <w:r w:rsidR="00E467BB">
        <w:t xml:space="preserve">, acromioplasty, </w:t>
      </w:r>
      <w:r w:rsidR="00096F6C">
        <w:t xml:space="preserve">and resection of the </w:t>
      </w:r>
      <w:r w:rsidR="007409D0">
        <w:t>acromioclavicular joint).</w:t>
      </w:r>
    </w:p>
    <w:p w14:paraId="22573C0F" w14:textId="09DAE114" w:rsidR="00AC550F" w:rsidRDefault="00AC550F" w:rsidP="00AC550F">
      <w:r>
        <w:t>Subacromial decompression</w:t>
      </w:r>
      <w:r w:rsidR="000750B0">
        <w:t xml:space="preserve"> surgery</w:t>
      </w:r>
      <w:r>
        <w:t xml:space="preserve"> and rotator cuff repair are commonly performed in Australia and are currently reimbursed through a number of MBS items</w:t>
      </w:r>
      <w:r w:rsidR="00B40029">
        <w:t xml:space="preserve"> which </w:t>
      </w:r>
      <w:r w:rsidR="00FB2B86">
        <w:t>include</w:t>
      </w:r>
      <w:r w:rsidR="00174160">
        <w:t xml:space="preserve"> a range of procedures</w:t>
      </w:r>
      <w:r>
        <w:t xml:space="preserve"> (Appendix A).</w:t>
      </w:r>
    </w:p>
    <w:p w14:paraId="07A7DBB4" w14:textId="7F00669C" w:rsidR="00AC550F" w:rsidRDefault="00AC550F" w:rsidP="00AC550F">
      <w:r>
        <w:t>As part of the Medicare Benefits Schedule (MBS) Review (MBS Review)</w:t>
      </w:r>
      <w:r w:rsidR="006F312C">
        <w:t>,</w:t>
      </w:r>
      <w:r>
        <w:t xml:space="preserve"> the </w:t>
      </w:r>
      <w:r w:rsidR="006F312C">
        <w:t>f</w:t>
      </w:r>
      <w:r>
        <w:t xml:space="preserve">inal </w:t>
      </w:r>
      <w:r w:rsidR="006F312C">
        <w:t>r</w:t>
      </w:r>
      <w:r>
        <w:t xml:space="preserve">eport on the review of Orthopaedic MBS items recommended that for shoulder surgery, existing items for subacromial decompression and rotator cuff repair should be consolidated (recommendation 74, 75) </w:t>
      </w:r>
      <w:r w:rsidR="001A339C">
        <w:fldChar w:fldCharType="begin"/>
      </w:r>
      <w:r w:rsidR="009920C4">
        <w:instrText xml:space="preserve"> ADDIN EN.CITE &lt;EndNote&gt;&lt;Cite&gt;&lt;Author&gt;MBS Review&lt;/Author&gt;&lt;Year&gt;2019&lt;/Year&gt;&lt;RecNum&gt;106&lt;/RecNum&gt;&lt;DisplayText&gt;(MBS Review 2019)&lt;/DisplayText&gt;&lt;record&gt;&lt;rec-number&gt;106&lt;/rec-number&gt;&lt;foreign-keys&gt;&lt;key app="EN" db-id="rv0tdsrtmppw57e20z4prz9rvxrasrvve0td" timestamp="1645482976"&gt;106&lt;/key&gt;&lt;/foreign-keys&gt;&lt;ref-type name="Web Page"&gt;12&lt;/ref-type&gt;&lt;contributors&gt;&lt;authors&gt;&lt;author&gt;MBS Review,&lt;/author&gt;&lt;/authors&gt;&lt;/contributors&gt;&lt;titles&gt;&lt;title&gt;Taskforce final report – Orthopaedic MBS items&lt;/title&gt;&lt;/titles&gt;&lt;volume&gt;2022&lt;/volume&gt;&lt;number&gt;13 February&lt;/number&gt;&lt;dates&gt;&lt;year&gt;2019&lt;/year&gt;&lt;/dates&gt;&lt;publisher&gt;Australian Government Department of Health&lt;/publisher&gt;&lt;urls&gt;&lt;related-urls&gt;&lt;url&gt;https://www.health.gov.au/resources/publications/taskforce-final-report-orthopaedic-mbs-items&lt;/url&gt;&lt;/related-urls&gt;&lt;/urls&gt;&lt;/record&gt;&lt;/Cite&gt;&lt;/EndNote&gt;</w:instrText>
      </w:r>
      <w:r w:rsidR="001A339C">
        <w:fldChar w:fldCharType="separate"/>
      </w:r>
      <w:r w:rsidR="009920C4">
        <w:rPr>
          <w:noProof/>
        </w:rPr>
        <w:t>(MBS Review 2019)</w:t>
      </w:r>
      <w:r w:rsidR="001A339C">
        <w:fldChar w:fldCharType="end"/>
      </w:r>
      <w:r>
        <w:t>. The proposed items are shown in Appendix A. Subsequently, an additional item has been proposed for larger rotator cuff tears.</w:t>
      </w:r>
    </w:p>
    <w:p w14:paraId="4DA42A1C" w14:textId="779FD76F" w:rsidR="00AC550F" w:rsidRDefault="00AC550F" w:rsidP="00AC550F">
      <w:r>
        <w:t xml:space="preserve">In 2020, MSAC recommended that the MSAC Executive review the MBS item 48903 for shoulder subacromial decompression surgery </w:t>
      </w:r>
      <w:r w:rsidR="001A339C">
        <w:fldChar w:fldCharType="begin"/>
      </w:r>
      <w:r w:rsidR="001A339C">
        <w:instrText xml:space="preserve"> ADDIN EN.CITE &lt;EndNote&gt;&lt;Cite&gt;&lt;Author&gt;MSAC&lt;/Author&gt;&lt;Year&gt;2020&lt;/Year&gt;&lt;RecNum&gt;90&lt;/RecNum&gt;&lt;DisplayText&gt;(MSAC 2020)&lt;/DisplayText&gt;&lt;record&gt;&lt;rec-number&gt;90&lt;/rec-number&gt;&lt;foreign-keys&gt;&lt;key app="EN" db-id="rv0tdsrtmppw57e20z4prz9rvxrasrvve0td" timestamp="1645482976"&gt;90&lt;/key&gt;&lt;/foreign-keys&gt;&lt;ref-type name="Web Page"&gt;12&lt;/ref-type&gt;&lt;contributors&gt;&lt;authors&gt;&lt;author&gt;MSAC&lt;/author&gt;&lt;/authors&gt;&lt;/contributors&gt;&lt;titles&gt;&lt;title&gt;1593 - Bovine bioinductive collagen implant for repair of rotator cuff tear&lt;/title&gt;&lt;/titles&gt;&lt;volume&gt;2022&lt;/volume&gt;&lt;number&gt;13 February&lt;/number&gt;&lt;dates&gt;&lt;year&gt;2020&lt;/year&gt;&lt;/dates&gt;&lt;publisher&gt;Australian Government Department of Health&lt;/publisher&gt;&lt;urls&gt;&lt;related-urls&gt;&lt;url&gt;http://www.msac.gov.au/internet/msac/publishing.nsf/Content/1593-public&lt;/url&gt;&lt;/related-urls&gt;&lt;/urls&gt;&lt;/record&gt;&lt;/Cite&gt;&lt;/EndNote&gt;</w:instrText>
      </w:r>
      <w:r w:rsidR="001A339C">
        <w:fldChar w:fldCharType="separate"/>
      </w:r>
      <w:r w:rsidR="001A339C">
        <w:rPr>
          <w:noProof/>
        </w:rPr>
        <w:t>(MSAC 2020)</w:t>
      </w:r>
      <w:r w:rsidR="001A339C">
        <w:fldChar w:fldCharType="end"/>
      </w:r>
      <w:r>
        <w:t>. During its deliberations of this item, the MSAC Executive noted the results of two recent systematic reviews showed that the clinical benefits of these procedures compared to conservative management was uncertain and advised that a full health technology assessment (HTA) review was required prior to the implementation of recommendations 74 and 75</w:t>
      </w:r>
      <w:r w:rsidR="001A339C">
        <w:t xml:space="preserve"> </w:t>
      </w:r>
      <w:r w:rsidR="001A339C">
        <w:fldChar w:fldCharType="begin">
          <w:fldData xml:space="preserve">PEVuZE5vdGU+PENpdGU+PEF1dGhvcj5BdXN0cmFsaWFuIEdvdmVybm1lbnQgRGVwYXJ0bWVudCBv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</w:fldData>
        </w:fldChar>
      </w:r>
      <w:r w:rsidR="009920C4">
        <w:instrText xml:space="preserve"> ADDIN EN.CITE </w:instrText>
      </w:r>
      <w:r w:rsidR="009920C4">
        <w:fldChar w:fldCharType="begin">
          <w:fldData xml:space="preserve">PEVuZE5vdGU+PENpdGU+PEF1dGhvcj5BdXN0cmFsaWFuIEdvdmVybm1lbnQgRGVwYXJ0bWVudCBv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</w:fldData>
        </w:fldChar>
      </w:r>
      <w:r w:rsidR="009920C4">
        <w:instrText xml:space="preserve"> ADDIN EN.CITE.DATA </w:instrText>
      </w:r>
      <w:r w:rsidR="009920C4">
        <w:fldChar w:fldCharType="end"/>
      </w:r>
      <w:r w:rsidR="001A339C">
        <w:fldChar w:fldCharType="separate"/>
      </w:r>
      <w:r w:rsidR="009920C4">
        <w:rPr>
          <w:noProof/>
        </w:rPr>
        <w:t>(Australian Government Department of Health 2021, Karjalainen et al. 2019a, Karjalainen et al. 2019b)</w:t>
      </w:r>
      <w:r w:rsidR="001A339C">
        <w:fldChar w:fldCharType="end"/>
      </w:r>
      <w:r>
        <w:t xml:space="preserve">. </w:t>
      </w:r>
    </w:p>
    <w:p w14:paraId="756C6C17" w14:textId="307BE16C" w:rsidR="00AC550F" w:rsidRDefault="00AC550F" w:rsidP="00AC550F">
      <w:r>
        <w:t xml:space="preserve">Guidelines are varied in their recommendations for the use of subacromial decompression </w:t>
      </w:r>
      <w:r w:rsidR="001A339C">
        <w:fldChar w:fldCharType="begin">
          <w:fldData xml:space="preserve">PEVuZE5vdGU+PENpdGU+PEF1dGhvcj5BSU08L0F1dGhvcj48WWVhcj4yMDE4PC9ZZWFyPjxSZWNO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</w:fldData>
        </w:fldChar>
      </w:r>
      <w:r w:rsidR="00315B59">
        <w:instrText xml:space="preserve"> ADDIN EN.CITE </w:instrText>
      </w:r>
      <w:r w:rsidR="00315B59">
        <w:fldChar w:fldCharType="begin">
          <w:fldData xml:space="preserve">PEVuZE5vdGU+PENpdGU+PEF1dGhvcj5BSU08L0F1dGhvcj48WWVhcj4yMDE4PC9ZZWFyPjxSZWNO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</w:fldData>
        </w:fldChar>
      </w:r>
      <w:r w:rsidR="00315B59">
        <w:instrText xml:space="preserve"> ADDIN EN.CITE.DATA </w:instrText>
      </w:r>
      <w:r w:rsidR="00315B59">
        <w:fldChar w:fldCharType="end"/>
      </w:r>
      <w:r w:rsidR="001A339C">
        <w:fldChar w:fldCharType="separate"/>
      </w:r>
      <w:r w:rsidR="00315B59">
        <w:rPr>
          <w:noProof/>
        </w:rPr>
        <w:t>(AIM 2018, AIM 2021, NICE 2018, Vandvik et al. 2019)</w:t>
      </w:r>
      <w:r w:rsidR="001A339C">
        <w:fldChar w:fldCharType="end"/>
      </w:r>
      <w:r>
        <w:t>, and position statements</w:t>
      </w:r>
      <w:r w:rsidR="00364D7A">
        <w:t xml:space="preserve"> and commen</w:t>
      </w:r>
      <w:r w:rsidR="00012AAC">
        <w:t>tary</w:t>
      </w:r>
      <w:r>
        <w:t xml:space="preserve"> provide </w:t>
      </w:r>
      <w:r w:rsidR="00012AAC">
        <w:t>insight</w:t>
      </w:r>
      <w:r>
        <w:t xml:space="preserve"> on recent evidence </w:t>
      </w:r>
      <w:r w:rsidR="001A339C">
        <w:fldChar w:fldCharType="begin">
          <w:fldData xml:space="preserve">PEVuZE5vdGU+PENpdGU+PEF1dGhvcj5BT0E8L0F1dGhvcj48WWVhcj4yMDE3PC9ZZWFyPjxSZWNO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=
</w:fldData>
        </w:fldChar>
      </w:r>
      <w:r w:rsidR="001A339C">
        <w:instrText xml:space="preserve"> ADDIN EN.CITE </w:instrText>
      </w:r>
      <w:r w:rsidR="001A339C">
        <w:fldChar w:fldCharType="begin">
          <w:fldData xml:space="preserve">PEVuZE5vdGU+PENpdGU+PEF1dGhvcj5BT0E8L0F1dGhvcj48WWVhcj4yMDE3PC9ZZWFyPjxSZWNO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=
</w:fldData>
        </w:fldChar>
      </w:r>
      <w:r w:rsidR="001A339C">
        <w:instrText xml:space="preserve"> ADDIN EN.CITE.DATA </w:instrText>
      </w:r>
      <w:r w:rsidR="001A339C">
        <w:fldChar w:fldCharType="end"/>
      </w:r>
      <w:r w:rsidR="001A339C">
        <w:fldChar w:fldCharType="separate"/>
      </w:r>
      <w:r w:rsidR="001A339C">
        <w:rPr>
          <w:noProof/>
        </w:rPr>
        <w:t>(AOA 2017, Aresti and Di Mascio 2019, BESS 2017, BESS 2019)</w:t>
      </w:r>
      <w:r w:rsidR="001A339C">
        <w:fldChar w:fldCharType="end"/>
      </w:r>
      <w:r>
        <w:t>.</w:t>
      </w:r>
    </w:p>
    <w:p w14:paraId="5B7B96E1" w14:textId="54D0129F" w:rsidR="00AC550F" w:rsidRDefault="00AC550F" w:rsidP="00AC550F">
      <w:r>
        <w:t xml:space="preserve">In addition to this PICO Confirmation, the </w:t>
      </w:r>
      <w:r w:rsidR="00D844DD">
        <w:t>Terms of Reference for this review are</w:t>
      </w:r>
      <w:r w:rsidR="008F5577">
        <w:t>, to</w:t>
      </w:r>
      <w:r>
        <w:t>:</w:t>
      </w:r>
    </w:p>
    <w:p w14:paraId="2F581E90" w14:textId="162149E4" w:rsidR="00AC550F" w:rsidRDefault="00AC550F" w:rsidP="00AD342B">
      <w:pPr>
        <w:pStyle w:val="ListParagraph"/>
        <w:numPr>
          <w:ilvl w:val="0"/>
          <w:numId w:val="2"/>
        </w:numPr>
      </w:pPr>
      <w:r>
        <w:t>Review clinical guidelines on the management of rotator cuff disease, taking account of the clinical characteristics of the population/s recommended for subacromial decompression (with/without rotator cuff repair).</w:t>
      </w:r>
    </w:p>
    <w:p w14:paraId="62995892" w14:textId="75FB4FE2" w:rsidR="00AC550F" w:rsidRDefault="00AC550F" w:rsidP="00AD342B">
      <w:pPr>
        <w:pStyle w:val="ListParagraph"/>
        <w:numPr>
          <w:ilvl w:val="0"/>
          <w:numId w:val="2"/>
        </w:numPr>
      </w:pPr>
      <w:r>
        <w:t xml:space="preserve">Review the utilisation of subacromial decompression services, informed by MBS data and other data that may provide additional insight into clinical use. </w:t>
      </w:r>
    </w:p>
    <w:p w14:paraId="2FE7C636" w14:textId="6E0A2F6D" w:rsidR="00AC550F" w:rsidRDefault="00AC550F" w:rsidP="00AD342B">
      <w:pPr>
        <w:pStyle w:val="ListParagraph"/>
        <w:numPr>
          <w:ilvl w:val="0"/>
          <w:numId w:val="2"/>
        </w:numPr>
      </w:pPr>
      <w:r>
        <w:t>Review evidence on comparative safety and clinical effectiveness of subacromial decompression (with/without rotator cuff repair) used in the management of rotator cuff disease. The evidence review will be based on the Population, Intervention, Comparator and Outcomes (PICO) confirmation ratified by the PICO Advisory Subcommittee (PASC).</w:t>
      </w:r>
    </w:p>
    <w:p w14:paraId="1AB7BEC6" w14:textId="5AC8071F" w:rsidR="00577CEC" w:rsidRPr="00577CEC" w:rsidRDefault="00AC550F" w:rsidP="00AD342B">
      <w:pPr>
        <w:pStyle w:val="ListParagraph"/>
        <w:numPr>
          <w:ilvl w:val="0"/>
          <w:numId w:val="2"/>
        </w:numPr>
      </w:pPr>
      <w:r>
        <w:t>Subject to the findings of Terms of Reference 1, 2 and 3, review and evaluate the cost effectiveness of subacromial decompression (with/without rotator cuff repair).</w:t>
      </w:r>
    </w:p>
    <w:p w14:paraId="18E66948" w14:textId="77777777" w:rsidR="00D73332" w:rsidRPr="00FD4C65" w:rsidRDefault="00D73332" w:rsidP="00FD4C65">
      <w:pPr>
        <w:pStyle w:val="Heading2"/>
      </w:pPr>
      <w:r w:rsidRPr="00FD4C65">
        <w:lastRenderedPageBreak/>
        <w:t xml:space="preserve">PICO </w:t>
      </w:r>
      <w:r w:rsidR="00FD4E33" w:rsidRPr="00FD4C65">
        <w:t xml:space="preserve">criteria </w:t>
      </w:r>
    </w:p>
    <w:p w14:paraId="06B30611" w14:textId="1D7941F5" w:rsidR="007D6B83" w:rsidRDefault="007D6B83" w:rsidP="007D6B83">
      <w:pPr>
        <w:pStyle w:val="Heading3"/>
      </w:pPr>
      <w:r w:rsidRPr="00713728">
        <w:t>Population</w:t>
      </w:r>
    </w:p>
    <w:p w14:paraId="6A84F620" w14:textId="258D7C97" w:rsidR="00984D5B" w:rsidRPr="00B34674" w:rsidRDefault="00DF6527" w:rsidP="00F02B8D">
      <w:pPr>
        <w:rPr>
          <w:rFonts w:cs="Arial"/>
        </w:rPr>
      </w:pPr>
      <w:r>
        <w:t>The</w:t>
      </w:r>
      <w:r w:rsidR="00C5097B">
        <w:t xml:space="preserve"> population </w:t>
      </w:r>
      <w:r w:rsidR="00984D5B">
        <w:t>relevant to this assessment</w:t>
      </w:r>
      <w:r>
        <w:t xml:space="preserve"> is</w:t>
      </w:r>
      <w:r w:rsidR="00984D5B">
        <w:t xml:space="preserve">: </w:t>
      </w:r>
      <w:r w:rsidR="00984D5B" w:rsidRPr="00B34674">
        <w:rPr>
          <w:rFonts w:cs="Arial"/>
        </w:rPr>
        <w:t xml:space="preserve">Adult patients with symptomatic subacromial </w:t>
      </w:r>
      <w:r w:rsidR="00984D5B" w:rsidRPr="00600443">
        <w:t xml:space="preserve">shoulder </w:t>
      </w:r>
      <w:r w:rsidR="00984D5B" w:rsidRPr="00B34674">
        <w:rPr>
          <w:rFonts w:cs="Arial"/>
        </w:rPr>
        <w:t xml:space="preserve">impingement </w:t>
      </w:r>
      <w:r w:rsidR="00984D5B" w:rsidRPr="008E4227">
        <w:t>AND</w:t>
      </w:r>
      <w:r w:rsidR="00984D5B">
        <w:t>:</w:t>
      </w:r>
    </w:p>
    <w:p w14:paraId="052FBEBB" w14:textId="24BC3A8D" w:rsidR="00613A5B" w:rsidRDefault="00984D5B" w:rsidP="00AD342B">
      <w:pPr>
        <w:pStyle w:val="ListParagraph"/>
        <w:numPr>
          <w:ilvl w:val="1"/>
          <w:numId w:val="22"/>
        </w:numPr>
        <w:spacing w:before="120" w:after="120" w:line="240" w:lineRule="auto"/>
        <w:rPr>
          <w:rFonts w:cs="Arial"/>
        </w:rPr>
      </w:pPr>
      <w:r>
        <w:rPr>
          <w:rFonts w:cs="Arial"/>
        </w:rPr>
        <w:t>Symptoms unresolved despite conservative therapy</w:t>
      </w:r>
      <w:r w:rsidRPr="00C5707F">
        <w:rPr>
          <w:rFonts w:cs="Arial"/>
        </w:rPr>
        <w:t xml:space="preserve"> for </w:t>
      </w:r>
      <w:r w:rsidR="003F7CFF">
        <w:rPr>
          <w:rFonts w:cs="Arial"/>
        </w:rPr>
        <w:t>6 months</w:t>
      </w:r>
      <w:r w:rsidRPr="00C5707F">
        <w:rPr>
          <w:rFonts w:cs="Arial"/>
        </w:rPr>
        <w:t>;</w:t>
      </w:r>
    </w:p>
    <w:p w14:paraId="239CE97F" w14:textId="1F1ADDD1" w:rsidR="00613A5B" w:rsidRPr="00613A5B" w:rsidRDefault="00613A5B" w:rsidP="00126EA4">
      <w:pPr>
        <w:spacing w:before="120" w:after="120" w:line="240" w:lineRule="auto"/>
        <w:ind w:left="720"/>
      </w:pPr>
      <w:r>
        <w:t>AND excluding:</w:t>
      </w:r>
    </w:p>
    <w:p w14:paraId="4CBCF5BB" w14:textId="4D70716E" w:rsidR="00843595" w:rsidRPr="00843595" w:rsidRDefault="00843595">
      <w:pPr>
        <w:pStyle w:val="ListParagraph"/>
        <w:numPr>
          <w:ilvl w:val="1"/>
          <w:numId w:val="22"/>
        </w:numPr>
        <w:spacing w:before="120" w:after="120" w:line="240" w:lineRule="auto"/>
        <w:rPr>
          <w:rFonts w:cs="Arial"/>
        </w:rPr>
      </w:pPr>
      <w:r>
        <w:rPr>
          <w:rFonts w:cs="Arial"/>
        </w:rPr>
        <w:t>Patients who require rotator cuff repair AND</w:t>
      </w:r>
    </w:p>
    <w:p w14:paraId="442E1001" w14:textId="06C7759D" w:rsidR="006B6811" w:rsidRPr="00F974EA" w:rsidRDefault="00984D5B" w:rsidP="00F974EA">
      <w:pPr>
        <w:pStyle w:val="ListParagraph"/>
        <w:numPr>
          <w:ilvl w:val="1"/>
          <w:numId w:val="22"/>
        </w:numPr>
        <w:spacing w:before="120" w:after="120" w:line="240" w:lineRule="auto"/>
        <w:rPr>
          <w:rFonts w:cs="Arial"/>
        </w:rPr>
      </w:pPr>
      <w:r w:rsidRPr="00C5707F">
        <w:t xml:space="preserve">patients with other pathologies of the shoulder </w:t>
      </w:r>
      <w:proofErr w:type="gramStart"/>
      <w:r w:rsidRPr="00C5707F">
        <w:t>e.g.</w:t>
      </w:r>
      <w:proofErr w:type="gramEnd"/>
      <w:r w:rsidRPr="00C5707F">
        <w:t xml:space="preserve"> glenohumeral joint osteoarthritis, acromioclavicular arthritis, labral tear including superior labral anterior-posterior (SLAP) tears, adhesive capsulitis/frozen shoulder, tendinopathy of the long head of the biceps, calcific tendinopathy, bicipital tendon disorders, neuropathy, shoulder fractures, shoulder instability/dislocation, malignancy, infection</w:t>
      </w:r>
    </w:p>
    <w:p w14:paraId="65B47BF2" w14:textId="2F76AB3A" w:rsidR="00053F8B" w:rsidRPr="00AC3679" w:rsidRDefault="008A2100" w:rsidP="00B34674">
      <w:pPr>
        <w:spacing w:before="120" w:after="120" w:line="240" w:lineRule="auto"/>
      </w:pPr>
      <w:r>
        <w:rPr>
          <w:rFonts w:cs="Arial"/>
        </w:rPr>
        <w:t xml:space="preserve">A second </w:t>
      </w:r>
      <w:r w:rsidR="004B23AF">
        <w:rPr>
          <w:rFonts w:cs="Arial"/>
        </w:rPr>
        <w:t xml:space="preserve">population </w:t>
      </w:r>
      <w:r>
        <w:rPr>
          <w:rFonts w:cs="Arial"/>
        </w:rPr>
        <w:t>was considered by PASC</w:t>
      </w:r>
      <w:r w:rsidR="00DF6527">
        <w:rPr>
          <w:rFonts w:cs="Arial"/>
        </w:rPr>
        <w:t xml:space="preserve"> (</w:t>
      </w:r>
      <w:r w:rsidR="00B34674" w:rsidRPr="00AC3679">
        <w:rPr>
          <w:rFonts w:cs="Arial"/>
        </w:rPr>
        <w:t xml:space="preserve">PICO </w:t>
      </w:r>
      <w:r w:rsidR="00EC1776" w:rsidRPr="00AC3679">
        <w:rPr>
          <w:rFonts w:cs="Arial"/>
        </w:rPr>
        <w:t>S</w:t>
      </w:r>
      <w:r w:rsidR="00B34674" w:rsidRPr="00AC3679">
        <w:rPr>
          <w:rFonts w:cs="Arial"/>
        </w:rPr>
        <w:t>et 2</w:t>
      </w:r>
      <w:r w:rsidR="00DF6527">
        <w:rPr>
          <w:rFonts w:cs="Arial"/>
        </w:rPr>
        <w:t>)</w:t>
      </w:r>
      <w:r w:rsidR="00B34674" w:rsidRPr="00AC3679">
        <w:rPr>
          <w:rFonts w:cs="Arial"/>
        </w:rPr>
        <w:t xml:space="preserve">: </w:t>
      </w:r>
      <w:r w:rsidR="00053F8B" w:rsidRPr="00AC3679">
        <w:rPr>
          <w:rFonts w:cs="Arial"/>
        </w:rPr>
        <w:t>Adult patients with symptomatic</w:t>
      </w:r>
      <w:r w:rsidR="002E7160" w:rsidRPr="00AC3679">
        <w:rPr>
          <w:rFonts w:cs="Arial"/>
        </w:rPr>
        <w:t xml:space="preserve"> full</w:t>
      </w:r>
      <w:r w:rsidR="001D7DDC" w:rsidRPr="00AC3679">
        <w:rPr>
          <w:rFonts w:cs="Arial"/>
        </w:rPr>
        <w:t>-</w:t>
      </w:r>
      <w:r w:rsidR="002E7160" w:rsidRPr="00AC3679">
        <w:rPr>
          <w:rFonts w:cs="Arial"/>
        </w:rPr>
        <w:t xml:space="preserve"> or partial</w:t>
      </w:r>
      <w:r w:rsidR="001D7DDC" w:rsidRPr="00AC3679">
        <w:rPr>
          <w:rFonts w:cs="Arial"/>
        </w:rPr>
        <w:t>-</w:t>
      </w:r>
      <w:r w:rsidR="002E7160" w:rsidRPr="00AC3679">
        <w:rPr>
          <w:rFonts w:cs="Arial"/>
        </w:rPr>
        <w:t>thickness</w:t>
      </w:r>
      <w:r w:rsidR="00053F8B" w:rsidRPr="00AC3679">
        <w:rPr>
          <w:rFonts w:cs="Arial"/>
        </w:rPr>
        <w:t xml:space="preserve"> rotator cuff </w:t>
      </w:r>
      <w:r w:rsidR="001D7DDC" w:rsidRPr="00AC3679">
        <w:rPr>
          <w:rFonts w:cs="Arial"/>
        </w:rPr>
        <w:t>tear and</w:t>
      </w:r>
      <w:r w:rsidR="00053F8B" w:rsidRPr="00AC3679">
        <w:rPr>
          <w:rFonts w:cs="Arial"/>
        </w:rPr>
        <w:t xml:space="preserve"> subacromial </w:t>
      </w:r>
      <w:r w:rsidR="00053F8B" w:rsidRPr="00AC3679">
        <w:t xml:space="preserve">shoulder </w:t>
      </w:r>
      <w:r w:rsidR="00053F8B" w:rsidRPr="00AC3679">
        <w:rPr>
          <w:rFonts w:cs="Arial"/>
        </w:rPr>
        <w:t xml:space="preserve">impingement, </w:t>
      </w:r>
      <w:r w:rsidR="00053F8B" w:rsidRPr="00AC3679">
        <w:t>AND</w:t>
      </w:r>
      <w:r w:rsidR="00053F8B" w:rsidRPr="00AC3679">
        <w:rPr>
          <w:rFonts w:cs="Arial"/>
        </w:rPr>
        <w:t>:</w:t>
      </w:r>
    </w:p>
    <w:p w14:paraId="5803D24C" w14:textId="146917CF" w:rsidR="00053F8B" w:rsidRPr="00AC3679" w:rsidRDefault="00053F8B" w:rsidP="00AD342B">
      <w:pPr>
        <w:pStyle w:val="ListParagraph"/>
        <w:numPr>
          <w:ilvl w:val="1"/>
          <w:numId w:val="19"/>
        </w:numPr>
        <w:spacing w:before="120" w:after="120" w:line="240" w:lineRule="auto"/>
        <w:rPr>
          <w:rFonts w:cs="Arial"/>
        </w:rPr>
      </w:pPr>
      <w:r w:rsidRPr="00AC3679">
        <w:rPr>
          <w:rFonts w:cs="Arial"/>
        </w:rPr>
        <w:t xml:space="preserve">Symptoms unresolved despite conservative therapy for </w:t>
      </w:r>
      <w:r w:rsidR="008144F9" w:rsidRPr="00AC3679">
        <w:rPr>
          <w:rFonts w:cs="Arial"/>
        </w:rPr>
        <w:t>6 months</w:t>
      </w:r>
      <w:r w:rsidRPr="00AC3679">
        <w:rPr>
          <w:rFonts w:cs="Arial"/>
        </w:rPr>
        <w:t xml:space="preserve"> AND;</w:t>
      </w:r>
    </w:p>
    <w:p w14:paraId="25A79038" w14:textId="77777777" w:rsidR="00053F8B" w:rsidRPr="00AC3679" w:rsidRDefault="00053F8B" w:rsidP="00AD342B">
      <w:pPr>
        <w:pStyle w:val="ListParagraph"/>
        <w:numPr>
          <w:ilvl w:val="1"/>
          <w:numId w:val="19"/>
        </w:numPr>
        <w:spacing w:before="120" w:after="120" w:line="240" w:lineRule="auto"/>
        <w:rPr>
          <w:rFonts w:cs="Arial"/>
        </w:rPr>
      </w:pPr>
      <w:r w:rsidRPr="00AC3679">
        <w:rPr>
          <w:rFonts w:cs="Arial"/>
        </w:rPr>
        <w:t>Require concomitant subacromial decompression and rotator cuff repair;</w:t>
      </w:r>
    </w:p>
    <w:p w14:paraId="28546952" w14:textId="77777777" w:rsidR="00053F8B" w:rsidRPr="00AC3679" w:rsidRDefault="00053F8B" w:rsidP="00126EA4">
      <w:pPr>
        <w:spacing w:before="120" w:after="120" w:line="240" w:lineRule="auto"/>
        <w:ind w:left="720"/>
      </w:pPr>
      <w:r w:rsidRPr="00AC3679">
        <w:t>AND excluding:</w:t>
      </w:r>
    </w:p>
    <w:p w14:paraId="36E30F42" w14:textId="44F9258B" w:rsidR="00053F8B" w:rsidRPr="00AC3679" w:rsidRDefault="00053F8B" w:rsidP="00AD342B">
      <w:pPr>
        <w:pStyle w:val="ListParagraph"/>
        <w:numPr>
          <w:ilvl w:val="1"/>
          <w:numId w:val="19"/>
        </w:numPr>
      </w:pPr>
      <w:r w:rsidRPr="00AC3679">
        <w:t>Patients with other pathologies of the shoulder e.g. glenohumeral joint osteoarthritis, acromioclavicular arthritis, labral tear including superior labral anterior-posterior (SLAP) tears, adhesive capsulitis/frozen shoulder, tendinopathy of the long head of the biceps, calcific tendinopathy, bicipital tendon disorders, neuropathy, shoulder fractures, shoulder instability/dislocation, malignancy, infection</w:t>
      </w:r>
    </w:p>
    <w:p w14:paraId="42A95FA3" w14:textId="1E17B9FC" w:rsidR="00AC3679" w:rsidRPr="00956B8C" w:rsidRDefault="00AC3679" w:rsidP="00F02B8D">
      <w:pPr>
        <w:rPr>
          <w:b/>
          <w:bCs/>
        </w:rPr>
      </w:pPr>
      <w:r w:rsidRPr="00956B8C">
        <w:rPr>
          <w:b/>
          <w:bCs/>
        </w:rPr>
        <w:t xml:space="preserve">Note, post PASC, PICO </w:t>
      </w:r>
      <w:r w:rsidR="00956720">
        <w:rPr>
          <w:b/>
          <w:bCs/>
        </w:rPr>
        <w:t>S</w:t>
      </w:r>
      <w:r w:rsidRPr="00956B8C">
        <w:rPr>
          <w:b/>
          <w:bCs/>
        </w:rPr>
        <w:t>et 2 was removed from the review of subacromial decompression.</w:t>
      </w:r>
      <w:r w:rsidR="00C4385A">
        <w:rPr>
          <w:b/>
          <w:bCs/>
        </w:rPr>
        <w:t xml:space="preserve"> </w:t>
      </w:r>
      <w:r w:rsidR="00956720">
        <w:rPr>
          <w:b/>
          <w:bCs/>
        </w:rPr>
        <w:t>For information, t</w:t>
      </w:r>
      <w:r w:rsidR="00C4385A">
        <w:rPr>
          <w:b/>
          <w:bCs/>
        </w:rPr>
        <w:t>he</w:t>
      </w:r>
      <w:r w:rsidR="004733A3">
        <w:rPr>
          <w:b/>
          <w:bCs/>
        </w:rPr>
        <w:t xml:space="preserve"> PICO Set </w:t>
      </w:r>
      <w:r w:rsidR="00C4385A">
        <w:rPr>
          <w:b/>
          <w:bCs/>
        </w:rPr>
        <w:t>for this population</w:t>
      </w:r>
      <w:r w:rsidR="004733A3">
        <w:rPr>
          <w:b/>
          <w:bCs/>
        </w:rPr>
        <w:t xml:space="preserve"> is </w:t>
      </w:r>
      <w:r w:rsidR="00C4385A">
        <w:rPr>
          <w:b/>
          <w:bCs/>
        </w:rPr>
        <w:t>shown in Appendix D.</w:t>
      </w:r>
    </w:p>
    <w:p w14:paraId="613E6294" w14:textId="77777777" w:rsidR="00143120" w:rsidRPr="00F76A83" w:rsidRDefault="00143120" w:rsidP="00F76A83">
      <w:pPr>
        <w:rPr>
          <w:i/>
          <w:iCs/>
        </w:rPr>
      </w:pPr>
      <w:r w:rsidRPr="00F76A83">
        <w:rPr>
          <w:i/>
          <w:iCs/>
        </w:rPr>
        <w:t xml:space="preserve">PASC noted the physiology of the subacromial space and extrinsic and intrinsic compression that </w:t>
      </w:r>
      <w:proofErr w:type="gramStart"/>
      <w:r w:rsidRPr="00F76A83">
        <w:rPr>
          <w:i/>
          <w:iCs/>
        </w:rPr>
        <w:t>lead</w:t>
      </w:r>
      <w:proofErr w:type="gramEnd"/>
      <w:r w:rsidRPr="00F76A83">
        <w:rPr>
          <w:i/>
          <w:iCs/>
        </w:rPr>
        <w:t xml:space="preserve"> to impingement, pain and loss of function.</w:t>
      </w:r>
    </w:p>
    <w:p w14:paraId="3158B683" w14:textId="77777777" w:rsidR="00143120" w:rsidRPr="00F76A83" w:rsidRDefault="00143120" w:rsidP="00F76A83">
      <w:pPr>
        <w:rPr>
          <w:i/>
          <w:iCs/>
        </w:rPr>
      </w:pPr>
      <w:r w:rsidRPr="00F76A83">
        <w:rPr>
          <w:i/>
          <w:iCs/>
        </w:rPr>
        <w:t>PASC discussed the populations in terms of the available evidence, consultation feedback and published guidelines, and considered the patients who may benefit from surgery. Orthopaedic Shoulder Surgeons generally consider subacromial decompression to be an option for patients in the following circumstances:</w:t>
      </w:r>
    </w:p>
    <w:p w14:paraId="335E84E6" w14:textId="77777777" w:rsidR="00143120" w:rsidRPr="00F76A83" w:rsidRDefault="00143120" w:rsidP="00F76A83">
      <w:pPr>
        <w:pStyle w:val="ListParagraph"/>
        <w:numPr>
          <w:ilvl w:val="0"/>
          <w:numId w:val="52"/>
        </w:numPr>
        <w:rPr>
          <w:i/>
          <w:iCs/>
        </w:rPr>
      </w:pPr>
      <w:r w:rsidRPr="00F76A83">
        <w:rPr>
          <w:i/>
          <w:iCs/>
        </w:rPr>
        <w:t>Failure of conservative therapy and ongoing pain and loss of function for a minimum duration of four to six months</w:t>
      </w:r>
    </w:p>
    <w:p w14:paraId="4C1D4611" w14:textId="77777777" w:rsidR="00143120" w:rsidRPr="00F76A83" w:rsidRDefault="00143120" w:rsidP="00F76A83">
      <w:pPr>
        <w:pStyle w:val="ListParagraph"/>
        <w:numPr>
          <w:ilvl w:val="0"/>
          <w:numId w:val="52"/>
        </w:numPr>
        <w:rPr>
          <w:i/>
          <w:iCs/>
        </w:rPr>
      </w:pPr>
      <w:r w:rsidRPr="00F76A83">
        <w:rPr>
          <w:i/>
          <w:iCs/>
        </w:rPr>
        <w:t>Examination consistent with impingement along with the exclusion of other common causes of pain such as adhesive capsulitis (frozen shoulder), long head of biceps tendonitis, early osteoarthritis etc.</w:t>
      </w:r>
    </w:p>
    <w:p w14:paraId="1A15E434" w14:textId="77777777" w:rsidR="00143120" w:rsidRPr="00F76A83" w:rsidRDefault="00143120" w:rsidP="00F76A83">
      <w:pPr>
        <w:pStyle w:val="ListParagraph"/>
        <w:numPr>
          <w:ilvl w:val="0"/>
          <w:numId w:val="52"/>
        </w:numPr>
        <w:rPr>
          <w:i/>
          <w:iCs/>
        </w:rPr>
      </w:pPr>
      <w:r w:rsidRPr="00F76A83">
        <w:rPr>
          <w:i/>
          <w:iCs/>
        </w:rPr>
        <w:t xml:space="preserve">Radiological evidence of pathological acromial / </w:t>
      </w:r>
      <w:proofErr w:type="spellStart"/>
      <w:r w:rsidRPr="00F76A83">
        <w:rPr>
          <w:i/>
          <w:iCs/>
        </w:rPr>
        <w:t>coraco</w:t>
      </w:r>
      <w:proofErr w:type="spellEnd"/>
      <w:r w:rsidRPr="00F76A83">
        <w:rPr>
          <w:i/>
          <w:iCs/>
        </w:rPr>
        <w:t>-acromial ligament morphology, that is an extrinsic cause of subacromial impingement.</w:t>
      </w:r>
    </w:p>
    <w:p w14:paraId="624FB0B5" w14:textId="7067A132" w:rsidR="00B62E84" w:rsidRPr="00F76A83" w:rsidRDefault="00B62E84" w:rsidP="00F76A83">
      <w:pPr>
        <w:rPr>
          <w:i/>
          <w:iCs/>
        </w:rPr>
      </w:pPr>
      <w:r w:rsidRPr="00F76A83">
        <w:rPr>
          <w:i/>
          <w:iCs/>
        </w:rPr>
        <w:t xml:space="preserve">PASC considered that no additional patient-specific variables were identified that would help to identify those who may best benefit from subacromial decompression. PASC considered that consultation input could be sought from the Shoulder and Elbow Society of Australia (SESA). PASC also noted that some observational studies and clinical practice guidelines do suggest predictive factors and scoring systems that </w:t>
      </w:r>
      <w:r w:rsidRPr="00F76A83">
        <w:rPr>
          <w:i/>
          <w:iCs/>
        </w:rPr>
        <w:lastRenderedPageBreak/>
        <w:t xml:space="preserve">may help define patients who are more likely to benefit from surgery </w:t>
      </w:r>
      <w:r w:rsidRPr="00F76A83">
        <w:rPr>
          <w:i/>
          <w:iCs/>
        </w:rPr>
        <w:fldChar w:fldCharType="begin">
          <w:fldData xml:space="preserve">PEVuZE5vdGU+PENpdGU+PEF1dGhvcj5TaW5naDwvQXV0aG9yPjxZZWFyPjIwMTQ8L1llYXI+PFJl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</w:fldData>
        </w:fldChar>
      </w:r>
      <w:r w:rsidRPr="00F76A83">
        <w:rPr>
          <w:i/>
          <w:iCs/>
        </w:rPr>
        <w:instrText xml:space="preserve"> ADDIN EN.CITE </w:instrText>
      </w:r>
      <w:r w:rsidRPr="00F76A83">
        <w:rPr>
          <w:i/>
          <w:iCs/>
        </w:rPr>
        <w:fldChar w:fldCharType="begin">
          <w:fldData xml:space="preserve">PEVuZE5vdGU+PENpdGU+PEF1dGhvcj5TaW5naDwvQXV0aG9yPjxZZWFyPjIwMTQ8L1llYXI+PFJl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</w:fldData>
        </w:fldChar>
      </w:r>
      <w:r w:rsidRPr="00F76A83">
        <w:rPr>
          <w:i/>
          <w:iCs/>
        </w:rPr>
        <w:instrText xml:space="preserve"> ADDIN EN.CITE.DATA </w:instrText>
      </w:r>
      <w:r w:rsidRPr="00F76A83">
        <w:rPr>
          <w:i/>
          <w:iCs/>
        </w:rPr>
      </w:r>
      <w:r w:rsidRPr="00F76A83">
        <w:rPr>
          <w:i/>
          <w:iCs/>
        </w:rPr>
        <w:fldChar w:fldCharType="end"/>
      </w:r>
      <w:r w:rsidRPr="00F76A83">
        <w:rPr>
          <w:i/>
          <w:iCs/>
        </w:rPr>
      </w:r>
      <w:r w:rsidRPr="00F76A83">
        <w:rPr>
          <w:i/>
          <w:iCs/>
        </w:rPr>
        <w:fldChar w:fldCharType="separate"/>
      </w:r>
      <w:r w:rsidRPr="00F76A83">
        <w:rPr>
          <w:i/>
          <w:iCs/>
        </w:rPr>
        <w:t>(Singh et al. 2014, UNSW 2013)</w:t>
      </w:r>
      <w:r w:rsidRPr="00F76A83">
        <w:rPr>
          <w:i/>
          <w:iCs/>
        </w:rPr>
        <w:fldChar w:fldCharType="end"/>
      </w:r>
      <w:r w:rsidRPr="00F76A83">
        <w:rPr>
          <w:i/>
          <w:iCs/>
        </w:rPr>
        <w:t>. Reported prognostic factors which may negatively influence recovery after surgery included older age, MRI tear characteristics, higher body mass index, patient comorbidities, smoking status, and duration of complaint.</w:t>
      </w:r>
    </w:p>
    <w:p w14:paraId="3CE45066" w14:textId="77777777" w:rsidR="00143120" w:rsidRPr="00F76A83" w:rsidRDefault="00143120" w:rsidP="00F76A83">
      <w:pPr>
        <w:rPr>
          <w:i/>
          <w:iCs/>
        </w:rPr>
      </w:pPr>
      <w:r w:rsidRPr="00F76A83">
        <w:rPr>
          <w:i/>
          <w:iCs/>
        </w:rPr>
        <w:t>PASC acknowledged that non-symptomatic partial thickness tears of the rotator cuff were common, and that over-use of imaging or radiology may lead to over-diagnosis, including of asymptomatic rotator cuff pathologies, and may lead to an over-use of surgery. PASC recognised consultation feedback that considered radiology or imaging valuable to further define the pathology, exclude other pathologies, and can be used to confirm extrinsic impingement.</w:t>
      </w:r>
    </w:p>
    <w:p w14:paraId="7CC97DE5" w14:textId="49D87D8B" w:rsidR="004106A1" w:rsidRPr="00F76A83" w:rsidRDefault="00143120" w:rsidP="00F76A83">
      <w:pPr>
        <w:rPr>
          <w:i/>
          <w:iCs/>
        </w:rPr>
      </w:pPr>
      <w:r w:rsidRPr="00F76A83">
        <w:rPr>
          <w:i/>
          <w:iCs/>
        </w:rPr>
        <w:t xml:space="preserve">PASC discussed the Australian Rotator Cuff trial that will provide high-quality evidence regarding surgical repair of non-acute rotator cuff tears of the shoulder in adults in Australia </w:t>
      </w:r>
      <w:r w:rsidRPr="00F76A83">
        <w:rPr>
          <w:i/>
          <w:iCs/>
        </w:rPr>
        <w:fldChar w:fldCharType="begin"/>
      </w:r>
      <w:r w:rsidRPr="00F76A83">
        <w:rPr>
          <w:i/>
          <w:iCs/>
        </w:rPr>
        <w:instrText xml:space="preserve"> ADDIN EN.CITE &lt;EndNote&gt;&lt;Cite&gt;&lt;Author&gt;ANZCTR&lt;/Author&gt;&lt;Year&gt;2022&lt;/Year&gt;&lt;RecNum&gt;175&lt;/RecNum&gt;&lt;DisplayText&gt;(ANZCTR 2022)&lt;/DisplayText&gt;&lt;record&gt;&lt;rec-number&gt;175&lt;/rec-number&gt;&lt;foreign-keys&gt;&lt;key app="EN" db-id="rv0tdsrtmppw57e20z4prz9rvxrasrvve0td" timestamp="1650426814"&gt;175&lt;/key&gt;&lt;/foreign-keys&gt;&lt;ref-type name="Web Page"&gt;12&lt;/ref-type&gt;&lt;contributors&gt;&lt;authors&gt;&lt;author&gt;ANZCTR&lt;/author&gt;&lt;/authors&gt;&lt;/contributors&gt;&lt;titles&gt;&lt;title&gt;The ARC (Australian Rotator Cuff) Trial: a randomised placebo-controlled trial of surgical repair of non-acute rotator cuff tears of the shoulder in adults&lt;/title&gt;&lt;/titles&gt;&lt;volume&gt;2022&lt;/volume&gt;&lt;number&gt;20 April&lt;/number&gt;&lt;dates&gt;&lt;year&gt;2022&lt;/year&gt;&lt;/dates&gt;&lt;urls&gt;&lt;related-urls&gt;&lt;url&gt;https://www.anzctr.org.au/Trial/Registration/TrialReview.aspx?id=379721&amp;amp;isReview=true&lt;/url&gt;&lt;/related-urls&gt;&lt;/urls&gt;&lt;/record&gt;&lt;/Cite&gt;&lt;/EndNote&gt;</w:instrText>
      </w:r>
      <w:r w:rsidRPr="00F76A83">
        <w:rPr>
          <w:i/>
          <w:iCs/>
        </w:rPr>
        <w:fldChar w:fldCharType="separate"/>
      </w:r>
      <w:r w:rsidRPr="00F76A83">
        <w:rPr>
          <w:i/>
          <w:iCs/>
        </w:rPr>
        <w:t>(ANZCTR 2022)</w:t>
      </w:r>
      <w:r w:rsidRPr="00F76A83">
        <w:rPr>
          <w:i/>
          <w:iCs/>
        </w:rPr>
        <w:fldChar w:fldCharType="end"/>
      </w:r>
      <w:r w:rsidRPr="00F76A83">
        <w:rPr>
          <w:i/>
          <w:iCs/>
        </w:rPr>
        <w:t>.</w:t>
      </w:r>
    </w:p>
    <w:p w14:paraId="06F480DC" w14:textId="77777777" w:rsidR="0009061F" w:rsidRPr="00F76A83" w:rsidRDefault="0009061F" w:rsidP="00F76A83">
      <w:pPr>
        <w:rPr>
          <w:i/>
          <w:iCs/>
        </w:rPr>
      </w:pPr>
      <w:r w:rsidRPr="00F76A83">
        <w:rPr>
          <w:i/>
          <w:iCs/>
        </w:rPr>
        <w:t>PASC recognised that the population who may best benefit from subacromial decompression is not clearly defined. The assessment phase should investigate what aspects of patient presentation best identify successful surgery, for instance severity of symptoms. Further research into what aspects of patient presentation best identify successful surgery may be useful. This may be a valuable question for the Medical Research Future Fund.</w:t>
      </w:r>
    </w:p>
    <w:p w14:paraId="2770069B" w14:textId="0C32328A" w:rsidR="001A339C" w:rsidRDefault="001A339C" w:rsidP="00363BDA">
      <w:pPr>
        <w:pStyle w:val="Heading4"/>
      </w:pPr>
      <w:r>
        <w:t>Background</w:t>
      </w:r>
    </w:p>
    <w:p w14:paraId="0FBA2681" w14:textId="77777777" w:rsidR="001A339C" w:rsidRDefault="001A339C" w:rsidP="00363BDA">
      <w:pPr>
        <w:pStyle w:val="Heading5"/>
      </w:pPr>
      <w:r>
        <w:t>Rotator cuff disease</w:t>
      </w:r>
    </w:p>
    <w:p w14:paraId="7363CD32" w14:textId="5F8743D6" w:rsidR="001A339C" w:rsidRDefault="001A339C" w:rsidP="001A339C">
      <w:r>
        <w:t xml:space="preserve">The rotator cuff is comprised </w:t>
      </w:r>
      <w:r w:rsidR="00AC2498">
        <w:t>of</w:t>
      </w:r>
      <w:r w:rsidR="0063276F">
        <w:t xml:space="preserve"> </w:t>
      </w:r>
      <w:r>
        <w:t>four muscles and tendons which envelop the shoulder joint</w:t>
      </w:r>
      <w:r w:rsidR="00405EA1">
        <w:t xml:space="preserve"> that</w:t>
      </w:r>
      <w:r>
        <w:t xml:space="preserve"> assist in movement and stabilisation </w:t>
      </w:r>
      <w:r w:rsidR="00521344">
        <w:fldChar w:fldCharType="begin"/>
      </w:r>
      <w:r w:rsidR="00521344">
        <w:instrText xml:space="preserve"> ADDIN EN.CITE &lt;EndNote&gt;&lt;Cite&gt;&lt;Author&gt;Whittle&lt;/Author&gt;&lt;Year&gt;2015&lt;/Year&gt;&lt;RecNum&gt;124&lt;/RecNum&gt;&lt;DisplayText&gt;(Whittle and Buchbinder 2015)&lt;/DisplayText&gt;&lt;record&gt;&lt;rec-number&gt;124&lt;/rec-number&gt;&lt;foreign-keys&gt;&lt;key app="EN" db-id="rv0tdsrtmppw57e20z4prz9rvxrasrvve0td" timestamp="1645482976"&gt;124&lt;/key&gt;&lt;/foreign-keys&gt;&lt;ref-type name="Journal Article"&gt;17&lt;/ref-type&gt;&lt;contributors&gt;&lt;authors&gt;&lt;author&gt;Whittle, S.&lt;/author&gt;&lt;author&gt;Buchbinder, R.&lt;/author&gt;&lt;/authors&gt;&lt;/contributors&gt;&lt;titles&gt;&lt;title&gt;In the clinic. Rotator cuff disease&lt;/title&gt;&lt;secondary-title&gt;Ann Intern Med&lt;/secondary-title&gt;&lt;/titles&gt;&lt;periodical&gt;&lt;full-title&gt;Ann Intern Med&lt;/full-title&gt;&lt;/periodical&gt;&lt;pages&gt;Itc1-15&lt;/pages&gt;&lt;volume&gt;162&lt;/volume&gt;&lt;number&gt;1&lt;/number&gt;&lt;edition&gt;2015/01/07&lt;/edition&gt;&lt;keywords&gt;&lt;keyword&gt;Humans&lt;/keyword&gt;&lt;keyword&gt;*Muscular Diseases/complications/diagnosis/prevention &amp;amp; control/therapy&lt;/keyword&gt;&lt;keyword&gt;Patient Education as Topic&lt;/keyword&gt;&lt;keyword&gt;Risk Factors&lt;/keyword&gt;&lt;keyword&gt;*Rotator Cuff&lt;/keyword&gt;&lt;keyword&gt;Rotator Cuff Injuries&lt;/keyword&gt;&lt;keyword&gt;Shoulder Pain/etiology&lt;/keyword&gt;&lt;/keywords&gt;&lt;dates&gt;&lt;year&gt;2015&lt;/year&gt;&lt;pub-dates&gt;&lt;date&gt;Jan 6&lt;/date&gt;&lt;/pub-dates&gt;&lt;/dates&gt;&lt;isbn&gt;0003-4819&lt;/isbn&gt;&lt;accession-num&gt;25560729&lt;/accession-num&gt;&lt;urls&gt;&lt;/urls&gt;&lt;electronic-resource-num&gt;10.7326/aitc201501060&lt;/electronic-resource-num&gt;&lt;remote-database-provider&gt;NLM&lt;/remote-database-provider&gt;&lt;language&gt;eng&lt;/language&gt;&lt;/record&gt;&lt;/Cite&gt;&lt;/EndNote&gt;</w:instrText>
      </w:r>
      <w:r w:rsidR="00521344">
        <w:fldChar w:fldCharType="separate"/>
      </w:r>
      <w:r w:rsidR="00521344">
        <w:rPr>
          <w:noProof/>
        </w:rPr>
        <w:t>(Whittle and Buchbinder 2015)</w:t>
      </w:r>
      <w:r w:rsidR="00521344">
        <w:fldChar w:fldCharType="end"/>
      </w:r>
      <w:r>
        <w:t xml:space="preserve"> (</w:t>
      </w:r>
      <w:r w:rsidR="008802DE">
        <w:t>Figure 1</w:t>
      </w:r>
      <w:r>
        <w:t>).</w:t>
      </w:r>
    </w:p>
    <w:p w14:paraId="56C3E90E" w14:textId="12FD52CB" w:rsidR="001A339C" w:rsidRDefault="001A339C" w:rsidP="001A339C">
      <w:r>
        <w:t xml:space="preserve">Rotator cuff disease is an umbrella term used to encapsulate all symptomatic disorders of the rotator cuff that can result in pain, weakness, instability and dysfunction in the shoulder joint regardless of pathology or anatomical location </w:t>
      </w:r>
      <w:r w:rsidR="00521344">
        <w:fldChar w:fldCharType="begin">
          <w:fldData xml:space="preserve">PEVuZE5vdGU+PENpdGU+PEF1dGhvcj5NaWdsaW9yaW5pPC9BdXRob3I+PFllYXI+MjAyMTwvWWVh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</w:fldData>
        </w:fldChar>
      </w:r>
      <w:r w:rsidR="00521344">
        <w:instrText xml:space="preserve"> ADDIN EN.CITE </w:instrText>
      </w:r>
      <w:r w:rsidR="00521344">
        <w:fldChar w:fldCharType="begin">
          <w:fldData xml:space="preserve">PEVuZE5vdGU+PENpdGU+PEF1dGhvcj5NaWdsaW9yaW5pPC9BdXRob3I+PFllYXI+MjAyMTwvWWVh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</w:fldData>
        </w:fldChar>
      </w:r>
      <w:r w:rsidR="00521344">
        <w:instrText xml:space="preserve"> ADDIN EN.CITE.DATA </w:instrText>
      </w:r>
      <w:r w:rsidR="00521344">
        <w:fldChar w:fldCharType="end"/>
      </w:r>
      <w:r w:rsidR="00521344">
        <w:fldChar w:fldCharType="separate"/>
      </w:r>
      <w:r w:rsidR="00521344">
        <w:rPr>
          <w:noProof/>
        </w:rPr>
        <w:t>(Migliorini et al. 2021, Whittle and Buchbinder 2015)</w:t>
      </w:r>
      <w:r w:rsidR="00521344">
        <w:fldChar w:fldCharType="end"/>
      </w:r>
      <w:r>
        <w:t xml:space="preserve">. Diagnoses that are classified as rotator cuff disease include tendinopathy/tendinitis, partial- and full-thickness tears of the tendon (PTT or FTT), rotator cuff tear arthropathy, calcific tendinitis, subacromial bursitis and subacromial impingement syndrome </w:t>
      </w:r>
      <w:r w:rsidR="00521344">
        <w:fldChar w:fldCharType="begin">
          <w:fldData xml:space="preserve">PEVuZE5vdGU+PENpdGU+PEF1dGhvcj5Db2dobGFuPC9BdXRob3I+PFllYXI+MjAwODwvWWVhcj48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</w:fldData>
        </w:fldChar>
      </w:r>
      <w:r w:rsidR="00521344">
        <w:instrText xml:space="preserve"> ADDIN EN.CITE </w:instrText>
      </w:r>
      <w:r w:rsidR="00521344">
        <w:fldChar w:fldCharType="begin">
          <w:fldData xml:space="preserve">PEVuZE5vdGU+PENpdGU+PEF1dGhvcj5Db2dobGFuPC9BdXRob3I+PFllYXI+MjAwODwvWWVhcj48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</w:fldData>
        </w:fldChar>
      </w:r>
      <w:r w:rsidR="00521344">
        <w:instrText xml:space="preserve"> ADDIN EN.CITE.DATA </w:instrText>
      </w:r>
      <w:r w:rsidR="00521344">
        <w:fldChar w:fldCharType="end"/>
      </w:r>
      <w:r w:rsidR="00521344">
        <w:fldChar w:fldCharType="separate"/>
      </w:r>
      <w:r w:rsidR="00521344">
        <w:rPr>
          <w:noProof/>
        </w:rPr>
        <w:t>(Coghlan et al. 2008, Karjalainen et al. 2019a)</w:t>
      </w:r>
      <w:r w:rsidR="00521344">
        <w:fldChar w:fldCharType="end"/>
      </w:r>
      <w:r>
        <w:t>.</w:t>
      </w:r>
    </w:p>
    <w:p w14:paraId="34D09B86" w14:textId="142A97D9" w:rsidR="001A339C" w:rsidRDefault="001A339C" w:rsidP="001A339C">
      <w:r>
        <w:t xml:space="preserve">Rotator cuff disease is thought to be the result of biological and mechanical influences including acute injury, chronic degeneration (impingement of acromial bone spurs and friction leading to oedema, inflammation and rupture), or biological factors and tendon </w:t>
      </w:r>
      <w:r w:rsidR="0021733E">
        <w:t>de</w:t>
      </w:r>
      <w:r>
        <w:t xml:space="preserve">generation, with risk factors including ageing, high body mass index (BMI), hypertension and smoking </w:t>
      </w:r>
      <w:r w:rsidR="00521344">
        <w:fldChar w:fldCharType="begin">
          <w:fldData xml:space="preserve">PEVuZE5vdGU+PENpdGU+PEF1dGhvcj5IYW1pZDwvQXV0aG9yPjxZZWFyPjIwMjE8L1llYXI+PFJl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</w:fldData>
        </w:fldChar>
      </w:r>
      <w:r w:rsidR="00D107FB">
        <w:instrText xml:space="preserve"> ADDIN EN.CITE </w:instrText>
      </w:r>
      <w:r w:rsidR="00D107FB">
        <w:fldChar w:fldCharType="begin">
          <w:fldData xml:space="preserve">PEVuZE5vdGU+PENpdGU+PEF1dGhvcj5IYW1pZDwvQXV0aG9yPjxZZWFyPjIwMjE8L1llYXI+PFJl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</w:fldData>
        </w:fldChar>
      </w:r>
      <w:r w:rsidR="00D107FB">
        <w:instrText xml:space="preserve"> ADDIN EN.CITE.DATA </w:instrText>
      </w:r>
      <w:r w:rsidR="00D107FB">
        <w:fldChar w:fldCharType="end"/>
      </w:r>
      <w:r w:rsidR="00521344">
        <w:fldChar w:fldCharType="separate"/>
      </w:r>
      <w:r w:rsidR="00D107FB">
        <w:rPr>
          <w:noProof/>
        </w:rPr>
        <w:t>(Hamid and Sazlina 2021, Karjalainen et al. 2019a, Ketola et al. 2013, Whittle and Buchbinder 2015)</w:t>
      </w:r>
      <w:r w:rsidR="00521344">
        <w:fldChar w:fldCharType="end"/>
      </w:r>
      <w:r>
        <w:t xml:space="preserve">. The main external factors associated with rotator cuff disease are occupational and sporting activities due to the biomechanical demands these place on the shoulder </w:t>
      </w:r>
      <w:r w:rsidR="00521344">
        <w:fldChar w:fldCharType="begin"/>
      </w:r>
      <w:r w:rsidR="00521344">
        <w:instrText xml:space="preserve"> ADDIN EN.CITE &lt;EndNote&gt;&lt;Cite&gt;&lt;Author&gt;Whittle&lt;/Author&gt;&lt;Year&gt;2015&lt;/Year&gt;&lt;RecNum&gt;124&lt;/RecNum&gt;&lt;DisplayText&gt;(Whittle and Buchbinder 2015)&lt;/DisplayText&gt;&lt;record&gt;&lt;rec-number&gt;124&lt;/rec-number&gt;&lt;foreign-keys&gt;&lt;key app="EN" db-id="rv0tdsrtmppw57e20z4prz9rvxrasrvve0td" timestamp="1645482976"&gt;124&lt;/key&gt;&lt;/foreign-keys&gt;&lt;ref-type name="Journal Article"&gt;17&lt;/ref-type&gt;&lt;contributors&gt;&lt;authors&gt;&lt;author&gt;Whittle, S.&lt;/author&gt;&lt;author&gt;Buchbinder, R.&lt;/author&gt;&lt;/authors&gt;&lt;/contributors&gt;&lt;titles&gt;&lt;title&gt;In the clinic. Rotator cuff disease&lt;/title&gt;&lt;secondary-title&gt;Ann Intern Med&lt;/secondary-title&gt;&lt;/titles&gt;&lt;periodical&gt;&lt;full-title&gt;Ann Intern Med&lt;/full-title&gt;&lt;/periodical&gt;&lt;pages&gt;Itc1-15&lt;/pages&gt;&lt;volume&gt;162&lt;/volume&gt;&lt;number&gt;1&lt;/number&gt;&lt;edition&gt;2015/01/07&lt;/edition&gt;&lt;keywords&gt;&lt;keyword&gt;Humans&lt;/keyword&gt;&lt;keyword&gt;*Muscular Diseases/complications/diagnosis/prevention &amp;amp; control/therapy&lt;/keyword&gt;&lt;keyword&gt;Patient Education as Topic&lt;/keyword&gt;&lt;keyword&gt;Risk Factors&lt;/keyword&gt;&lt;keyword&gt;*Rotator Cuff&lt;/keyword&gt;&lt;keyword&gt;Rotator Cuff Injuries&lt;/keyword&gt;&lt;keyword&gt;Shoulder Pain/etiology&lt;/keyword&gt;&lt;/keywords&gt;&lt;dates&gt;&lt;year&gt;2015&lt;/year&gt;&lt;pub-dates&gt;&lt;date&gt;Jan 6&lt;/date&gt;&lt;/pub-dates&gt;&lt;/dates&gt;&lt;isbn&gt;0003-4819&lt;/isbn&gt;&lt;accession-num&gt;25560729&lt;/accession-num&gt;&lt;urls&gt;&lt;/urls&gt;&lt;electronic-resource-num&gt;10.7326/aitc201501060&lt;/electronic-resource-num&gt;&lt;remote-database-provider&gt;NLM&lt;/remote-database-provider&gt;&lt;language&gt;eng&lt;/language&gt;&lt;/record&gt;&lt;/Cite&gt;&lt;/EndNote&gt;</w:instrText>
      </w:r>
      <w:r w:rsidR="00521344">
        <w:fldChar w:fldCharType="separate"/>
      </w:r>
      <w:r w:rsidR="00521344">
        <w:rPr>
          <w:noProof/>
        </w:rPr>
        <w:t>(Whittle and Buchbinder 2015)</w:t>
      </w:r>
      <w:r w:rsidR="00521344">
        <w:fldChar w:fldCharType="end"/>
      </w:r>
      <w:r w:rsidR="00521344">
        <w:t>.</w:t>
      </w:r>
    </w:p>
    <w:p w14:paraId="65FDC438" w14:textId="2D90172C" w:rsidR="00A61942" w:rsidRDefault="00A61942" w:rsidP="00A61942">
      <w:pPr>
        <w:pStyle w:val="Heading5"/>
      </w:pPr>
      <w:r>
        <w:t>Rotator cuff tears</w:t>
      </w:r>
    </w:p>
    <w:p w14:paraId="41EB2A90" w14:textId="6831C1AE" w:rsidR="001A339C" w:rsidRDefault="001A339C" w:rsidP="001A339C">
      <w:r>
        <w:t xml:space="preserve">Rotator cuff tears involve one or more of the tendons of the rotator cuff </w:t>
      </w:r>
      <w:r w:rsidR="00241CC7">
        <w:t>(</w:t>
      </w:r>
      <w:r w:rsidR="008802DE">
        <w:t>Figure 1</w:t>
      </w:r>
      <w:r w:rsidR="00241CC7">
        <w:t>)</w:t>
      </w:r>
      <w:r>
        <w:t xml:space="preserve">. The tears typically occur at the supraspinatus tendon insertion under the acromion </w:t>
      </w:r>
      <w:r w:rsidR="00521344">
        <w:fldChar w:fldCharType="begin">
          <w:fldData xml:space="preserve">PEVuZE5vdGU+PENpdGU+PEF1dGhvcj5LYXJqYWxhaW5lbjwvQXV0aG9yPjxZZWFyPjIwMTk8L1ll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</w:fldData>
        </w:fldChar>
      </w:r>
      <w:r w:rsidR="00521344">
        <w:instrText xml:space="preserve"> ADDIN EN.CITE </w:instrText>
      </w:r>
      <w:r w:rsidR="00521344">
        <w:fldChar w:fldCharType="begin">
          <w:fldData xml:space="preserve">PEVuZE5vdGU+PENpdGU+PEF1dGhvcj5LYXJqYWxhaW5lbjwvQXV0aG9yPjxZZWFyPjIwMTk8L1ll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</w:fldData>
        </w:fldChar>
      </w:r>
      <w:r w:rsidR="00521344">
        <w:instrText xml:space="preserve"> ADDIN EN.CITE.DATA </w:instrText>
      </w:r>
      <w:r w:rsidR="00521344">
        <w:fldChar w:fldCharType="end"/>
      </w:r>
      <w:r w:rsidR="00521344">
        <w:fldChar w:fldCharType="separate"/>
      </w:r>
      <w:r w:rsidR="00521344">
        <w:rPr>
          <w:noProof/>
        </w:rPr>
        <w:t>(Karjalainen et al. 2019a, Kukkonen et al. 2014, Neer 1983)</w:t>
      </w:r>
      <w:r w:rsidR="00521344">
        <w:fldChar w:fldCharType="end"/>
      </w:r>
      <w:r>
        <w:t xml:space="preserve">. Rotator cuff tears are classified according to the severity of the tendon fibre disruption including size, site, number of tendons affected, degree of tendon retraction and muscular atrophy </w:t>
      </w:r>
      <w:r w:rsidR="00EB0291">
        <w:fldChar w:fldCharType="begin">
          <w:fldData xml:space="preserve">PEVuZE5vdGU+PENpdGU+PEF1dGhvcj5Mb25nbzwvQXV0aG9yPjxZZWFyPjIwMjE8L1llYXI+PFJl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</w:fldData>
        </w:fldChar>
      </w:r>
      <w:r w:rsidR="00EB0291">
        <w:instrText xml:space="preserve"> ADDIN EN.CITE </w:instrText>
      </w:r>
      <w:r w:rsidR="00EB0291">
        <w:fldChar w:fldCharType="begin">
          <w:fldData xml:space="preserve">PEVuZE5vdGU+PENpdGU+PEF1dGhvcj5Mb25nbzwvQXV0aG9yPjxZZWFyPjIwMjE8L1llYXI+PFJl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</w:fldData>
        </w:fldChar>
      </w:r>
      <w:r w:rsidR="00EB0291">
        <w:instrText xml:space="preserve"> ADDIN EN.CITE.DATA </w:instrText>
      </w:r>
      <w:r w:rsidR="00EB0291">
        <w:fldChar w:fldCharType="end"/>
      </w:r>
      <w:r w:rsidR="00EB0291">
        <w:fldChar w:fldCharType="separate"/>
      </w:r>
      <w:r w:rsidR="00EB0291">
        <w:rPr>
          <w:noProof/>
        </w:rPr>
        <w:t>(Longo et al. 2021, Schmucker et al. 2020)</w:t>
      </w:r>
      <w:r w:rsidR="00EB0291">
        <w:fldChar w:fldCharType="end"/>
      </w:r>
      <w:r>
        <w:t xml:space="preserve">. </w:t>
      </w:r>
      <w:r w:rsidR="00486540">
        <w:t>Rotator cuff t</w:t>
      </w:r>
      <w:r>
        <w:t xml:space="preserve">ears are commonly described as full-thickness or partial-thickness, depending on whether the damage has breached both sides of the tendon </w:t>
      </w:r>
      <w:r w:rsidR="00EB0291">
        <w:fldChar w:fldCharType="begin"/>
      </w:r>
      <w:r w:rsidR="00EB0291">
        <w:instrText xml:space="preserve"> ADDIN EN.CITE &lt;EndNote&gt;&lt;Cite&gt;&lt;Author&gt;Hopman&lt;/Author&gt;&lt;Year&gt;2013&lt;/Year&gt;&lt;RecNum&gt;139&lt;/RecNum&gt;&lt;DisplayText&gt;(Hopman et al. 2013)&lt;/DisplayText&gt;&lt;record&gt;&lt;rec-number&gt;139&lt;/rec-number&gt;&lt;foreign-keys&gt;&lt;key app="EN" db-id="rv0tdsrtmppw57e20z4prz9rvxrasrvve0td" timestamp="1645482988"&gt;139&lt;/key&gt;&lt;/foreign-keys&gt;&lt;ref-type name="Journal Article"&gt;17&lt;/ref-type&gt;&lt;contributors&gt;&lt;authors&gt;&lt;author&gt;Hopman, K&lt;/author&gt;&lt;author&gt;Krahe, L&lt;/author&gt;&lt;author&gt;Lukersmith, S&lt;/author&gt;&lt;author&gt;McColl, AR&lt;/author&gt;&lt;author&gt;Vine, K&lt;/author&gt;&lt;/authors&gt;&lt;/contributors&gt;&lt;titles&gt;&lt;title&gt;Clinical practice guidelines for the management of rotator cuff syndrome in the workplace. The University of New South Wales&lt;/title&gt;&lt;secondary-title&gt;wwwguidelinecentralcom/summaries/clinical-practice-guidelines-for-the-management-of-rotator-cuff-syndrome-in-the-workplace/# section-society (last accessed on 2 December 2019)&lt;/secondary-title&gt;&lt;/titles&gt;&lt;periodical&gt;&lt;full-title&gt;wwwguidelinecentralcom/summaries/clinical-practice-guidelines-for-the-management-of-rotator-cuff-syndrome-in-the-workplace/# section-society (last accessed on 2 December 2019)&lt;/full-title&gt;&lt;/periodical&gt;&lt;dates&gt;&lt;year&gt;2013&lt;/year&gt;&lt;/dates&gt;&lt;urls&gt;&lt;/urls&gt;&lt;/record&gt;&lt;/Cite&gt;&lt;/EndNote&gt;</w:instrText>
      </w:r>
      <w:r w:rsidR="00EB0291">
        <w:fldChar w:fldCharType="separate"/>
      </w:r>
      <w:r w:rsidR="00EB0291">
        <w:rPr>
          <w:noProof/>
        </w:rPr>
        <w:t>(Hopman et al. 2013)</w:t>
      </w:r>
      <w:r w:rsidR="00EB0291">
        <w:fldChar w:fldCharType="end"/>
      </w:r>
      <w:r>
        <w:t xml:space="preserve">. </w:t>
      </w:r>
      <w:r w:rsidR="007A5233">
        <w:t>FTT</w:t>
      </w:r>
      <w:r>
        <w:t xml:space="preserve"> are commonly classified according to their size:</w:t>
      </w:r>
    </w:p>
    <w:p w14:paraId="75CCA9B4" w14:textId="2A03D3B1" w:rsidR="001A339C" w:rsidRDefault="001A339C" w:rsidP="00AD342B">
      <w:pPr>
        <w:pStyle w:val="ListParagraph"/>
        <w:numPr>
          <w:ilvl w:val="0"/>
          <w:numId w:val="4"/>
        </w:numPr>
      </w:pPr>
      <w:r>
        <w:lastRenderedPageBreak/>
        <w:t xml:space="preserve">small </w:t>
      </w:r>
      <w:r w:rsidR="00486540">
        <w:t>rotator cuff</w:t>
      </w:r>
      <w:r w:rsidR="00686FF4">
        <w:t xml:space="preserve"> </w:t>
      </w:r>
      <w:r>
        <w:t>tear: less than 1</w:t>
      </w:r>
      <w:r w:rsidR="001948FE" w:rsidRPr="001E5543">
        <w:t> </w:t>
      </w:r>
      <w:r>
        <w:t>cm</w:t>
      </w:r>
    </w:p>
    <w:p w14:paraId="479764F6" w14:textId="03EF0A21" w:rsidR="001A339C" w:rsidRDefault="001A339C" w:rsidP="00AD342B">
      <w:pPr>
        <w:pStyle w:val="ListParagraph"/>
        <w:numPr>
          <w:ilvl w:val="0"/>
          <w:numId w:val="4"/>
        </w:numPr>
      </w:pPr>
      <w:r>
        <w:t xml:space="preserve">medium </w:t>
      </w:r>
      <w:r w:rsidR="00486540">
        <w:t xml:space="preserve">rotator cuff </w:t>
      </w:r>
      <w:r>
        <w:t>tear: 1–3</w:t>
      </w:r>
      <w:r w:rsidR="001948FE" w:rsidRPr="001E5543">
        <w:t> </w:t>
      </w:r>
      <w:r>
        <w:t>cm</w:t>
      </w:r>
    </w:p>
    <w:p w14:paraId="160913E7" w14:textId="623E2BB2" w:rsidR="001A339C" w:rsidRDefault="001A339C" w:rsidP="00AD342B">
      <w:pPr>
        <w:pStyle w:val="ListParagraph"/>
        <w:numPr>
          <w:ilvl w:val="0"/>
          <w:numId w:val="4"/>
        </w:numPr>
      </w:pPr>
      <w:r>
        <w:t xml:space="preserve">large </w:t>
      </w:r>
      <w:r w:rsidR="00486540">
        <w:t xml:space="preserve">rotator cuff </w:t>
      </w:r>
      <w:r>
        <w:t>tear: 3–5</w:t>
      </w:r>
      <w:r w:rsidR="001948FE" w:rsidRPr="001E5543">
        <w:t> </w:t>
      </w:r>
      <w:r>
        <w:t>cm</w:t>
      </w:r>
    </w:p>
    <w:p w14:paraId="754D32EC" w14:textId="75E3E47E" w:rsidR="001A339C" w:rsidRDefault="001A339C" w:rsidP="00AD342B">
      <w:pPr>
        <w:pStyle w:val="ListParagraph"/>
        <w:numPr>
          <w:ilvl w:val="0"/>
          <w:numId w:val="4"/>
        </w:numPr>
      </w:pPr>
      <w:r>
        <w:t xml:space="preserve">massive </w:t>
      </w:r>
      <w:r w:rsidR="00486540">
        <w:t xml:space="preserve">rotator cuff </w:t>
      </w:r>
      <w:r>
        <w:t>tear: greater than 5</w:t>
      </w:r>
      <w:r w:rsidR="001948FE" w:rsidRPr="001E5543">
        <w:t> </w:t>
      </w:r>
      <w:r>
        <w:t>cm.</w:t>
      </w:r>
    </w:p>
    <w:p w14:paraId="55AE09B8" w14:textId="361C1BF0" w:rsidR="007138DE" w:rsidRDefault="003458E9" w:rsidP="001A339C">
      <w:r>
        <w:t>Rotator cuff t</w:t>
      </w:r>
      <w:r w:rsidR="001A339C">
        <w:t xml:space="preserve">ears typically present in older people but can also present in young patients </w:t>
      </w:r>
      <w:proofErr w:type="gramStart"/>
      <w:r w:rsidR="001A339C">
        <w:t>as a result of</w:t>
      </w:r>
      <w:proofErr w:type="gramEnd"/>
      <w:r w:rsidR="001A339C">
        <w:t xml:space="preserve"> trauma</w:t>
      </w:r>
      <w:r w:rsidR="008802DE">
        <w:t xml:space="preserve"> (</w:t>
      </w:r>
      <w:proofErr w:type="spellStart"/>
      <w:r w:rsidR="008802DE" w:rsidRPr="008802DE">
        <w:t>Jacquot</w:t>
      </w:r>
      <w:proofErr w:type="spellEnd"/>
      <w:r w:rsidR="008802DE" w:rsidRPr="008802DE">
        <w:t xml:space="preserve"> et al. 2014</w:t>
      </w:r>
      <w:r w:rsidR="008802DE">
        <w:t>)</w:t>
      </w:r>
      <w:r w:rsidR="001A339C">
        <w:t>.</w:t>
      </w:r>
      <w:r w:rsidR="00C6488E">
        <w:t xml:space="preserve"> </w:t>
      </w:r>
      <w:r w:rsidR="004124B0">
        <w:t>P</w:t>
      </w:r>
      <w:r w:rsidR="00DB1E9E">
        <w:t xml:space="preserve">TT </w:t>
      </w:r>
      <w:r w:rsidR="00314F49">
        <w:t xml:space="preserve">are commonly described in terms of the thickness of </w:t>
      </w:r>
      <w:r w:rsidR="00BA5C28">
        <w:t xml:space="preserve">the remaining </w:t>
      </w:r>
      <w:r w:rsidR="00CD16AB">
        <w:t>tendon</w:t>
      </w:r>
      <w:r w:rsidR="00CA6F8C">
        <w:t xml:space="preserve">, for example less than or greater than 50% of </w:t>
      </w:r>
      <w:r w:rsidR="00914C9B">
        <w:t xml:space="preserve">tendon </w:t>
      </w:r>
      <w:r w:rsidR="003F0211">
        <w:t>thickness</w:t>
      </w:r>
      <w:r w:rsidR="002C3339">
        <w:t xml:space="preserve"> </w:t>
      </w:r>
      <w:r w:rsidR="009D343C">
        <w:fldChar w:fldCharType="begin">
          <w:fldData xml:space="preserve">PEVuZE5vdGU+PENpdGU+PEF1dGhvcj5Ib2htYW5uPC9BdXRob3I+PFllYXI+MjAyMDwvWWVhcj48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</w:fldData>
        </w:fldChar>
      </w:r>
      <w:r w:rsidR="009D343C">
        <w:instrText xml:space="preserve"> ADDIN EN.CITE </w:instrText>
      </w:r>
      <w:r w:rsidR="009D343C">
        <w:fldChar w:fldCharType="begin">
          <w:fldData xml:space="preserve">PEVuZE5vdGU+PENpdGU+PEF1dGhvcj5Ib2htYW5uPC9BdXRob3I+PFllYXI+MjAyMDwvWWVhcj48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</w:fldData>
        </w:fldChar>
      </w:r>
      <w:r w:rsidR="009D343C">
        <w:instrText xml:space="preserve"> ADDIN EN.CITE.DATA </w:instrText>
      </w:r>
      <w:r w:rsidR="009D343C">
        <w:fldChar w:fldCharType="end"/>
      </w:r>
      <w:r w:rsidR="009D343C">
        <w:fldChar w:fldCharType="separate"/>
      </w:r>
      <w:r w:rsidR="009D343C">
        <w:rPr>
          <w:noProof/>
        </w:rPr>
        <w:t>(Hohmann et al. 2020, Oliva et al. 2015)</w:t>
      </w:r>
      <w:r w:rsidR="009D343C">
        <w:fldChar w:fldCharType="end"/>
      </w:r>
      <w:r w:rsidR="002C3339">
        <w:t>.</w:t>
      </w:r>
    </w:p>
    <w:p w14:paraId="37D80954" w14:textId="61D23064" w:rsidR="007138DE" w:rsidRDefault="003B539D" w:rsidP="001A339C">
      <w:r>
        <w:rPr>
          <w:noProof/>
        </w:rPr>
        <mc:AlternateContent>
          <mc:Choice Requires="wpg">
            <w:drawing>
              <wp:inline distT="0" distB="0" distL="0" distR="0" wp14:anchorId="5797572D" wp14:editId="010F5079">
                <wp:extent cx="3361386" cy="3034705"/>
                <wp:effectExtent l="0" t="0" r="0" b="0"/>
                <wp:docPr id="2" name="Graphic 4" descr="Figure 1 Anatomy of the shoulder (reproduced with permission) (Wikimedia Commons 2022)"/>
                <wp:cNvGraphicFramePr/>
                <a:graphic xmlns:a="http://schemas.openxmlformats.org/drawingml/2006/main">
                  <a:graphicData uri="http://schemas.microsoft.com/office/word/2010/wordprocessingGroup">
                    <wpg:wgp>
                      <wpg:cNvGrpSpPr/>
                      <wpg:grpSpPr>
                        <a:xfrm>
                          <a:off x="0" y="0"/>
                          <a:ext cx="3361386" cy="3034705"/>
                          <a:chOff x="0" y="0"/>
                          <a:chExt cx="3361386" cy="3034705"/>
                        </a:xfrm>
                      </wpg:grpSpPr>
                      <wpg:grpSp>
                        <wpg:cNvPr id="6" name="Graphic 4" descr="Figure 1 Anatomy of the shoulder (reproduced with permission) (Wikimedia Commons 2022)"/>
                        <wpg:cNvGrpSpPr/>
                        <wpg:grpSpPr>
                          <a:xfrm>
                            <a:off x="1153856" y="513759"/>
                            <a:ext cx="1982366" cy="873015"/>
                            <a:chOff x="1153856" y="513759"/>
                            <a:chExt cx="1982366" cy="873015"/>
                          </a:xfrm>
                        </wpg:grpSpPr>
                        <wps:wsp>
                          <wps:cNvPr id="11" name="Freeform: Shape 11"/>
                          <wps:cNvSpPr/>
                          <wps:spPr>
                            <a:xfrm>
                              <a:off x="1271474" y="513759"/>
                              <a:ext cx="1864748" cy="873015"/>
                            </a:xfrm>
                            <a:custGeom>
                              <a:avLst/>
                              <a:gdLst>
                                <a:gd name="connsiteX0" fmla="*/ 1864404 w 1864748"/>
                                <a:gd name="connsiteY0" fmla="*/ 758605 h 873015"/>
                                <a:gd name="connsiteX1" fmla="*/ 551194 w 1864748"/>
                                <a:gd name="connsiteY1" fmla="*/ 272829 h 873015"/>
                                <a:gd name="connsiteX2" fmla="*/ 420203 w 1864748"/>
                                <a:gd name="connsiteY2" fmla="*/ 158103 h 873015"/>
                                <a:gd name="connsiteX3" fmla="*/ 418269 w 1864748"/>
                                <a:gd name="connsiteY3" fmla="*/ 99386 h 873015"/>
                                <a:gd name="connsiteX4" fmla="*/ 387724 w 1864748"/>
                                <a:gd name="connsiteY4" fmla="*/ 16203 h 873015"/>
                                <a:gd name="connsiteX5" fmla="*/ 362750 w 1864748"/>
                                <a:gd name="connsiteY5" fmla="*/ -123 h 873015"/>
                                <a:gd name="connsiteX6" fmla="*/ 7113 w 1864748"/>
                                <a:gd name="connsiteY6" fmla="*/ 177214 h 873015"/>
                                <a:gd name="connsiteX7" fmla="*/ 56554 w 1864748"/>
                                <a:gd name="connsiteY7" fmla="*/ 312787 h 873015"/>
                                <a:gd name="connsiteX8" fmla="*/ 195514 w 1864748"/>
                                <a:gd name="connsiteY8" fmla="*/ 377651 h 873015"/>
                                <a:gd name="connsiteX9" fmla="*/ 580750 w 1864748"/>
                                <a:gd name="connsiteY9" fmla="*/ 400587 h 873015"/>
                                <a:gd name="connsiteX10" fmla="*/ 1057250 w 1864748"/>
                                <a:gd name="connsiteY10" fmla="*/ 585318 h 873015"/>
                                <a:gd name="connsiteX11" fmla="*/ 1375378 w 1864748"/>
                                <a:gd name="connsiteY11" fmla="*/ 794789 h 873015"/>
                                <a:gd name="connsiteX12" fmla="*/ 1829002 w 1864748"/>
                                <a:gd name="connsiteY12" fmla="*/ 872892 h 87301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1864748" h="873015">
                                  <a:moveTo>
                                    <a:pt x="1864404" y="758605"/>
                                  </a:moveTo>
                                  <a:cubicBezTo>
                                    <a:pt x="1327786" y="607609"/>
                                    <a:pt x="1095240" y="482559"/>
                                    <a:pt x="551194" y="272829"/>
                                  </a:cubicBezTo>
                                  <a:cubicBezTo>
                                    <a:pt x="457565" y="236731"/>
                                    <a:pt x="440603" y="196798"/>
                                    <a:pt x="420203" y="158103"/>
                                  </a:cubicBezTo>
                                  <a:cubicBezTo>
                                    <a:pt x="429849" y="148234"/>
                                    <a:pt x="419971" y="119168"/>
                                    <a:pt x="418269" y="99386"/>
                                  </a:cubicBezTo>
                                  <a:cubicBezTo>
                                    <a:pt x="411855" y="61801"/>
                                    <a:pt x="405219" y="42707"/>
                                    <a:pt x="387724" y="16203"/>
                                  </a:cubicBezTo>
                                  <a:cubicBezTo>
                                    <a:pt x="382893" y="8509"/>
                                    <a:pt x="377227" y="2078"/>
                                    <a:pt x="362750" y="-123"/>
                                  </a:cubicBezTo>
                                  <a:cubicBezTo>
                                    <a:pt x="258616" y="38245"/>
                                    <a:pt x="57173" y="81471"/>
                                    <a:pt x="7113" y="177214"/>
                                  </a:cubicBezTo>
                                  <a:cubicBezTo>
                                    <a:pt x="-13141" y="243273"/>
                                    <a:pt x="9349" y="269201"/>
                                    <a:pt x="56554" y="312787"/>
                                  </a:cubicBezTo>
                                  <a:cubicBezTo>
                                    <a:pt x="84812" y="346229"/>
                                    <a:pt x="153046" y="374917"/>
                                    <a:pt x="195514" y="377651"/>
                                  </a:cubicBezTo>
                                  <a:cubicBezTo>
                                    <a:pt x="253948" y="383067"/>
                                    <a:pt x="421785" y="425441"/>
                                    <a:pt x="580750" y="400587"/>
                                  </a:cubicBezTo>
                                  <a:cubicBezTo>
                                    <a:pt x="727869" y="377582"/>
                                    <a:pt x="895818" y="479051"/>
                                    <a:pt x="1057250" y="585318"/>
                                  </a:cubicBezTo>
                                  <a:cubicBezTo>
                                    <a:pt x="1112322" y="621562"/>
                                    <a:pt x="1187717" y="753937"/>
                                    <a:pt x="1375378" y="794789"/>
                                  </a:cubicBezTo>
                                  <a:cubicBezTo>
                                    <a:pt x="1657838" y="856283"/>
                                    <a:pt x="1621318" y="775146"/>
                                    <a:pt x="1829002" y="872892"/>
                                  </a:cubicBezTo>
                                </a:path>
                              </a:pathLst>
                            </a:custGeom>
                            <a:solidFill>
                              <a:srgbClr val="FFF9A5"/>
                            </a:solidFill>
                            <a:ln w="12862" cap="flat">
                              <a:solidFill>
                                <a:srgbClr val="0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2" name="Freeform: Shape 12"/>
                          <wps:cNvSpPr/>
                          <wps:spPr>
                            <a:xfrm>
                              <a:off x="1321887" y="597776"/>
                              <a:ext cx="370134" cy="197109"/>
                            </a:xfrm>
                            <a:custGeom>
                              <a:avLst/>
                              <a:gdLst>
                                <a:gd name="connsiteX0" fmla="*/ 363675 w 370134"/>
                                <a:gd name="connsiteY0" fmla="*/ -13 h 197109"/>
                                <a:gd name="connsiteX1" fmla="*/ 110368 w 370134"/>
                                <a:gd name="connsiteY1" fmla="*/ 75483 h 197109"/>
                                <a:gd name="connsiteX2" fmla="*/ 11443 w 370134"/>
                                <a:gd name="connsiteY2" fmla="*/ 197097 h 197109"/>
                                <a:gd name="connsiteX3" fmla="*/ 370131 w 370134"/>
                                <a:gd name="connsiteY3" fmla="*/ 74195 h 197109"/>
                              </a:gdLst>
                              <a:ahLst/>
                              <a:cxnLst>
                                <a:cxn ang="0">
                                  <a:pos x="connsiteX0" y="connsiteY0"/>
                                </a:cxn>
                                <a:cxn ang="0">
                                  <a:pos x="connsiteX1" y="connsiteY1"/>
                                </a:cxn>
                                <a:cxn ang="0">
                                  <a:pos x="connsiteX2" y="connsiteY2"/>
                                </a:cxn>
                                <a:cxn ang="0">
                                  <a:pos x="connsiteX3" y="connsiteY3"/>
                                </a:cxn>
                              </a:cxnLst>
                              <a:rect l="l" t="t" r="r" b="b"/>
                              <a:pathLst>
                                <a:path w="370134" h="197109">
                                  <a:moveTo>
                                    <a:pt x="363675" y="-13"/>
                                  </a:moveTo>
                                  <a:cubicBezTo>
                                    <a:pt x="268310" y="17326"/>
                                    <a:pt x="197618" y="41633"/>
                                    <a:pt x="110368" y="75483"/>
                                  </a:cubicBezTo>
                                  <a:cubicBezTo>
                                    <a:pt x="-49629" y="131794"/>
                                    <a:pt x="11443" y="197097"/>
                                    <a:pt x="11443" y="197097"/>
                                  </a:cubicBezTo>
                                  <a:cubicBezTo>
                                    <a:pt x="136296" y="134386"/>
                                    <a:pt x="253953" y="93494"/>
                                    <a:pt x="370131" y="74195"/>
                                  </a:cubicBezTo>
                                  <a:close/>
                                </a:path>
                              </a:pathLst>
                            </a:custGeom>
                            <a:solidFill>
                              <a:srgbClr val="DCCF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3" name="Freeform: Shape 13"/>
                          <wps:cNvSpPr/>
                          <wps:spPr>
                            <a:xfrm>
                              <a:off x="1153856" y="668036"/>
                              <a:ext cx="872302" cy="404606"/>
                            </a:xfrm>
                            <a:custGeom>
                              <a:avLst/>
                              <a:gdLst>
                                <a:gd name="connsiteX0" fmla="*/ 21051 w 872302"/>
                                <a:gd name="connsiteY0" fmla="*/ 293711 h 404606"/>
                                <a:gd name="connsiteX1" fmla="*/ 827869 w 872302"/>
                                <a:gd name="connsiteY1" fmla="*/ 15174 h 404606"/>
                                <a:gd name="connsiteX2" fmla="*/ 815395 w 872302"/>
                                <a:gd name="connsiteY2" fmla="*/ 150410 h 404606"/>
                                <a:gd name="connsiteX3" fmla="*/ 293942 w 872302"/>
                                <a:gd name="connsiteY3" fmla="*/ 175607 h 404606"/>
                                <a:gd name="connsiteX4" fmla="*/ 21455 w 872302"/>
                                <a:gd name="connsiteY4" fmla="*/ 404594 h 404606"/>
                                <a:gd name="connsiteX5" fmla="*/ 21051 w 872302"/>
                                <a:gd name="connsiteY5" fmla="*/ 293711 h 40460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872302" h="404606">
                                  <a:moveTo>
                                    <a:pt x="21051" y="293711"/>
                                  </a:moveTo>
                                  <a:cubicBezTo>
                                    <a:pt x="134289" y="-22904"/>
                                    <a:pt x="718061" y="-18437"/>
                                    <a:pt x="827869" y="15174"/>
                                  </a:cubicBezTo>
                                  <a:cubicBezTo>
                                    <a:pt x="881308" y="29076"/>
                                    <a:pt x="897049" y="150031"/>
                                    <a:pt x="815395" y="150410"/>
                                  </a:cubicBezTo>
                                  <a:cubicBezTo>
                                    <a:pt x="762860" y="155275"/>
                                    <a:pt x="493923" y="89836"/>
                                    <a:pt x="293942" y="175607"/>
                                  </a:cubicBezTo>
                                  <a:cubicBezTo>
                                    <a:pt x="195714" y="217740"/>
                                    <a:pt x="147107" y="229355"/>
                                    <a:pt x="21455" y="404594"/>
                                  </a:cubicBezTo>
                                  <a:cubicBezTo>
                                    <a:pt x="-13517" y="386755"/>
                                    <a:pt x="100" y="366759"/>
                                    <a:pt x="21051" y="293711"/>
                                  </a:cubicBezTo>
                                  <a:close/>
                                </a:path>
                              </a:pathLst>
                            </a:custGeom>
                            <a:solidFill>
                              <a:srgbClr val="CCAAFF"/>
                            </a:solidFill>
                            <a:ln w="8575" cap="flat">
                              <a:solidFill>
                                <a:srgbClr val="0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grpSp>
                      <wpg:grpSp>
                        <wpg:cNvPr id="15" name="Graphic 4" descr="Figure 1 Anatomy of the shoulder (reproduced with permission) (Wikimedia Commons 2022)"/>
                        <wpg:cNvGrpSpPr/>
                        <wpg:grpSpPr>
                          <a:xfrm>
                            <a:off x="1175314" y="748904"/>
                            <a:ext cx="1974278" cy="1574752"/>
                            <a:chOff x="1175314" y="748904"/>
                            <a:chExt cx="1974278" cy="1574752"/>
                          </a:xfrm>
                        </wpg:grpSpPr>
                        <wps:wsp>
                          <wps:cNvPr id="16" name="Freeform: Shape 16"/>
                          <wps:cNvSpPr/>
                          <wps:spPr>
                            <a:xfrm>
                              <a:off x="1848519" y="763892"/>
                              <a:ext cx="1301074" cy="501588"/>
                            </a:xfrm>
                            <a:custGeom>
                              <a:avLst/>
                              <a:gdLst>
                                <a:gd name="connsiteX0" fmla="*/ 31166 w 1301074"/>
                                <a:gd name="connsiteY0" fmla="*/ -31 h 501588"/>
                                <a:gd name="connsiteX1" fmla="*/ 1148117 w 1301074"/>
                                <a:gd name="connsiteY1" fmla="*/ 10706 h 501588"/>
                                <a:gd name="connsiteX2" fmla="*/ 1247481 w 1301074"/>
                                <a:gd name="connsiteY2" fmla="*/ 184527 h 501588"/>
                                <a:gd name="connsiteX3" fmla="*/ 1289536 w 1301074"/>
                                <a:gd name="connsiteY3" fmla="*/ 499406 h 501588"/>
                                <a:gd name="connsiteX4" fmla="*/ 379761 w 1301074"/>
                                <a:gd name="connsiteY4" fmla="*/ 213335 h 501588"/>
                                <a:gd name="connsiteX5" fmla="*/ 128259 w 1301074"/>
                                <a:gd name="connsiteY5" fmla="*/ 115597 h 501588"/>
                                <a:gd name="connsiteX6" fmla="*/ -24 w 1301074"/>
                                <a:gd name="connsiteY6" fmla="*/ 73756 h 50158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1301074" h="501588">
                                  <a:moveTo>
                                    <a:pt x="31166" y="-31"/>
                                  </a:moveTo>
                                  <a:cubicBezTo>
                                    <a:pt x="590437" y="45197"/>
                                    <a:pt x="744966" y="52694"/>
                                    <a:pt x="1148117" y="10706"/>
                                  </a:cubicBezTo>
                                  <a:cubicBezTo>
                                    <a:pt x="1205777" y="2660"/>
                                    <a:pt x="1224759" y="118460"/>
                                    <a:pt x="1247481" y="184527"/>
                                  </a:cubicBezTo>
                                  <a:cubicBezTo>
                                    <a:pt x="1293027" y="316936"/>
                                    <a:pt x="1316703" y="478300"/>
                                    <a:pt x="1289536" y="499406"/>
                                  </a:cubicBezTo>
                                  <a:cubicBezTo>
                                    <a:pt x="1250206" y="529950"/>
                                    <a:pt x="419410" y="225354"/>
                                    <a:pt x="379761" y="213335"/>
                                  </a:cubicBezTo>
                                  <a:cubicBezTo>
                                    <a:pt x="239357" y="170772"/>
                                    <a:pt x="214563" y="146537"/>
                                    <a:pt x="128259" y="115597"/>
                                  </a:cubicBezTo>
                                  <a:lnTo>
                                    <a:pt x="-24" y="73756"/>
                                  </a:lnTo>
                                  <a:close/>
                                </a:path>
                              </a:pathLst>
                            </a:custGeom>
                            <a:solidFill>
                              <a:srgbClr val="F2D1D1"/>
                            </a:solidFill>
                            <a:ln w="13720" cap="flat">
                              <a:solidFill>
                                <a:srgbClr val="0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7" name="Freeform: Shape 17"/>
                          <wps:cNvSpPr/>
                          <wps:spPr>
                            <a:xfrm>
                              <a:off x="2018618" y="801867"/>
                              <a:ext cx="1032762" cy="37500"/>
                            </a:xfrm>
                            <a:custGeom>
                              <a:avLst/>
                              <a:gdLst>
                                <a:gd name="connsiteX0" fmla="*/ -3 w 1032762"/>
                                <a:gd name="connsiteY0" fmla="*/ -13 h 37500"/>
                                <a:gd name="connsiteX1" fmla="*/ 1032759 w 1032762"/>
                                <a:gd name="connsiteY1" fmla="*/ 18625 h 37500"/>
                              </a:gdLst>
                              <a:ahLst/>
                              <a:cxnLst>
                                <a:cxn ang="0">
                                  <a:pos x="connsiteX0" y="connsiteY0"/>
                                </a:cxn>
                                <a:cxn ang="0">
                                  <a:pos x="connsiteX1" y="connsiteY1"/>
                                </a:cxn>
                              </a:cxnLst>
                              <a:rect l="l" t="t" r="r" b="b"/>
                              <a:pathLst>
                                <a:path w="1032762" h="37500">
                                  <a:moveTo>
                                    <a:pt x="-3" y="-13"/>
                                  </a:moveTo>
                                  <a:cubicBezTo>
                                    <a:pt x="160699" y="27515"/>
                                    <a:pt x="891478" y="58145"/>
                                    <a:pt x="1032759" y="18625"/>
                                  </a:cubicBezTo>
                                </a:path>
                              </a:pathLst>
                            </a:custGeom>
                            <a:noFill/>
                            <a:ln w="8575" cap="rnd">
                              <a:solidFill>
                                <a:srgbClr val="8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8" name="Freeform: Shape 18"/>
                          <wps:cNvSpPr/>
                          <wps:spPr>
                            <a:xfrm>
                              <a:off x="1997134" y="814152"/>
                              <a:ext cx="1063358" cy="80923"/>
                            </a:xfrm>
                            <a:custGeom>
                              <a:avLst/>
                              <a:gdLst>
                                <a:gd name="connsiteX0" fmla="*/ -3 w 1063358"/>
                                <a:gd name="connsiteY0" fmla="*/ -13 h 80923"/>
                                <a:gd name="connsiteX1" fmla="*/ 1063355 w 1063358"/>
                                <a:gd name="connsiteY1" fmla="*/ 73723 h 80923"/>
                              </a:gdLst>
                              <a:ahLst/>
                              <a:cxnLst>
                                <a:cxn ang="0">
                                  <a:pos x="connsiteX0" y="connsiteY0"/>
                                </a:cxn>
                                <a:cxn ang="0">
                                  <a:pos x="connsiteX1" y="connsiteY1"/>
                                </a:cxn>
                              </a:cxnLst>
                              <a:rect l="l" t="t" r="r" b="b"/>
                              <a:pathLst>
                                <a:path w="1063358" h="80923">
                                  <a:moveTo>
                                    <a:pt x="-3" y="-13"/>
                                  </a:moveTo>
                                  <a:cubicBezTo>
                                    <a:pt x="115539" y="32819"/>
                                    <a:pt x="912532" y="103589"/>
                                    <a:pt x="1063355" y="73723"/>
                                  </a:cubicBezTo>
                                </a:path>
                              </a:pathLst>
                            </a:custGeom>
                            <a:noFill/>
                            <a:ln w="8575" cap="rnd">
                              <a:solidFill>
                                <a:srgbClr val="8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 name="Freeform: Shape 19"/>
                          <wps:cNvSpPr/>
                          <wps:spPr>
                            <a:xfrm>
                              <a:off x="1972650" y="833245"/>
                              <a:ext cx="1128385" cy="247814"/>
                            </a:xfrm>
                            <a:custGeom>
                              <a:avLst/>
                              <a:gdLst>
                                <a:gd name="connsiteX0" fmla="*/ -3 w 1128385"/>
                                <a:gd name="connsiteY0" fmla="*/ -13 h 247814"/>
                                <a:gd name="connsiteX1" fmla="*/ 1128382 w 1128385"/>
                                <a:gd name="connsiteY1" fmla="*/ 247802 h 247814"/>
                              </a:gdLst>
                              <a:ahLst/>
                              <a:cxnLst>
                                <a:cxn ang="0">
                                  <a:pos x="connsiteX0" y="connsiteY0"/>
                                </a:cxn>
                                <a:cxn ang="0">
                                  <a:pos x="connsiteX1" y="connsiteY1"/>
                                </a:cxn>
                              </a:cxnLst>
                              <a:rect l="l" t="t" r="r" b="b"/>
                              <a:pathLst>
                                <a:path w="1128385" h="247814">
                                  <a:moveTo>
                                    <a:pt x="-3" y="-13"/>
                                  </a:moveTo>
                                  <a:cubicBezTo>
                                    <a:pt x="248447" y="52446"/>
                                    <a:pt x="870123" y="221719"/>
                                    <a:pt x="1128382" y="247802"/>
                                  </a:cubicBezTo>
                                </a:path>
                              </a:pathLst>
                            </a:custGeom>
                            <a:noFill/>
                            <a:ln w="8575" cap="rnd">
                              <a:solidFill>
                                <a:srgbClr val="8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 name="Freeform: Shape 20"/>
                          <wps:cNvSpPr/>
                          <wps:spPr>
                            <a:xfrm>
                              <a:off x="1954795" y="850155"/>
                              <a:ext cx="1153032" cy="311663"/>
                            </a:xfrm>
                            <a:custGeom>
                              <a:avLst/>
                              <a:gdLst>
                                <a:gd name="connsiteX0" fmla="*/ -3 w 1153032"/>
                                <a:gd name="connsiteY0" fmla="*/ -13 h 311663"/>
                                <a:gd name="connsiteX1" fmla="*/ 1153030 w 1153032"/>
                                <a:gd name="connsiteY1" fmla="*/ 311651 h 311663"/>
                              </a:gdLst>
                              <a:ahLst/>
                              <a:cxnLst>
                                <a:cxn ang="0">
                                  <a:pos x="connsiteX0" y="connsiteY0"/>
                                </a:cxn>
                                <a:cxn ang="0">
                                  <a:pos x="connsiteX1" y="connsiteY1"/>
                                </a:cxn>
                              </a:cxnLst>
                              <a:rect l="l" t="t" r="r" b="b"/>
                              <a:pathLst>
                                <a:path w="1153032" h="311663">
                                  <a:moveTo>
                                    <a:pt x="-3" y="-13"/>
                                  </a:moveTo>
                                  <a:cubicBezTo>
                                    <a:pt x="33938" y="36318"/>
                                    <a:pt x="1056504" y="294173"/>
                                    <a:pt x="1153030" y="311651"/>
                                  </a:cubicBezTo>
                                </a:path>
                              </a:pathLst>
                            </a:custGeom>
                            <a:noFill/>
                            <a:ln w="8575" cap="rnd">
                              <a:solidFill>
                                <a:srgbClr val="8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 name="Freeform: Shape 21"/>
                          <wps:cNvSpPr/>
                          <wps:spPr>
                            <a:xfrm>
                              <a:off x="2441473" y="909001"/>
                              <a:ext cx="651782" cy="67657"/>
                            </a:xfrm>
                            <a:custGeom>
                              <a:avLst/>
                              <a:gdLst>
                                <a:gd name="connsiteX0" fmla="*/ -3 w 651782"/>
                                <a:gd name="connsiteY0" fmla="*/ -13 h 67657"/>
                                <a:gd name="connsiteX1" fmla="*/ 651779 w 651782"/>
                                <a:gd name="connsiteY1" fmla="*/ 67645 h 67657"/>
                              </a:gdLst>
                              <a:ahLst/>
                              <a:cxnLst>
                                <a:cxn ang="0">
                                  <a:pos x="connsiteX0" y="connsiteY0"/>
                                </a:cxn>
                                <a:cxn ang="0">
                                  <a:pos x="connsiteX1" y="connsiteY1"/>
                                </a:cxn>
                              </a:cxnLst>
                              <a:rect l="l" t="t" r="r" b="b"/>
                              <a:pathLst>
                                <a:path w="651782" h="67657">
                                  <a:moveTo>
                                    <a:pt x="-3" y="-13"/>
                                  </a:moveTo>
                                  <a:cubicBezTo>
                                    <a:pt x="217258" y="33988"/>
                                    <a:pt x="434518" y="67292"/>
                                    <a:pt x="651779" y="67645"/>
                                  </a:cubicBezTo>
                                </a:path>
                              </a:pathLst>
                            </a:custGeom>
                            <a:noFill/>
                            <a:ln w="8575" cap="rnd">
                              <a:solidFill>
                                <a:srgbClr val="8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 name="Freeform: Shape 22"/>
                          <wps:cNvSpPr/>
                          <wps:spPr>
                            <a:xfrm>
                              <a:off x="1290323" y="823661"/>
                              <a:ext cx="631080" cy="156814"/>
                            </a:xfrm>
                            <a:custGeom>
                              <a:avLst/>
                              <a:gdLst>
                                <a:gd name="connsiteX0" fmla="*/ 631078 w 631080"/>
                                <a:gd name="connsiteY0" fmla="*/ 39910 h 156814"/>
                                <a:gd name="connsiteX1" fmla="*/ 320515 w 631080"/>
                                <a:gd name="connsiteY1" fmla="*/ 4439 h 156814"/>
                                <a:gd name="connsiteX2" fmla="*/ 137075 w 631080"/>
                                <a:gd name="connsiteY2" fmla="*/ 42051 h 156814"/>
                                <a:gd name="connsiteX3" fmla="*/ -3 w 631080"/>
                                <a:gd name="connsiteY3" fmla="*/ 156802 h 156814"/>
                              </a:gdLst>
                              <a:ahLst/>
                              <a:cxnLst>
                                <a:cxn ang="0">
                                  <a:pos x="connsiteX0" y="connsiteY0"/>
                                </a:cxn>
                                <a:cxn ang="0">
                                  <a:pos x="connsiteX1" y="connsiteY1"/>
                                </a:cxn>
                                <a:cxn ang="0">
                                  <a:pos x="connsiteX2" y="connsiteY2"/>
                                </a:cxn>
                                <a:cxn ang="0">
                                  <a:pos x="connsiteX3" y="connsiteY3"/>
                                </a:cxn>
                              </a:cxnLst>
                              <a:rect l="l" t="t" r="r" b="b"/>
                              <a:pathLst>
                                <a:path w="631080" h="156814">
                                  <a:moveTo>
                                    <a:pt x="631078" y="39910"/>
                                  </a:moveTo>
                                  <a:cubicBezTo>
                                    <a:pt x="525955" y="10930"/>
                                    <a:pt x="412055" y="-9419"/>
                                    <a:pt x="320515" y="4439"/>
                                  </a:cubicBezTo>
                                  <a:cubicBezTo>
                                    <a:pt x="260087" y="13586"/>
                                    <a:pt x="203159" y="10784"/>
                                    <a:pt x="137075" y="42051"/>
                                  </a:cubicBezTo>
                                  <a:cubicBezTo>
                                    <a:pt x="60021" y="78510"/>
                                    <a:pt x="41812" y="94758"/>
                                    <a:pt x="-3" y="156802"/>
                                  </a:cubicBezTo>
                                </a:path>
                              </a:pathLst>
                            </a:custGeom>
                            <a:noFill/>
                            <a:ln w="8575" cap="flat">
                              <a:solidFill>
                                <a:srgbClr val="0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 name="Freeform: Shape 23"/>
                          <wps:cNvSpPr/>
                          <wps:spPr>
                            <a:xfrm>
                              <a:off x="1201121" y="748904"/>
                              <a:ext cx="816766" cy="308253"/>
                            </a:xfrm>
                            <a:custGeom>
                              <a:avLst/>
                              <a:gdLst>
                                <a:gd name="connsiteX0" fmla="*/ -24 w 816766"/>
                                <a:gd name="connsiteY0" fmla="*/ 308223 h 308253"/>
                                <a:gd name="connsiteX1" fmla="*/ 813320 w 816766"/>
                                <a:gd name="connsiteY1" fmla="*/ 21069 h 308253"/>
                                <a:gd name="connsiteX2" fmla="*/ 752497 w 816766"/>
                                <a:gd name="connsiteY2" fmla="*/ 117716 h 308253"/>
                                <a:gd name="connsiteX3" fmla="*/ 79197 w 816766"/>
                                <a:gd name="connsiteY3" fmla="*/ 243058 h 308253"/>
                              </a:gdLst>
                              <a:ahLst/>
                              <a:cxnLst>
                                <a:cxn ang="0">
                                  <a:pos x="connsiteX0" y="connsiteY0"/>
                                </a:cxn>
                                <a:cxn ang="0">
                                  <a:pos x="connsiteX1" y="connsiteY1"/>
                                </a:cxn>
                                <a:cxn ang="0">
                                  <a:pos x="connsiteX2" y="connsiteY2"/>
                                </a:cxn>
                                <a:cxn ang="0">
                                  <a:pos x="connsiteX3" y="connsiteY3"/>
                                </a:cxn>
                              </a:cxnLst>
                              <a:rect l="l" t="t" r="r" b="b"/>
                              <a:pathLst>
                                <a:path w="816766" h="308253">
                                  <a:moveTo>
                                    <a:pt x="-24" y="308223"/>
                                  </a:moveTo>
                                  <a:cubicBezTo>
                                    <a:pt x="124296" y="23012"/>
                                    <a:pt x="372359" y="-39608"/>
                                    <a:pt x="813320" y="21069"/>
                                  </a:cubicBezTo>
                                  <a:cubicBezTo>
                                    <a:pt x="823249" y="45312"/>
                                    <a:pt x="814051" y="65343"/>
                                    <a:pt x="752497" y="117716"/>
                                  </a:cubicBezTo>
                                  <a:cubicBezTo>
                                    <a:pt x="604235" y="72049"/>
                                    <a:pt x="209276" y="13624"/>
                                    <a:pt x="79197" y="243058"/>
                                  </a:cubicBezTo>
                                  <a:close/>
                                </a:path>
                              </a:pathLst>
                            </a:custGeom>
                            <a:solidFill>
                              <a:srgbClr val="D5E5FF"/>
                            </a:solidFill>
                            <a:ln w="4287"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 name="Freeform: Shape 24"/>
                          <wps:cNvSpPr/>
                          <wps:spPr>
                            <a:xfrm>
                              <a:off x="1175314" y="749476"/>
                              <a:ext cx="839142" cy="323166"/>
                            </a:xfrm>
                            <a:custGeom>
                              <a:avLst/>
                              <a:gdLst>
                                <a:gd name="connsiteX0" fmla="*/ 839140 w 839142"/>
                                <a:gd name="connsiteY0" fmla="*/ 20517 h 323166"/>
                                <a:gd name="connsiteX1" fmla="*/ 554531 w 839142"/>
                                <a:gd name="connsiteY1" fmla="*/ 788 h 323166"/>
                                <a:gd name="connsiteX2" fmla="*/ 74781 w 839142"/>
                                <a:gd name="connsiteY2" fmla="*/ 200665 h 323166"/>
                                <a:gd name="connsiteX3" fmla="*/ -3 w 839142"/>
                                <a:gd name="connsiteY3" fmla="*/ 323154 h 323166"/>
                              </a:gdLst>
                              <a:ahLst/>
                              <a:cxnLst>
                                <a:cxn ang="0">
                                  <a:pos x="connsiteX0" y="connsiteY0"/>
                                </a:cxn>
                                <a:cxn ang="0">
                                  <a:pos x="connsiteX1" y="connsiteY1"/>
                                </a:cxn>
                                <a:cxn ang="0">
                                  <a:pos x="connsiteX2" y="connsiteY2"/>
                                </a:cxn>
                                <a:cxn ang="0">
                                  <a:pos x="connsiteX3" y="connsiteY3"/>
                                </a:cxn>
                              </a:cxnLst>
                              <a:rect l="l" t="t" r="r" b="b"/>
                              <a:pathLst>
                                <a:path w="839142" h="323166">
                                  <a:moveTo>
                                    <a:pt x="839140" y="20517"/>
                                  </a:moveTo>
                                  <a:cubicBezTo>
                                    <a:pt x="742984" y="14568"/>
                                    <a:pt x="650232" y="1191"/>
                                    <a:pt x="554531" y="788"/>
                                  </a:cubicBezTo>
                                  <a:cubicBezTo>
                                    <a:pt x="392248" y="-9338"/>
                                    <a:pt x="153099" y="77626"/>
                                    <a:pt x="74781" y="200665"/>
                                  </a:cubicBezTo>
                                  <a:lnTo>
                                    <a:pt x="-3" y="323154"/>
                                  </a:lnTo>
                                </a:path>
                              </a:pathLst>
                            </a:custGeom>
                            <a:noFill/>
                            <a:ln w="8575" cap="flat">
                              <a:solidFill>
                                <a:srgbClr val="0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 name="Freeform: Shape 25"/>
                          <wps:cNvSpPr/>
                          <wps:spPr>
                            <a:xfrm>
                              <a:off x="1557059" y="786838"/>
                              <a:ext cx="456959" cy="30382"/>
                            </a:xfrm>
                            <a:custGeom>
                              <a:avLst/>
                              <a:gdLst>
                                <a:gd name="connsiteX0" fmla="*/ 456956 w 456959"/>
                                <a:gd name="connsiteY0" fmla="*/ 30370 h 30382"/>
                                <a:gd name="connsiteX1" fmla="*/ -3 w 456959"/>
                                <a:gd name="connsiteY1" fmla="*/ 8741 h 30382"/>
                              </a:gdLst>
                              <a:ahLst/>
                              <a:cxnLst>
                                <a:cxn ang="0">
                                  <a:pos x="connsiteX0" y="connsiteY0"/>
                                </a:cxn>
                                <a:cxn ang="0">
                                  <a:pos x="connsiteX1" y="connsiteY1"/>
                                </a:cxn>
                              </a:cxnLst>
                              <a:rect l="l" t="t" r="r" b="b"/>
                              <a:pathLst>
                                <a:path w="456959" h="30382">
                                  <a:moveTo>
                                    <a:pt x="456956" y="30370"/>
                                  </a:moveTo>
                                  <a:cubicBezTo>
                                    <a:pt x="303124" y="8010"/>
                                    <a:pt x="142834" y="-12116"/>
                                    <a:pt x="-3" y="8741"/>
                                  </a:cubicBezTo>
                                </a:path>
                              </a:pathLst>
                            </a:custGeom>
                            <a:noFill/>
                            <a:ln w="6002" cap="flat">
                              <a:solidFill>
                                <a:srgbClr val="5F8DD3"/>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6" name="Freeform: Shape 26"/>
                          <wps:cNvSpPr/>
                          <wps:spPr>
                            <a:xfrm>
                              <a:off x="1726298" y="807597"/>
                              <a:ext cx="246669" cy="50226"/>
                            </a:xfrm>
                            <a:custGeom>
                              <a:avLst/>
                              <a:gdLst>
                                <a:gd name="connsiteX0" fmla="*/ 245378 w 246669"/>
                                <a:gd name="connsiteY0" fmla="*/ 50214 h 50226"/>
                                <a:gd name="connsiteX1" fmla="*/ -3 w 246669"/>
                                <a:gd name="connsiteY1" fmla="*/ -1 h 50226"/>
                              </a:gdLst>
                              <a:ahLst/>
                              <a:cxnLst>
                                <a:cxn ang="0">
                                  <a:pos x="connsiteX0" y="connsiteY0"/>
                                </a:cxn>
                                <a:cxn ang="0">
                                  <a:pos x="connsiteX1" y="connsiteY1"/>
                                </a:cxn>
                              </a:cxnLst>
                              <a:rect l="l" t="t" r="r" b="b"/>
                              <a:pathLst>
                                <a:path w="246669" h="50226">
                                  <a:moveTo>
                                    <a:pt x="245378" y="50214"/>
                                  </a:moveTo>
                                  <a:cubicBezTo>
                                    <a:pt x="264781" y="45365"/>
                                    <a:pt x="59470" y="-861"/>
                                    <a:pt x="-3" y="-1"/>
                                  </a:cubicBezTo>
                                </a:path>
                              </a:pathLst>
                            </a:custGeom>
                            <a:noFill/>
                            <a:ln w="6002" cap="flat">
                              <a:solidFill>
                                <a:srgbClr val="5F8DD3"/>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grpSp>
                          <wpg:cNvPr id="27" name="Graphic 4" descr="Figure 1 Anatomy of the shoulder (reproduced with permission) (Wikimedia Commons 2022)"/>
                          <wpg:cNvGrpSpPr/>
                          <wpg:grpSpPr>
                            <a:xfrm>
                              <a:off x="1251268" y="1237822"/>
                              <a:ext cx="1269469" cy="1085834"/>
                              <a:chOff x="1251268" y="1237822"/>
                              <a:chExt cx="1269469" cy="1085834"/>
                            </a:xfrm>
                          </wpg:grpSpPr>
                          <wpg:grpSp>
                            <wpg:cNvPr id="28" name="Graphic 4" descr="Figure 1 Anatomy of the shoulder (reproduced with permission) (Wikimedia Commons 2022)"/>
                            <wpg:cNvGrpSpPr/>
                            <wpg:grpSpPr>
                              <a:xfrm>
                                <a:off x="1252372" y="1245122"/>
                                <a:ext cx="1268364" cy="1078534"/>
                                <a:chOff x="1252372" y="1245122"/>
                                <a:chExt cx="1268364" cy="1078534"/>
                              </a:xfrm>
                            </wpg:grpSpPr>
                            <wps:wsp>
                              <wps:cNvPr id="29" name="Freeform: Shape 29"/>
                              <wps:cNvSpPr/>
                              <wps:spPr>
                                <a:xfrm rot="10800000" flipV="1">
                                  <a:off x="1252372" y="1245122"/>
                                  <a:ext cx="408787" cy="403443"/>
                                </a:xfrm>
                                <a:custGeom>
                                  <a:avLst/>
                                  <a:gdLst>
                                    <a:gd name="connsiteX0" fmla="*/ 408294 w 408787"/>
                                    <a:gd name="connsiteY0" fmla="*/ -130 h 403443"/>
                                    <a:gd name="connsiteX1" fmla="*/ -394 w 408787"/>
                                    <a:gd name="connsiteY1" fmla="*/ 261010 h 403443"/>
                                    <a:gd name="connsiteX2" fmla="*/ 115011 w 408787"/>
                                    <a:gd name="connsiteY2" fmla="*/ 403314 h 403443"/>
                                    <a:gd name="connsiteX3" fmla="*/ 394685 w 408787"/>
                                    <a:gd name="connsiteY3" fmla="*/ 164062 h 403443"/>
                                    <a:gd name="connsiteX4" fmla="*/ 408294 w 408787"/>
                                    <a:gd name="connsiteY4" fmla="*/ -130 h 403443"/>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408787" h="403443">
                                      <a:moveTo>
                                        <a:pt x="408294" y="-130"/>
                                      </a:moveTo>
                                      <a:cubicBezTo>
                                        <a:pt x="253980" y="86639"/>
                                        <a:pt x="155786" y="149517"/>
                                        <a:pt x="-394" y="261010"/>
                                      </a:cubicBezTo>
                                      <a:cubicBezTo>
                                        <a:pt x="36710" y="315781"/>
                                        <a:pt x="59690" y="377420"/>
                                        <a:pt x="115011" y="403314"/>
                                      </a:cubicBezTo>
                                      <a:cubicBezTo>
                                        <a:pt x="220409" y="334960"/>
                                        <a:pt x="273443" y="270449"/>
                                        <a:pt x="394685" y="164062"/>
                                      </a:cubicBezTo>
                                      <a:cubicBezTo>
                                        <a:pt x="384515" y="169874"/>
                                        <a:pt x="410177" y="44445"/>
                                        <a:pt x="408294" y="-130"/>
                                      </a:cubicBezTo>
                                      <a:close/>
                                    </a:path>
                                  </a:pathLst>
                                </a:custGeom>
                                <a:solidFill>
                                  <a:srgbClr val="D5E5FF">
                                    <a:alpha val="84000"/>
                                  </a:srgbClr>
                                </a:solidFill>
                                <a:ln w="4287"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0" name="Freeform: Shape 30"/>
                              <wps:cNvSpPr/>
                              <wps:spPr>
                                <a:xfrm rot="10800000" flipV="1">
                                  <a:off x="1545753" y="1506253"/>
                                  <a:ext cx="974983" cy="817402"/>
                                </a:xfrm>
                                <a:custGeom>
                                  <a:avLst/>
                                  <a:gdLst>
                                    <a:gd name="connsiteX0" fmla="*/ 859661 w 974983"/>
                                    <a:gd name="connsiteY0" fmla="*/ -20 h 817402"/>
                                    <a:gd name="connsiteX1" fmla="*/ 2697 w 974983"/>
                                    <a:gd name="connsiteY1" fmla="*/ 807281 h 817402"/>
                                    <a:gd name="connsiteX2" fmla="*/ 206847 w 974983"/>
                                    <a:gd name="connsiteY2" fmla="*/ 750189 h 817402"/>
                                    <a:gd name="connsiteX3" fmla="*/ 975065 w 974983"/>
                                    <a:gd name="connsiteY3" fmla="*/ 142293 h 817402"/>
                                    <a:gd name="connsiteX4" fmla="*/ 859661 w 974983"/>
                                    <a:gd name="connsiteY4" fmla="*/ -20 h 81740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974983" h="817402">
                                      <a:moveTo>
                                        <a:pt x="859661" y="-20"/>
                                      </a:moveTo>
                                      <a:cubicBezTo>
                                        <a:pt x="719901" y="84952"/>
                                        <a:pt x="105025" y="611314"/>
                                        <a:pt x="2697" y="807281"/>
                                      </a:cubicBezTo>
                                      <a:cubicBezTo>
                                        <a:pt x="-23428" y="840671"/>
                                        <a:pt x="153520" y="783372"/>
                                        <a:pt x="206847" y="750189"/>
                                      </a:cubicBezTo>
                                      <a:cubicBezTo>
                                        <a:pt x="523737" y="512544"/>
                                        <a:pt x="681628" y="364196"/>
                                        <a:pt x="975065" y="142293"/>
                                      </a:cubicBezTo>
                                      <a:cubicBezTo>
                                        <a:pt x="975065" y="142293"/>
                                        <a:pt x="880285" y="33319"/>
                                        <a:pt x="859661" y="-20"/>
                                      </a:cubicBezTo>
                                      <a:close/>
                                    </a:path>
                                  </a:pathLst>
                                </a:custGeom>
                                <a:solidFill>
                                  <a:srgbClr val="F2D1D1"/>
                                </a:solidFill>
                                <a:ln w="0"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grpSp>
                          <wpg:grpSp>
                            <wpg:cNvPr id="31" name="Graphic 4" descr="Figure 1 Anatomy of the shoulder (reproduced with permission) (Wikimedia Commons 2022)"/>
                            <wpg:cNvGrpSpPr/>
                            <wpg:grpSpPr>
                              <a:xfrm>
                                <a:off x="1251268" y="1237822"/>
                                <a:ext cx="1218919" cy="1057527"/>
                                <a:chOff x="1251268" y="1237822"/>
                                <a:chExt cx="1218919" cy="1057527"/>
                              </a:xfrm>
                              <a:noFill/>
                            </wpg:grpSpPr>
                            <wpg:grpSp>
                              <wpg:cNvPr id="32" name="Graphic 4" descr="Figure 1 Anatomy of the shoulder (reproduced with permission) (Wikimedia Commons 2022)"/>
                              <wpg:cNvGrpSpPr/>
                              <wpg:grpSpPr>
                                <a:xfrm>
                                  <a:off x="1545110" y="1503593"/>
                                  <a:ext cx="925077" cy="791757"/>
                                  <a:chOff x="1545110" y="1503593"/>
                                  <a:chExt cx="925077" cy="791757"/>
                                </a:xfrm>
                                <a:noFill/>
                              </wpg:grpSpPr>
                              <wps:wsp>
                                <wps:cNvPr id="33" name="Freeform: Shape 33"/>
                                <wps:cNvSpPr/>
                                <wps:spPr>
                                  <a:xfrm>
                                    <a:off x="1545110" y="1647273"/>
                                    <a:ext cx="768863" cy="609193"/>
                                  </a:xfrm>
                                  <a:custGeom>
                                    <a:avLst/>
                                    <a:gdLst>
                                      <a:gd name="connsiteX0" fmla="*/ -23 w 768863"/>
                                      <a:gd name="connsiteY0" fmla="*/ -32 h 609193"/>
                                      <a:gd name="connsiteX1" fmla="*/ 768840 w 768863"/>
                                      <a:gd name="connsiteY1" fmla="*/ 609161 h 609193"/>
                                    </a:gdLst>
                                    <a:ahLst/>
                                    <a:cxnLst>
                                      <a:cxn ang="0">
                                        <a:pos x="connsiteX0" y="connsiteY0"/>
                                      </a:cxn>
                                      <a:cxn ang="0">
                                        <a:pos x="connsiteX1" y="connsiteY1"/>
                                      </a:cxn>
                                    </a:cxnLst>
                                    <a:rect l="l" t="t" r="r" b="b"/>
                                    <a:pathLst>
                                      <a:path w="768863" h="609193">
                                        <a:moveTo>
                                          <a:pt x="-23" y="-32"/>
                                        </a:moveTo>
                                        <a:cubicBezTo>
                                          <a:pt x="260033" y="209448"/>
                                          <a:pt x="455689" y="385822"/>
                                          <a:pt x="768840" y="609161"/>
                                        </a:cubicBezTo>
                                      </a:path>
                                    </a:pathLst>
                                  </a:custGeom>
                                  <a:noFill/>
                                  <a:ln w="12862" cap="flat">
                                    <a:solidFill>
                                      <a:srgbClr val="0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4" name="Freeform: Shape 34"/>
                                <wps:cNvSpPr/>
                                <wps:spPr>
                                  <a:xfrm>
                                    <a:off x="1583434" y="1612111"/>
                                    <a:ext cx="808151" cy="669810"/>
                                  </a:xfrm>
                                  <a:custGeom>
                                    <a:avLst/>
                                    <a:gdLst>
                                      <a:gd name="connsiteX0" fmla="*/ -23 w 808151"/>
                                      <a:gd name="connsiteY0" fmla="*/ -32 h 669810"/>
                                      <a:gd name="connsiteX1" fmla="*/ 808128 w 808151"/>
                                      <a:gd name="connsiteY1" fmla="*/ 669778 h 669810"/>
                                    </a:gdLst>
                                    <a:ahLst/>
                                    <a:cxnLst>
                                      <a:cxn ang="0">
                                        <a:pos x="connsiteX0" y="connsiteY0"/>
                                      </a:cxn>
                                      <a:cxn ang="0">
                                        <a:pos x="connsiteX1" y="connsiteY1"/>
                                      </a:cxn>
                                    </a:cxnLst>
                                    <a:rect l="l" t="t" r="r" b="b"/>
                                    <a:pathLst>
                                      <a:path w="808151" h="669810">
                                        <a:moveTo>
                                          <a:pt x="-23" y="-32"/>
                                        </a:moveTo>
                                        <a:cubicBezTo>
                                          <a:pt x="145204" y="103070"/>
                                          <a:pt x="640351" y="511810"/>
                                          <a:pt x="808128" y="669778"/>
                                        </a:cubicBezTo>
                                      </a:path>
                                    </a:pathLst>
                                  </a:custGeom>
                                  <a:noFill/>
                                  <a:ln w="8575" cap="rnd">
                                    <a:solidFill>
                                      <a:srgbClr val="8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5" name="Freeform: Shape 35"/>
                                <wps:cNvSpPr/>
                                <wps:spPr>
                                  <a:xfrm>
                                    <a:off x="1619825" y="1577113"/>
                                    <a:ext cx="850361" cy="718236"/>
                                  </a:xfrm>
                                  <a:custGeom>
                                    <a:avLst/>
                                    <a:gdLst>
                                      <a:gd name="connsiteX0" fmla="*/ -23 w 850361"/>
                                      <a:gd name="connsiteY0" fmla="*/ -32 h 718236"/>
                                      <a:gd name="connsiteX1" fmla="*/ 850338 w 850361"/>
                                      <a:gd name="connsiteY1" fmla="*/ 718204 h 718236"/>
                                    </a:gdLst>
                                    <a:ahLst/>
                                    <a:cxnLst>
                                      <a:cxn ang="0">
                                        <a:pos x="connsiteX0" y="connsiteY0"/>
                                      </a:cxn>
                                      <a:cxn ang="0">
                                        <a:pos x="connsiteX1" y="connsiteY1"/>
                                      </a:cxn>
                                    </a:cxnLst>
                                    <a:rect l="l" t="t" r="r" b="b"/>
                                    <a:pathLst>
                                      <a:path w="850361" h="718236">
                                        <a:moveTo>
                                          <a:pt x="-23" y="-32"/>
                                        </a:moveTo>
                                        <a:cubicBezTo>
                                          <a:pt x="147164" y="111701"/>
                                          <a:pt x="639921" y="485125"/>
                                          <a:pt x="850338" y="718204"/>
                                        </a:cubicBezTo>
                                      </a:path>
                                    </a:pathLst>
                                  </a:custGeom>
                                  <a:noFill/>
                                  <a:ln w="8575" cap="rnd">
                                    <a:solidFill>
                                      <a:srgbClr val="8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6" name="Freeform: Shape 36"/>
                                <wps:cNvSpPr/>
                                <wps:spPr>
                                  <a:xfrm>
                                    <a:off x="1660514" y="1503593"/>
                                    <a:ext cx="696486" cy="616595"/>
                                  </a:xfrm>
                                  <a:custGeom>
                                    <a:avLst/>
                                    <a:gdLst>
                                      <a:gd name="connsiteX0" fmla="*/ -23 w 696486"/>
                                      <a:gd name="connsiteY0" fmla="*/ -32 h 616595"/>
                                      <a:gd name="connsiteX1" fmla="*/ 696463 w 696486"/>
                                      <a:gd name="connsiteY1" fmla="*/ 616563 h 616595"/>
                                    </a:gdLst>
                                    <a:ahLst/>
                                    <a:cxnLst>
                                      <a:cxn ang="0">
                                        <a:pos x="connsiteX0" y="connsiteY0"/>
                                      </a:cxn>
                                      <a:cxn ang="0">
                                        <a:pos x="connsiteX1" y="connsiteY1"/>
                                      </a:cxn>
                                    </a:cxnLst>
                                    <a:rect l="l" t="t" r="r" b="b"/>
                                    <a:pathLst>
                                      <a:path w="696486" h="616595">
                                        <a:moveTo>
                                          <a:pt x="-23" y="-32"/>
                                        </a:moveTo>
                                        <a:cubicBezTo>
                                          <a:pt x="141301" y="94276"/>
                                          <a:pt x="573527" y="440524"/>
                                          <a:pt x="696463" y="616563"/>
                                        </a:cubicBezTo>
                                      </a:path>
                                    </a:pathLst>
                                  </a:custGeom>
                                  <a:noFill/>
                                  <a:ln w="12862" cap="flat">
                                    <a:solidFill>
                                      <a:srgbClr val="0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7" name="Freeform: Shape 37"/>
                                <wps:cNvSpPr/>
                                <wps:spPr>
                                  <a:xfrm>
                                    <a:off x="1642856" y="1540095"/>
                                    <a:ext cx="626954" cy="483300"/>
                                  </a:xfrm>
                                  <a:custGeom>
                                    <a:avLst/>
                                    <a:gdLst>
                                      <a:gd name="connsiteX0" fmla="*/ -23 w 626954"/>
                                      <a:gd name="connsiteY0" fmla="*/ -32 h 483300"/>
                                      <a:gd name="connsiteX1" fmla="*/ 626931 w 626954"/>
                                      <a:gd name="connsiteY1" fmla="*/ 483268 h 483300"/>
                                    </a:gdLst>
                                    <a:ahLst/>
                                    <a:cxnLst>
                                      <a:cxn ang="0">
                                        <a:pos x="connsiteX0" y="connsiteY0"/>
                                      </a:cxn>
                                      <a:cxn ang="0">
                                        <a:pos x="connsiteX1" y="connsiteY1"/>
                                      </a:cxn>
                                    </a:cxnLst>
                                    <a:rect l="l" t="t" r="r" b="b"/>
                                    <a:pathLst>
                                      <a:path w="626954" h="483300">
                                        <a:moveTo>
                                          <a:pt x="-23" y="-32"/>
                                        </a:moveTo>
                                        <a:cubicBezTo>
                                          <a:pt x="145204" y="103070"/>
                                          <a:pt x="485796" y="363977"/>
                                          <a:pt x="626931" y="483268"/>
                                        </a:cubicBezTo>
                                      </a:path>
                                    </a:pathLst>
                                  </a:custGeom>
                                  <a:noFill/>
                                  <a:ln w="8575" cap="rnd">
                                    <a:solidFill>
                                      <a:srgbClr val="8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grpSp>
                            <wps:wsp>
                              <wps:cNvPr id="38" name="Freeform: Shape 38"/>
                              <wps:cNvSpPr/>
                              <wps:spPr>
                                <a:xfrm rot="10800000" flipV="1">
                                  <a:off x="1251826" y="1237822"/>
                                  <a:ext cx="408687" cy="267148"/>
                                </a:xfrm>
                                <a:custGeom>
                                  <a:avLst/>
                                  <a:gdLst>
                                    <a:gd name="connsiteX0" fmla="*/ -394 w 408687"/>
                                    <a:gd name="connsiteY0" fmla="*/ 267019 h 267148"/>
                                    <a:gd name="connsiteX1" fmla="*/ 408294 w 408687"/>
                                    <a:gd name="connsiteY1" fmla="*/ -130 h 267148"/>
                                  </a:gdLst>
                                  <a:ahLst/>
                                  <a:cxnLst>
                                    <a:cxn ang="0">
                                      <a:pos x="connsiteX0" y="connsiteY0"/>
                                    </a:cxn>
                                    <a:cxn ang="0">
                                      <a:pos x="connsiteX1" y="connsiteY1"/>
                                    </a:cxn>
                                  </a:cxnLst>
                                  <a:rect l="l" t="t" r="r" b="b"/>
                                  <a:pathLst>
                                    <a:path w="408687" h="267148">
                                      <a:moveTo>
                                        <a:pt x="-394" y="267019"/>
                                      </a:moveTo>
                                      <a:cubicBezTo>
                                        <a:pt x="31278" y="239311"/>
                                        <a:pt x="358002" y="26168"/>
                                        <a:pt x="408294" y="-130"/>
                                      </a:cubicBezTo>
                                    </a:path>
                                  </a:pathLst>
                                </a:custGeom>
                                <a:noFill/>
                                <a:ln w="8575" cap="flat">
                                  <a:solidFill>
                                    <a:srgbClr val="0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9" name="Freeform: Shape 39"/>
                              <wps:cNvSpPr/>
                              <wps:spPr>
                                <a:xfrm rot="10800000" flipV="1">
                                  <a:off x="1265435" y="1408023"/>
                                  <a:ext cx="279674" cy="239251"/>
                                </a:xfrm>
                                <a:custGeom>
                                  <a:avLst/>
                                  <a:gdLst>
                                    <a:gd name="connsiteX0" fmla="*/ -405 w 279674"/>
                                    <a:gd name="connsiteY0" fmla="*/ 239122 h 239251"/>
                                    <a:gd name="connsiteX1" fmla="*/ 279269 w 279674"/>
                                    <a:gd name="connsiteY1" fmla="*/ -130 h 239251"/>
                                  </a:gdLst>
                                  <a:ahLst/>
                                  <a:cxnLst>
                                    <a:cxn ang="0">
                                      <a:pos x="connsiteX0" y="connsiteY0"/>
                                    </a:cxn>
                                    <a:cxn ang="0">
                                      <a:pos x="connsiteX1" y="connsiteY1"/>
                                    </a:cxn>
                                  </a:cxnLst>
                                  <a:rect l="l" t="t" r="r" b="b"/>
                                  <a:pathLst>
                                    <a:path w="279674" h="239251">
                                      <a:moveTo>
                                        <a:pt x="-405" y="239122"/>
                                      </a:moveTo>
                                      <a:lnTo>
                                        <a:pt x="279269" y="-130"/>
                                      </a:lnTo>
                                    </a:path>
                                  </a:pathLst>
                                </a:custGeom>
                                <a:noFill/>
                                <a:ln w="8575" cap="flat">
                                  <a:solidFill>
                                    <a:srgbClr val="0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40" name="Freeform: Shape 40"/>
                              <wps:cNvSpPr/>
                              <wps:spPr>
                                <a:xfrm rot="10800000" flipV="1">
                                  <a:off x="1255996" y="1318083"/>
                                  <a:ext cx="363829" cy="259033"/>
                                </a:xfrm>
                                <a:custGeom>
                                  <a:avLst/>
                                  <a:gdLst>
                                    <a:gd name="connsiteX0" fmla="*/ -398 w 363829"/>
                                    <a:gd name="connsiteY0" fmla="*/ 258903 h 259033"/>
                                    <a:gd name="connsiteX1" fmla="*/ 363432 w 363829"/>
                                    <a:gd name="connsiteY1" fmla="*/ -130 h 259033"/>
                                  </a:gdLst>
                                  <a:ahLst/>
                                  <a:cxnLst>
                                    <a:cxn ang="0">
                                      <a:pos x="connsiteX0" y="connsiteY0"/>
                                    </a:cxn>
                                    <a:cxn ang="0">
                                      <a:pos x="connsiteX1" y="connsiteY1"/>
                                    </a:cxn>
                                  </a:cxnLst>
                                  <a:rect l="l" t="t" r="r" b="b"/>
                                  <a:pathLst>
                                    <a:path w="363829" h="259033">
                                      <a:moveTo>
                                        <a:pt x="-398" y="258903"/>
                                      </a:moveTo>
                                      <a:cubicBezTo>
                                        <a:pt x="101819" y="182967"/>
                                        <a:pt x="284306" y="47024"/>
                                        <a:pt x="363432" y="-130"/>
                                      </a:cubicBezTo>
                                    </a:path>
                                  </a:pathLst>
                                </a:custGeom>
                                <a:noFill/>
                                <a:ln w="6002" cap="flat">
                                  <a:solidFill>
                                    <a:srgbClr val="5F8DD3"/>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41" name="Freeform: Shape 41"/>
                              <wps:cNvSpPr/>
                              <wps:spPr>
                                <a:xfrm rot="10800000" flipV="1">
                                  <a:off x="1262521" y="1369183"/>
                                  <a:ext cx="328143" cy="247057"/>
                                </a:xfrm>
                                <a:custGeom>
                                  <a:avLst/>
                                  <a:gdLst>
                                    <a:gd name="connsiteX0" fmla="*/ -400 w 328143"/>
                                    <a:gd name="connsiteY0" fmla="*/ 246928 h 247057"/>
                                    <a:gd name="connsiteX1" fmla="*/ 327743 w 328143"/>
                                    <a:gd name="connsiteY1" fmla="*/ -130 h 247057"/>
                                  </a:gdLst>
                                  <a:ahLst/>
                                  <a:cxnLst>
                                    <a:cxn ang="0">
                                      <a:pos x="connsiteX0" y="connsiteY0"/>
                                    </a:cxn>
                                    <a:cxn ang="0">
                                      <a:pos x="connsiteX1" y="connsiteY1"/>
                                    </a:cxn>
                                  </a:cxnLst>
                                  <a:rect l="l" t="t" r="r" b="b"/>
                                  <a:pathLst>
                                    <a:path w="328143" h="247057">
                                      <a:moveTo>
                                        <a:pt x="-400" y="246928"/>
                                      </a:moveTo>
                                      <a:cubicBezTo>
                                        <a:pt x="85921" y="190274"/>
                                        <a:pt x="246408" y="62121"/>
                                        <a:pt x="327743" y="-130"/>
                                      </a:cubicBezTo>
                                    </a:path>
                                  </a:pathLst>
                                </a:custGeom>
                                <a:noFill/>
                                <a:ln w="6002" cap="flat">
                                  <a:solidFill>
                                    <a:srgbClr val="5F8DD3"/>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42" name="Freeform: Shape 42"/>
                              <wps:cNvSpPr/>
                              <wps:spPr>
                                <a:xfrm rot="10800000" flipV="1">
                                  <a:off x="1251268" y="1266957"/>
                                  <a:ext cx="391588" cy="273132"/>
                                </a:xfrm>
                                <a:custGeom>
                                  <a:avLst/>
                                  <a:gdLst>
                                    <a:gd name="connsiteX0" fmla="*/ -396 w 391588"/>
                                    <a:gd name="connsiteY0" fmla="*/ 273002 h 273132"/>
                                    <a:gd name="connsiteX1" fmla="*/ 391193 w 391588"/>
                                    <a:gd name="connsiteY1" fmla="*/ -130 h 273132"/>
                                  </a:gdLst>
                                  <a:ahLst/>
                                  <a:cxnLst>
                                    <a:cxn ang="0">
                                      <a:pos x="connsiteX0" y="connsiteY0"/>
                                    </a:cxn>
                                    <a:cxn ang="0">
                                      <a:pos x="connsiteX1" y="connsiteY1"/>
                                    </a:cxn>
                                  </a:cxnLst>
                                  <a:rect l="l" t="t" r="r" b="b"/>
                                  <a:pathLst>
                                    <a:path w="391588" h="273132">
                                      <a:moveTo>
                                        <a:pt x="-396" y="273002"/>
                                      </a:moveTo>
                                      <a:cubicBezTo>
                                        <a:pt x="91127" y="214002"/>
                                        <a:pt x="299971" y="60169"/>
                                        <a:pt x="391193" y="-130"/>
                                      </a:cubicBezTo>
                                    </a:path>
                                  </a:pathLst>
                                </a:custGeom>
                                <a:noFill/>
                                <a:ln w="6002" cap="flat">
                                  <a:solidFill>
                                    <a:srgbClr val="5F8DD3"/>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grpSp>
                        </wpg:grpSp>
                      </wpg:grpSp>
                      <wpg:grpSp>
                        <wpg:cNvPr id="43" name="Graphic 4" descr="Figure 1 Anatomy of the shoulder (reproduced with permission) (Wikimedia Commons 2022)"/>
                        <wpg:cNvGrpSpPr/>
                        <wpg:grpSpPr>
                          <a:xfrm>
                            <a:off x="1103702" y="742719"/>
                            <a:ext cx="2103839" cy="2192681"/>
                            <a:chOff x="1103702" y="742719"/>
                            <a:chExt cx="2103839" cy="2192681"/>
                          </a:xfrm>
                        </wpg:grpSpPr>
                        <wps:wsp>
                          <wps:cNvPr id="44" name="Freeform: Shape 44"/>
                          <wps:cNvSpPr/>
                          <wps:spPr>
                            <a:xfrm>
                              <a:off x="1961044" y="742719"/>
                              <a:ext cx="1246496" cy="2141193"/>
                            </a:xfrm>
                            <a:custGeom>
                              <a:avLst/>
                              <a:gdLst>
                                <a:gd name="connsiteX0" fmla="*/ -24 w 1246496"/>
                                <a:gd name="connsiteY0" fmla="*/ 210565 h 2141193"/>
                                <a:gd name="connsiteX1" fmla="*/ 449878 w 1246496"/>
                                <a:gd name="connsiteY1" fmla="*/ 127794 h 2141193"/>
                                <a:gd name="connsiteX2" fmla="*/ 461226 w 1246496"/>
                                <a:gd name="connsiteY2" fmla="*/ 193440 h 2141193"/>
                                <a:gd name="connsiteX3" fmla="*/ 543893 w 1246496"/>
                                <a:gd name="connsiteY3" fmla="*/ 194696 h 2141193"/>
                                <a:gd name="connsiteX4" fmla="*/ 558697 w 1246496"/>
                                <a:gd name="connsiteY4" fmla="*/ 182720 h 2141193"/>
                                <a:gd name="connsiteX5" fmla="*/ 781640 w 1246496"/>
                                <a:gd name="connsiteY5" fmla="*/ 116051 h 2141193"/>
                                <a:gd name="connsiteX6" fmla="*/ 1062630 w 1246496"/>
                                <a:gd name="connsiteY6" fmla="*/ 1334 h 2141193"/>
                                <a:gd name="connsiteX7" fmla="*/ 1246242 w 1246496"/>
                                <a:gd name="connsiteY7" fmla="*/ 605498 h 2141193"/>
                                <a:gd name="connsiteX8" fmla="*/ 860990 w 1246496"/>
                                <a:gd name="connsiteY8" fmla="*/ 2073539 h 2141193"/>
                                <a:gd name="connsiteX9" fmla="*/ 737573 w 1246496"/>
                                <a:gd name="connsiteY9" fmla="*/ 2141162 h 2141193"/>
                                <a:gd name="connsiteX10" fmla="*/ 407633 w 1246496"/>
                                <a:gd name="connsiteY10" fmla="*/ 1659065 h 2141193"/>
                                <a:gd name="connsiteX11" fmla="*/ 151737 w 1246496"/>
                                <a:gd name="connsiteY11" fmla="*/ 898704 h 2141193"/>
                                <a:gd name="connsiteX12" fmla="*/ 9785 w 1246496"/>
                                <a:gd name="connsiteY12" fmla="*/ 804645 h 2141193"/>
                                <a:gd name="connsiteX13" fmla="*/ -24 w 1246496"/>
                                <a:gd name="connsiteY13" fmla="*/ 210565 h 214119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Lst>
                              <a:rect l="l" t="t" r="r" b="b"/>
                              <a:pathLst>
                                <a:path w="1246496" h="2141193">
                                  <a:moveTo>
                                    <a:pt x="-24" y="210565"/>
                                  </a:moveTo>
                                  <a:cubicBezTo>
                                    <a:pt x="154832" y="204754"/>
                                    <a:pt x="335625" y="82274"/>
                                    <a:pt x="449878" y="127794"/>
                                  </a:cubicBezTo>
                                  <a:cubicBezTo>
                                    <a:pt x="449878" y="127794"/>
                                    <a:pt x="454537" y="173255"/>
                                    <a:pt x="461226" y="193440"/>
                                  </a:cubicBezTo>
                                  <a:cubicBezTo>
                                    <a:pt x="488908" y="304762"/>
                                    <a:pt x="537790" y="329452"/>
                                    <a:pt x="543893" y="194696"/>
                                  </a:cubicBezTo>
                                  <a:cubicBezTo>
                                    <a:pt x="544770" y="189254"/>
                                    <a:pt x="551192" y="184465"/>
                                    <a:pt x="558697" y="182720"/>
                                  </a:cubicBezTo>
                                  <a:cubicBezTo>
                                    <a:pt x="621076" y="168183"/>
                                    <a:pt x="737994" y="127674"/>
                                    <a:pt x="781640" y="116051"/>
                                  </a:cubicBezTo>
                                  <a:cubicBezTo>
                                    <a:pt x="913998" y="80812"/>
                                    <a:pt x="932378" y="47207"/>
                                    <a:pt x="1062630" y="1334"/>
                                  </a:cubicBezTo>
                                  <a:cubicBezTo>
                                    <a:pt x="1131113" y="-31042"/>
                                    <a:pt x="1248813" y="522392"/>
                                    <a:pt x="1246242" y="605498"/>
                                  </a:cubicBezTo>
                                  <a:cubicBezTo>
                                    <a:pt x="1253559" y="854292"/>
                                    <a:pt x="1085971" y="1642095"/>
                                    <a:pt x="860990" y="2073539"/>
                                  </a:cubicBezTo>
                                  <a:cubicBezTo>
                                    <a:pt x="835414" y="2111658"/>
                                    <a:pt x="792043" y="2131964"/>
                                    <a:pt x="737573" y="2141162"/>
                                  </a:cubicBezTo>
                                  <a:cubicBezTo>
                                    <a:pt x="654235" y="2098461"/>
                                    <a:pt x="548218" y="1955323"/>
                                    <a:pt x="407633" y="1659065"/>
                                  </a:cubicBezTo>
                                  <a:cubicBezTo>
                                    <a:pt x="314743" y="1459359"/>
                                    <a:pt x="257024" y="1119086"/>
                                    <a:pt x="151737" y="898704"/>
                                  </a:cubicBezTo>
                                  <a:cubicBezTo>
                                    <a:pt x="121554" y="835525"/>
                                    <a:pt x="47105" y="856089"/>
                                    <a:pt x="9785" y="804645"/>
                                  </a:cubicBezTo>
                                  <a:cubicBezTo>
                                    <a:pt x="132309" y="613734"/>
                                    <a:pt x="153457" y="422616"/>
                                    <a:pt x="-24" y="210565"/>
                                  </a:cubicBezTo>
                                  <a:close/>
                                </a:path>
                              </a:pathLst>
                            </a:custGeom>
                            <a:solidFill>
                              <a:srgbClr val="FFF9A5"/>
                            </a:solidFill>
                            <a:ln w="12862" cap="flat">
                              <a:solidFill>
                                <a:srgbClr val="0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45" name="Freeform: Shape 45"/>
                          <wps:cNvSpPr/>
                          <wps:spPr>
                            <a:xfrm>
                              <a:off x="1103702" y="825805"/>
                              <a:ext cx="929994" cy="2109596"/>
                            </a:xfrm>
                            <a:custGeom>
                              <a:avLst/>
                              <a:gdLst>
                                <a:gd name="connsiteX0" fmla="*/ -344 w 929994"/>
                                <a:gd name="connsiteY0" fmla="*/ 2107849 h 2109596"/>
                                <a:gd name="connsiteX1" fmla="*/ 55535 w 929994"/>
                                <a:gd name="connsiteY1" fmla="*/ 752075 h 2109596"/>
                                <a:gd name="connsiteX2" fmla="*/ 14468 w 929994"/>
                                <a:gd name="connsiteY2" fmla="*/ 323476 h 2109596"/>
                                <a:gd name="connsiteX3" fmla="*/ 193180 w 929994"/>
                                <a:gd name="connsiteY3" fmla="*/ 140732 h 2109596"/>
                                <a:gd name="connsiteX4" fmla="*/ 434461 w 929994"/>
                                <a:gd name="connsiteY4" fmla="*/ 2632 h 2109596"/>
                                <a:gd name="connsiteX5" fmla="*/ 807325 w 929994"/>
                                <a:gd name="connsiteY5" fmla="*/ 739558 h 2109596"/>
                                <a:gd name="connsiteX6" fmla="*/ 635800 w 929994"/>
                                <a:gd name="connsiteY6" fmla="*/ 816543 h 2109596"/>
                                <a:gd name="connsiteX7" fmla="*/ 582000 w 929994"/>
                                <a:gd name="connsiteY7" fmla="*/ 942969 h 2109596"/>
                                <a:gd name="connsiteX8" fmla="*/ 467154 w 929994"/>
                                <a:gd name="connsiteY8" fmla="*/ 2109474 h 210959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929994" h="2109596">
                                  <a:moveTo>
                                    <a:pt x="-344" y="2107849"/>
                                  </a:moveTo>
                                  <a:lnTo>
                                    <a:pt x="55535" y="752075"/>
                                  </a:lnTo>
                                  <a:cubicBezTo>
                                    <a:pt x="37078" y="609203"/>
                                    <a:pt x="-10979" y="466340"/>
                                    <a:pt x="14468" y="323476"/>
                                  </a:cubicBezTo>
                                  <a:cubicBezTo>
                                    <a:pt x="27320" y="213849"/>
                                    <a:pt x="85100" y="232813"/>
                                    <a:pt x="193180" y="140732"/>
                                  </a:cubicBezTo>
                                  <a:cubicBezTo>
                                    <a:pt x="277000" y="60377"/>
                                    <a:pt x="345904" y="8684"/>
                                    <a:pt x="434461" y="2632"/>
                                  </a:cubicBezTo>
                                  <a:cubicBezTo>
                                    <a:pt x="1012318" y="-47119"/>
                                    <a:pt x="1007427" y="591725"/>
                                    <a:pt x="807325" y="739558"/>
                                  </a:cubicBezTo>
                                  <a:cubicBezTo>
                                    <a:pt x="781225" y="756451"/>
                                    <a:pt x="635800" y="816543"/>
                                    <a:pt x="635800" y="816543"/>
                                  </a:cubicBezTo>
                                  <a:cubicBezTo>
                                    <a:pt x="606923" y="844999"/>
                                    <a:pt x="588234" y="886195"/>
                                    <a:pt x="582000" y="942969"/>
                                  </a:cubicBezTo>
                                  <a:cubicBezTo>
                                    <a:pt x="510268" y="1399129"/>
                                    <a:pt x="505772" y="1703390"/>
                                    <a:pt x="467154" y="2109474"/>
                                  </a:cubicBezTo>
                                </a:path>
                              </a:pathLst>
                            </a:custGeom>
                            <a:solidFill>
                              <a:srgbClr val="FFFAAF"/>
                            </a:solidFill>
                            <a:ln w="12862" cap="flat">
                              <a:solidFill>
                                <a:srgbClr val="0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46" name="Freeform: Shape 46"/>
                          <wps:cNvSpPr/>
                          <wps:spPr>
                            <a:xfrm>
                              <a:off x="2243057" y="1067276"/>
                              <a:ext cx="918028" cy="245879"/>
                            </a:xfrm>
                            <a:custGeom>
                              <a:avLst/>
                              <a:gdLst>
                                <a:gd name="connsiteX0" fmla="*/ -24 w 918028"/>
                                <a:gd name="connsiteY0" fmla="*/ -31 h 245879"/>
                                <a:gd name="connsiteX1" fmla="*/ 918004 w 918028"/>
                                <a:gd name="connsiteY1" fmla="*/ 245849 h 245879"/>
                              </a:gdLst>
                              <a:ahLst/>
                              <a:cxnLst>
                                <a:cxn ang="0">
                                  <a:pos x="connsiteX0" y="connsiteY0"/>
                                </a:cxn>
                                <a:cxn ang="0">
                                  <a:pos x="connsiteX1" y="connsiteY1"/>
                                </a:cxn>
                              </a:cxnLst>
                              <a:rect l="l" t="t" r="r" b="b"/>
                              <a:pathLst>
                                <a:path w="918028" h="245879">
                                  <a:moveTo>
                                    <a:pt x="-24" y="-31"/>
                                  </a:moveTo>
                                  <a:lnTo>
                                    <a:pt x="918004" y="245849"/>
                                  </a:lnTo>
                                </a:path>
                              </a:pathLst>
                            </a:custGeom>
                            <a:noFill/>
                            <a:ln w="8575" cap="flat">
                              <a:solidFill>
                                <a:srgbClr val="000000"/>
                              </a:solidFill>
                              <a:custDash>
                                <a:ds d="75000" sp="225000"/>
                              </a:custDash>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47" name="Freeform: Shape 47"/>
                          <wps:cNvSpPr/>
                          <wps:spPr>
                            <a:xfrm>
                              <a:off x="1546665" y="830957"/>
                              <a:ext cx="480292" cy="724210"/>
                            </a:xfrm>
                            <a:custGeom>
                              <a:avLst/>
                              <a:gdLst>
                                <a:gd name="connsiteX0" fmla="*/ -24 w 480292"/>
                                <a:gd name="connsiteY0" fmla="*/ 1954 h 724210"/>
                                <a:gd name="connsiteX1" fmla="*/ 367261 w 480292"/>
                                <a:gd name="connsiteY1" fmla="*/ 724179 h 724210"/>
                                <a:gd name="connsiteX2" fmla="*/ -24 w 480292"/>
                                <a:gd name="connsiteY2" fmla="*/ 1954 h 724210"/>
                              </a:gdLst>
                              <a:ahLst/>
                              <a:cxnLst>
                                <a:cxn ang="0">
                                  <a:pos x="connsiteX0" y="connsiteY0"/>
                                </a:cxn>
                                <a:cxn ang="0">
                                  <a:pos x="connsiteX1" y="connsiteY1"/>
                                </a:cxn>
                                <a:cxn ang="0">
                                  <a:pos x="connsiteX2" y="connsiteY2"/>
                                </a:cxn>
                              </a:cxnLst>
                              <a:rect l="l" t="t" r="r" b="b"/>
                              <a:pathLst>
                                <a:path w="480292" h="724210">
                                  <a:moveTo>
                                    <a:pt x="-24" y="1954"/>
                                  </a:moveTo>
                                  <a:cubicBezTo>
                                    <a:pt x="576699" y="-39621"/>
                                    <a:pt x="542767" y="584136"/>
                                    <a:pt x="367261" y="724179"/>
                                  </a:cubicBezTo>
                                  <a:cubicBezTo>
                                    <a:pt x="316222" y="471061"/>
                                    <a:pt x="246733" y="216464"/>
                                    <a:pt x="-24" y="1954"/>
                                  </a:cubicBezTo>
                                  <a:close/>
                                </a:path>
                              </a:pathLst>
                            </a:custGeom>
                            <a:solidFill>
                              <a:srgbClr val="D5E5FF">
                                <a:alpha val="86000"/>
                              </a:srgbClr>
                            </a:solidFill>
                            <a:ln w="4287"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48" name="Freeform: Shape 48"/>
                          <wps:cNvSpPr/>
                          <wps:spPr>
                            <a:xfrm>
                              <a:off x="1546665" y="832942"/>
                              <a:ext cx="367285" cy="722225"/>
                            </a:xfrm>
                            <a:custGeom>
                              <a:avLst/>
                              <a:gdLst>
                                <a:gd name="connsiteX0" fmla="*/ -24 w 367285"/>
                                <a:gd name="connsiteY0" fmla="*/ -31 h 722225"/>
                                <a:gd name="connsiteX1" fmla="*/ 367261 w 367285"/>
                                <a:gd name="connsiteY1" fmla="*/ 722194 h 722225"/>
                              </a:gdLst>
                              <a:ahLst/>
                              <a:cxnLst>
                                <a:cxn ang="0">
                                  <a:pos x="connsiteX0" y="connsiteY0"/>
                                </a:cxn>
                                <a:cxn ang="0">
                                  <a:pos x="connsiteX1" y="connsiteY1"/>
                                </a:cxn>
                              </a:cxnLst>
                              <a:rect l="l" t="t" r="r" b="b"/>
                              <a:pathLst>
                                <a:path w="367285" h="722225">
                                  <a:moveTo>
                                    <a:pt x="-24" y="-31"/>
                                  </a:moveTo>
                                  <a:cubicBezTo>
                                    <a:pt x="242727" y="209518"/>
                                    <a:pt x="306112" y="465560"/>
                                    <a:pt x="367261" y="722194"/>
                                  </a:cubicBezTo>
                                </a:path>
                              </a:pathLst>
                            </a:custGeom>
                            <a:noFill/>
                            <a:ln w="6002" cap="flat">
                              <a:solidFill>
                                <a:srgbClr val="0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49" name="Freeform: Shape 49"/>
                          <wps:cNvSpPr/>
                          <wps:spPr>
                            <a:xfrm>
                              <a:off x="1295251" y="848886"/>
                              <a:ext cx="698848" cy="595768"/>
                            </a:xfrm>
                            <a:custGeom>
                              <a:avLst/>
                              <a:gdLst>
                                <a:gd name="connsiteX0" fmla="*/ 14185 w 698848"/>
                                <a:gd name="connsiteY0" fmla="*/ 592780 h 595768"/>
                                <a:gd name="connsiteX1" fmla="*/ 665769 w 698848"/>
                                <a:gd name="connsiteY1" fmla="*/ 104399 h 595768"/>
                                <a:gd name="connsiteX2" fmla="*/ 698824 w 698848"/>
                                <a:gd name="connsiteY2" fmla="*/ 165892 h 595768"/>
                                <a:gd name="connsiteX3" fmla="*/ 100945 w 698848"/>
                                <a:gd name="connsiteY3" fmla="*/ 595737 h 595768"/>
                              </a:gdLst>
                              <a:ahLst/>
                              <a:cxnLst>
                                <a:cxn ang="0">
                                  <a:pos x="connsiteX0" y="connsiteY0"/>
                                </a:cxn>
                                <a:cxn ang="0">
                                  <a:pos x="connsiteX1" y="connsiteY1"/>
                                </a:cxn>
                                <a:cxn ang="0">
                                  <a:pos x="connsiteX2" y="connsiteY2"/>
                                </a:cxn>
                                <a:cxn ang="0">
                                  <a:pos x="connsiteX3" y="connsiteY3"/>
                                </a:cxn>
                              </a:cxnLst>
                              <a:rect l="l" t="t" r="r" b="b"/>
                              <a:pathLst>
                                <a:path w="698848" h="595768">
                                  <a:moveTo>
                                    <a:pt x="14185" y="592780"/>
                                  </a:moveTo>
                                  <a:cubicBezTo>
                                    <a:pt x="-19025" y="368341"/>
                                    <a:pt x="-54539" y="-242822"/>
                                    <a:pt x="665769" y="104399"/>
                                  </a:cubicBezTo>
                                  <a:lnTo>
                                    <a:pt x="698824" y="165892"/>
                                  </a:lnTo>
                                  <a:cubicBezTo>
                                    <a:pt x="62809" y="-145840"/>
                                    <a:pt x="39451" y="255343"/>
                                    <a:pt x="100945" y="595737"/>
                                  </a:cubicBezTo>
                                  <a:close/>
                                </a:path>
                              </a:pathLst>
                            </a:custGeom>
                            <a:solidFill>
                              <a:srgbClr val="D5E5FF"/>
                            </a:solidFill>
                            <a:ln w="12862" cap="flat">
                              <a:solidFill>
                                <a:srgbClr val="0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50" name="Freeform: Shape 50"/>
                          <wps:cNvSpPr/>
                          <wps:spPr>
                            <a:xfrm>
                              <a:off x="2398420" y="920028"/>
                              <a:ext cx="135581" cy="78777"/>
                            </a:xfrm>
                            <a:custGeom>
                              <a:avLst/>
                              <a:gdLst>
                                <a:gd name="connsiteX0" fmla="*/ -24 w 135581"/>
                                <a:gd name="connsiteY0" fmla="*/ 17421 h 78777"/>
                                <a:gd name="connsiteX1" fmla="*/ 135558 w 135581"/>
                                <a:gd name="connsiteY1" fmla="*/ -31 h 78777"/>
                                <a:gd name="connsiteX2" fmla="*/ 132480 w 135581"/>
                                <a:gd name="connsiteY2" fmla="*/ 66345 h 78777"/>
                                <a:gd name="connsiteX3" fmla="*/ 20308 w 135581"/>
                                <a:gd name="connsiteY3" fmla="*/ 78682 h 78777"/>
                              </a:gdLst>
                              <a:ahLst/>
                              <a:cxnLst>
                                <a:cxn ang="0">
                                  <a:pos x="connsiteX0" y="connsiteY0"/>
                                </a:cxn>
                                <a:cxn ang="0">
                                  <a:pos x="connsiteX1" y="connsiteY1"/>
                                </a:cxn>
                                <a:cxn ang="0">
                                  <a:pos x="connsiteX2" y="connsiteY2"/>
                                </a:cxn>
                                <a:cxn ang="0">
                                  <a:pos x="connsiteX3" y="connsiteY3"/>
                                </a:cxn>
                              </a:cxnLst>
                              <a:rect l="l" t="t" r="r" b="b"/>
                              <a:pathLst>
                                <a:path w="135581" h="78777">
                                  <a:moveTo>
                                    <a:pt x="-24" y="17421"/>
                                  </a:moveTo>
                                  <a:cubicBezTo>
                                    <a:pt x="30401" y="15022"/>
                                    <a:pt x="96090" y="6924"/>
                                    <a:pt x="135558" y="-31"/>
                                  </a:cubicBezTo>
                                  <a:lnTo>
                                    <a:pt x="132480" y="66345"/>
                                  </a:lnTo>
                                  <a:cubicBezTo>
                                    <a:pt x="89358" y="76051"/>
                                    <a:pt x="53191" y="79258"/>
                                    <a:pt x="20308" y="78682"/>
                                  </a:cubicBezTo>
                                  <a:close/>
                                </a:path>
                              </a:pathLst>
                            </a:custGeom>
                            <a:solidFill>
                              <a:srgbClr val="D5E5FF">
                                <a:alpha val="86000"/>
                              </a:srgbClr>
                            </a:solidFill>
                            <a:ln w="4287"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51" name="Freeform: Shape 51"/>
                          <wps:cNvSpPr/>
                          <wps:spPr>
                            <a:xfrm>
                              <a:off x="1487175" y="827211"/>
                              <a:ext cx="644223" cy="762049"/>
                            </a:xfrm>
                            <a:custGeom>
                              <a:avLst/>
                              <a:gdLst>
                                <a:gd name="connsiteX0" fmla="*/ -24 w 644223"/>
                                <a:gd name="connsiteY0" fmla="*/ 12714 h 762049"/>
                                <a:gd name="connsiteX1" fmla="*/ 552894 w 644223"/>
                                <a:gd name="connsiteY1" fmla="*/ 118611 h 762049"/>
                                <a:gd name="connsiteX2" fmla="*/ 558499 w 644223"/>
                                <a:gd name="connsiteY2" fmla="*/ 758865 h 762049"/>
                                <a:gd name="connsiteX3" fmla="*/ 380862 w 644223"/>
                                <a:gd name="connsiteY3" fmla="*/ 752262 h 762049"/>
                                <a:gd name="connsiteX4" fmla="*/ -24 w 644223"/>
                                <a:gd name="connsiteY4" fmla="*/ 12714 h 762049"/>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644223" h="762049">
                                  <a:moveTo>
                                    <a:pt x="-24" y="12714"/>
                                  </a:moveTo>
                                  <a:cubicBezTo>
                                    <a:pt x="285591" y="-25456"/>
                                    <a:pt x="459369" y="25670"/>
                                    <a:pt x="552894" y="118611"/>
                                  </a:cubicBezTo>
                                  <a:cubicBezTo>
                                    <a:pt x="634109" y="249430"/>
                                    <a:pt x="706916" y="542868"/>
                                    <a:pt x="558499" y="758865"/>
                                  </a:cubicBezTo>
                                  <a:cubicBezTo>
                                    <a:pt x="515377" y="768571"/>
                                    <a:pt x="413745" y="752830"/>
                                    <a:pt x="380862" y="752262"/>
                                  </a:cubicBezTo>
                                  <a:cubicBezTo>
                                    <a:pt x="340843" y="475769"/>
                                    <a:pt x="156423" y="241263"/>
                                    <a:pt x="-24" y="12714"/>
                                  </a:cubicBezTo>
                                  <a:close/>
                                </a:path>
                              </a:pathLst>
                            </a:custGeom>
                            <a:solidFill>
                              <a:srgbClr val="D5E5FF">
                                <a:alpha val="86000"/>
                              </a:srgbClr>
                            </a:solidFill>
                            <a:ln w="4287"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52" name="Freeform: Shape 52"/>
                          <wps:cNvSpPr/>
                          <wps:spPr>
                            <a:xfrm>
                              <a:off x="1214275" y="945071"/>
                              <a:ext cx="98477" cy="83879"/>
                            </a:xfrm>
                            <a:custGeom>
                              <a:avLst/>
                              <a:gdLst>
                                <a:gd name="connsiteX0" fmla="*/ 39660 w 98477"/>
                                <a:gd name="connsiteY0" fmla="*/ 7096 h 83879"/>
                                <a:gd name="connsiteX1" fmla="*/ 98454 w 98477"/>
                                <a:gd name="connsiteY1" fmla="*/ -31 h 83879"/>
                                <a:gd name="connsiteX2" fmla="*/ 53784 w 98477"/>
                                <a:gd name="connsiteY2" fmla="*/ 52694 h 83879"/>
                                <a:gd name="connsiteX3" fmla="*/ -24 w 98477"/>
                                <a:gd name="connsiteY3" fmla="*/ 83849 h 83879"/>
                                <a:gd name="connsiteX4" fmla="*/ 39660 w 98477"/>
                                <a:gd name="connsiteY4" fmla="*/ 7096 h 83879"/>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98477" h="83879">
                                  <a:moveTo>
                                    <a:pt x="39660" y="7096"/>
                                  </a:moveTo>
                                  <a:cubicBezTo>
                                    <a:pt x="70075" y="4697"/>
                                    <a:pt x="78990" y="1766"/>
                                    <a:pt x="98454" y="-31"/>
                                  </a:cubicBezTo>
                                  <a:lnTo>
                                    <a:pt x="53784" y="52694"/>
                                  </a:lnTo>
                                  <a:cubicBezTo>
                                    <a:pt x="40339" y="63044"/>
                                    <a:pt x="21254" y="72157"/>
                                    <a:pt x="-24" y="83849"/>
                                  </a:cubicBezTo>
                                  <a:cubicBezTo>
                                    <a:pt x="25827" y="29087"/>
                                    <a:pt x="21511" y="30221"/>
                                    <a:pt x="39660" y="7096"/>
                                  </a:cubicBezTo>
                                  <a:close/>
                                </a:path>
                              </a:pathLst>
                            </a:custGeom>
                            <a:solidFill>
                              <a:srgbClr val="D5E5FF">
                                <a:alpha val="86000"/>
                              </a:srgbClr>
                            </a:solidFill>
                            <a:ln w="4287"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grpSp>
                      <wpg:grpSp>
                        <wpg:cNvPr id="53" name="Graphic 4" descr="Figure 1 Anatomy of the shoulder (reproduced with permission) (Wikimedia Commons 2022)"/>
                        <wpg:cNvGrpSpPr/>
                        <wpg:grpSpPr>
                          <a:xfrm>
                            <a:off x="1209518" y="797523"/>
                            <a:ext cx="1955957" cy="2058398"/>
                            <a:chOff x="1209518" y="797523"/>
                            <a:chExt cx="1955957" cy="2058398"/>
                          </a:xfrm>
                        </wpg:grpSpPr>
                        <wps:wsp>
                          <wps:cNvPr id="54" name="Freeform: Shape 54"/>
                          <wps:cNvSpPr/>
                          <wps:spPr>
                            <a:xfrm>
                              <a:off x="1688948" y="797523"/>
                              <a:ext cx="1476527" cy="2058398"/>
                            </a:xfrm>
                            <a:custGeom>
                              <a:avLst/>
                              <a:gdLst>
                                <a:gd name="connsiteX0" fmla="*/ 233782 w 1476527"/>
                                <a:gd name="connsiteY0" fmla="*/ 883971 h 2058398"/>
                                <a:gd name="connsiteX1" fmla="*/ 639383 w 1476527"/>
                                <a:gd name="connsiteY1" fmla="*/ 1415723 h 2058398"/>
                                <a:gd name="connsiteX2" fmla="*/ 905509 w 1476527"/>
                                <a:gd name="connsiteY2" fmla="*/ 1956270 h 2058398"/>
                                <a:gd name="connsiteX3" fmla="*/ 1030791 w 1476527"/>
                                <a:gd name="connsiteY3" fmla="*/ 2058367 h 2058398"/>
                                <a:gd name="connsiteX4" fmla="*/ 1454670 w 1476527"/>
                                <a:gd name="connsiteY4" fmla="*/ 880506 h 2058398"/>
                                <a:gd name="connsiteX5" fmla="*/ 1470230 w 1476527"/>
                                <a:gd name="connsiteY5" fmla="*/ 490422 h 2058398"/>
                                <a:gd name="connsiteX6" fmla="*/ 1355883 w 1476527"/>
                                <a:gd name="connsiteY6" fmla="*/ -31 h 2058398"/>
                                <a:gd name="connsiteX7" fmla="*/ 951356 w 1476527"/>
                                <a:gd name="connsiteY7" fmla="*/ 146649 h 2058398"/>
                                <a:gd name="connsiteX8" fmla="*/ 143368 w 1476527"/>
                                <a:gd name="connsiteY8" fmla="*/ 229205 h 2058398"/>
                                <a:gd name="connsiteX9" fmla="*/ 14664 w 1476527"/>
                                <a:gd name="connsiteY9" fmla="*/ 727817 h 2058398"/>
                                <a:gd name="connsiteX10" fmla="*/ 233782 w 1476527"/>
                                <a:gd name="connsiteY10" fmla="*/ 883971 h 205839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1476527" h="2058398">
                                  <a:moveTo>
                                    <a:pt x="233782" y="883971"/>
                                  </a:moveTo>
                                  <a:cubicBezTo>
                                    <a:pt x="388938" y="1061686"/>
                                    <a:pt x="534613" y="1164548"/>
                                    <a:pt x="639383" y="1415723"/>
                                  </a:cubicBezTo>
                                  <a:cubicBezTo>
                                    <a:pt x="702751" y="1567630"/>
                                    <a:pt x="809507" y="1751527"/>
                                    <a:pt x="905509" y="1956270"/>
                                  </a:cubicBezTo>
                                  <a:lnTo>
                                    <a:pt x="1030791" y="2058367"/>
                                  </a:lnTo>
                                  <a:cubicBezTo>
                                    <a:pt x="1191089" y="2043882"/>
                                    <a:pt x="1398386" y="1190897"/>
                                    <a:pt x="1454670" y="880506"/>
                                  </a:cubicBezTo>
                                  <a:cubicBezTo>
                                    <a:pt x="1478157" y="750960"/>
                                    <a:pt x="1481595" y="619083"/>
                                    <a:pt x="1470230" y="490422"/>
                                  </a:cubicBezTo>
                                  <a:cubicBezTo>
                                    <a:pt x="1454867" y="316464"/>
                                    <a:pt x="1412433" y="148394"/>
                                    <a:pt x="1355883" y="-31"/>
                                  </a:cubicBezTo>
                                  <a:cubicBezTo>
                                    <a:pt x="1246848" y="68830"/>
                                    <a:pt x="1063279" y="131682"/>
                                    <a:pt x="951356" y="146649"/>
                                  </a:cubicBezTo>
                                  <a:cubicBezTo>
                                    <a:pt x="753696" y="181871"/>
                                    <a:pt x="572198" y="285652"/>
                                    <a:pt x="143368" y="229205"/>
                                  </a:cubicBezTo>
                                  <a:cubicBezTo>
                                    <a:pt x="38589" y="305245"/>
                                    <a:pt x="-32060" y="543585"/>
                                    <a:pt x="14664" y="727817"/>
                                  </a:cubicBezTo>
                                  <a:cubicBezTo>
                                    <a:pt x="148629" y="810313"/>
                                    <a:pt x="164886" y="833215"/>
                                    <a:pt x="233782" y="883971"/>
                                  </a:cubicBezTo>
                                  <a:close/>
                                </a:path>
                              </a:pathLst>
                            </a:custGeom>
                            <a:solidFill>
                              <a:srgbClr val="F2D1D1">
                                <a:alpha val="84000"/>
                              </a:srgbClr>
                            </a:solidFill>
                            <a:ln w="0"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55" name="Freeform: Shape 55"/>
                          <wps:cNvSpPr/>
                          <wps:spPr>
                            <a:xfrm>
                              <a:off x="1209518" y="860521"/>
                              <a:ext cx="347342" cy="606089"/>
                            </a:xfrm>
                            <a:custGeom>
                              <a:avLst/>
                              <a:gdLst>
                                <a:gd name="connsiteX0" fmla="*/ 70800 w 347342"/>
                                <a:gd name="connsiteY0" fmla="*/ 149856 h 606089"/>
                                <a:gd name="connsiteX1" fmla="*/ 292050 w 347342"/>
                                <a:gd name="connsiteY1" fmla="*/ -31 h 606089"/>
                                <a:gd name="connsiteX2" fmla="*/ 347319 w 347342"/>
                                <a:gd name="connsiteY2" fmla="*/ 78441 h 606089"/>
                                <a:gd name="connsiteX3" fmla="*/ 267222 w 347342"/>
                                <a:gd name="connsiteY3" fmla="*/ 197139 h 606089"/>
                                <a:gd name="connsiteX4" fmla="*/ 215202 w 347342"/>
                                <a:gd name="connsiteY4" fmla="*/ 574336 h 606089"/>
                                <a:gd name="connsiteX5" fmla="*/ 215202 w 347342"/>
                                <a:gd name="connsiteY5" fmla="*/ 574336 h 606089"/>
                                <a:gd name="connsiteX6" fmla="*/ 85836 w 347342"/>
                                <a:gd name="connsiteY6" fmla="*/ 588719 h 606089"/>
                                <a:gd name="connsiteX7" fmla="*/ 55472 w 347342"/>
                                <a:gd name="connsiteY7" fmla="*/ 606059 h 606089"/>
                                <a:gd name="connsiteX8" fmla="*/ 70800 w 347342"/>
                                <a:gd name="connsiteY8" fmla="*/ 149856 h 60608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347342" h="606089">
                                  <a:moveTo>
                                    <a:pt x="70800" y="149856"/>
                                  </a:moveTo>
                                  <a:cubicBezTo>
                                    <a:pt x="92060" y="110439"/>
                                    <a:pt x="228218" y="8936"/>
                                    <a:pt x="292050" y="-31"/>
                                  </a:cubicBezTo>
                                  <a:cubicBezTo>
                                    <a:pt x="309897" y="21435"/>
                                    <a:pt x="323101" y="46581"/>
                                    <a:pt x="347319" y="78441"/>
                                  </a:cubicBezTo>
                                  <a:cubicBezTo>
                                    <a:pt x="336839" y="109648"/>
                                    <a:pt x="285017" y="166052"/>
                                    <a:pt x="267222" y="197139"/>
                                  </a:cubicBezTo>
                                  <a:cubicBezTo>
                                    <a:pt x="208049" y="286443"/>
                                    <a:pt x="186041" y="464992"/>
                                    <a:pt x="215202" y="574336"/>
                                  </a:cubicBezTo>
                                  <a:cubicBezTo>
                                    <a:pt x="163500" y="559713"/>
                                    <a:pt x="245016" y="575007"/>
                                    <a:pt x="215202" y="574336"/>
                                  </a:cubicBezTo>
                                  <a:cubicBezTo>
                                    <a:pt x="198077" y="573949"/>
                                    <a:pt x="147966" y="553876"/>
                                    <a:pt x="85836" y="588719"/>
                                  </a:cubicBezTo>
                                  <a:cubicBezTo>
                                    <a:pt x="78313" y="592940"/>
                                    <a:pt x="63003" y="600411"/>
                                    <a:pt x="55472" y="606059"/>
                                  </a:cubicBezTo>
                                  <a:cubicBezTo>
                                    <a:pt x="-7741" y="467443"/>
                                    <a:pt x="-34228" y="257008"/>
                                    <a:pt x="70800" y="149856"/>
                                  </a:cubicBezTo>
                                  <a:close/>
                                </a:path>
                              </a:pathLst>
                            </a:custGeom>
                            <a:solidFill>
                              <a:srgbClr val="D5E5FF">
                                <a:alpha val="84000"/>
                              </a:srgbClr>
                            </a:solidFill>
                            <a:ln w="4287"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56" name="Freeform: Shape 56"/>
                          <wps:cNvSpPr/>
                          <wps:spPr>
                            <a:xfrm>
                              <a:off x="2198894" y="889097"/>
                              <a:ext cx="234695" cy="101581"/>
                            </a:xfrm>
                            <a:custGeom>
                              <a:avLst/>
                              <a:gdLst>
                                <a:gd name="connsiteX0" fmla="*/ -24 w 234695"/>
                                <a:gd name="connsiteY0" fmla="*/ 94139 h 101581"/>
                                <a:gd name="connsiteX1" fmla="*/ 212492 w 234695"/>
                                <a:gd name="connsiteY1" fmla="*/ -31 h 101581"/>
                                <a:gd name="connsiteX2" fmla="*/ 234671 w 234695"/>
                                <a:gd name="connsiteY2" fmla="*/ 87270 h 101581"/>
                                <a:gd name="connsiteX3" fmla="*/ 146502 w 234695"/>
                                <a:gd name="connsiteY3" fmla="*/ 101550 h 101581"/>
                              </a:gdLst>
                              <a:ahLst/>
                              <a:cxnLst>
                                <a:cxn ang="0">
                                  <a:pos x="connsiteX0" y="connsiteY0"/>
                                </a:cxn>
                                <a:cxn ang="0">
                                  <a:pos x="connsiteX1" y="connsiteY1"/>
                                </a:cxn>
                                <a:cxn ang="0">
                                  <a:pos x="connsiteX2" y="connsiteY2"/>
                                </a:cxn>
                                <a:cxn ang="0">
                                  <a:pos x="connsiteX3" y="connsiteY3"/>
                                </a:cxn>
                              </a:cxnLst>
                              <a:rect l="l" t="t" r="r" b="b"/>
                              <a:pathLst>
                                <a:path w="234695" h="101581">
                                  <a:moveTo>
                                    <a:pt x="-24" y="94139"/>
                                  </a:moveTo>
                                  <a:lnTo>
                                    <a:pt x="212492" y="-31"/>
                                  </a:lnTo>
                                  <a:lnTo>
                                    <a:pt x="234671" y="87270"/>
                                  </a:lnTo>
                                  <a:lnTo>
                                    <a:pt x="146502" y="101550"/>
                                  </a:lnTo>
                                  <a:close/>
                                </a:path>
                              </a:pathLst>
                            </a:custGeom>
                            <a:solidFill>
                              <a:srgbClr val="FFFAAF"/>
                            </a:solidFill>
                            <a:ln w="0"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57" name="Freeform: Shape 57"/>
                          <wps:cNvSpPr/>
                          <wps:spPr>
                            <a:xfrm>
                              <a:off x="2420531" y="887274"/>
                              <a:ext cx="13058" cy="89123"/>
                            </a:xfrm>
                            <a:custGeom>
                              <a:avLst/>
                              <a:gdLst>
                                <a:gd name="connsiteX0" fmla="*/ -24 w 13058"/>
                                <a:gd name="connsiteY0" fmla="*/ -31 h 89123"/>
                                <a:gd name="connsiteX1" fmla="*/ 13035 w 13058"/>
                                <a:gd name="connsiteY1" fmla="*/ 89093 h 89123"/>
                              </a:gdLst>
                              <a:ahLst/>
                              <a:cxnLst>
                                <a:cxn ang="0">
                                  <a:pos x="connsiteX0" y="connsiteY0"/>
                                </a:cxn>
                                <a:cxn ang="0">
                                  <a:pos x="connsiteX1" y="connsiteY1"/>
                                </a:cxn>
                              </a:cxnLst>
                              <a:rect l="l" t="t" r="r" b="b"/>
                              <a:pathLst>
                                <a:path w="13058" h="89123">
                                  <a:moveTo>
                                    <a:pt x="-24" y="-31"/>
                                  </a:moveTo>
                                  <a:cubicBezTo>
                                    <a:pt x="6493" y="35337"/>
                                    <a:pt x="1739" y="48885"/>
                                    <a:pt x="13035" y="89093"/>
                                  </a:cubicBezTo>
                                </a:path>
                              </a:pathLst>
                            </a:custGeom>
                            <a:noFill/>
                            <a:ln w="8575" cap="flat">
                              <a:solidFill>
                                <a:srgbClr val="0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58" name="Freeform: Shape 58"/>
                          <wps:cNvSpPr/>
                          <wps:spPr>
                            <a:xfrm>
                              <a:off x="1446128" y="976209"/>
                              <a:ext cx="386211" cy="549161"/>
                            </a:xfrm>
                            <a:custGeom>
                              <a:avLst/>
                              <a:gdLst>
                                <a:gd name="connsiteX0" fmla="*/ 113744 w 386211"/>
                                <a:gd name="connsiteY0" fmla="*/ -31 h 549161"/>
                                <a:gd name="connsiteX1" fmla="*/ 386188 w 386211"/>
                                <a:gd name="connsiteY1" fmla="*/ 50519 h 549161"/>
                                <a:gd name="connsiteX2" fmla="*/ 257484 w 386211"/>
                                <a:gd name="connsiteY2" fmla="*/ 549130 h 549161"/>
                                <a:gd name="connsiteX3" fmla="*/ 14175 w 386211"/>
                                <a:gd name="connsiteY3" fmla="*/ 463213 h 549161"/>
                                <a:gd name="connsiteX4" fmla="*/ 28420 w 386211"/>
                                <a:gd name="connsiteY4" fmla="*/ 123696 h 549161"/>
                                <a:gd name="connsiteX5" fmla="*/ 113744 w 386211"/>
                                <a:gd name="connsiteY5" fmla="*/ -31 h 54916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386211" h="549161">
                                  <a:moveTo>
                                    <a:pt x="113744" y="-31"/>
                                  </a:moveTo>
                                  <a:cubicBezTo>
                                    <a:pt x="180095" y="16123"/>
                                    <a:pt x="316063" y="35431"/>
                                    <a:pt x="386188" y="50519"/>
                                  </a:cubicBezTo>
                                  <a:cubicBezTo>
                                    <a:pt x="210777" y="277365"/>
                                    <a:pt x="268557" y="363429"/>
                                    <a:pt x="257484" y="549130"/>
                                  </a:cubicBezTo>
                                  <a:cubicBezTo>
                                    <a:pt x="221300" y="532684"/>
                                    <a:pt x="46731" y="465706"/>
                                    <a:pt x="14175" y="463213"/>
                                  </a:cubicBezTo>
                                  <a:cubicBezTo>
                                    <a:pt x="-8186" y="277520"/>
                                    <a:pt x="-4644" y="204180"/>
                                    <a:pt x="28420" y="123696"/>
                                  </a:cubicBezTo>
                                  <a:cubicBezTo>
                                    <a:pt x="42648" y="89067"/>
                                    <a:pt x="87704" y="40434"/>
                                    <a:pt x="113744" y="-31"/>
                                  </a:cubicBezTo>
                                  <a:close/>
                                </a:path>
                              </a:pathLst>
                            </a:custGeom>
                            <a:solidFill>
                              <a:srgbClr val="D5E5FF">
                                <a:alpha val="84000"/>
                              </a:srgbClr>
                            </a:solidFill>
                            <a:ln w="4287"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grpSp>
                      <wpg:grpSp>
                        <wpg:cNvPr id="59" name="Graphic 4" descr="Figure 1 Anatomy of the shoulder (reproduced with permission) (Wikimedia Commons 2022)"/>
                        <wpg:cNvGrpSpPr/>
                        <wpg:grpSpPr>
                          <a:xfrm>
                            <a:off x="1210992" y="797525"/>
                            <a:ext cx="1952157" cy="2058399"/>
                            <a:chOff x="1210992" y="797525"/>
                            <a:chExt cx="1952157" cy="2058399"/>
                          </a:xfrm>
                          <a:noFill/>
                        </wpg:grpSpPr>
                        <wps:wsp>
                          <wps:cNvPr id="60" name="Freeform: Shape 60"/>
                          <wps:cNvSpPr/>
                          <wps:spPr>
                            <a:xfrm>
                              <a:off x="1369089" y="797525"/>
                              <a:ext cx="1675767" cy="240933"/>
                            </a:xfrm>
                            <a:custGeom>
                              <a:avLst/>
                              <a:gdLst>
                                <a:gd name="connsiteX0" fmla="*/ -344 w 1675767"/>
                                <a:gd name="connsiteY0" fmla="*/ 150667 h 240933"/>
                                <a:gd name="connsiteX1" fmla="*/ 117244 w 1675767"/>
                                <a:gd name="connsiteY1" fmla="*/ 167568 h 240933"/>
                                <a:gd name="connsiteX2" fmla="*/ 290351 w 1675767"/>
                                <a:gd name="connsiteY2" fmla="*/ 190763 h 240933"/>
                                <a:gd name="connsiteX3" fmla="*/ 1129778 w 1675767"/>
                                <a:gd name="connsiteY3" fmla="*/ 176492 h 240933"/>
                                <a:gd name="connsiteX4" fmla="*/ 1435853 w 1675767"/>
                                <a:gd name="connsiteY4" fmla="*/ 99919 h 240933"/>
                                <a:gd name="connsiteX5" fmla="*/ 1675423 w 1675767"/>
                                <a:gd name="connsiteY5" fmla="*/ -123 h 24093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1675767" h="240933">
                                  <a:moveTo>
                                    <a:pt x="-344" y="150667"/>
                                  </a:moveTo>
                                  <a:cubicBezTo>
                                    <a:pt x="35505" y="136207"/>
                                    <a:pt x="69162" y="130095"/>
                                    <a:pt x="117244" y="167568"/>
                                  </a:cubicBezTo>
                                  <a:cubicBezTo>
                                    <a:pt x="166625" y="164061"/>
                                    <a:pt x="247513" y="180756"/>
                                    <a:pt x="290351" y="190763"/>
                                  </a:cubicBezTo>
                                  <a:cubicBezTo>
                                    <a:pt x="545945" y="250486"/>
                                    <a:pt x="829445" y="269227"/>
                                    <a:pt x="1129778" y="176492"/>
                                  </a:cubicBezTo>
                                  <a:cubicBezTo>
                                    <a:pt x="1270913" y="132914"/>
                                    <a:pt x="1375941" y="114586"/>
                                    <a:pt x="1435853" y="99919"/>
                                  </a:cubicBezTo>
                                  <a:cubicBezTo>
                                    <a:pt x="1509804" y="81814"/>
                                    <a:pt x="1575355" y="37515"/>
                                    <a:pt x="1675423" y="-123"/>
                                  </a:cubicBezTo>
                                </a:path>
                              </a:pathLst>
                            </a:custGeom>
                            <a:noFill/>
                            <a:ln w="8575" cap="flat">
                              <a:solidFill>
                                <a:srgbClr val="0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61" name="Freeform: Shape 61"/>
                          <wps:cNvSpPr/>
                          <wps:spPr>
                            <a:xfrm>
                              <a:off x="1697225" y="1447390"/>
                              <a:ext cx="1166976" cy="1146387"/>
                            </a:xfrm>
                            <a:custGeom>
                              <a:avLst/>
                              <a:gdLst>
                                <a:gd name="connsiteX0" fmla="*/ -344 w 1166976"/>
                                <a:gd name="connsiteY0" fmla="*/ -123 h 1146387"/>
                                <a:gd name="connsiteX1" fmla="*/ 204330 w 1166976"/>
                                <a:gd name="connsiteY1" fmla="*/ 107485 h 1146387"/>
                                <a:gd name="connsiteX2" fmla="*/ 1166632 w 1166976"/>
                                <a:gd name="connsiteY2" fmla="*/ 1146265 h 1146387"/>
                              </a:gdLst>
                              <a:ahLst/>
                              <a:cxnLst>
                                <a:cxn ang="0">
                                  <a:pos x="connsiteX0" y="connsiteY0"/>
                                </a:cxn>
                                <a:cxn ang="0">
                                  <a:pos x="connsiteX1" y="connsiteY1"/>
                                </a:cxn>
                                <a:cxn ang="0">
                                  <a:pos x="connsiteX2" y="connsiteY2"/>
                                </a:cxn>
                              </a:cxnLst>
                              <a:rect l="l" t="t" r="r" b="b"/>
                              <a:pathLst>
                                <a:path w="1166976" h="1146387">
                                  <a:moveTo>
                                    <a:pt x="-344" y="-123"/>
                                  </a:moveTo>
                                  <a:cubicBezTo>
                                    <a:pt x="83578" y="39157"/>
                                    <a:pt x="40009" y="-8849"/>
                                    <a:pt x="204330" y="107485"/>
                                  </a:cubicBezTo>
                                  <a:cubicBezTo>
                                    <a:pt x="540710" y="345610"/>
                                    <a:pt x="1019273" y="832461"/>
                                    <a:pt x="1166632" y="1146265"/>
                                  </a:cubicBezTo>
                                </a:path>
                              </a:pathLst>
                            </a:custGeom>
                            <a:noFill/>
                            <a:ln w="8575" cap="rnd">
                              <a:solidFill>
                                <a:srgbClr val="8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62" name="Freeform: Shape 62"/>
                          <wps:cNvSpPr/>
                          <wps:spPr>
                            <a:xfrm>
                              <a:off x="2261387" y="2082607"/>
                              <a:ext cx="458378" cy="773317"/>
                            </a:xfrm>
                            <a:custGeom>
                              <a:avLst/>
                              <a:gdLst>
                                <a:gd name="connsiteX0" fmla="*/ -344 w 458378"/>
                                <a:gd name="connsiteY0" fmla="*/ -123 h 773317"/>
                                <a:gd name="connsiteX1" fmla="*/ 26934 w 458378"/>
                                <a:gd name="connsiteY1" fmla="*/ 70398 h 773317"/>
                                <a:gd name="connsiteX2" fmla="*/ 283147 w 458378"/>
                                <a:gd name="connsiteY2" fmla="*/ 581690 h 773317"/>
                                <a:gd name="connsiteX3" fmla="*/ 458034 w 458378"/>
                                <a:gd name="connsiteY3" fmla="*/ 773194 h 773317"/>
                              </a:gdLst>
                              <a:ahLst/>
                              <a:cxnLst>
                                <a:cxn ang="0">
                                  <a:pos x="connsiteX0" y="connsiteY0"/>
                                </a:cxn>
                                <a:cxn ang="0">
                                  <a:pos x="connsiteX1" y="connsiteY1"/>
                                </a:cxn>
                                <a:cxn ang="0">
                                  <a:pos x="connsiteX2" y="connsiteY2"/>
                                </a:cxn>
                                <a:cxn ang="0">
                                  <a:pos x="connsiteX3" y="connsiteY3"/>
                                </a:cxn>
                              </a:cxnLst>
                              <a:rect l="l" t="t" r="r" b="b"/>
                              <a:pathLst>
                                <a:path w="458378" h="773317">
                                  <a:moveTo>
                                    <a:pt x="-344" y="-123"/>
                                  </a:moveTo>
                                  <a:lnTo>
                                    <a:pt x="26934" y="70398"/>
                                  </a:lnTo>
                                  <a:lnTo>
                                    <a:pt x="283147" y="581690"/>
                                  </a:lnTo>
                                  <a:cubicBezTo>
                                    <a:pt x="323974" y="650800"/>
                                    <a:pt x="405635" y="773521"/>
                                    <a:pt x="458034" y="773194"/>
                                  </a:cubicBezTo>
                                </a:path>
                              </a:pathLst>
                            </a:custGeom>
                            <a:noFill/>
                            <a:ln w="8575" cap="rnd">
                              <a:solidFill>
                                <a:srgbClr val="0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63" name="Freeform: Shape 63"/>
                          <wps:cNvSpPr/>
                          <wps:spPr>
                            <a:xfrm>
                              <a:off x="1731801" y="1179382"/>
                              <a:ext cx="1426414" cy="176855"/>
                            </a:xfrm>
                            <a:custGeom>
                              <a:avLst/>
                              <a:gdLst>
                                <a:gd name="connsiteX0" fmla="*/ -344 w 1426414"/>
                                <a:gd name="connsiteY0" fmla="*/ -123 h 176855"/>
                                <a:gd name="connsiteX1" fmla="*/ 795315 w 1426414"/>
                                <a:gd name="connsiteY1" fmla="*/ 57803 h 176855"/>
                                <a:gd name="connsiteX2" fmla="*/ 1426070 w 1426414"/>
                                <a:gd name="connsiteY2" fmla="*/ 176733 h 176855"/>
                              </a:gdLst>
                              <a:ahLst/>
                              <a:cxnLst>
                                <a:cxn ang="0">
                                  <a:pos x="connsiteX0" y="connsiteY0"/>
                                </a:cxn>
                                <a:cxn ang="0">
                                  <a:pos x="connsiteX1" y="connsiteY1"/>
                                </a:cxn>
                                <a:cxn ang="0">
                                  <a:pos x="connsiteX2" y="connsiteY2"/>
                                </a:cxn>
                              </a:cxnLst>
                              <a:rect l="l" t="t" r="r" b="b"/>
                              <a:pathLst>
                                <a:path w="1426414" h="176855">
                                  <a:moveTo>
                                    <a:pt x="-344" y="-123"/>
                                  </a:moveTo>
                                  <a:cubicBezTo>
                                    <a:pt x="296523" y="29021"/>
                                    <a:pt x="465040" y="3394"/>
                                    <a:pt x="795315" y="57803"/>
                                  </a:cubicBezTo>
                                  <a:cubicBezTo>
                                    <a:pt x="1016797" y="84909"/>
                                    <a:pt x="1253117" y="105163"/>
                                    <a:pt x="1426070" y="176733"/>
                                  </a:cubicBezTo>
                                </a:path>
                              </a:pathLst>
                            </a:custGeom>
                            <a:noFill/>
                            <a:ln w="8575" cap="rnd">
                              <a:solidFill>
                                <a:srgbClr val="8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64" name="Freeform: Shape 64"/>
                          <wps:cNvSpPr/>
                          <wps:spPr>
                            <a:xfrm>
                              <a:off x="2345112" y="1278247"/>
                              <a:ext cx="680444" cy="189939"/>
                            </a:xfrm>
                            <a:custGeom>
                              <a:avLst/>
                              <a:gdLst>
                                <a:gd name="connsiteX0" fmla="*/ -344 w 680444"/>
                                <a:gd name="connsiteY0" fmla="*/ -123 h 189939"/>
                                <a:gd name="connsiteX1" fmla="*/ 680100 w 680444"/>
                                <a:gd name="connsiteY1" fmla="*/ 189817 h 189939"/>
                              </a:gdLst>
                              <a:ahLst/>
                              <a:cxnLst>
                                <a:cxn ang="0">
                                  <a:pos x="connsiteX0" y="connsiteY0"/>
                                </a:cxn>
                                <a:cxn ang="0">
                                  <a:pos x="connsiteX1" y="connsiteY1"/>
                                </a:cxn>
                              </a:cxnLst>
                              <a:rect l="l" t="t" r="r" b="b"/>
                              <a:pathLst>
                                <a:path w="680444" h="189939">
                                  <a:moveTo>
                                    <a:pt x="-344" y="-123"/>
                                  </a:moveTo>
                                  <a:cubicBezTo>
                                    <a:pt x="192062" y="23536"/>
                                    <a:pt x="506055" y="94830"/>
                                    <a:pt x="680100" y="189817"/>
                                  </a:cubicBezTo>
                                </a:path>
                              </a:pathLst>
                            </a:custGeom>
                            <a:noFill/>
                            <a:ln w="8575" cap="rnd">
                              <a:solidFill>
                                <a:srgbClr val="8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65" name="Freeform: Shape 65"/>
                          <wps:cNvSpPr/>
                          <wps:spPr>
                            <a:xfrm>
                              <a:off x="1709432" y="1314508"/>
                              <a:ext cx="1345568" cy="575940"/>
                            </a:xfrm>
                            <a:custGeom>
                              <a:avLst/>
                              <a:gdLst>
                                <a:gd name="connsiteX0" fmla="*/ -344 w 1345568"/>
                                <a:gd name="connsiteY0" fmla="*/ -123 h 575940"/>
                                <a:gd name="connsiteX1" fmla="*/ 275839 w 1345568"/>
                                <a:gd name="connsiteY1" fmla="*/ 54829 h 575940"/>
                                <a:gd name="connsiteX2" fmla="*/ 741705 w 1345568"/>
                                <a:gd name="connsiteY2" fmla="*/ 189387 h 575940"/>
                                <a:gd name="connsiteX3" fmla="*/ 1345224 w 1345568"/>
                                <a:gd name="connsiteY3" fmla="*/ 575818 h 575940"/>
                              </a:gdLst>
                              <a:ahLst/>
                              <a:cxnLst>
                                <a:cxn ang="0">
                                  <a:pos x="connsiteX0" y="connsiteY0"/>
                                </a:cxn>
                                <a:cxn ang="0">
                                  <a:pos x="connsiteX1" y="connsiteY1"/>
                                </a:cxn>
                                <a:cxn ang="0">
                                  <a:pos x="connsiteX2" y="connsiteY2"/>
                                </a:cxn>
                                <a:cxn ang="0">
                                  <a:pos x="connsiteX3" y="connsiteY3"/>
                                </a:cxn>
                              </a:cxnLst>
                              <a:rect l="l" t="t" r="r" b="b"/>
                              <a:pathLst>
                                <a:path w="1345568" h="575940">
                                  <a:moveTo>
                                    <a:pt x="-344" y="-123"/>
                                  </a:moveTo>
                                  <a:cubicBezTo>
                                    <a:pt x="136853" y="44177"/>
                                    <a:pt x="104503" y="15541"/>
                                    <a:pt x="275839" y="54829"/>
                                  </a:cubicBezTo>
                                  <a:cubicBezTo>
                                    <a:pt x="432621" y="90790"/>
                                    <a:pt x="586626" y="146480"/>
                                    <a:pt x="741705" y="189387"/>
                                  </a:cubicBezTo>
                                  <a:cubicBezTo>
                                    <a:pt x="934542" y="242748"/>
                                    <a:pt x="1194211" y="406098"/>
                                    <a:pt x="1345224" y="575818"/>
                                  </a:cubicBezTo>
                                </a:path>
                              </a:pathLst>
                            </a:custGeom>
                            <a:noFill/>
                            <a:ln w="8575" cap="rnd">
                              <a:solidFill>
                                <a:srgbClr val="8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66" name="Freeform: Shape 66"/>
                          <wps:cNvSpPr/>
                          <wps:spPr>
                            <a:xfrm>
                              <a:off x="1705924" y="1394657"/>
                              <a:ext cx="1294976" cy="835033"/>
                            </a:xfrm>
                            <a:custGeom>
                              <a:avLst/>
                              <a:gdLst>
                                <a:gd name="connsiteX0" fmla="*/ -344 w 1294976"/>
                                <a:gd name="connsiteY0" fmla="*/ -123 h 835033"/>
                                <a:gd name="connsiteX1" fmla="*/ 300272 w 1294976"/>
                                <a:gd name="connsiteY1" fmla="*/ 130490 h 835033"/>
                                <a:gd name="connsiteX2" fmla="*/ 1294632 w 1294976"/>
                                <a:gd name="connsiteY2" fmla="*/ 834911 h 835033"/>
                              </a:gdLst>
                              <a:ahLst/>
                              <a:cxnLst>
                                <a:cxn ang="0">
                                  <a:pos x="connsiteX0" y="connsiteY0"/>
                                </a:cxn>
                                <a:cxn ang="0">
                                  <a:pos x="connsiteX1" y="connsiteY1"/>
                                </a:cxn>
                                <a:cxn ang="0">
                                  <a:pos x="connsiteX2" y="connsiteY2"/>
                                </a:cxn>
                              </a:cxnLst>
                              <a:rect l="l" t="t" r="r" b="b"/>
                              <a:pathLst>
                                <a:path w="1294976" h="835033">
                                  <a:moveTo>
                                    <a:pt x="-344" y="-123"/>
                                  </a:moveTo>
                                  <a:cubicBezTo>
                                    <a:pt x="7651" y="4528"/>
                                    <a:pt x="204279" y="78711"/>
                                    <a:pt x="300272" y="130490"/>
                                  </a:cubicBezTo>
                                  <a:cubicBezTo>
                                    <a:pt x="567592" y="274686"/>
                                    <a:pt x="916274" y="444646"/>
                                    <a:pt x="1294632" y="834911"/>
                                  </a:cubicBezTo>
                                </a:path>
                              </a:pathLst>
                            </a:custGeom>
                            <a:noFill/>
                            <a:ln w="8575" cap="rnd">
                              <a:solidFill>
                                <a:srgbClr val="8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67" name="Freeform: Shape 67"/>
                          <wps:cNvSpPr/>
                          <wps:spPr>
                            <a:xfrm>
                              <a:off x="2080199" y="1465702"/>
                              <a:ext cx="966119" cy="561514"/>
                            </a:xfrm>
                            <a:custGeom>
                              <a:avLst/>
                              <a:gdLst>
                                <a:gd name="connsiteX0" fmla="*/ -344 w 966119"/>
                                <a:gd name="connsiteY0" fmla="*/ -123 h 561514"/>
                                <a:gd name="connsiteX1" fmla="*/ 368772 w 966119"/>
                                <a:gd name="connsiteY1" fmla="*/ 144572 h 561514"/>
                                <a:gd name="connsiteX2" fmla="*/ 965775 w 966119"/>
                                <a:gd name="connsiteY2" fmla="*/ 561392 h 561514"/>
                              </a:gdLst>
                              <a:ahLst/>
                              <a:cxnLst>
                                <a:cxn ang="0">
                                  <a:pos x="connsiteX0" y="connsiteY0"/>
                                </a:cxn>
                                <a:cxn ang="0">
                                  <a:pos x="connsiteX1" y="connsiteY1"/>
                                </a:cxn>
                                <a:cxn ang="0">
                                  <a:pos x="connsiteX2" y="connsiteY2"/>
                                </a:cxn>
                              </a:cxnLst>
                              <a:rect l="l" t="t" r="r" b="b"/>
                              <a:pathLst>
                                <a:path w="966119" h="561514">
                                  <a:moveTo>
                                    <a:pt x="-344" y="-123"/>
                                  </a:moveTo>
                                  <a:lnTo>
                                    <a:pt x="368772" y="144572"/>
                                  </a:lnTo>
                                  <a:cubicBezTo>
                                    <a:pt x="573902" y="256254"/>
                                    <a:pt x="818286" y="369002"/>
                                    <a:pt x="965775" y="561392"/>
                                  </a:cubicBezTo>
                                </a:path>
                              </a:pathLst>
                            </a:custGeom>
                            <a:noFill/>
                            <a:ln w="8575" cap="rnd">
                              <a:solidFill>
                                <a:srgbClr val="8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68" name="Freeform: Shape 68"/>
                          <wps:cNvSpPr/>
                          <wps:spPr>
                            <a:xfrm>
                              <a:off x="1769283" y="1081068"/>
                              <a:ext cx="1331753" cy="54054"/>
                            </a:xfrm>
                            <a:custGeom>
                              <a:avLst/>
                              <a:gdLst>
                                <a:gd name="connsiteX0" fmla="*/ -344 w 1331753"/>
                                <a:gd name="connsiteY0" fmla="*/ 27938 h 54054"/>
                                <a:gd name="connsiteX1" fmla="*/ 1331409 w 1331753"/>
                                <a:gd name="connsiteY1" fmla="*/ -123 h 54054"/>
                              </a:gdLst>
                              <a:ahLst/>
                              <a:cxnLst>
                                <a:cxn ang="0">
                                  <a:pos x="connsiteX0" y="connsiteY0"/>
                                </a:cxn>
                                <a:cxn ang="0">
                                  <a:pos x="connsiteX1" y="connsiteY1"/>
                                </a:cxn>
                              </a:cxnLst>
                              <a:rect l="l" t="t" r="r" b="b"/>
                              <a:pathLst>
                                <a:path w="1331753" h="54054">
                                  <a:moveTo>
                                    <a:pt x="-344" y="27938"/>
                                  </a:moveTo>
                                  <a:cubicBezTo>
                                    <a:pt x="500236" y="73235"/>
                                    <a:pt x="889159" y="56454"/>
                                    <a:pt x="1331409" y="-123"/>
                                  </a:cubicBezTo>
                                </a:path>
                              </a:pathLst>
                            </a:custGeom>
                            <a:noFill/>
                            <a:ln w="8575" cap="rnd">
                              <a:solidFill>
                                <a:srgbClr val="8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69" name="Freeform: Shape 69"/>
                          <wps:cNvSpPr/>
                          <wps:spPr>
                            <a:xfrm>
                              <a:off x="2254320" y="1853878"/>
                              <a:ext cx="465444" cy="1002046"/>
                            </a:xfrm>
                            <a:custGeom>
                              <a:avLst/>
                              <a:gdLst>
                                <a:gd name="connsiteX0" fmla="*/ -344 w 465444"/>
                                <a:gd name="connsiteY0" fmla="*/ -123 h 1002046"/>
                                <a:gd name="connsiteX1" fmla="*/ 465100 w 465444"/>
                                <a:gd name="connsiteY1" fmla="*/ 1001923 h 1002046"/>
                              </a:gdLst>
                              <a:ahLst/>
                              <a:cxnLst>
                                <a:cxn ang="0">
                                  <a:pos x="connsiteX0" y="connsiteY0"/>
                                </a:cxn>
                                <a:cxn ang="0">
                                  <a:pos x="connsiteX1" y="connsiteY1"/>
                                </a:cxn>
                              </a:cxnLst>
                              <a:rect l="l" t="t" r="r" b="b"/>
                              <a:pathLst>
                                <a:path w="465444" h="1002046">
                                  <a:moveTo>
                                    <a:pt x="-344" y="-123"/>
                                  </a:moveTo>
                                  <a:cubicBezTo>
                                    <a:pt x="49251" y="239430"/>
                                    <a:pt x="332983" y="840972"/>
                                    <a:pt x="465100" y="1001923"/>
                                  </a:cubicBezTo>
                                </a:path>
                              </a:pathLst>
                            </a:custGeom>
                            <a:noFill/>
                            <a:ln w="8575" cap="rnd">
                              <a:solidFill>
                                <a:srgbClr val="8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70" name="Freeform: Shape 70"/>
                          <wps:cNvSpPr/>
                          <wps:spPr>
                            <a:xfrm>
                              <a:off x="2242267" y="1775044"/>
                              <a:ext cx="652787" cy="658135"/>
                            </a:xfrm>
                            <a:custGeom>
                              <a:avLst/>
                              <a:gdLst>
                                <a:gd name="connsiteX0" fmla="*/ -344 w 652787"/>
                                <a:gd name="connsiteY0" fmla="*/ -123 h 658135"/>
                                <a:gd name="connsiteX1" fmla="*/ 652443 w 652787"/>
                                <a:gd name="connsiteY1" fmla="*/ 658013 h 658135"/>
                              </a:gdLst>
                              <a:ahLst/>
                              <a:cxnLst>
                                <a:cxn ang="0">
                                  <a:pos x="connsiteX0" y="connsiteY0"/>
                                </a:cxn>
                                <a:cxn ang="0">
                                  <a:pos x="connsiteX1" y="connsiteY1"/>
                                </a:cxn>
                              </a:cxnLst>
                              <a:rect l="l" t="t" r="r" b="b"/>
                              <a:pathLst>
                                <a:path w="652787" h="658135">
                                  <a:moveTo>
                                    <a:pt x="-344" y="-123"/>
                                  </a:moveTo>
                                  <a:cubicBezTo>
                                    <a:pt x="255095" y="194030"/>
                                    <a:pt x="458205" y="423060"/>
                                    <a:pt x="652443" y="658013"/>
                                  </a:cubicBezTo>
                                </a:path>
                              </a:pathLst>
                            </a:custGeom>
                            <a:noFill/>
                            <a:ln w="8575" cap="rnd">
                              <a:solidFill>
                                <a:srgbClr val="8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71" name="Freeform: Shape 71"/>
                          <wps:cNvSpPr/>
                          <wps:spPr>
                            <a:xfrm>
                              <a:off x="2071576" y="1595197"/>
                              <a:ext cx="499307" cy="386430"/>
                            </a:xfrm>
                            <a:custGeom>
                              <a:avLst/>
                              <a:gdLst>
                                <a:gd name="connsiteX0" fmla="*/ -344 w 499307"/>
                                <a:gd name="connsiteY0" fmla="*/ -123 h 386430"/>
                                <a:gd name="connsiteX1" fmla="*/ 498963 w 499307"/>
                                <a:gd name="connsiteY1" fmla="*/ 386308 h 386430"/>
                              </a:gdLst>
                              <a:ahLst/>
                              <a:cxnLst>
                                <a:cxn ang="0">
                                  <a:pos x="connsiteX0" y="connsiteY0"/>
                                </a:cxn>
                                <a:cxn ang="0">
                                  <a:pos x="connsiteX1" y="connsiteY1"/>
                                </a:cxn>
                              </a:cxnLst>
                              <a:rect l="l" t="t" r="r" b="b"/>
                              <a:pathLst>
                                <a:path w="499307" h="386430">
                                  <a:moveTo>
                                    <a:pt x="-344" y="-123"/>
                                  </a:moveTo>
                                  <a:cubicBezTo>
                                    <a:pt x="154537" y="103934"/>
                                    <a:pt x="305008" y="198517"/>
                                    <a:pt x="498963" y="386308"/>
                                  </a:cubicBezTo>
                                </a:path>
                              </a:pathLst>
                            </a:custGeom>
                            <a:noFill/>
                            <a:ln w="8575" cap="rnd">
                              <a:solidFill>
                                <a:srgbClr val="8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72" name="Freeform: Shape 72"/>
                          <wps:cNvSpPr/>
                          <wps:spPr>
                            <a:xfrm>
                              <a:off x="1729858" y="1222392"/>
                              <a:ext cx="1423783" cy="191796"/>
                            </a:xfrm>
                            <a:custGeom>
                              <a:avLst/>
                              <a:gdLst>
                                <a:gd name="connsiteX0" fmla="*/ -344 w 1423783"/>
                                <a:gd name="connsiteY0" fmla="*/ -123 h 191796"/>
                                <a:gd name="connsiteX1" fmla="*/ 347349 w 1423783"/>
                                <a:gd name="connsiteY1" fmla="*/ 11896 h 191796"/>
                                <a:gd name="connsiteX2" fmla="*/ 929711 w 1423783"/>
                                <a:gd name="connsiteY2" fmla="*/ 56367 h 191796"/>
                                <a:gd name="connsiteX3" fmla="*/ 1423439 w 1423783"/>
                                <a:gd name="connsiteY3" fmla="*/ 191674 h 191796"/>
                              </a:gdLst>
                              <a:ahLst/>
                              <a:cxnLst>
                                <a:cxn ang="0">
                                  <a:pos x="connsiteX0" y="connsiteY0"/>
                                </a:cxn>
                                <a:cxn ang="0">
                                  <a:pos x="connsiteX1" y="connsiteY1"/>
                                </a:cxn>
                                <a:cxn ang="0">
                                  <a:pos x="connsiteX2" y="connsiteY2"/>
                                </a:cxn>
                                <a:cxn ang="0">
                                  <a:pos x="connsiteX3" y="connsiteY3"/>
                                </a:cxn>
                              </a:cxnLst>
                              <a:rect l="l" t="t" r="r" b="b"/>
                              <a:pathLst>
                                <a:path w="1423783" h="191796">
                                  <a:moveTo>
                                    <a:pt x="-344" y="-123"/>
                                  </a:moveTo>
                                  <a:cubicBezTo>
                                    <a:pt x="-344" y="-123"/>
                                    <a:pt x="291116" y="8165"/>
                                    <a:pt x="347349" y="11896"/>
                                  </a:cubicBezTo>
                                  <a:cubicBezTo>
                                    <a:pt x="518461" y="23270"/>
                                    <a:pt x="871579" y="47375"/>
                                    <a:pt x="929711" y="56367"/>
                                  </a:cubicBezTo>
                                  <a:cubicBezTo>
                                    <a:pt x="1036158" y="72831"/>
                                    <a:pt x="1335613" y="114044"/>
                                    <a:pt x="1423439" y="191674"/>
                                  </a:cubicBezTo>
                                </a:path>
                              </a:pathLst>
                            </a:custGeom>
                            <a:noFill/>
                            <a:ln w="8575" cap="rnd">
                              <a:solidFill>
                                <a:srgbClr val="8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73" name="Freeform: Shape 73"/>
                          <wps:cNvSpPr/>
                          <wps:spPr>
                            <a:xfrm>
                              <a:off x="2159909" y="1368359"/>
                              <a:ext cx="933176" cy="409177"/>
                            </a:xfrm>
                            <a:custGeom>
                              <a:avLst/>
                              <a:gdLst>
                                <a:gd name="connsiteX0" fmla="*/ -344 w 933176"/>
                                <a:gd name="connsiteY0" fmla="*/ -123 h 409177"/>
                                <a:gd name="connsiteX1" fmla="*/ 646890 w 933176"/>
                                <a:gd name="connsiteY1" fmla="*/ 195345 h 409177"/>
                                <a:gd name="connsiteX2" fmla="*/ 932832 w 933176"/>
                                <a:gd name="connsiteY2" fmla="*/ 409055 h 409177"/>
                              </a:gdLst>
                              <a:ahLst/>
                              <a:cxnLst>
                                <a:cxn ang="0">
                                  <a:pos x="connsiteX0" y="connsiteY0"/>
                                </a:cxn>
                                <a:cxn ang="0">
                                  <a:pos x="connsiteX1" y="connsiteY1"/>
                                </a:cxn>
                                <a:cxn ang="0">
                                  <a:pos x="connsiteX2" y="connsiteY2"/>
                                </a:cxn>
                              </a:cxnLst>
                              <a:rect l="l" t="t" r="r" b="b"/>
                              <a:pathLst>
                                <a:path w="933176" h="409177">
                                  <a:moveTo>
                                    <a:pt x="-344" y="-123"/>
                                  </a:moveTo>
                                  <a:cubicBezTo>
                                    <a:pt x="213065" y="46369"/>
                                    <a:pt x="427729" y="102885"/>
                                    <a:pt x="646890" y="195345"/>
                                  </a:cubicBezTo>
                                  <a:cubicBezTo>
                                    <a:pt x="762965" y="254122"/>
                                    <a:pt x="844069" y="333884"/>
                                    <a:pt x="932832" y="409055"/>
                                  </a:cubicBezTo>
                                </a:path>
                              </a:pathLst>
                            </a:custGeom>
                            <a:noFill/>
                            <a:ln w="8575" cap="rnd">
                              <a:solidFill>
                                <a:srgbClr val="8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74" name="Freeform: Shape 74"/>
                          <wps:cNvSpPr/>
                          <wps:spPr>
                            <a:xfrm>
                              <a:off x="2293049" y="1512770"/>
                              <a:ext cx="624375" cy="307115"/>
                            </a:xfrm>
                            <a:custGeom>
                              <a:avLst/>
                              <a:gdLst>
                                <a:gd name="connsiteX0" fmla="*/ -344 w 624375"/>
                                <a:gd name="connsiteY0" fmla="*/ -123 h 307115"/>
                                <a:gd name="connsiteX1" fmla="*/ 624031 w 624375"/>
                                <a:gd name="connsiteY1" fmla="*/ 306993 h 307115"/>
                              </a:gdLst>
                              <a:ahLst/>
                              <a:cxnLst>
                                <a:cxn ang="0">
                                  <a:pos x="connsiteX0" y="connsiteY0"/>
                                </a:cxn>
                                <a:cxn ang="0">
                                  <a:pos x="connsiteX1" y="connsiteY1"/>
                                </a:cxn>
                              </a:cxnLst>
                              <a:rect l="l" t="t" r="r" b="b"/>
                              <a:pathLst>
                                <a:path w="624375" h="307115">
                                  <a:moveTo>
                                    <a:pt x="-344" y="-123"/>
                                  </a:moveTo>
                                  <a:cubicBezTo>
                                    <a:pt x="197917" y="89577"/>
                                    <a:pt x="352644" y="123286"/>
                                    <a:pt x="624031" y="306993"/>
                                  </a:cubicBezTo>
                                </a:path>
                              </a:pathLst>
                            </a:custGeom>
                            <a:noFill/>
                            <a:ln w="8575" cap="rnd">
                              <a:solidFill>
                                <a:srgbClr val="8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75" name="Freeform: Shape 75"/>
                          <wps:cNvSpPr/>
                          <wps:spPr>
                            <a:xfrm>
                              <a:off x="2079124" y="1533299"/>
                              <a:ext cx="914305" cy="610362"/>
                            </a:xfrm>
                            <a:custGeom>
                              <a:avLst/>
                              <a:gdLst>
                                <a:gd name="connsiteX0" fmla="*/ -344 w 914305"/>
                                <a:gd name="connsiteY0" fmla="*/ -123 h 610362"/>
                                <a:gd name="connsiteX1" fmla="*/ 913961 w 914305"/>
                                <a:gd name="connsiteY1" fmla="*/ 610240 h 610362"/>
                              </a:gdLst>
                              <a:ahLst/>
                              <a:cxnLst>
                                <a:cxn ang="0">
                                  <a:pos x="connsiteX0" y="connsiteY0"/>
                                </a:cxn>
                                <a:cxn ang="0">
                                  <a:pos x="connsiteX1" y="connsiteY1"/>
                                </a:cxn>
                              </a:cxnLst>
                              <a:rect l="l" t="t" r="r" b="b"/>
                              <a:pathLst>
                                <a:path w="914305" h="610362">
                                  <a:moveTo>
                                    <a:pt x="-344" y="-123"/>
                                  </a:moveTo>
                                  <a:cubicBezTo>
                                    <a:pt x="331100" y="158129"/>
                                    <a:pt x="659012" y="320886"/>
                                    <a:pt x="913961" y="610240"/>
                                  </a:cubicBezTo>
                                </a:path>
                              </a:pathLst>
                            </a:custGeom>
                            <a:noFill/>
                            <a:ln w="8575" cap="rnd">
                              <a:solidFill>
                                <a:srgbClr val="8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76" name="Freeform: Shape 76"/>
                          <wps:cNvSpPr/>
                          <wps:spPr>
                            <a:xfrm>
                              <a:off x="2578415" y="1122858"/>
                              <a:ext cx="551825" cy="72377"/>
                            </a:xfrm>
                            <a:custGeom>
                              <a:avLst/>
                              <a:gdLst>
                                <a:gd name="connsiteX0" fmla="*/ -344 w 551825"/>
                                <a:gd name="connsiteY0" fmla="*/ 72255 h 72377"/>
                                <a:gd name="connsiteX1" fmla="*/ 551481 w 551825"/>
                                <a:gd name="connsiteY1" fmla="*/ -123 h 72377"/>
                              </a:gdLst>
                              <a:ahLst/>
                              <a:cxnLst>
                                <a:cxn ang="0">
                                  <a:pos x="connsiteX0" y="connsiteY0"/>
                                </a:cxn>
                                <a:cxn ang="0">
                                  <a:pos x="connsiteX1" y="connsiteY1"/>
                                </a:cxn>
                              </a:cxnLst>
                              <a:rect l="l" t="t" r="r" b="b"/>
                              <a:pathLst>
                                <a:path w="551825" h="72377">
                                  <a:moveTo>
                                    <a:pt x="-344" y="72255"/>
                                  </a:moveTo>
                                  <a:cubicBezTo>
                                    <a:pt x="320973" y="21842"/>
                                    <a:pt x="527247" y="6953"/>
                                    <a:pt x="551481" y="-123"/>
                                  </a:cubicBezTo>
                                </a:path>
                              </a:pathLst>
                            </a:custGeom>
                            <a:noFill/>
                            <a:ln w="8575" cap="rnd">
                              <a:solidFill>
                                <a:srgbClr val="8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77" name="Freeform: Shape 77"/>
                          <wps:cNvSpPr/>
                          <wps:spPr>
                            <a:xfrm>
                              <a:off x="2828223" y="1659364"/>
                              <a:ext cx="241005" cy="191882"/>
                            </a:xfrm>
                            <a:custGeom>
                              <a:avLst/>
                              <a:gdLst>
                                <a:gd name="connsiteX0" fmla="*/ -344 w 241005"/>
                                <a:gd name="connsiteY0" fmla="*/ -123 h 191882"/>
                                <a:gd name="connsiteX1" fmla="*/ 240661 w 241005"/>
                                <a:gd name="connsiteY1" fmla="*/ 191760 h 191882"/>
                              </a:gdLst>
                              <a:ahLst/>
                              <a:cxnLst>
                                <a:cxn ang="0">
                                  <a:pos x="connsiteX0" y="connsiteY0"/>
                                </a:cxn>
                                <a:cxn ang="0">
                                  <a:pos x="connsiteX1" y="connsiteY1"/>
                                </a:cxn>
                              </a:cxnLst>
                              <a:rect l="l" t="t" r="r" b="b"/>
                              <a:pathLst>
                                <a:path w="241005" h="191882">
                                  <a:moveTo>
                                    <a:pt x="-344" y="-123"/>
                                  </a:moveTo>
                                  <a:cubicBezTo>
                                    <a:pt x="81747" y="50084"/>
                                    <a:pt x="170803" y="117070"/>
                                    <a:pt x="240661" y="191760"/>
                                  </a:cubicBezTo>
                                </a:path>
                              </a:pathLst>
                            </a:custGeom>
                            <a:noFill/>
                            <a:ln w="8575" cap="rnd">
                              <a:solidFill>
                                <a:srgbClr val="8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78" name="Freeform: Shape 78"/>
                          <wps:cNvSpPr/>
                          <wps:spPr>
                            <a:xfrm>
                              <a:off x="3041598" y="1783701"/>
                              <a:ext cx="41445" cy="42984"/>
                            </a:xfrm>
                            <a:custGeom>
                              <a:avLst/>
                              <a:gdLst>
                                <a:gd name="connsiteX0" fmla="*/ -344 w 41445"/>
                                <a:gd name="connsiteY0" fmla="*/ -123 h 42984"/>
                                <a:gd name="connsiteX1" fmla="*/ 41101 w 41445"/>
                                <a:gd name="connsiteY1" fmla="*/ 42862 h 42984"/>
                              </a:gdLst>
                              <a:ahLst/>
                              <a:cxnLst>
                                <a:cxn ang="0">
                                  <a:pos x="connsiteX0" y="connsiteY0"/>
                                </a:cxn>
                                <a:cxn ang="0">
                                  <a:pos x="connsiteX1" y="connsiteY1"/>
                                </a:cxn>
                              </a:cxnLst>
                              <a:rect l="l" t="t" r="r" b="b"/>
                              <a:pathLst>
                                <a:path w="41445" h="42984">
                                  <a:moveTo>
                                    <a:pt x="-344" y="-123"/>
                                  </a:moveTo>
                                  <a:lnTo>
                                    <a:pt x="41101" y="42862"/>
                                  </a:lnTo>
                                </a:path>
                              </a:pathLst>
                            </a:custGeom>
                            <a:noFill/>
                            <a:ln w="8575" cap="rnd">
                              <a:solidFill>
                                <a:srgbClr val="8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79" name="Freeform: Shape 79"/>
                          <wps:cNvSpPr/>
                          <wps:spPr>
                            <a:xfrm>
                              <a:off x="3069873" y="1616216"/>
                              <a:ext cx="59223" cy="40070"/>
                            </a:xfrm>
                            <a:custGeom>
                              <a:avLst/>
                              <a:gdLst>
                                <a:gd name="connsiteX0" fmla="*/ -344 w 59223"/>
                                <a:gd name="connsiteY0" fmla="*/ -123 h 40070"/>
                                <a:gd name="connsiteX1" fmla="*/ 58879 w 59223"/>
                                <a:gd name="connsiteY1" fmla="*/ 39948 h 40070"/>
                              </a:gdLst>
                              <a:ahLst/>
                              <a:cxnLst>
                                <a:cxn ang="0">
                                  <a:pos x="connsiteX0" y="connsiteY0"/>
                                </a:cxn>
                                <a:cxn ang="0">
                                  <a:pos x="connsiteX1" y="connsiteY1"/>
                                </a:cxn>
                              </a:cxnLst>
                              <a:rect l="l" t="t" r="r" b="b"/>
                              <a:pathLst>
                                <a:path w="59223" h="40070">
                                  <a:moveTo>
                                    <a:pt x="-344" y="-123"/>
                                  </a:moveTo>
                                  <a:lnTo>
                                    <a:pt x="58879" y="39948"/>
                                  </a:lnTo>
                                </a:path>
                              </a:pathLst>
                            </a:custGeom>
                            <a:noFill/>
                            <a:ln w="8575" cap="rnd">
                              <a:solidFill>
                                <a:srgbClr val="8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80" name="Freeform: Shape 80"/>
                          <wps:cNvSpPr/>
                          <wps:spPr>
                            <a:xfrm>
                              <a:off x="2026907" y="1284797"/>
                              <a:ext cx="826600" cy="636789"/>
                            </a:xfrm>
                            <a:custGeom>
                              <a:avLst/>
                              <a:gdLst>
                                <a:gd name="connsiteX0" fmla="*/ 85624 w 826600"/>
                                <a:gd name="connsiteY0" fmla="*/ 139568 h 636789"/>
                                <a:gd name="connsiteX1" fmla="*/ 249876 w 826600"/>
                                <a:gd name="connsiteY1" fmla="*/ 194838 h 636789"/>
                                <a:gd name="connsiteX2" fmla="*/ 388029 w 826600"/>
                                <a:gd name="connsiteY2" fmla="*/ 174876 h 636789"/>
                                <a:gd name="connsiteX3" fmla="*/ 527728 w 826600"/>
                                <a:gd name="connsiteY3" fmla="*/ 225537 h 636789"/>
                                <a:gd name="connsiteX4" fmla="*/ 238494 w 826600"/>
                                <a:gd name="connsiteY4" fmla="*/ 298705 h 636789"/>
                                <a:gd name="connsiteX5" fmla="*/ 826256 w 826600"/>
                                <a:gd name="connsiteY5" fmla="*/ 636667 h 636789"/>
                                <a:gd name="connsiteX6" fmla="*/ -344 w 826600"/>
                                <a:gd name="connsiteY6" fmla="*/ 323783 h 636789"/>
                                <a:gd name="connsiteX7" fmla="*/ 134747 w 826600"/>
                                <a:gd name="connsiteY7" fmla="*/ 405144 h 636789"/>
                                <a:gd name="connsiteX8" fmla="*/ 127070 w 826600"/>
                                <a:gd name="connsiteY8" fmla="*/ -123 h 636789"/>
                                <a:gd name="connsiteX9" fmla="*/ 392637 w 826600"/>
                                <a:gd name="connsiteY9" fmla="*/ 47470 h 63678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Lst>
                              <a:rect l="l" t="t" r="r" b="b"/>
                              <a:pathLst>
                                <a:path w="826600" h="636789">
                                  <a:moveTo>
                                    <a:pt x="85624" y="139568"/>
                                  </a:moveTo>
                                  <a:lnTo>
                                    <a:pt x="249876" y="194838"/>
                                  </a:lnTo>
                                  <a:moveTo>
                                    <a:pt x="388029" y="174876"/>
                                  </a:moveTo>
                                  <a:lnTo>
                                    <a:pt x="527728" y="225537"/>
                                  </a:lnTo>
                                  <a:moveTo>
                                    <a:pt x="238494" y="298705"/>
                                  </a:moveTo>
                                  <a:cubicBezTo>
                                    <a:pt x="465624" y="385354"/>
                                    <a:pt x="637046" y="518416"/>
                                    <a:pt x="826256" y="636667"/>
                                  </a:cubicBezTo>
                                  <a:moveTo>
                                    <a:pt x="-344" y="323783"/>
                                  </a:moveTo>
                                  <a:lnTo>
                                    <a:pt x="134747" y="405144"/>
                                  </a:lnTo>
                                  <a:moveTo>
                                    <a:pt x="127070" y="-123"/>
                                  </a:moveTo>
                                  <a:lnTo>
                                    <a:pt x="392637" y="47470"/>
                                  </a:lnTo>
                                </a:path>
                              </a:pathLst>
                            </a:custGeom>
                            <a:noFill/>
                            <a:ln w="8575" cap="rnd">
                              <a:solidFill>
                                <a:srgbClr val="8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81" name="Freeform: Shape 81"/>
                          <wps:cNvSpPr/>
                          <wps:spPr>
                            <a:xfrm>
                              <a:off x="2247958" y="1318574"/>
                              <a:ext cx="905700" cy="270174"/>
                            </a:xfrm>
                            <a:custGeom>
                              <a:avLst/>
                              <a:gdLst>
                                <a:gd name="connsiteX0" fmla="*/ -344 w 905700"/>
                                <a:gd name="connsiteY0" fmla="*/ 21370 h 270174"/>
                                <a:gd name="connsiteX1" fmla="*/ 326888 w 905700"/>
                                <a:gd name="connsiteY1" fmla="*/ 79175 h 270174"/>
                                <a:gd name="connsiteX2" fmla="*/ 680539 w 905700"/>
                                <a:gd name="connsiteY2" fmla="*/ 165729 h 270174"/>
                                <a:gd name="connsiteX3" fmla="*/ 885402 w 905700"/>
                                <a:gd name="connsiteY3" fmla="*/ 270052 h 270174"/>
                                <a:gd name="connsiteX4" fmla="*/ 481675 w 905700"/>
                                <a:gd name="connsiteY4" fmla="*/ -123 h 270174"/>
                                <a:gd name="connsiteX5" fmla="*/ 905356 w 905700"/>
                                <a:gd name="connsiteY5" fmla="*/ 184083 h 27017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905700" h="270174">
                                  <a:moveTo>
                                    <a:pt x="-344" y="21370"/>
                                  </a:moveTo>
                                  <a:lnTo>
                                    <a:pt x="326888" y="79175"/>
                                  </a:lnTo>
                                  <a:moveTo>
                                    <a:pt x="680539" y="165729"/>
                                  </a:moveTo>
                                  <a:lnTo>
                                    <a:pt x="885402" y="270052"/>
                                  </a:lnTo>
                                  <a:moveTo>
                                    <a:pt x="481675" y="-123"/>
                                  </a:moveTo>
                                  <a:cubicBezTo>
                                    <a:pt x="647440" y="29184"/>
                                    <a:pt x="792736" y="85271"/>
                                    <a:pt x="905356" y="184083"/>
                                  </a:cubicBezTo>
                                </a:path>
                              </a:pathLst>
                            </a:custGeom>
                            <a:noFill/>
                            <a:ln w="8575" cap="rnd">
                              <a:solidFill>
                                <a:srgbClr val="8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82" name="Freeform: Shape 82"/>
                          <wps:cNvSpPr/>
                          <wps:spPr>
                            <a:xfrm>
                              <a:off x="2768595" y="1197161"/>
                              <a:ext cx="367629" cy="75325"/>
                            </a:xfrm>
                            <a:custGeom>
                              <a:avLst/>
                              <a:gdLst>
                                <a:gd name="connsiteX0" fmla="*/ -344 w 367629"/>
                                <a:gd name="connsiteY0" fmla="*/ -123 h 75325"/>
                                <a:gd name="connsiteX1" fmla="*/ 367285 w 367629"/>
                                <a:gd name="connsiteY1" fmla="*/ 75203 h 75325"/>
                              </a:gdLst>
                              <a:ahLst/>
                              <a:cxnLst>
                                <a:cxn ang="0">
                                  <a:pos x="connsiteX0" y="connsiteY0"/>
                                </a:cxn>
                                <a:cxn ang="0">
                                  <a:pos x="connsiteX1" y="connsiteY1"/>
                                </a:cxn>
                              </a:cxnLst>
                              <a:rect l="l" t="t" r="r" b="b"/>
                              <a:pathLst>
                                <a:path w="367629" h="75325">
                                  <a:moveTo>
                                    <a:pt x="-344" y="-123"/>
                                  </a:moveTo>
                                  <a:cubicBezTo>
                                    <a:pt x="105105" y="19160"/>
                                    <a:pt x="255602" y="63357"/>
                                    <a:pt x="367285" y="75203"/>
                                  </a:cubicBezTo>
                                </a:path>
                              </a:pathLst>
                            </a:custGeom>
                            <a:noFill/>
                            <a:ln w="8575" cap="rnd">
                              <a:solidFill>
                                <a:srgbClr val="8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83" name="Freeform: Shape 83"/>
                          <wps:cNvSpPr/>
                          <wps:spPr>
                            <a:xfrm>
                              <a:off x="2674150" y="1396763"/>
                              <a:ext cx="184395" cy="62164"/>
                            </a:xfrm>
                            <a:custGeom>
                              <a:avLst/>
                              <a:gdLst>
                                <a:gd name="connsiteX0" fmla="*/ -344 w 184395"/>
                                <a:gd name="connsiteY0" fmla="*/ -123 h 62164"/>
                                <a:gd name="connsiteX1" fmla="*/ 184051 w 184395"/>
                                <a:gd name="connsiteY1" fmla="*/ 62042 h 62164"/>
                              </a:gdLst>
                              <a:ahLst/>
                              <a:cxnLst>
                                <a:cxn ang="0">
                                  <a:pos x="connsiteX0" y="connsiteY0"/>
                                </a:cxn>
                                <a:cxn ang="0">
                                  <a:pos x="connsiteX1" y="connsiteY1"/>
                                </a:cxn>
                              </a:cxnLst>
                              <a:rect l="l" t="t" r="r" b="b"/>
                              <a:pathLst>
                                <a:path w="184395" h="62164">
                                  <a:moveTo>
                                    <a:pt x="-344" y="-123"/>
                                  </a:moveTo>
                                  <a:lnTo>
                                    <a:pt x="184051" y="62042"/>
                                  </a:lnTo>
                                </a:path>
                              </a:pathLst>
                            </a:custGeom>
                            <a:noFill/>
                            <a:ln w="8575" cap="rnd">
                              <a:solidFill>
                                <a:srgbClr val="8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84" name="Freeform: Shape 84"/>
                          <wps:cNvSpPr/>
                          <wps:spPr>
                            <a:xfrm>
                              <a:off x="2471074" y="2067424"/>
                              <a:ext cx="297366" cy="634949"/>
                            </a:xfrm>
                            <a:custGeom>
                              <a:avLst/>
                              <a:gdLst>
                                <a:gd name="connsiteX0" fmla="*/ -344 w 297366"/>
                                <a:gd name="connsiteY0" fmla="*/ -123 h 634949"/>
                                <a:gd name="connsiteX1" fmla="*/ 297022 w 297366"/>
                                <a:gd name="connsiteY1" fmla="*/ 634827 h 634949"/>
                              </a:gdLst>
                              <a:ahLst/>
                              <a:cxnLst>
                                <a:cxn ang="0">
                                  <a:pos x="connsiteX0" y="connsiteY0"/>
                                </a:cxn>
                                <a:cxn ang="0">
                                  <a:pos x="connsiteX1" y="connsiteY1"/>
                                </a:cxn>
                              </a:cxnLst>
                              <a:rect l="l" t="t" r="r" b="b"/>
                              <a:pathLst>
                                <a:path w="297366" h="634949">
                                  <a:moveTo>
                                    <a:pt x="-344" y="-123"/>
                                  </a:moveTo>
                                  <a:cubicBezTo>
                                    <a:pt x="74655" y="243883"/>
                                    <a:pt x="173966" y="432018"/>
                                    <a:pt x="297022" y="634827"/>
                                  </a:cubicBezTo>
                                </a:path>
                              </a:pathLst>
                            </a:custGeom>
                            <a:noFill/>
                            <a:ln w="8575" cap="rnd">
                              <a:solidFill>
                                <a:srgbClr val="8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85" name="Freeform: Shape 85"/>
                          <wps:cNvSpPr/>
                          <wps:spPr>
                            <a:xfrm>
                              <a:off x="2346024" y="1454380"/>
                              <a:ext cx="610878" cy="1337006"/>
                            </a:xfrm>
                            <a:custGeom>
                              <a:avLst/>
                              <a:gdLst>
                                <a:gd name="connsiteX0" fmla="*/ -344 w 610878"/>
                                <a:gd name="connsiteY0" fmla="*/ 488663 h 1337006"/>
                                <a:gd name="connsiteX1" fmla="*/ 400365 w 610878"/>
                                <a:gd name="connsiteY1" fmla="*/ 1336884 h 1337006"/>
                                <a:gd name="connsiteX2" fmla="*/ 324497 w 610878"/>
                                <a:gd name="connsiteY2" fmla="*/ -123 h 1337006"/>
                                <a:gd name="connsiteX3" fmla="*/ 610534 w 610878"/>
                                <a:gd name="connsiteY3" fmla="*/ 140050 h 1337006"/>
                              </a:gdLst>
                              <a:ahLst/>
                              <a:cxnLst>
                                <a:cxn ang="0">
                                  <a:pos x="connsiteX0" y="connsiteY0"/>
                                </a:cxn>
                                <a:cxn ang="0">
                                  <a:pos x="connsiteX1" y="connsiteY1"/>
                                </a:cxn>
                                <a:cxn ang="0">
                                  <a:pos x="connsiteX2" y="connsiteY2"/>
                                </a:cxn>
                                <a:cxn ang="0">
                                  <a:pos x="connsiteX3" y="connsiteY3"/>
                                </a:cxn>
                              </a:cxnLst>
                              <a:rect l="l" t="t" r="r" b="b"/>
                              <a:pathLst>
                                <a:path w="610878" h="1337006">
                                  <a:moveTo>
                                    <a:pt x="-344" y="488663"/>
                                  </a:moveTo>
                                  <a:cubicBezTo>
                                    <a:pt x="101442" y="831559"/>
                                    <a:pt x="254106" y="1057519"/>
                                    <a:pt x="400365" y="1336884"/>
                                  </a:cubicBezTo>
                                  <a:moveTo>
                                    <a:pt x="324497" y="-123"/>
                                  </a:moveTo>
                                  <a:cubicBezTo>
                                    <a:pt x="410234" y="34764"/>
                                    <a:pt x="502617" y="71876"/>
                                    <a:pt x="610534" y="140050"/>
                                  </a:cubicBezTo>
                                </a:path>
                              </a:pathLst>
                            </a:custGeom>
                            <a:noFill/>
                            <a:ln w="8575" cap="rnd">
                              <a:solidFill>
                                <a:srgbClr val="8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86" name="Freeform: Shape 86"/>
                          <wps:cNvSpPr/>
                          <wps:spPr>
                            <a:xfrm>
                              <a:off x="1785824" y="859715"/>
                              <a:ext cx="1304853" cy="233859"/>
                            </a:xfrm>
                            <a:custGeom>
                              <a:avLst/>
                              <a:gdLst>
                                <a:gd name="connsiteX0" fmla="*/ -344 w 1304853"/>
                                <a:gd name="connsiteY0" fmla="*/ 214318 h 233859"/>
                                <a:gd name="connsiteX1" fmla="*/ 1304509 w 1304853"/>
                                <a:gd name="connsiteY1" fmla="*/ 147796 h 233859"/>
                                <a:gd name="connsiteX2" fmla="*/ 853912 w 1304853"/>
                                <a:gd name="connsiteY2" fmla="*/ 191330 h 233859"/>
                                <a:gd name="connsiteX3" fmla="*/ 1266486 w 1304853"/>
                                <a:gd name="connsiteY3" fmla="*/ -123 h 233859"/>
                              </a:gdLst>
                              <a:ahLst/>
                              <a:cxnLst>
                                <a:cxn ang="0">
                                  <a:pos x="connsiteX0" y="connsiteY0"/>
                                </a:cxn>
                                <a:cxn ang="0">
                                  <a:pos x="connsiteX1" y="connsiteY1"/>
                                </a:cxn>
                                <a:cxn ang="0">
                                  <a:pos x="connsiteX2" y="connsiteY2"/>
                                </a:cxn>
                                <a:cxn ang="0">
                                  <a:pos x="connsiteX3" y="connsiteY3"/>
                                </a:cxn>
                              </a:cxnLst>
                              <a:rect l="l" t="t" r="r" b="b"/>
                              <a:pathLst>
                                <a:path w="1304853" h="233859">
                                  <a:moveTo>
                                    <a:pt x="-344" y="214318"/>
                                  </a:moveTo>
                                  <a:cubicBezTo>
                                    <a:pt x="415187" y="250486"/>
                                    <a:pt x="1067631" y="240359"/>
                                    <a:pt x="1304509" y="147796"/>
                                  </a:cubicBezTo>
                                  <a:moveTo>
                                    <a:pt x="853912" y="191330"/>
                                  </a:moveTo>
                                  <a:cubicBezTo>
                                    <a:pt x="971689" y="128504"/>
                                    <a:pt x="1142295" y="68059"/>
                                    <a:pt x="1266486" y="-123"/>
                                  </a:cubicBezTo>
                                </a:path>
                              </a:pathLst>
                            </a:custGeom>
                            <a:noFill/>
                            <a:ln w="8575" cap="rnd">
                              <a:solidFill>
                                <a:srgbClr val="8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87" name="Freeform: Shape 87"/>
                          <wps:cNvSpPr/>
                          <wps:spPr>
                            <a:xfrm>
                              <a:off x="1719318" y="1265231"/>
                              <a:ext cx="295948" cy="44600"/>
                            </a:xfrm>
                            <a:custGeom>
                              <a:avLst/>
                              <a:gdLst>
                                <a:gd name="connsiteX0" fmla="*/ -344 w 295948"/>
                                <a:gd name="connsiteY0" fmla="*/ -123 h 44600"/>
                                <a:gd name="connsiteX1" fmla="*/ 295604 w 295948"/>
                                <a:gd name="connsiteY1" fmla="*/ 44478 h 44600"/>
                              </a:gdLst>
                              <a:ahLst/>
                              <a:cxnLst>
                                <a:cxn ang="0">
                                  <a:pos x="connsiteX0" y="connsiteY0"/>
                                </a:cxn>
                                <a:cxn ang="0">
                                  <a:pos x="connsiteX1" y="connsiteY1"/>
                                </a:cxn>
                              </a:cxnLst>
                              <a:rect l="l" t="t" r="r" b="b"/>
                              <a:pathLst>
                                <a:path w="295948" h="44600">
                                  <a:moveTo>
                                    <a:pt x="-344" y="-123"/>
                                  </a:moveTo>
                                  <a:lnTo>
                                    <a:pt x="295604" y="44478"/>
                                  </a:lnTo>
                                </a:path>
                              </a:pathLst>
                            </a:custGeom>
                            <a:noFill/>
                            <a:ln w="8575" cap="rnd">
                              <a:solidFill>
                                <a:srgbClr val="8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88" name="Freeform: Shape 88"/>
                          <wps:cNvSpPr/>
                          <wps:spPr>
                            <a:xfrm>
                              <a:off x="1704222" y="1357003"/>
                              <a:ext cx="266177" cy="77406"/>
                            </a:xfrm>
                            <a:custGeom>
                              <a:avLst/>
                              <a:gdLst>
                                <a:gd name="connsiteX0" fmla="*/ -344 w 266177"/>
                                <a:gd name="connsiteY0" fmla="*/ -123 h 77406"/>
                                <a:gd name="connsiteX1" fmla="*/ 265833 w 266177"/>
                                <a:gd name="connsiteY1" fmla="*/ 77284 h 77406"/>
                              </a:gdLst>
                              <a:ahLst/>
                              <a:cxnLst>
                                <a:cxn ang="0">
                                  <a:pos x="connsiteX0" y="connsiteY0"/>
                                </a:cxn>
                                <a:cxn ang="0">
                                  <a:pos x="connsiteX1" y="connsiteY1"/>
                                </a:cxn>
                              </a:cxnLst>
                              <a:rect l="l" t="t" r="r" b="b"/>
                              <a:pathLst>
                                <a:path w="266177" h="77406">
                                  <a:moveTo>
                                    <a:pt x="-344" y="-123"/>
                                  </a:moveTo>
                                  <a:lnTo>
                                    <a:pt x="265833" y="77284"/>
                                  </a:lnTo>
                                </a:path>
                              </a:pathLst>
                            </a:custGeom>
                            <a:noFill/>
                            <a:ln w="8575" cap="rnd">
                              <a:solidFill>
                                <a:srgbClr val="8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89" name="Freeform: Shape 89"/>
                          <wps:cNvSpPr/>
                          <wps:spPr>
                            <a:xfrm>
                              <a:off x="1750164" y="1143739"/>
                              <a:ext cx="68904" cy="318"/>
                            </a:xfrm>
                            <a:custGeom>
                              <a:avLst/>
                              <a:gdLst>
                                <a:gd name="connsiteX0" fmla="*/ -344 w 68904"/>
                                <a:gd name="connsiteY0" fmla="*/ -123 h 318"/>
                                <a:gd name="connsiteX1" fmla="*/ 68560 w 68904"/>
                                <a:gd name="connsiteY1" fmla="*/ 196 h 318"/>
                              </a:gdLst>
                              <a:ahLst/>
                              <a:cxnLst>
                                <a:cxn ang="0">
                                  <a:pos x="connsiteX0" y="connsiteY0"/>
                                </a:cxn>
                                <a:cxn ang="0">
                                  <a:pos x="connsiteX1" y="connsiteY1"/>
                                </a:cxn>
                              </a:cxnLst>
                              <a:rect l="l" t="t" r="r" b="b"/>
                              <a:pathLst>
                                <a:path w="68904" h="318">
                                  <a:moveTo>
                                    <a:pt x="-344" y="-123"/>
                                  </a:moveTo>
                                  <a:lnTo>
                                    <a:pt x="68560" y="196"/>
                                  </a:lnTo>
                                </a:path>
                              </a:pathLst>
                            </a:custGeom>
                            <a:noFill/>
                            <a:ln w="8575" cap="rnd">
                              <a:solidFill>
                                <a:srgbClr val="8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90" name="Freeform: Shape 90"/>
                          <wps:cNvSpPr/>
                          <wps:spPr>
                            <a:xfrm>
                              <a:off x="1857135" y="1151339"/>
                              <a:ext cx="118585" cy="6464"/>
                            </a:xfrm>
                            <a:custGeom>
                              <a:avLst/>
                              <a:gdLst>
                                <a:gd name="connsiteX0" fmla="*/ -344 w 118585"/>
                                <a:gd name="connsiteY0" fmla="*/ -123 h 6464"/>
                                <a:gd name="connsiteX1" fmla="*/ 118241 w 118585"/>
                                <a:gd name="connsiteY1" fmla="*/ 6342 h 6464"/>
                              </a:gdLst>
                              <a:ahLst/>
                              <a:cxnLst>
                                <a:cxn ang="0">
                                  <a:pos x="connsiteX0" y="connsiteY0"/>
                                </a:cxn>
                                <a:cxn ang="0">
                                  <a:pos x="connsiteX1" y="connsiteY1"/>
                                </a:cxn>
                              </a:cxnLst>
                              <a:rect l="l" t="t" r="r" b="b"/>
                              <a:pathLst>
                                <a:path w="118585" h="6464">
                                  <a:moveTo>
                                    <a:pt x="-344" y="-123"/>
                                  </a:moveTo>
                                  <a:lnTo>
                                    <a:pt x="118241" y="6342"/>
                                  </a:lnTo>
                                </a:path>
                              </a:pathLst>
                            </a:custGeom>
                            <a:noFill/>
                            <a:ln w="8575" cap="rnd">
                              <a:solidFill>
                                <a:srgbClr val="8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91" name="Freeform: Shape 91"/>
                          <wps:cNvSpPr/>
                          <wps:spPr>
                            <a:xfrm>
                              <a:off x="1703053" y="1485758"/>
                              <a:ext cx="613242" cy="598129"/>
                            </a:xfrm>
                            <a:custGeom>
                              <a:avLst/>
                              <a:gdLst>
                                <a:gd name="connsiteX0" fmla="*/ 612898 w 613242"/>
                                <a:gd name="connsiteY0" fmla="*/ 598007 h 598129"/>
                                <a:gd name="connsiteX1" fmla="*/ -344 w 613242"/>
                                <a:gd name="connsiteY1" fmla="*/ -123 h 598129"/>
                              </a:gdLst>
                              <a:ahLst/>
                              <a:cxnLst>
                                <a:cxn ang="0">
                                  <a:pos x="connsiteX0" y="connsiteY0"/>
                                </a:cxn>
                                <a:cxn ang="0">
                                  <a:pos x="connsiteX1" y="connsiteY1"/>
                                </a:cxn>
                              </a:cxnLst>
                              <a:rect l="l" t="t" r="r" b="b"/>
                              <a:pathLst>
                                <a:path w="613242" h="598129">
                                  <a:moveTo>
                                    <a:pt x="612898" y="598007"/>
                                  </a:moveTo>
                                  <a:cubicBezTo>
                                    <a:pt x="530660" y="420300"/>
                                    <a:pt x="220742" y="96618"/>
                                    <a:pt x="-344" y="-123"/>
                                  </a:cubicBezTo>
                                </a:path>
                              </a:pathLst>
                            </a:custGeom>
                            <a:noFill/>
                            <a:ln w="8575" cap="rnd">
                              <a:solidFill>
                                <a:srgbClr val="8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92" name="Freeform: Shape 92"/>
                          <wps:cNvSpPr/>
                          <wps:spPr>
                            <a:xfrm>
                              <a:off x="1258568" y="1396858"/>
                              <a:ext cx="62198" cy="52329"/>
                            </a:xfrm>
                            <a:custGeom>
                              <a:avLst/>
                              <a:gdLst>
                                <a:gd name="connsiteX0" fmla="*/ 61854 w 62198"/>
                                <a:gd name="connsiteY0" fmla="*/ -123 h 52329"/>
                                <a:gd name="connsiteX1" fmla="*/ 43869 w 62198"/>
                                <a:gd name="connsiteY1" fmla="*/ 22393 h 52329"/>
                                <a:gd name="connsiteX2" fmla="*/ -344 w 62198"/>
                                <a:gd name="connsiteY2" fmla="*/ 52207 h 52329"/>
                              </a:gdLst>
                              <a:ahLst/>
                              <a:cxnLst>
                                <a:cxn ang="0">
                                  <a:pos x="connsiteX0" y="connsiteY0"/>
                                </a:cxn>
                                <a:cxn ang="0">
                                  <a:pos x="connsiteX1" y="connsiteY1"/>
                                </a:cxn>
                                <a:cxn ang="0">
                                  <a:pos x="connsiteX2" y="connsiteY2"/>
                                </a:cxn>
                              </a:cxnLst>
                              <a:rect l="l" t="t" r="r" b="b"/>
                              <a:pathLst>
                                <a:path w="62198" h="52329">
                                  <a:moveTo>
                                    <a:pt x="61854" y="-123"/>
                                  </a:moveTo>
                                  <a:lnTo>
                                    <a:pt x="43869" y="22393"/>
                                  </a:lnTo>
                                  <a:lnTo>
                                    <a:pt x="-344" y="52207"/>
                                  </a:lnTo>
                                </a:path>
                              </a:pathLst>
                            </a:custGeom>
                            <a:noFill/>
                            <a:ln w="6002" cap="flat">
                              <a:solidFill>
                                <a:srgbClr val="5F8DD3"/>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93" name="Freeform: Shape 93"/>
                          <wps:cNvSpPr/>
                          <wps:spPr>
                            <a:xfrm>
                              <a:off x="1239345" y="1342560"/>
                              <a:ext cx="69858" cy="55260"/>
                            </a:xfrm>
                            <a:custGeom>
                              <a:avLst/>
                              <a:gdLst>
                                <a:gd name="connsiteX0" fmla="*/ 69514 w 69858"/>
                                <a:gd name="connsiteY0" fmla="*/ -123 h 55260"/>
                                <a:gd name="connsiteX1" fmla="*/ 46465 w 69858"/>
                                <a:gd name="connsiteY1" fmla="*/ 23235 h 55260"/>
                                <a:gd name="connsiteX2" fmla="*/ -344 w 69858"/>
                                <a:gd name="connsiteY2" fmla="*/ 55138 h 55260"/>
                              </a:gdLst>
                              <a:ahLst/>
                              <a:cxnLst>
                                <a:cxn ang="0">
                                  <a:pos x="connsiteX0" y="connsiteY0"/>
                                </a:cxn>
                                <a:cxn ang="0">
                                  <a:pos x="connsiteX1" y="connsiteY1"/>
                                </a:cxn>
                                <a:cxn ang="0">
                                  <a:pos x="connsiteX2" y="connsiteY2"/>
                                </a:cxn>
                              </a:cxnLst>
                              <a:rect l="l" t="t" r="r" b="b"/>
                              <a:pathLst>
                                <a:path w="69858" h="55260">
                                  <a:moveTo>
                                    <a:pt x="69514" y="-123"/>
                                  </a:moveTo>
                                  <a:cubicBezTo>
                                    <a:pt x="60117" y="4236"/>
                                    <a:pt x="50816" y="8775"/>
                                    <a:pt x="46465" y="23235"/>
                                  </a:cubicBezTo>
                                  <a:lnTo>
                                    <a:pt x="-344" y="55138"/>
                                  </a:lnTo>
                                </a:path>
                              </a:pathLst>
                            </a:custGeom>
                            <a:noFill/>
                            <a:ln w="6002" cap="flat">
                              <a:solidFill>
                                <a:srgbClr val="5F8DD3"/>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94" name="Freeform: Shape 94"/>
                          <wps:cNvSpPr/>
                          <wps:spPr>
                            <a:xfrm>
                              <a:off x="1230499" y="1269452"/>
                              <a:ext cx="61106" cy="67322"/>
                            </a:xfrm>
                            <a:custGeom>
                              <a:avLst/>
                              <a:gdLst>
                                <a:gd name="connsiteX0" fmla="*/ 60762 w 61106"/>
                                <a:gd name="connsiteY0" fmla="*/ -123 h 67322"/>
                                <a:gd name="connsiteX1" fmla="*/ -344 w 61106"/>
                                <a:gd name="connsiteY1" fmla="*/ 67200 h 67322"/>
                              </a:gdLst>
                              <a:ahLst/>
                              <a:cxnLst>
                                <a:cxn ang="0">
                                  <a:pos x="connsiteX0" y="connsiteY0"/>
                                </a:cxn>
                                <a:cxn ang="0">
                                  <a:pos x="connsiteX1" y="connsiteY1"/>
                                </a:cxn>
                              </a:cxnLst>
                              <a:rect l="l" t="t" r="r" b="b"/>
                              <a:pathLst>
                                <a:path w="61106" h="67322">
                                  <a:moveTo>
                                    <a:pt x="60762" y="-123"/>
                                  </a:moveTo>
                                  <a:lnTo>
                                    <a:pt x="-344" y="67200"/>
                                  </a:lnTo>
                                </a:path>
                              </a:pathLst>
                            </a:custGeom>
                            <a:noFill/>
                            <a:ln w="6002" cap="flat">
                              <a:solidFill>
                                <a:srgbClr val="5F8DD3"/>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95" name="Freeform: Shape 95"/>
                          <wps:cNvSpPr/>
                          <wps:spPr>
                            <a:xfrm>
                              <a:off x="1216409" y="1217260"/>
                              <a:ext cx="59842" cy="73907"/>
                            </a:xfrm>
                            <a:custGeom>
                              <a:avLst/>
                              <a:gdLst>
                                <a:gd name="connsiteX0" fmla="*/ 59498 w 59842"/>
                                <a:gd name="connsiteY0" fmla="*/ -123 h 73907"/>
                                <a:gd name="connsiteX1" fmla="*/ -344 w 59842"/>
                                <a:gd name="connsiteY1" fmla="*/ 73785 h 73907"/>
                              </a:gdLst>
                              <a:ahLst/>
                              <a:cxnLst>
                                <a:cxn ang="0">
                                  <a:pos x="connsiteX0" y="connsiteY0"/>
                                </a:cxn>
                                <a:cxn ang="0">
                                  <a:pos x="connsiteX1" y="connsiteY1"/>
                                </a:cxn>
                              </a:cxnLst>
                              <a:rect l="l" t="t" r="r" b="b"/>
                              <a:pathLst>
                                <a:path w="59842" h="73907">
                                  <a:moveTo>
                                    <a:pt x="59498" y="-123"/>
                                  </a:moveTo>
                                  <a:cubicBezTo>
                                    <a:pt x="38763" y="12678"/>
                                    <a:pt x="9628" y="38907"/>
                                    <a:pt x="-344" y="73785"/>
                                  </a:cubicBezTo>
                                </a:path>
                              </a:pathLst>
                            </a:custGeom>
                            <a:noFill/>
                            <a:ln w="6002" cap="flat">
                              <a:solidFill>
                                <a:srgbClr val="5F8DD3"/>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96" name="Freeform: Shape 96"/>
                          <wps:cNvSpPr/>
                          <wps:spPr>
                            <a:xfrm>
                              <a:off x="1211070" y="1168068"/>
                              <a:ext cx="66488" cy="63231"/>
                            </a:xfrm>
                            <a:custGeom>
                              <a:avLst/>
                              <a:gdLst>
                                <a:gd name="connsiteX0" fmla="*/ 66144 w 66488"/>
                                <a:gd name="connsiteY0" fmla="*/ -121 h 63231"/>
                                <a:gd name="connsiteX1" fmla="*/ -344 w 66488"/>
                                <a:gd name="connsiteY1" fmla="*/ 63109 h 63231"/>
                              </a:gdLst>
                              <a:ahLst/>
                              <a:cxnLst>
                                <a:cxn ang="0">
                                  <a:pos x="connsiteX0" y="connsiteY0"/>
                                </a:cxn>
                                <a:cxn ang="0">
                                  <a:pos x="connsiteX1" y="connsiteY1"/>
                                </a:cxn>
                              </a:cxnLst>
                              <a:rect l="l" t="t" r="r" b="b"/>
                              <a:pathLst>
                                <a:path w="66488" h="63231">
                                  <a:moveTo>
                                    <a:pt x="66144" y="-121"/>
                                  </a:moveTo>
                                  <a:cubicBezTo>
                                    <a:pt x="43981" y="-345"/>
                                    <a:pt x="21818" y="32229"/>
                                    <a:pt x="-344" y="63109"/>
                                  </a:cubicBezTo>
                                </a:path>
                              </a:pathLst>
                            </a:custGeom>
                            <a:noFill/>
                            <a:ln w="6002" cap="flat">
                              <a:solidFill>
                                <a:srgbClr val="5F8DD3"/>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97" name="Freeform: Shape 97"/>
                          <wps:cNvSpPr/>
                          <wps:spPr>
                            <a:xfrm>
                              <a:off x="1218532" y="1105466"/>
                              <a:ext cx="63625" cy="57453"/>
                            </a:xfrm>
                            <a:custGeom>
                              <a:avLst/>
                              <a:gdLst>
                                <a:gd name="connsiteX0" fmla="*/ 63281 w 63625"/>
                                <a:gd name="connsiteY0" fmla="*/ -123 h 57453"/>
                                <a:gd name="connsiteX1" fmla="*/ -344 w 63625"/>
                                <a:gd name="connsiteY1" fmla="*/ 57331 h 57453"/>
                              </a:gdLst>
                              <a:ahLst/>
                              <a:cxnLst>
                                <a:cxn ang="0">
                                  <a:pos x="connsiteX0" y="connsiteY0"/>
                                </a:cxn>
                                <a:cxn ang="0">
                                  <a:pos x="connsiteX1" y="connsiteY1"/>
                                </a:cxn>
                              </a:cxnLst>
                              <a:rect l="l" t="t" r="r" b="b"/>
                              <a:pathLst>
                                <a:path w="63625" h="57453">
                                  <a:moveTo>
                                    <a:pt x="63281" y="-123"/>
                                  </a:moveTo>
                                  <a:cubicBezTo>
                                    <a:pt x="46474" y="13237"/>
                                    <a:pt x="15431" y="26433"/>
                                    <a:pt x="-344" y="57331"/>
                                  </a:cubicBezTo>
                                </a:path>
                              </a:pathLst>
                            </a:custGeom>
                            <a:noFill/>
                            <a:ln w="6002" cap="flat">
                              <a:solidFill>
                                <a:srgbClr val="5F8DD3"/>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98" name="Freeform: Shape 98"/>
                          <wps:cNvSpPr/>
                          <wps:spPr>
                            <a:xfrm>
                              <a:off x="1236903" y="1040585"/>
                              <a:ext cx="70030" cy="51847"/>
                            </a:xfrm>
                            <a:custGeom>
                              <a:avLst/>
                              <a:gdLst>
                                <a:gd name="connsiteX0" fmla="*/ 69686 w 70030"/>
                                <a:gd name="connsiteY0" fmla="*/ -123 h 51847"/>
                                <a:gd name="connsiteX1" fmla="*/ -344 w 70030"/>
                                <a:gd name="connsiteY1" fmla="*/ 51725 h 51847"/>
                              </a:gdLst>
                              <a:ahLst/>
                              <a:cxnLst>
                                <a:cxn ang="0">
                                  <a:pos x="connsiteX0" y="connsiteY0"/>
                                </a:cxn>
                                <a:cxn ang="0">
                                  <a:pos x="connsiteX1" y="connsiteY1"/>
                                </a:cxn>
                              </a:cxnLst>
                              <a:rect l="l" t="t" r="r" b="b"/>
                              <a:pathLst>
                                <a:path w="70030" h="51847">
                                  <a:moveTo>
                                    <a:pt x="69686" y="-123"/>
                                  </a:moveTo>
                                  <a:cubicBezTo>
                                    <a:pt x="69686" y="-123"/>
                                    <a:pt x="24845" y="13504"/>
                                    <a:pt x="-344" y="51725"/>
                                  </a:cubicBezTo>
                                </a:path>
                              </a:pathLst>
                            </a:custGeom>
                            <a:noFill/>
                            <a:ln w="6002" cap="flat">
                              <a:solidFill>
                                <a:srgbClr val="5F8DD3"/>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99" name="Freeform: Shape 99"/>
                          <wps:cNvSpPr/>
                          <wps:spPr>
                            <a:xfrm>
                              <a:off x="1700122" y="836938"/>
                              <a:ext cx="330293" cy="770931"/>
                            </a:xfrm>
                            <a:custGeom>
                              <a:avLst/>
                              <a:gdLst>
                                <a:gd name="connsiteX0" fmla="*/ -344 w 330293"/>
                                <a:gd name="connsiteY0" fmla="*/ 286 h 770931"/>
                                <a:gd name="connsiteX1" fmla="*/ 137137 w 330293"/>
                                <a:gd name="connsiteY1" fmla="*/ 770809 h 770931"/>
                              </a:gdLst>
                              <a:ahLst/>
                              <a:cxnLst>
                                <a:cxn ang="0">
                                  <a:pos x="connsiteX0" y="connsiteY0"/>
                                </a:cxn>
                                <a:cxn ang="0">
                                  <a:pos x="connsiteX1" y="connsiteY1"/>
                                </a:cxn>
                              </a:cxnLst>
                              <a:rect l="l" t="t" r="r" b="b"/>
                              <a:pathLst>
                                <a:path w="330293" h="770931">
                                  <a:moveTo>
                                    <a:pt x="-344" y="286"/>
                                  </a:moveTo>
                                  <a:cubicBezTo>
                                    <a:pt x="213503" y="-15980"/>
                                    <a:pt x="543848" y="457254"/>
                                    <a:pt x="137137" y="770809"/>
                                  </a:cubicBezTo>
                                </a:path>
                              </a:pathLst>
                            </a:custGeom>
                            <a:noFill/>
                            <a:ln w="8575" cap="flat">
                              <a:solidFill>
                                <a:srgbClr val="000000"/>
                              </a:solidFill>
                              <a:custDash>
                                <a:ds d="450000" sp="450000"/>
                              </a:custDash>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00" name="Freeform: Shape 100"/>
                          <wps:cNvSpPr/>
                          <wps:spPr>
                            <a:xfrm>
                              <a:off x="1880588" y="1157873"/>
                              <a:ext cx="189316" cy="457673"/>
                            </a:xfrm>
                            <a:custGeom>
                              <a:avLst/>
                              <a:gdLst>
                                <a:gd name="connsiteX0" fmla="*/ 185477 w 189316"/>
                                <a:gd name="connsiteY0" fmla="*/ -123 h 457673"/>
                                <a:gd name="connsiteX1" fmla="*/ -344 w 189316"/>
                                <a:gd name="connsiteY1" fmla="*/ 457550 h 457673"/>
                              </a:gdLst>
                              <a:ahLst/>
                              <a:cxnLst>
                                <a:cxn ang="0">
                                  <a:pos x="connsiteX0" y="connsiteY0"/>
                                </a:cxn>
                                <a:cxn ang="0">
                                  <a:pos x="connsiteX1" y="connsiteY1"/>
                                </a:cxn>
                              </a:cxnLst>
                              <a:rect l="l" t="t" r="r" b="b"/>
                              <a:pathLst>
                                <a:path w="189316" h="457673">
                                  <a:moveTo>
                                    <a:pt x="185477" y="-123"/>
                                  </a:moveTo>
                                  <a:cubicBezTo>
                                    <a:pt x="206806" y="153779"/>
                                    <a:pt x="128746" y="409640"/>
                                    <a:pt x="-344" y="457550"/>
                                  </a:cubicBezTo>
                                </a:path>
                              </a:pathLst>
                            </a:custGeom>
                            <a:noFill/>
                            <a:ln w="8575" cap="flat">
                              <a:solidFill>
                                <a:srgbClr val="000000"/>
                              </a:solidFill>
                              <a:custDash>
                                <a:ds d="450000" sp="450000"/>
                              </a:custDash>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01" name="Freeform: Shape 101"/>
                          <wps:cNvSpPr/>
                          <wps:spPr>
                            <a:xfrm>
                              <a:off x="1309461" y="1416657"/>
                              <a:ext cx="951925" cy="665949"/>
                            </a:xfrm>
                            <a:custGeom>
                              <a:avLst/>
                              <a:gdLst>
                                <a:gd name="connsiteX0" fmla="*/ 951581 w 951925"/>
                                <a:gd name="connsiteY0" fmla="*/ 665827 h 665949"/>
                                <a:gd name="connsiteX1" fmla="*/ 99732 w 951925"/>
                                <a:gd name="connsiteY1" fmla="*/ 21911 h 665949"/>
                                <a:gd name="connsiteX2" fmla="*/ -344 w 951925"/>
                                <a:gd name="connsiteY2" fmla="*/ 24919 h 665949"/>
                              </a:gdLst>
                              <a:ahLst/>
                              <a:cxnLst>
                                <a:cxn ang="0">
                                  <a:pos x="connsiteX0" y="connsiteY0"/>
                                </a:cxn>
                                <a:cxn ang="0">
                                  <a:pos x="connsiteX1" y="connsiteY1"/>
                                </a:cxn>
                                <a:cxn ang="0">
                                  <a:pos x="connsiteX2" y="connsiteY2"/>
                                </a:cxn>
                              </a:cxnLst>
                              <a:rect l="l" t="t" r="r" b="b"/>
                              <a:pathLst>
                                <a:path w="951925" h="665949">
                                  <a:moveTo>
                                    <a:pt x="951581" y="665827"/>
                                  </a:moveTo>
                                  <a:cubicBezTo>
                                    <a:pt x="832291" y="445170"/>
                                    <a:pt x="384874" y="9686"/>
                                    <a:pt x="99732" y="21911"/>
                                  </a:cubicBezTo>
                                  <a:cubicBezTo>
                                    <a:pt x="70056" y="-9425"/>
                                    <a:pt x="18930" y="-6365"/>
                                    <a:pt x="-344" y="24919"/>
                                  </a:cubicBezTo>
                                </a:path>
                              </a:pathLst>
                            </a:custGeom>
                            <a:noFill/>
                            <a:ln w="8575" cap="flat">
                              <a:solidFill>
                                <a:srgbClr val="0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02" name="Freeform: Shape 102"/>
                          <wps:cNvSpPr/>
                          <wps:spPr>
                            <a:xfrm>
                              <a:off x="1334728" y="1104233"/>
                              <a:ext cx="397073" cy="75149"/>
                            </a:xfrm>
                            <a:custGeom>
                              <a:avLst/>
                              <a:gdLst>
                                <a:gd name="connsiteX0" fmla="*/ 396729 w 397073"/>
                                <a:gd name="connsiteY0" fmla="*/ 75027 h 75149"/>
                                <a:gd name="connsiteX1" fmla="*/ 50420 w 397073"/>
                                <a:gd name="connsiteY1" fmla="*/ 24374 h 75149"/>
                                <a:gd name="connsiteX2" fmla="*/ -344 w 397073"/>
                                <a:gd name="connsiteY2" fmla="*/ -93 h 75149"/>
                              </a:gdLst>
                              <a:ahLst/>
                              <a:cxnLst>
                                <a:cxn ang="0">
                                  <a:pos x="connsiteX0" y="connsiteY0"/>
                                </a:cxn>
                                <a:cxn ang="0">
                                  <a:pos x="connsiteX1" y="connsiteY1"/>
                                </a:cxn>
                                <a:cxn ang="0">
                                  <a:pos x="connsiteX2" y="connsiteY2"/>
                                </a:cxn>
                              </a:cxnLst>
                              <a:rect l="l" t="t" r="r" b="b"/>
                              <a:pathLst>
                                <a:path w="397073" h="75149">
                                  <a:moveTo>
                                    <a:pt x="396729" y="75027"/>
                                  </a:moveTo>
                                  <a:cubicBezTo>
                                    <a:pt x="351560" y="73737"/>
                                    <a:pt x="50420" y="24374"/>
                                    <a:pt x="50420" y="24374"/>
                                  </a:cubicBezTo>
                                  <a:cubicBezTo>
                                    <a:pt x="33132" y="1300"/>
                                    <a:pt x="20279" y="-402"/>
                                    <a:pt x="-344" y="-93"/>
                                  </a:cubicBezTo>
                                </a:path>
                              </a:pathLst>
                            </a:custGeom>
                            <a:noFill/>
                            <a:ln w="6002" cap="flat">
                              <a:solidFill>
                                <a:srgbClr val="5F8DD3"/>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03" name="Freeform: Shape 103"/>
                          <wps:cNvSpPr/>
                          <wps:spPr>
                            <a:xfrm>
                              <a:off x="1330171" y="1255353"/>
                              <a:ext cx="374050" cy="101649"/>
                            </a:xfrm>
                            <a:custGeom>
                              <a:avLst/>
                              <a:gdLst>
                                <a:gd name="connsiteX0" fmla="*/ 373706 w 374050"/>
                                <a:gd name="connsiteY0" fmla="*/ 101527 h 101649"/>
                                <a:gd name="connsiteX1" fmla="*/ 41600 w 374050"/>
                                <a:gd name="connsiteY1" fmla="*/ 15704 h 101649"/>
                                <a:gd name="connsiteX2" fmla="*/ -344 w 374050"/>
                                <a:gd name="connsiteY2" fmla="*/ -114 h 101649"/>
                              </a:gdLst>
                              <a:ahLst/>
                              <a:cxnLst>
                                <a:cxn ang="0">
                                  <a:pos x="connsiteX0" y="connsiteY0"/>
                                </a:cxn>
                                <a:cxn ang="0">
                                  <a:pos x="connsiteX1" y="connsiteY1"/>
                                </a:cxn>
                                <a:cxn ang="0">
                                  <a:pos x="connsiteX2" y="connsiteY2"/>
                                </a:cxn>
                              </a:cxnLst>
                              <a:rect l="l" t="t" r="r" b="b"/>
                              <a:pathLst>
                                <a:path w="374050" h="101649">
                                  <a:moveTo>
                                    <a:pt x="373706" y="101527"/>
                                  </a:moveTo>
                                  <a:lnTo>
                                    <a:pt x="41600" y="15704"/>
                                  </a:lnTo>
                                  <a:cubicBezTo>
                                    <a:pt x="41600" y="15704"/>
                                    <a:pt x="22343" y="-552"/>
                                    <a:pt x="-344" y="-114"/>
                                  </a:cubicBezTo>
                                </a:path>
                              </a:pathLst>
                            </a:custGeom>
                            <a:noFill/>
                            <a:ln w="6002" cap="flat">
                              <a:solidFill>
                                <a:srgbClr val="5F8DD3"/>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04" name="Freeform: Shape 104"/>
                          <wps:cNvSpPr/>
                          <wps:spPr>
                            <a:xfrm>
                              <a:off x="1450047" y="1326458"/>
                              <a:ext cx="255877" cy="68199"/>
                            </a:xfrm>
                            <a:custGeom>
                              <a:avLst/>
                              <a:gdLst>
                                <a:gd name="connsiteX0" fmla="*/ 255533 w 255877"/>
                                <a:gd name="connsiteY0" fmla="*/ 68077 h 68199"/>
                                <a:gd name="connsiteX1" fmla="*/ -344 w 255877"/>
                                <a:gd name="connsiteY1" fmla="*/ -123 h 68199"/>
                              </a:gdLst>
                              <a:ahLst/>
                              <a:cxnLst>
                                <a:cxn ang="0">
                                  <a:pos x="connsiteX0" y="connsiteY0"/>
                                </a:cxn>
                                <a:cxn ang="0">
                                  <a:pos x="connsiteX1" y="connsiteY1"/>
                                </a:cxn>
                              </a:cxnLst>
                              <a:rect l="l" t="t" r="r" b="b"/>
                              <a:pathLst>
                                <a:path w="255877" h="68199">
                                  <a:moveTo>
                                    <a:pt x="255533" y="68077"/>
                                  </a:moveTo>
                                  <a:cubicBezTo>
                                    <a:pt x="229725" y="55173"/>
                                    <a:pt x="-344" y="-123"/>
                                    <a:pt x="-344" y="-123"/>
                                  </a:cubicBezTo>
                                </a:path>
                              </a:pathLst>
                            </a:custGeom>
                            <a:noFill/>
                            <a:ln w="6002" cap="flat">
                              <a:solidFill>
                                <a:srgbClr val="5F8DD3"/>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05" name="Freeform: Shape 105"/>
                          <wps:cNvSpPr/>
                          <wps:spPr>
                            <a:xfrm>
                              <a:off x="1359831" y="1033985"/>
                              <a:ext cx="409452" cy="75143"/>
                            </a:xfrm>
                            <a:custGeom>
                              <a:avLst/>
                              <a:gdLst>
                                <a:gd name="connsiteX0" fmla="*/ 409108 w 409452"/>
                                <a:gd name="connsiteY0" fmla="*/ 75021 h 75143"/>
                                <a:gd name="connsiteX1" fmla="*/ 46225 w 409452"/>
                                <a:gd name="connsiteY1" fmla="*/ 28151 h 75143"/>
                                <a:gd name="connsiteX2" fmla="*/ -344 w 409452"/>
                                <a:gd name="connsiteY2" fmla="*/ -13 h 75143"/>
                              </a:gdLst>
                              <a:ahLst/>
                              <a:cxnLst>
                                <a:cxn ang="0">
                                  <a:pos x="connsiteX0" y="connsiteY0"/>
                                </a:cxn>
                                <a:cxn ang="0">
                                  <a:pos x="connsiteX1" y="connsiteY1"/>
                                </a:cxn>
                                <a:cxn ang="0">
                                  <a:pos x="connsiteX2" y="connsiteY2"/>
                                </a:cxn>
                              </a:cxnLst>
                              <a:rect l="l" t="t" r="r" b="b"/>
                              <a:pathLst>
                                <a:path w="409452" h="75143">
                                  <a:moveTo>
                                    <a:pt x="409108" y="75021"/>
                                  </a:moveTo>
                                  <a:lnTo>
                                    <a:pt x="46225" y="28151"/>
                                  </a:lnTo>
                                  <a:cubicBezTo>
                                    <a:pt x="32865" y="14206"/>
                                    <a:pt x="34267" y="-1595"/>
                                    <a:pt x="-344" y="-13"/>
                                  </a:cubicBezTo>
                                </a:path>
                              </a:pathLst>
                            </a:custGeom>
                            <a:noFill/>
                            <a:ln w="6002" cap="flat">
                              <a:solidFill>
                                <a:srgbClr val="5F8DD3"/>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06" name="Freeform: Shape 106"/>
                          <wps:cNvSpPr/>
                          <wps:spPr>
                            <a:xfrm>
                              <a:off x="1401053" y="971294"/>
                              <a:ext cx="409255" cy="73262"/>
                            </a:xfrm>
                            <a:custGeom>
                              <a:avLst/>
                              <a:gdLst>
                                <a:gd name="connsiteX0" fmla="*/ 408911 w 409255"/>
                                <a:gd name="connsiteY0" fmla="*/ 73140 h 73262"/>
                                <a:gd name="connsiteX1" fmla="*/ 32814 w 409255"/>
                                <a:gd name="connsiteY1" fmla="*/ 21774 h 73262"/>
                                <a:gd name="connsiteX2" fmla="*/ -344 w 409255"/>
                                <a:gd name="connsiteY2" fmla="*/ -123 h 73262"/>
                              </a:gdLst>
                              <a:ahLst/>
                              <a:cxnLst>
                                <a:cxn ang="0">
                                  <a:pos x="connsiteX0" y="connsiteY0"/>
                                </a:cxn>
                                <a:cxn ang="0">
                                  <a:pos x="connsiteX1" y="connsiteY1"/>
                                </a:cxn>
                                <a:cxn ang="0">
                                  <a:pos x="connsiteX2" y="connsiteY2"/>
                                </a:cxn>
                              </a:cxnLst>
                              <a:rect l="l" t="t" r="r" b="b"/>
                              <a:pathLst>
                                <a:path w="409255" h="73262">
                                  <a:moveTo>
                                    <a:pt x="408911" y="73140"/>
                                  </a:moveTo>
                                  <a:lnTo>
                                    <a:pt x="32814" y="21774"/>
                                  </a:lnTo>
                                  <a:lnTo>
                                    <a:pt x="-344" y="-123"/>
                                  </a:lnTo>
                                </a:path>
                              </a:pathLst>
                            </a:custGeom>
                            <a:noFill/>
                            <a:ln w="6002" cap="flat">
                              <a:solidFill>
                                <a:srgbClr val="5F8DD3"/>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07" name="Freeform: Shape 107"/>
                          <wps:cNvSpPr/>
                          <wps:spPr>
                            <a:xfrm>
                              <a:off x="1434400" y="1403073"/>
                              <a:ext cx="268652" cy="82684"/>
                            </a:xfrm>
                            <a:custGeom>
                              <a:avLst/>
                              <a:gdLst>
                                <a:gd name="connsiteX0" fmla="*/ 268309 w 268652"/>
                                <a:gd name="connsiteY0" fmla="*/ 82562 h 82684"/>
                                <a:gd name="connsiteX1" fmla="*/ -344 w 268652"/>
                                <a:gd name="connsiteY1" fmla="*/ -123 h 82684"/>
                              </a:gdLst>
                              <a:ahLst/>
                              <a:cxnLst>
                                <a:cxn ang="0">
                                  <a:pos x="connsiteX0" y="connsiteY0"/>
                                </a:cxn>
                                <a:cxn ang="0">
                                  <a:pos x="connsiteX1" y="connsiteY1"/>
                                </a:cxn>
                              </a:cxnLst>
                              <a:rect l="l" t="t" r="r" b="b"/>
                              <a:pathLst>
                                <a:path w="268652" h="82684">
                                  <a:moveTo>
                                    <a:pt x="268309" y="82562"/>
                                  </a:moveTo>
                                  <a:cubicBezTo>
                                    <a:pt x="181996" y="25917"/>
                                    <a:pt x="90705" y="13994"/>
                                    <a:pt x="-344" y="-123"/>
                                  </a:cubicBezTo>
                                </a:path>
                              </a:pathLst>
                            </a:custGeom>
                            <a:noFill/>
                            <a:ln w="6002" cap="flat">
                              <a:solidFill>
                                <a:srgbClr val="5F8DD3"/>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08" name="Freeform: Shape 108"/>
                          <wps:cNvSpPr/>
                          <wps:spPr>
                            <a:xfrm>
                              <a:off x="1342215" y="1341279"/>
                              <a:ext cx="355009" cy="106111"/>
                            </a:xfrm>
                            <a:custGeom>
                              <a:avLst/>
                              <a:gdLst>
                                <a:gd name="connsiteX0" fmla="*/ 354665 w 355009"/>
                                <a:gd name="connsiteY0" fmla="*/ 105989 h 106111"/>
                                <a:gd name="connsiteX1" fmla="*/ 43766 w 355009"/>
                                <a:gd name="connsiteY1" fmla="*/ 14510 h 106111"/>
                                <a:gd name="connsiteX2" fmla="*/ -344 w 355009"/>
                                <a:gd name="connsiteY2" fmla="*/ -123 h 106111"/>
                              </a:gdLst>
                              <a:ahLst/>
                              <a:cxnLst>
                                <a:cxn ang="0">
                                  <a:pos x="connsiteX0" y="connsiteY0"/>
                                </a:cxn>
                                <a:cxn ang="0">
                                  <a:pos x="connsiteX1" y="connsiteY1"/>
                                </a:cxn>
                                <a:cxn ang="0">
                                  <a:pos x="connsiteX2" y="connsiteY2"/>
                                </a:cxn>
                              </a:cxnLst>
                              <a:rect l="l" t="t" r="r" b="b"/>
                              <a:pathLst>
                                <a:path w="355009" h="106111">
                                  <a:moveTo>
                                    <a:pt x="354665" y="105989"/>
                                  </a:moveTo>
                                  <a:cubicBezTo>
                                    <a:pt x="343102" y="86105"/>
                                    <a:pt x="53670" y="11337"/>
                                    <a:pt x="43766" y="14510"/>
                                  </a:cubicBezTo>
                                  <a:cubicBezTo>
                                    <a:pt x="30776" y="18670"/>
                                    <a:pt x="17537" y="359"/>
                                    <a:pt x="-344" y="-123"/>
                                  </a:cubicBezTo>
                                </a:path>
                              </a:pathLst>
                            </a:custGeom>
                            <a:noFill/>
                            <a:ln w="6002" cap="flat">
                              <a:solidFill>
                                <a:srgbClr val="5F8DD3"/>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09" name="Freeform: Shape 109"/>
                          <wps:cNvSpPr/>
                          <wps:spPr>
                            <a:xfrm>
                              <a:off x="1332639" y="1177405"/>
                              <a:ext cx="386679" cy="87825"/>
                            </a:xfrm>
                            <a:custGeom>
                              <a:avLst/>
                              <a:gdLst>
                                <a:gd name="connsiteX0" fmla="*/ 386335 w 386679"/>
                                <a:gd name="connsiteY0" fmla="*/ 87703 h 87825"/>
                                <a:gd name="connsiteX1" fmla="*/ 39184 w 386679"/>
                                <a:gd name="connsiteY1" fmla="*/ 20037 h 87825"/>
                                <a:gd name="connsiteX2" fmla="*/ -344 w 386679"/>
                                <a:gd name="connsiteY2" fmla="*/ -123 h 87825"/>
                              </a:gdLst>
                              <a:ahLst/>
                              <a:cxnLst>
                                <a:cxn ang="0">
                                  <a:pos x="connsiteX0" y="connsiteY0"/>
                                </a:cxn>
                                <a:cxn ang="0">
                                  <a:pos x="connsiteX1" y="connsiteY1"/>
                                </a:cxn>
                                <a:cxn ang="0">
                                  <a:pos x="connsiteX2" y="connsiteY2"/>
                                </a:cxn>
                              </a:cxnLst>
                              <a:rect l="l" t="t" r="r" b="b"/>
                              <a:pathLst>
                                <a:path w="386679" h="87825">
                                  <a:moveTo>
                                    <a:pt x="386335" y="87703"/>
                                  </a:moveTo>
                                  <a:lnTo>
                                    <a:pt x="39184" y="20037"/>
                                  </a:lnTo>
                                  <a:cubicBezTo>
                                    <a:pt x="39184" y="20037"/>
                                    <a:pt x="29332" y="135"/>
                                    <a:pt x="-344" y="-123"/>
                                  </a:cubicBezTo>
                                </a:path>
                              </a:pathLst>
                            </a:custGeom>
                            <a:noFill/>
                            <a:ln w="6002" cap="flat">
                              <a:solidFill>
                                <a:srgbClr val="5F8DD3"/>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10" name="Freeform: Shape 110"/>
                          <wps:cNvSpPr/>
                          <wps:spPr>
                            <a:xfrm>
                              <a:off x="1476379" y="1103755"/>
                              <a:ext cx="273785" cy="39984"/>
                            </a:xfrm>
                            <a:custGeom>
                              <a:avLst/>
                              <a:gdLst>
                                <a:gd name="connsiteX0" fmla="*/ 273441 w 273785"/>
                                <a:gd name="connsiteY0" fmla="*/ 39862 h 39984"/>
                                <a:gd name="connsiteX1" fmla="*/ -344 w 273785"/>
                                <a:gd name="connsiteY1" fmla="*/ -123 h 39984"/>
                              </a:gdLst>
                              <a:ahLst/>
                              <a:cxnLst>
                                <a:cxn ang="0">
                                  <a:pos x="connsiteX0" y="connsiteY0"/>
                                </a:cxn>
                                <a:cxn ang="0">
                                  <a:pos x="connsiteX1" y="connsiteY1"/>
                                </a:cxn>
                              </a:cxnLst>
                              <a:rect l="l" t="t" r="r" b="b"/>
                              <a:pathLst>
                                <a:path w="273785" h="39984">
                                  <a:moveTo>
                                    <a:pt x="273441" y="39862"/>
                                  </a:moveTo>
                                  <a:lnTo>
                                    <a:pt x="-344" y="-123"/>
                                  </a:lnTo>
                                </a:path>
                              </a:pathLst>
                            </a:custGeom>
                            <a:noFill/>
                            <a:ln w="6002" cap="flat">
                              <a:solidFill>
                                <a:srgbClr val="5F8DD3"/>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11" name="Freeform: Shape 111"/>
                          <wps:cNvSpPr/>
                          <wps:spPr>
                            <a:xfrm>
                              <a:off x="1515624" y="1038058"/>
                              <a:ext cx="270200" cy="36098"/>
                            </a:xfrm>
                            <a:custGeom>
                              <a:avLst/>
                              <a:gdLst>
                                <a:gd name="connsiteX0" fmla="*/ 269856 w 270200"/>
                                <a:gd name="connsiteY0" fmla="*/ 35976 h 36098"/>
                                <a:gd name="connsiteX1" fmla="*/ -344 w 270200"/>
                                <a:gd name="connsiteY1" fmla="*/ -123 h 36098"/>
                              </a:gdLst>
                              <a:ahLst/>
                              <a:cxnLst>
                                <a:cxn ang="0">
                                  <a:pos x="connsiteX0" y="connsiteY0"/>
                                </a:cxn>
                                <a:cxn ang="0">
                                  <a:pos x="connsiteX1" y="connsiteY1"/>
                                </a:cxn>
                              </a:cxnLst>
                              <a:rect l="l" t="t" r="r" b="b"/>
                              <a:pathLst>
                                <a:path w="270200" h="36098">
                                  <a:moveTo>
                                    <a:pt x="269856" y="35976"/>
                                  </a:moveTo>
                                  <a:lnTo>
                                    <a:pt x="-344" y="-123"/>
                                  </a:lnTo>
                                </a:path>
                              </a:pathLst>
                            </a:custGeom>
                            <a:noFill/>
                            <a:ln w="6002" cap="flat">
                              <a:solidFill>
                                <a:srgbClr val="5F8DD3"/>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12" name="Freeform: Shape 112"/>
                          <wps:cNvSpPr/>
                          <wps:spPr>
                            <a:xfrm>
                              <a:off x="1453330" y="1172376"/>
                              <a:ext cx="276527" cy="50016"/>
                            </a:xfrm>
                            <a:custGeom>
                              <a:avLst/>
                              <a:gdLst>
                                <a:gd name="connsiteX0" fmla="*/ 276183 w 276527"/>
                                <a:gd name="connsiteY0" fmla="*/ 49894 h 50016"/>
                                <a:gd name="connsiteX1" fmla="*/ 205044 w 276527"/>
                                <a:gd name="connsiteY1" fmla="*/ 37024 h 50016"/>
                                <a:gd name="connsiteX2" fmla="*/ -344 w 276527"/>
                                <a:gd name="connsiteY2" fmla="*/ -123 h 50016"/>
                              </a:gdLst>
                              <a:ahLst/>
                              <a:cxnLst>
                                <a:cxn ang="0">
                                  <a:pos x="connsiteX0" y="connsiteY0"/>
                                </a:cxn>
                                <a:cxn ang="0">
                                  <a:pos x="connsiteX1" y="connsiteY1"/>
                                </a:cxn>
                                <a:cxn ang="0">
                                  <a:pos x="connsiteX2" y="connsiteY2"/>
                                </a:cxn>
                              </a:cxnLst>
                              <a:rect l="l" t="t" r="r" b="b"/>
                              <a:pathLst>
                                <a:path w="276527" h="50016">
                                  <a:moveTo>
                                    <a:pt x="276183" y="49894"/>
                                  </a:moveTo>
                                  <a:lnTo>
                                    <a:pt x="205044" y="37024"/>
                                  </a:lnTo>
                                  <a:lnTo>
                                    <a:pt x="-344" y="-123"/>
                                  </a:lnTo>
                                </a:path>
                              </a:pathLst>
                            </a:custGeom>
                            <a:noFill/>
                            <a:ln w="6002" cap="flat">
                              <a:solidFill>
                                <a:srgbClr val="5F8DD3"/>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13" name="Freeform: Shape 113"/>
                          <wps:cNvSpPr/>
                          <wps:spPr>
                            <a:xfrm>
                              <a:off x="1446590" y="1251708"/>
                              <a:ext cx="262841" cy="62800"/>
                            </a:xfrm>
                            <a:custGeom>
                              <a:avLst/>
                              <a:gdLst>
                                <a:gd name="connsiteX0" fmla="*/ 262497 w 262841"/>
                                <a:gd name="connsiteY0" fmla="*/ 62678 h 62800"/>
                                <a:gd name="connsiteX1" fmla="*/ -344 w 262841"/>
                                <a:gd name="connsiteY1" fmla="*/ -123 h 62800"/>
                              </a:gdLst>
                              <a:ahLst/>
                              <a:cxnLst>
                                <a:cxn ang="0">
                                  <a:pos x="connsiteX0" y="connsiteY0"/>
                                </a:cxn>
                                <a:cxn ang="0">
                                  <a:pos x="connsiteX1" y="connsiteY1"/>
                                </a:cxn>
                              </a:cxnLst>
                              <a:rect l="l" t="t" r="r" b="b"/>
                              <a:pathLst>
                                <a:path w="262841" h="62800">
                                  <a:moveTo>
                                    <a:pt x="262497" y="62678"/>
                                  </a:moveTo>
                                  <a:lnTo>
                                    <a:pt x="-344" y="-123"/>
                                  </a:lnTo>
                                </a:path>
                              </a:pathLst>
                            </a:custGeom>
                            <a:noFill/>
                            <a:ln w="6002" cap="flat">
                              <a:solidFill>
                                <a:srgbClr val="5F8DD3"/>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14" name="Freeform: Shape 114"/>
                          <wps:cNvSpPr/>
                          <wps:spPr>
                            <a:xfrm>
                              <a:off x="2362667" y="1181076"/>
                              <a:ext cx="215747" cy="14159"/>
                            </a:xfrm>
                            <a:custGeom>
                              <a:avLst/>
                              <a:gdLst>
                                <a:gd name="connsiteX0" fmla="*/ -344 w 215747"/>
                                <a:gd name="connsiteY0" fmla="*/ -123 h 14159"/>
                                <a:gd name="connsiteX1" fmla="*/ 215403 w 215747"/>
                                <a:gd name="connsiteY1" fmla="*/ 14037 h 14159"/>
                              </a:gdLst>
                              <a:ahLst/>
                              <a:cxnLst>
                                <a:cxn ang="0">
                                  <a:pos x="connsiteX0" y="connsiteY0"/>
                                </a:cxn>
                                <a:cxn ang="0">
                                  <a:pos x="connsiteX1" y="connsiteY1"/>
                                </a:cxn>
                              </a:cxnLst>
                              <a:rect l="l" t="t" r="r" b="b"/>
                              <a:pathLst>
                                <a:path w="215747" h="14159">
                                  <a:moveTo>
                                    <a:pt x="-344" y="-123"/>
                                  </a:moveTo>
                                  <a:lnTo>
                                    <a:pt x="215403" y="14037"/>
                                  </a:lnTo>
                                </a:path>
                              </a:pathLst>
                            </a:custGeom>
                            <a:noFill/>
                            <a:ln w="8575" cap="rnd">
                              <a:solidFill>
                                <a:srgbClr val="8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15" name="Freeform: Shape 115"/>
                          <wps:cNvSpPr/>
                          <wps:spPr>
                            <a:xfrm>
                              <a:off x="2603690" y="2218756"/>
                              <a:ext cx="236156" cy="454836"/>
                            </a:xfrm>
                            <a:custGeom>
                              <a:avLst/>
                              <a:gdLst>
                                <a:gd name="connsiteX0" fmla="*/ -344 w 236156"/>
                                <a:gd name="connsiteY0" fmla="*/ -123 h 454836"/>
                                <a:gd name="connsiteX1" fmla="*/ 235812 w 236156"/>
                                <a:gd name="connsiteY1" fmla="*/ 454714 h 454836"/>
                              </a:gdLst>
                              <a:ahLst/>
                              <a:cxnLst>
                                <a:cxn ang="0">
                                  <a:pos x="connsiteX0" y="connsiteY0"/>
                                </a:cxn>
                                <a:cxn ang="0">
                                  <a:pos x="connsiteX1" y="connsiteY1"/>
                                </a:cxn>
                              </a:cxnLst>
                              <a:rect l="l" t="t" r="r" b="b"/>
                              <a:pathLst>
                                <a:path w="236156" h="454836">
                                  <a:moveTo>
                                    <a:pt x="-344" y="-123"/>
                                  </a:moveTo>
                                  <a:cubicBezTo>
                                    <a:pt x="74741" y="198096"/>
                                    <a:pt x="114106" y="247580"/>
                                    <a:pt x="235812" y="454714"/>
                                  </a:cubicBezTo>
                                </a:path>
                              </a:pathLst>
                            </a:custGeom>
                            <a:noFill/>
                            <a:ln w="8575" cap="rnd">
                              <a:solidFill>
                                <a:srgbClr val="8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16" name="Freeform: Shape 116"/>
                          <wps:cNvSpPr/>
                          <wps:spPr>
                            <a:xfrm>
                              <a:off x="2617470" y="1996784"/>
                              <a:ext cx="327739" cy="341348"/>
                            </a:xfrm>
                            <a:custGeom>
                              <a:avLst/>
                              <a:gdLst>
                                <a:gd name="connsiteX0" fmla="*/ -344 w 327739"/>
                                <a:gd name="connsiteY0" fmla="*/ -123 h 341348"/>
                                <a:gd name="connsiteX1" fmla="*/ 327395 w 327739"/>
                                <a:gd name="connsiteY1" fmla="*/ 341226 h 341348"/>
                              </a:gdLst>
                              <a:ahLst/>
                              <a:cxnLst>
                                <a:cxn ang="0">
                                  <a:pos x="connsiteX0" y="connsiteY0"/>
                                </a:cxn>
                                <a:cxn ang="0">
                                  <a:pos x="connsiteX1" y="connsiteY1"/>
                                </a:cxn>
                              </a:cxnLst>
                              <a:rect l="l" t="t" r="r" b="b"/>
                              <a:pathLst>
                                <a:path w="327739" h="341348">
                                  <a:moveTo>
                                    <a:pt x="-344" y="-123"/>
                                  </a:moveTo>
                                  <a:lnTo>
                                    <a:pt x="327395" y="341226"/>
                                  </a:lnTo>
                                </a:path>
                              </a:pathLst>
                            </a:custGeom>
                            <a:noFill/>
                            <a:ln w="8575" cap="rnd">
                              <a:solidFill>
                                <a:srgbClr val="8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17" name="Freeform: Shape 117"/>
                          <wps:cNvSpPr/>
                          <wps:spPr>
                            <a:xfrm>
                              <a:off x="2066409" y="1157873"/>
                              <a:ext cx="218378" cy="14270"/>
                            </a:xfrm>
                            <a:custGeom>
                              <a:avLst/>
                              <a:gdLst>
                                <a:gd name="connsiteX0" fmla="*/ -344 w 218378"/>
                                <a:gd name="connsiteY0" fmla="*/ -123 h 14270"/>
                                <a:gd name="connsiteX1" fmla="*/ 218034 w 218378"/>
                                <a:gd name="connsiteY1" fmla="*/ 14148 h 14270"/>
                              </a:gdLst>
                              <a:ahLst/>
                              <a:cxnLst>
                                <a:cxn ang="0">
                                  <a:pos x="connsiteX0" y="connsiteY0"/>
                                </a:cxn>
                                <a:cxn ang="0">
                                  <a:pos x="connsiteX1" y="connsiteY1"/>
                                </a:cxn>
                              </a:cxnLst>
                              <a:rect l="l" t="t" r="r" b="b"/>
                              <a:pathLst>
                                <a:path w="218378" h="14270">
                                  <a:moveTo>
                                    <a:pt x="-344" y="-123"/>
                                  </a:moveTo>
                                  <a:lnTo>
                                    <a:pt x="218034" y="14148"/>
                                  </a:lnTo>
                                </a:path>
                              </a:pathLst>
                            </a:custGeom>
                            <a:noFill/>
                            <a:ln w="8575" cap="rnd">
                              <a:solidFill>
                                <a:srgbClr val="8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18" name="Freeform: Shape 118"/>
                          <wps:cNvSpPr/>
                          <wps:spPr>
                            <a:xfrm>
                              <a:off x="2764297" y="934474"/>
                              <a:ext cx="300607" cy="119548"/>
                            </a:xfrm>
                            <a:custGeom>
                              <a:avLst/>
                              <a:gdLst>
                                <a:gd name="connsiteX0" fmla="*/ -344 w 300607"/>
                                <a:gd name="connsiteY0" fmla="*/ 119426 h 119548"/>
                                <a:gd name="connsiteX1" fmla="*/ 300263 w 300607"/>
                                <a:gd name="connsiteY1" fmla="*/ -123 h 119548"/>
                              </a:gdLst>
                              <a:ahLst/>
                              <a:cxnLst>
                                <a:cxn ang="0">
                                  <a:pos x="connsiteX0" y="connsiteY0"/>
                                </a:cxn>
                                <a:cxn ang="0">
                                  <a:pos x="connsiteX1" y="connsiteY1"/>
                                </a:cxn>
                              </a:cxnLst>
                              <a:rect l="l" t="t" r="r" b="b"/>
                              <a:pathLst>
                                <a:path w="300607" h="119548">
                                  <a:moveTo>
                                    <a:pt x="-344" y="119426"/>
                                  </a:moveTo>
                                  <a:lnTo>
                                    <a:pt x="300263" y="-123"/>
                                  </a:lnTo>
                                </a:path>
                              </a:pathLst>
                            </a:custGeom>
                            <a:noFill/>
                            <a:ln w="8575" cap="rnd">
                              <a:solidFill>
                                <a:srgbClr val="8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19" name="Freeform: Shape 119"/>
                          <wps:cNvSpPr/>
                          <wps:spPr>
                            <a:xfrm>
                              <a:off x="2578415" y="1195235"/>
                              <a:ext cx="571874" cy="4882"/>
                            </a:xfrm>
                            <a:custGeom>
                              <a:avLst/>
                              <a:gdLst>
                                <a:gd name="connsiteX0" fmla="*/ -344 w 571874"/>
                                <a:gd name="connsiteY0" fmla="*/ -123 h 4882"/>
                                <a:gd name="connsiteX1" fmla="*/ 571530 w 571874"/>
                                <a:gd name="connsiteY1" fmla="*/ 4760 h 4882"/>
                              </a:gdLst>
                              <a:ahLst/>
                              <a:cxnLst>
                                <a:cxn ang="0">
                                  <a:pos x="connsiteX0" y="connsiteY0"/>
                                </a:cxn>
                                <a:cxn ang="0">
                                  <a:pos x="connsiteX1" y="connsiteY1"/>
                                </a:cxn>
                              </a:cxnLst>
                              <a:rect l="l" t="t" r="r" b="b"/>
                              <a:pathLst>
                                <a:path w="571874" h="4882">
                                  <a:moveTo>
                                    <a:pt x="-344" y="-123"/>
                                  </a:moveTo>
                                  <a:lnTo>
                                    <a:pt x="571530" y="4760"/>
                                  </a:lnTo>
                                </a:path>
                              </a:pathLst>
                            </a:custGeom>
                            <a:noFill/>
                            <a:ln w="8575" cap="rnd">
                              <a:solidFill>
                                <a:srgbClr val="8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20" name="Freeform: Shape 120"/>
                          <wps:cNvSpPr/>
                          <wps:spPr>
                            <a:xfrm>
                              <a:off x="2475209" y="895762"/>
                              <a:ext cx="336749" cy="171164"/>
                            </a:xfrm>
                            <a:custGeom>
                              <a:avLst/>
                              <a:gdLst>
                                <a:gd name="connsiteX0" fmla="*/ -344 w 336749"/>
                                <a:gd name="connsiteY0" fmla="*/ 171042 h 171164"/>
                                <a:gd name="connsiteX1" fmla="*/ 336405 w 336749"/>
                                <a:gd name="connsiteY1" fmla="*/ -123 h 171164"/>
                              </a:gdLst>
                              <a:ahLst/>
                              <a:cxnLst>
                                <a:cxn ang="0">
                                  <a:pos x="connsiteX0" y="connsiteY0"/>
                                </a:cxn>
                                <a:cxn ang="0">
                                  <a:pos x="connsiteX1" y="connsiteY1"/>
                                </a:cxn>
                              </a:cxnLst>
                              <a:rect l="l" t="t" r="r" b="b"/>
                              <a:pathLst>
                                <a:path w="336749" h="171164">
                                  <a:moveTo>
                                    <a:pt x="-344" y="171042"/>
                                  </a:moveTo>
                                  <a:lnTo>
                                    <a:pt x="336405" y="-123"/>
                                  </a:lnTo>
                                </a:path>
                              </a:pathLst>
                            </a:custGeom>
                            <a:noFill/>
                            <a:ln w="8575" cap="rnd">
                              <a:solidFill>
                                <a:srgbClr val="8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21" name="Freeform: Shape 121"/>
                          <wps:cNvSpPr/>
                          <wps:spPr>
                            <a:xfrm>
                              <a:off x="2719765" y="797525"/>
                              <a:ext cx="443384" cy="2058398"/>
                            </a:xfrm>
                            <a:custGeom>
                              <a:avLst/>
                              <a:gdLst>
                                <a:gd name="connsiteX0" fmla="*/ 324747 w 443384"/>
                                <a:gd name="connsiteY0" fmla="*/ -123 h 2058398"/>
                                <a:gd name="connsiteX1" fmla="*/ 441871 w 443384"/>
                                <a:gd name="connsiteY1" fmla="*/ 585421 h 2058398"/>
                                <a:gd name="connsiteX2" fmla="*/ 54039 w 443384"/>
                                <a:gd name="connsiteY2" fmla="*/ 2022091 h 2058398"/>
                                <a:gd name="connsiteX3" fmla="*/ -344 w 443384"/>
                                <a:gd name="connsiteY3" fmla="*/ 2058276 h 2058398"/>
                              </a:gdLst>
                              <a:ahLst/>
                              <a:cxnLst>
                                <a:cxn ang="0">
                                  <a:pos x="connsiteX0" y="connsiteY0"/>
                                </a:cxn>
                                <a:cxn ang="0">
                                  <a:pos x="connsiteX1" y="connsiteY1"/>
                                </a:cxn>
                                <a:cxn ang="0">
                                  <a:pos x="connsiteX2" y="connsiteY2"/>
                                </a:cxn>
                                <a:cxn ang="0">
                                  <a:pos x="connsiteX3" y="connsiteY3"/>
                                </a:cxn>
                              </a:cxnLst>
                              <a:rect l="l" t="t" r="r" b="b"/>
                              <a:pathLst>
                                <a:path w="443384" h="2058398">
                                  <a:moveTo>
                                    <a:pt x="324747" y="-123"/>
                                  </a:moveTo>
                                  <a:cubicBezTo>
                                    <a:pt x="373148" y="179011"/>
                                    <a:pt x="453692" y="329981"/>
                                    <a:pt x="441871" y="585421"/>
                                  </a:cubicBezTo>
                                  <a:cubicBezTo>
                                    <a:pt x="419347" y="1071902"/>
                                    <a:pt x="236371" y="1703009"/>
                                    <a:pt x="54039" y="2022091"/>
                                  </a:cubicBezTo>
                                  <a:cubicBezTo>
                                    <a:pt x="41565" y="2043928"/>
                                    <a:pt x="-344" y="2058276"/>
                                    <a:pt x="-344" y="2058276"/>
                                  </a:cubicBezTo>
                                </a:path>
                              </a:pathLst>
                            </a:custGeom>
                            <a:noFill/>
                            <a:ln w="5145" cap="flat">
                              <a:solidFill>
                                <a:srgbClr val="0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22" name="Freeform: Shape 122"/>
                          <wps:cNvSpPr/>
                          <wps:spPr>
                            <a:xfrm>
                              <a:off x="1210992" y="948315"/>
                              <a:ext cx="158097" cy="518298"/>
                            </a:xfrm>
                            <a:custGeom>
                              <a:avLst/>
                              <a:gdLst>
                                <a:gd name="connsiteX0" fmla="*/ 53679 w 158097"/>
                                <a:gd name="connsiteY0" fmla="*/ 518176 h 518298"/>
                                <a:gd name="connsiteX1" fmla="*/ 9654 w 158097"/>
                                <a:gd name="connsiteY1" fmla="*/ 368908 h 518298"/>
                                <a:gd name="connsiteX2" fmla="*/ 157753 w 158097"/>
                                <a:gd name="connsiteY2" fmla="*/ -123 h 518298"/>
                              </a:gdLst>
                              <a:ahLst/>
                              <a:cxnLst>
                                <a:cxn ang="0">
                                  <a:pos x="connsiteX0" y="connsiteY0"/>
                                </a:cxn>
                                <a:cxn ang="0">
                                  <a:pos x="connsiteX1" y="connsiteY1"/>
                                </a:cxn>
                                <a:cxn ang="0">
                                  <a:pos x="connsiteX2" y="connsiteY2"/>
                                </a:cxn>
                              </a:cxnLst>
                              <a:rect l="l" t="t" r="r" b="b"/>
                              <a:pathLst>
                                <a:path w="158097" h="518298">
                                  <a:moveTo>
                                    <a:pt x="53679" y="518176"/>
                                  </a:moveTo>
                                  <a:cubicBezTo>
                                    <a:pt x="30863" y="478389"/>
                                    <a:pt x="32754" y="475750"/>
                                    <a:pt x="9654" y="368908"/>
                                  </a:cubicBezTo>
                                  <a:cubicBezTo>
                                    <a:pt x="-20624" y="228899"/>
                                    <a:pt x="14838" y="81367"/>
                                    <a:pt x="157753" y="-123"/>
                                  </a:cubicBezTo>
                                </a:path>
                              </a:pathLst>
                            </a:custGeom>
                            <a:noFill/>
                            <a:ln w="5145" cap="flat">
                              <a:solidFill>
                                <a:srgbClr val="0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grpSp>
                      <wps:wsp>
                        <wps:cNvPr id="123" name="Freeform: Shape 123"/>
                        <wps:cNvSpPr/>
                        <wps:spPr>
                          <a:xfrm>
                            <a:off x="1057321" y="1012548"/>
                            <a:ext cx="1004358" cy="1921251"/>
                          </a:xfrm>
                          <a:custGeom>
                            <a:avLst/>
                            <a:gdLst>
                              <a:gd name="connsiteX0" fmla="*/ 229917 w 1004358"/>
                              <a:gd name="connsiteY0" fmla="*/ 996324 h 1921251"/>
                              <a:gd name="connsiteX1" fmla="*/ 322472 w 1004358"/>
                              <a:gd name="connsiteY1" fmla="*/ 1000966 h 1921251"/>
                              <a:gd name="connsiteX2" fmla="*/ 328782 w 1004358"/>
                              <a:gd name="connsiteY2" fmla="*/ 1645157 h 1921251"/>
                              <a:gd name="connsiteX3" fmla="*/ 954034 w 1004358"/>
                              <a:gd name="connsiteY3" fmla="*/ -31 h 1921251"/>
                              <a:gd name="connsiteX4" fmla="*/ 1004334 w 1004358"/>
                              <a:gd name="connsiteY4" fmla="*/ 93838 h 1921251"/>
                              <a:gd name="connsiteX5" fmla="*/ 611327 w 1004358"/>
                              <a:gd name="connsiteY5" fmla="*/ 1921221 h 1921251"/>
                              <a:gd name="connsiteX6" fmla="*/ -24 w 1004358"/>
                              <a:gd name="connsiteY6" fmla="*/ 1918839 h 1921251"/>
                              <a:gd name="connsiteX7" fmla="*/ 229917 w 1004358"/>
                              <a:gd name="connsiteY7" fmla="*/ 996324 h 192125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1004358" h="1921251">
                                <a:moveTo>
                                  <a:pt x="229917" y="996324"/>
                                </a:moveTo>
                                <a:lnTo>
                                  <a:pt x="322472" y="1000966"/>
                                </a:lnTo>
                                <a:cubicBezTo>
                                  <a:pt x="348701" y="1215820"/>
                                  <a:pt x="337783" y="1434705"/>
                                  <a:pt x="328782" y="1645157"/>
                                </a:cubicBezTo>
                                <a:cubicBezTo>
                                  <a:pt x="384412" y="1246915"/>
                                  <a:pt x="754234" y="299932"/>
                                  <a:pt x="954034" y="-31"/>
                                </a:cubicBezTo>
                                <a:lnTo>
                                  <a:pt x="1004334" y="93838"/>
                                </a:lnTo>
                                <a:cubicBezTo>
                                  <a:pt x="650546" y="735408"/>
                                  <a:pt x="709435" y="1329462"/>
                                  <a:pt x="611327" y="1921221"/>
                                </a:cubicBezTo>
                                <a:lnTo>
                                  <a:pt x="-24" y="1918839"/>
                                </a:lnTo>
                                <a:cubicBezTo>
                                  <a:pt x="19534" y="1557151"/>
                                  <a:pt x="239847" y="959159"/>
                                  <a:pt x="229917" y="996324"/>
                                </a:cubicBezTo>
                                <a:close/>
                              </a:path>
                            </a:pathLst>
                          </a:custGeom>
                          <a:solidFill>
                            <a:srgbClr val="F2D1D1"/>
                          </a:solidFill>
                          <a:ln w="0"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grpSp>
                        <wpg:cNvPr id="124" name="Graphic 4" descr="Figure 1 Anatomy of the shoulder (reproduced with permission) (Wikimedia Commons 2022)"/>
                        <wpg:cNvGrpSpPr/>
                        <wpg:grpSpPr>
                          <a:xfrm>
                            <a:off x="1049644" y="437534"/>
                            <a:ext cx="2224919" cy="2506685"/>
                            <a:chOff x="1049644" y="437534"/>
                            <a:chExt cx="2224919" cy="2506685"/>
                          </a:xfrm>
                        </wpg:grpSpPr>
                        <wps:wsp>
                          <wps:cNvPr id="125" name="Freeform: Shape 125"/>
                          <wps:cNvSpPr/>
                          <wps:spPr>
                            <a:xfrm>
                              <a:off x="1917801" y="734244"/>
                              <a:ext cx="500794" cy="289764"/>
                            </a:xfrm>
                            <a:custGeom>
                              <a:avLst/>
                              <a:gdLst>
                                <a:gd name="connsiteX0" fmla="*/ 147861 w 500794"/>
                                <a:gd name="connsiteY0" fmla="*/ 289733 h 289764"/>
                                <a:gd name="connsiteX1" fmla="*/ 499122 w 500794"/>
                                <a:gd name="connsiteY1" fmla="*/ 126366 h 289764"/>
                                <a:gd name="connsiteX2" fmla="*/ 373624 w 500794"/>
                                <a:gd name="connsiteY2" fmla="*/ 10274 h 289764"/>
                                <a:gd name="connsiteX3" fmla="*/ 178552 w 500794"/>
                                <a:gd name="connsiteY3" fmla="*/ 35755 h 289764"/>
                                <a:gd name="connsiteX4" fmla="*/ 12434 w 500794"/>
                                <a:gd name="connsiteY4" fmla="*/ 122214 h 289764"/>
                                <a:gd name="connsiteX5" fmla="*/ 38423 w 500794"/>
                                <a:gd name="connsiteY5" fmla="*/ 282881 h 28976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500794" h="289764">
                                  <a:moveTo>
                                    <a:pt x="147861" y="289733"/>
                                  </a:moveTo>
                                  <a:cubicBezTo>
                                    <a:pt x="260618" y="222454"/>
                                    <a:pt x="524010" y="192906"/>
                                    <a:pt x="499122" y="126366"/>
                                  </a:cubicBezTo>
                                  <a:cubicBezTo>
                                    <a:pt x="500300" y="1531"/>
                                    <a:pt x="415947" y="34190"/>
                                    <a:pt x="373624" y="10274"/>
                                  </a:cubicBezTo>
                                  <a:cubicBezTo>
                                    <a:pt x="325722" y="-16789"/>
                                    <a:pt x="230280" y="15759"/>
                                    <a:pt x="178552" y="35755"/>
                                  </a:cubicBezTo>
                                  <a:cubicBezTo>
                                    <a:pt x="129782" y="54599"/>
                                    <a:pt x="81373" y="53731"/>
                                    <a:pt x="12434" y="122214"/>
                                  </a:cubicBezTo>
                                  <a:cubicBezTo>
                                    <a:pt x="-19357" y="192657"/>
                                    <a:pt x="17249" y="212438"/>
                                    <a:pt x="38423" y="282881"/>
                                  </a:cubicBezTo>
                                  <a:close/>
                                </a:path>
                              </a:pathLst>
                            </a:custGeom>
                            <a:solidFill>
                              <a:srgbClr val="FFFAAF"/>
                            </a:solidFill>
                            <a:ln w="13020" cap="flat">
                              <a:solidFill>
                                <a:srgbClr val="0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26" name="Freeform: Shape 126"/>
                          <wps:cNvSpPr/>
                          <wps:spPr>
                            <a:xfrm>
                              <a:off x="1287262" y="1429840"/>
                              <a:ext cx="118172" cy="583704"/>
                            </a:xfrm>
                            <a:custGeom>
                              <a:avLst/>
                              <a:gdLst>
                                <a:gd name="connsiteX0" fmla="*/ 22174 w 118172"/>
                                <a:gd name="connsiteY0" fmla="*/ 11825 h 583704"/>
                                <a:gd name="connsiteX1" fmla="*/ 118149 w 118172"/>
                                <a:gd name="connsiteY1" fmla="*/ 17181 h 583704"/>
                                <a:gd name="connsiteX2" fmla="*/ 92531 w 118172"/>
                                <a:gd name="connsiteY2" fmla="*/ 583674 h 583704"/>
                                <a:gd name="connsiteX3" fmla="*/ -24 w 118172"/>
                                <a:gd name="connsiteY3" fmla="*/ 579031 h 583704"/>
                                <a:gd name="connsiteX4" fmla="*/ 22174 w 118172"/>
                                <a:gd name="connsiteY4" fmla="*/ 11825 h 583704"/>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18172" h="583704">
                                  <a:moveTo>
                                    <a:pt x="22174" y="11825"/>
                                  </a:moveTo>
                                  <a:cubicBezTo>
                                    <a:pt x="61289" y="-10621"/>
                                    <a:pt x="79042" y="3211"/>
                                    <a:pt x="118149" y="17181"/>
                                  </a:cubicBezTo>
                                  <a:lnTo>
                                    <a:pt x="92531" y="583674"/>
                                  </a:lnTo>
                                  <a:lnTo>
                                    <a:pt x="-24" y="579031"/>
                                  </a:lnTo>
                                  <a:cubicBezTo>
                                    <a:pt x="29627" y="392591"/>
                                    <a:pt x="21340" y="210267"/>
                                    <a:pt x="22174" y="11825"/>
                                  </a:cubicBezTo>
                                  <a:close/>
                                </a:path>
                              </a:pathLst>
                            </a:custGeom>
                            <a:solidFill>
                              <a:srgbClr val="D5E5FF"/>
                            </a:solidFill>
                            <a:ln w="4287"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27" name="Freeform: Shape 127"/>
                          <wps:cNvSpPr/>
                          <wps:spPr>
                            <a:xfrm>
                              <a:off x="1675541" y="986740"/>
                              <a:ext cx="396755" cy="711995"/>
                            </a:xfrm>
                            <a:custGeom>
                              <a:avLst/>
                              <a:gdLst>
                                <a:gd name="connsiteX0" fmla="*/ 275455 w 396755"/>
                                <a:gd name="connsiteY0" fmla="*/ -31 h 711995"/>
                                <a:gd name="connsiteX1" fmla="*/ 396732 w 396755"/>
                                <a:gd name="connsiteY1" fmla="*/ 20068 h 711995"/>
                                <a:gd name="connsiteX2" fmla="*/ 166103 w 396755"/>
                                <a:gd name="connsiteY2" fmla="*/ 666469 h 711995"/>
                                <a:gd name="connsiteX3" fmla="*/ -24 w 396755"/>
                                <a:gd name="connsiteY3" fmla="*/ 711964 h 711995"/>
                                <a:gd name="connsiteX4" fmla="*/ 275455 w 396755"/>
                                <a:gd name="connsiteY4" fmla="*/ -31 h 71199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96755" h="711995">
                                  <a:moveTo>
                                    <a:pt x="275455" y="-31"/>
                                  </a:moveTo>
                                  <a:lnTo>
                                    <a:pt x="396732" y="20068"/>
                                  </a:lnTo>
                                  <a:cubicBezTo>
                                    <a:pt x="320649" y="225018"/>
                                    <a:pt x="223968" y="453300"/>
                                    <a:pt x="166103" y="666469"/>
                                  </a:cubicBezTo>
                                  <a:lnTo>
                                    <a:pt x="-24" y="711964"/>
                                  </a:lnTo>
                                  <a:cubicBezTo>
                                    <a:pt x="89831" y="492356"/>
                                    <a:pt x="133383" y="243046"/>
                                    <a:pt x="275455" y="-31"/>
                                  </a:cubicBezTo>
                                  <a:close/>
                                </a:path>
                              </a:pathLst>
                            </a:custGeom>
                            <a:solidFill>
                              <a:srgbClr val="D5E5FF"/>
                            </a:solidFill>
                            <a:ln w="4287"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28" name="Freeform: Shape 128"/>
                          <wps:cNvSpPr/>
                          <wps:spPr>
                            <a:xfrm>
                              <a:off x="1653877" y="1006840"/>
                              <a:ext cx="418419" cy="1937379"/>
                            </a:xfrm>
                            <a:custGeom>
                              <a:avLst/>
                              <a:gdLst>
                                <a:gd name="connsiteX0" fmla="*/ -24 w 418419"/>
                                <a:gd name="connsiteY0" fmla="*/ 1937349 h 1937379"/>
                                <a:gd name="connsiteX1" fmla="*/ 89805 w 418419"/>
                                <a:gd name="connsiteY1" fmla="*/ 1263730 h 1937379"/>
                                <a:gd name="connsiteX2" fmla="*/ 187767 w 418419"/>
                                <a:gd name="connsiteY2" fmla="*/ 646370 h 1937379"/>
                                <a:gd name="connsiteX3" fmla="*/ 418396 w 418419"/>
                                <a:gd name="connsiteY3" fmla="*/ -31 h 1937379"/>
                              </a:gdLst>
                              <a:ahLst/>
                              <a:cxnLst>
                                <a:cxn ang="0">
                                  <a:pos x="connsiteX0" y="connsiteY0"/>
                                </a:cxn>
                                <a:cxn ang="0">
                                  <a:pos x="connsiteX1" y="connsiteY1"/>
                                </a:cxn>
                                <a:cxn ang="0">
                                  <a:pos x="connsiteX2" y="connsiteY2"/>
                                </a:cxn>
                                <a:cxn ang="0">
                                  <a:pos x="connsiteX3" y="connsiteY3"/>
                                </a:cxn>
                              </a:cxnLst>
                              <a:rect l="l" t="t" r="r" b="b"/>
                              <a:pathLst>
                                <a:path w="418419" h="1937379">
                                  <a:moveTo>
                                    <a:pt x="-24" y="1937349"/>
                                  </a:moveTo>
                                  <a:cubicBezTo>
                                    <a:pt x="29919" y="1661371"/>
                                    <a:pt x="51076" y="1517579"/>
                                    <a:pt x="89805" y="1263730"/>
                                  </a:cubicBezTo>
                                  <a:cubicBezTo>
                                    <a:pt x="146012" y="895344"/>
                                    <a:pt x="176144" y="724928"/>
                                    <a:pt x="187767" y="646370"/>
                                  </a:cubicBezTo>
                                  <a:cubicBezTo>
                                    <a:pt x="224097" y="496010"/>
                                    <a:pt x="381971" y="103415"/>
                                    <a:pt x="418396" y="-31"/>
                                  </a:cubicBezTo>
                                </a:path>
                              </a:pathLst>
                            </a:custGeom>
                            <a:noFill/>
                            <a:ln w="12862" cap="flat">
                              <a:solidFill>
                                <a:srgbClr val="0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29" name="Freeform: Shape 129"/>
                          <wps:cNvSpPr/>
                          <wps:spPr>
                            <a:xfrm>
                              <a:off x="1219932" y="2027369"/>
                              <a:ext cx="90783" cy="359625"/>
                            </a:xfrm>
                            <a:custGeom>
                              <a:avLst/>
                              <a:gdLst>
                                <a:gd name="connsiteX0" fmla="*/ 90760 w 90783"/>
                                <a:gd name="connsiteY0" fmla="*/ -31 h 359625"/>
                                <a:gd name="connsiteX1" fmla="*/ -24 w 90783"/>
                                <a:gd name="connsiteY1" fmla="*/ 359594 h 359625"/>
                              </a:gdLst>
                              <a:ahLst/>
                              <a:cxnLst>
                                <a:cxn ang="0">
                                  <a:pos x="connsiteX0" y="connsiteY0"/>
                                </a:cxn>
                                <a:cxn ang="0">
                                  <a:pos x="connsiteX1" y="connsiteY1"/>
                                </a:cxn>
                              </a:cxnLst>
                              <a:rect l="l" t="t" r="r" b="b"/>
                              <a:pathLst>
                                <a:path w="90783" h="359625">
                                  <a:moveTo>
                                    <a:pt x="90760" y="-31"/>
                                  </a:moveTo>
                                  <a:cubicBezTo>
                                    <a:pt x="65450" y="96821"/>
                                    <a:pt x="20265" y="239779"/>
                                    <a:pt x="-24" y="359594"/>
                                  </a:cubicBezTo>
                                </a:path>
                              </a:pathLst>
                            </a:custGeom>
                            <a:noFill/>
                            <a:ln w="8575" cap="rnd">
                              <a:solidFill>
                                <a:srgbClr val="8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30" name="Freeform: Shape 130"/>
                          <wps:cNvSpPr/>
                          <wps:spPr>
                            <a:xfrm>
                              <a:off x="1124876" y="2471416"/>
                              <a:ext cx="43921" cy="241564"/>
                            </a:xfrm>
                            <a:custGeom>
                              <a:avLst/>
                              <a:gdLst>
                                <a:gd name="connsiteX0" fmla="*/ 43898 w 43921"/>
                                <a:gd name="connsiteY0" fmla="*/ -31 h 241564"/>
                                <a:gd name="connsiteX1" fmla="*/ -24 w 43921"/>
                                <a:gd name="connsiteY1" fmla="*/ 241533 h 241564"/>
                              </a:gdLst>
                              <a:ahLst/>
                              <a:cxnLst>
                                <a:cxn ang="0">
                                  <a:pos x="connsiteX0" y="connsiteY0"/>
                                </a:cxn>
                                <a:cxn ang="0">
                                  <a:pos x="connsiteX1" y="connsiteY1"/>
                                </a:cxn>
                              </a:cxnLst>
                              <a:rect l="l" t="t" r="r" b="b"/>
                              <a:pathLst>
                                <a:path w="43921" h="241564">
                                  <a:moveTo>
                                    <a:pt x="43898" y="-31"/>
                                  </a:moveTo>
                                  <a:lnTo>
                                    <a:pt x="-24" y="241533"/>
                                  </a:lnTo>
                                </a:path>
                              </a:pathLst>
                            </a:custGeom>
                            <a:noFill/>
                            <a:ln w="8575" cap="rnd">
                              <a:solidFill>
                                <a:srgbClr val="8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31" name="Freeform: Shape 131"/>
                          <wps:cNvSpPr/>
                          <wps:spPr>
                            <a:xfrm>
                              <a:off x="1145156" y="2548169"/>
                              <a:ext cx="57410" cy="376397"/>
                            </a:xfrm>
                            <a:custGeom>
                              <a:avLst/>
                              <a:gdLst>
                                <a:gd name="connsiteX0" fmla="*/ 57386 w 57410"/>
                                <a:gd name="connsiteY0" fmla="*/ -31 h 376397"/>
                                <a:gd name="connsiteX1" fmla="*/ -24 w 57410"/>
                                <a:gd name="connsiteY1" fmla="*/ 376367 h 376397"/>
                              </a:gdLst>
                              <a:ahLst/>
                              <a:cxnLst>
                                <a:cxn ang="0">
                                  <a:pos x="connsiteX0" y="connsiteY0"/>
                                </a:cxn>
                                <a:cxn ang="0">
                                  <a:pos x="connsiteX1" y="connsiteY1"/>
                                </a:cxn>
                              </a:cxnLst>
                              <a:rect l="l" t="t" r="r" b="b"/>
                              <a:pathLst>
                                <a:path w="57410" h="376397">
                                  <a:moveTo>
                                    <a:pt x="57386" y="-31"/>
                                  </a:moveTo>
                                  <a:lnTo>
                                    <a:pt x="-24" y="376367"/>
                                  </a:lnTo>
                                </a:path>
                              </a:pathLst>
                            </a:custGeom>
                            <a:noFill/>
                            <a:ln w="8575" cap="rnd">
                              <a:solidFill>
                                <a:srgbClr val="8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32" name="Freeform: Shape 132"/>
                          <wps:cNvSpPr/>
                          <wps:spPr>
                            <a:xfrm>
                              <a:off x="1252969" y="2453629"/>
                              <a:ext cx="52166" cy="483317"/>
                            </a:xfrm>
                            <a:custGeom>
                              <a:avLst/>
                              <a:gdLst>
                                <a:gd name="connsiteX0" fmla="*/ 52142 w 52166"/>
                                <a:gd name="connsiteY0" fmla="*/ -31 h 483317"/>
                                <a:gd name="connsiteX1" fmla="*/ -24 w 52166"/>
                                <a:gd name="connsiteY1" fmla="*/ 483287 h 483317"/>
                              </a:gdLst>
                              <a:ahLst/>
                              <a:cxnLst>
                                <a:cxn ang="0">
                                  <a:pos x="connsiteX0" y="connsiteY0"/>
                                </a:cxn>
                                <a:cxn ang="0">
                                  <a:pos x="connsiteX1" y="connsiteY1"/>
                                </a:cxn>
                              </a:cxnLst>
                              <a:rect l="l" t="t" r="r" b="b"/>
                              <a:pathLst>
                                <a:path w="52166" h="483317">
                                  <a:moveTo>
                                    <a:pt x="52142" y="-31"/>
                                  </a:moveTo>
                                  <a:lnTo>
                                    <a:pt x="-24" y="483287"/>
                                  </a:lnTo>
                                </a:path>
                              </a:pathLst>
                            </a:custGeom>
                            <a:noFill/>
                            <a:ln w="8575" cap="rnd">
                              <a:solidFill>
                                <a:srgbClr val="8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33" name="Freeform: Shape 133"/>
                          <wps:cNvSpPr/>
                          <wps:spPr>
                            <a:xfrm>
                              <a:off x="1346031" y="2024162"/>
                              <a:ext cx="8132" cy="158948"/>
                            </a:xfrm>
                            <a:custGeom>
                              <a:avLst/>
                              <a:gdLst>
                                <a:gd name="connsiteX0" fmla="*/ 8109 w 8132"/>
                                <a:gd name="connsiteY0" fmla="*/ -31 h 158948"/>
                                <a:gd name="connsiteX1" fmla="*/ -24 w 8132"/>
                                <a:gd name="connsiteY1" fmla="*/ 158917 h 158948"/>
                              </a:gdLst>
                              <a:ahLst/>
                              <a:cxnLst>
                                <a:cxn ang="0">
                                  <a:pos x="connsiteX0" y="connsiteY0"/>
                                </a:cxn>
                                <a:cxn ang="0">
                                  <a:pos x="connsiteX1" y="connsiteY1"/>
                                </a:cxn>
                              </a:cxnLst>
                              <a:rect l="l" t="t" r="r" b="b"/>
                              <a:pathLst>
                                <a:path w="8132" h="158948">
                                  <a:moveTo>
                                    <a:pt x="8109" y="-31"/>
                                  </a:moveTo>
                                  <a:lnTo>
                                    <a:pt x="-24" y="158917"/>
                                  </a:lnTo>
                                </a:path>
                              </a:pathLst>
                            </a:custGeom>
                            <a:noFill/>
                            <a:ln w="8575" cap="rnd">
                              <a:solidFill>
                                <a:srgbClr val="8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34" name="Freeform: Shape 134"/>
                          <wps:cNvSpPr/>
                          <wps:spPr>
                            <a:xfrm>
                              <a:off x="1255832" y="2173731"/>
                              <a:ext cx="47377" cy="320371"/>
                            </a:xfrm>
                            <a:custGeom>
                              <a:avLst/>
                              <a:gdLst>
                                <a:gd name="connsiteX0" fmla="*/ 47354 w 47377"/>
                                <a:gd name="connsiteY0" fmla="*/ -31 h 320371"/>
                                <a:gd name="connsiteX1" fmla="*/ -24 w 47377"/>
                                <a:gd name="connsiteY1" fmla="*/ 320341 h 320371"/>
                              </a:gdLst>
                              <a:ahLst/>
                              <a:cxnLst>
                                <a:cxn ang="0">
                                  <a:pos x="connsiteX0" y="connsiteY0"/>
                                </a:cxn>
                                <a:cxn ang="0">
                                  <a:pos x="connsiteX1" y="connsiteY1"/>
                                </a:cxn>
                              </a:cxnLst>
                              <a:rect l="l" t="t" r="r" b="b"/>
                              <a:pathLst>
                                <a:path w="47377" h="320371">
                                  <a:moveTo>
                                    <a:pt x="47354" y="-31"/>
                                  </a:moveTo>
                                  <a:cubicBezTo>
                                    <a:pt x="39754" y="36875"/>
                                    <a:pt x="-24" y="320341"/>
                                    <a:pt x="-24" y="320341"/>
                                  </a:cubicBezTo>
                                </a:path>
                              </a:pathLst>
                            </a:custGeom>
                            <a:noFill/>
                            <a:ln w="8575" cap="rnd">
                              <a:solidFill>
                                <a:srgbClr val="8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35" name="Freeform: Shape 135"/>
                          <wps:cNvSpPr/>
                          <wps:spPr>
                            <a:xfrm>
                              <a:off x="1506320" y="2624226"/>
                              <a:ext cx="23598" cy="287540"/>
                            </a:xfrm>
                            <a:custGeom>
                              <a:avLst/>
                              <a:gdLst>
                                <a:gd name="connsiteX0" fmla="*/ 23575 w 23598"/>
                                <a:gd name="connsiteY0" fmla="*/ -31 h 287540"/>
                                <a:gd name="connsiteX1" fmla="*/ -24 w 23598"/>
                                <a:gd name="connsiteY1" fmla="*/ 287509 h 287540"/>
                              </a:gdLst>
                              <a:ahLst/>
                              <a:cxnLst>
                                <a:cxn ang="0">
                                  <a:pos x="connsiteX0" y="connsiteY0"/>
                                </a:cxn>
                                <a:cxn ang="0">
                                  <a:pos x="connsiteX1" y="connsiteY1"/>
                                </a:cxn>
                              </a:cxnLst>
                              <a:rect l="l" t="t" r="r" b="b"/>
                              <a:pathLst>
                                <a:path w="23598" h="287540">
                                  <a:moveTo>
                                    <a:pt x="23575" y="-31"/>
                                  </a:moveTo>
                                  <a:lnTo>
                                    <a:pt x="-24" y="287509"/>
                                  </a:lnTo>
                                </a:path>
                              </a:pathLst>
                            </a:custGeom>
                            <a:noFill/>
                            <a:ln w="8575" cap="rnd">
                              <a:solidFill>
                                <a:srgbClr val="8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36" name="Freeform: Shape 136"/>
                          <wps:cNvSpPr/>
                          <wps:spPr>
                            <a:xfrm>
                              <a:off x="1420145" y="2116811"/>
                              <a:ext cx="152380" cy="820745"/>
                            </a:xfrm>
                            <a:custGeom>
                              <a:avLst/>
                              <a:gdLst>
                                <a:gd name="connsiteX0" fmla="*/ 152356 w 152380"/>
                                <a:gd name="connsiteY0" fmla="*/ -31 h 820745"/>
                                <a:gd name="connsiteX1" fmla="*/ -24 w 152380"/>
                                <a:gd name="connsiteY1" fmla="*/ 820715 h 820745"/>
                              </a:gdLst>
                              <a:ahLst/>
                              <a:cxnLst>
                                <a:cxn ang="0">
                                  <a:pos x="connsiteX0" y="connsiteY0"/>
                                </a:cxn>
                                <a:cxn ang="0">
                                  <a:pos x="connsiteX1" y="connsiteY1"/>
                                </a:cxn>
                              </a:cxnLst>
                              <a:rect l="l" t="t" r="r" b="b"/>
                              <a:pathLst>
                                <a:path w="152380" h="820745">
                                  <a:moveTo>
                                    <a:pt x="152356" y="-31"/>
                                  </a:moveTo>
                                  <a:lnTo>
                                    <a:pt x="-24" y="820715"/>
                                  </a:lnTo>
                                </a:path>
                              </a:pathLst>
                            </a:custGeom>
                            <a:noFill/>
                            <a:ln w="8575" cap="rnd">
                              <a:solidFill>
                                <a:srgbClr val="8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37" name="Freeform: Shape 137"/>
                          <wps:cNvSpPr/>
                          <wps:spPr>
                            <a:xfrm>
                              <a:off x="1571201" y="2135234"/>
                              <a:ext cx="105707" cy="800173"/>
                            </a:xfrm>
                            <a:custGeom>
                              <a:avLst/>
                              <a:gdLst>
                                <a:gd name="connsiteX0" fmla="*/ 105684 w 105707"/>
                                <a:gd name="connsiteY0" fmla="*/ -31 h 800173"/>
                                <a:gd name="connsiteX1" fmla="*/ -24 w 105707"/>
                                <a:gd name="connsiteY1" fmla="*/ 800142 h 800173"/>
                              </a:gdLst>
                              <a:ahLst/>
                              <a:cxnLst>
                                <a:cxn ang="0">
                                  <a:pos x="connsiteX0" y="connsiteY0"/>
                                </a:cxn>
                                <a:cxn ang="0">
                                  <a:pos x="connsiteX1" y="connsiteY1"/>
                                </a:cxn>
                              </a:cxnLst>
                              <a:rect l="l" t="t" r="r" b="b"/>
                              <a:pathLst>
                                <a:path w="105707" h="800173">
                                  <a:moveTo>
                                    <a:pt x="105684" y="-31"/>
                                  </a:moveTo>
                                  <a:cubicBezTo>
                                    <a:pt x="73961" y="256139"/>
                                    <a:pt x="37416" y="526795"/>
                                    <a:pt x="-24" y="800142"/>
                                  </a:cubicBezTo>
                                </a:path>
                              </a:pathLst>
                            </a:custGeom>
                            <a:noFill/>
                            <a:ln w="8575" cap="rnd">
                              <a:solidFill>
                                <a:srgbClr val="8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38" name="Freeform: Shape 138"/>
                          <wps:cNvSpPr/>
                          <wps:spPr>
                            <a:xfrm>
                              <a:off x="1609362" y="1693491"/>
                              <a:ext cx="112026" cy="1243059"/>
                            </a:xfrm>
                            <a:custGeom>
                              <a:avLst/>
                              <a:gdLst>
                                <a:gd name="connsiteX0" fmla="*/ 62914 w 112026"/>
                                <a:gd name="connsiteY0" fmla="*/ 682717 h 1243059"/>
                                <a:gd name="connsiteX1" fmla="*/ -24 w 112026"/>
                                <a:gd name="connsiteY1" fmla="*/ 1243029 h 1243059"/>
                                <a:gd name="connsiteX2" fmla="*/ 112002 w 112026"/>
                                <a:gd name="connsiteY2" fmla="*/ -31 h 1243059"/>
                                <a:gd name="connsiteX3" fmla="*/ 4825 w 112026"/>
                                <a:gd name="connsiteY3" fmla="*/ 390947 h 1243059"/>
                              </a:gdLst>
                              <a:ahLst/>
                              <a:cxnLst>
                                <a:cxn ang="0">
                                  <a:pos x="connsiteX0" y="connsiteY0"/>
                                </a:cxn>
                                <a:cxn ang="0">
                                  <a:pos x="connsiteX1" y="connsiteY1"/>
                                </a:cxn>
                                <a:cxn ang="0">
                                  <a:pos x="connsiteX2" y="connsiteY2"/>
                                </a:cxn>
                                <a:cxn ang="0">
                                  <a:pos x="connsiteX3" y="connsiteY3"/>
                                </a:cxn>
                              </a:cxnLst>
                              <a:rect l="l" t="t" r="r" b="b"/>
                              <a:pathLst>
                                <a:path w="112026" h="1243059">
                                  <a:moveTo>
                                    <a:pt x="62914" y="682717"/>
                                  </a:moveTo>
                                  <a:lnTo>
                                    <a:pt x="-24" y="1243029"/>
                                  </a:lnTo>
                                  <a:moveTo>
                                    <a:pt x="112002" y="-31"/>
                                  </a:moveTo>
                                  <a:cubicBezTo>
                                    <a:pt x="63232" y="143847"/>
                                    <a:pt x="46339" y="243433"/>
                                    <a:pt x="4825" y="390947"/>
                                  </a:cubicBezTo>
                                </a:path>
                              </a:pathLst>
                            </a:custGeom>
                            <a:noFill/>
                            <a:ln w="8575" cap="rnd">
                              <a:solidFill>
                                <a:srgbClr val="8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39" name="Freeform: Shape 139"/>
                          <wps:cNvSpPr/>
                          <wps:spPr>
                            <a:xfrm>
                              <a:off x="1788143" y="994606"/>
                              <a:ext cx="247951" cy="665967"/>
                            </a:xfrm>
                            <a:custGeom>
                              <a:avLst/>
                              <a:gdLst>
                                <a:gd name="connsiteX0" fmla="*/ 247928 w 247951"/>
                                <a:gd name="connsiteY0" fmla="*/ -31 h 665967"/>
                                <a:gd name="connsiteX1" fmla="*/ -24 w 247951"/>
                                <a:gd name="connsiteY1" fmla="*/ 665936 h 665967"/>
                              </a:gdLst>
                              <a:ahLst/>
                              <a:cxnLst>
                                <a:cxn ang="0">
                                  <a:pos x="connsiteX0" y="connsiteY0"/>
                                </a:cxn>
                                <a:cxn ang="0">
                                  <a:pos x="connsiteX1" y="connsiteY1"/>
                                </a:cxn>
                              </a:cxnLst>
                              <a:rect l="l" t="t" r="r" b="b"/>
                              <a:pathLst>
                                <a:path w="247951" h="665967">
                                  <a:moveTo>
                                    <a:pt x="247928" y="-31"/>
                                  </a:moveTo>
                                  <a:cubicBezTo>
                                    <a:pt x="135996" y="242599"/>
                                    <a:pt x="61075" y="445873"/>
                                    <a:pt x="-24" y="665936"/>
                                  </a:cubicBezTo>
                                </a:path>
                              </a:pathLst>
                            </a:custGeom>
                            <a:noFill/>
                            <a:ln w="8575" cap="flat">
                              <a:solidFill>
                                <a:srgbClr val="5F8DD3"/>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40" name="Freeform: Shape 140"/>
                          <wps:cNvSpPr/>
                          <wps:spPr>
                            <a:xfrm>
                              <a:off x="1049644" y="1447173"/>
                              <a:ext cx="267874" cy="1479637"/>
                            </a:xfrm>
                            <a:custGeom>
                              <a:avLst/>
                              <a:gdLst>
                                <a:gd name="connsiteX0" fmla="*/ -24 w 267874"/>
                                <a:gd name="connsiteY0" fmla="*/ 1479607 h 1479637"/>
                                <a:gd name="connsiteX1" fmla="*/ 237595 w 267874"/>
                                <a:gd name="connsiteY1" fmla="*/ 561699 h 1479637"/>
                                <a:gd name="connsiteX2" fmla="*/ 267099 w 267874"/>
                                <a:gd name="connsiteY2" fmla="*/ -31 h 1479637"/>
                              </a:gdLst>
                              <a:ahLst/>
                              <a:cxnLst>
                                <a:cxn ang="0">
                                  <a:pos x="connsiteX0" y="connsiteY0"/>
                                </a:cxn>
                                <a:cxn ang="0">
                                  <a:pos x="connsiteX1" y="connsiteY1"/>
                                </a:cxn>
                                <a:cxn ang="0">
                                  <a:pos x="connsiteX2" y="connsiteY2"/>
                                </a:cxn>
                              </a:cxnLst>
                              <a:rect l="l" t="t" r="r" b="b"/>
                              <a:pathLst>
                                <a:path w="267874" h="1479637">
                                  <a:moveTo>
                                    <a:pt x="-24" y="1479607"/>
                                  </a:moveTo>
                                  <a:cubicBezTo>
                                    <a:pt x="42746" y="1267444"/>
                                    <a:pt x="112097" y="834960"/>
                                    <a:pt x="237595" y="561699"/>
                                  </a:cubicBezTo>
                                  <a:cubicBezTo>
                                    <a:pt x="251367" y="484954"/>
                                    <a:pt x="272059" y="327150"/>
                                    <a:pt x="267099" y="-31"/>
                                  </a:cubicBezTo>
                                </a:path>
                              </a:pathLst>
                            </a:custGeom>
                            <a:noFill/>
                            <a:ln w="12862" cap="flat">
                              <a:solidFill>
                                <a:srgbClr val="0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41" name="Freeform: Shape 141"/>
                          <wps:cNvSpPr/>
                          <wps:spPr>
                            <a:xfrm>
                              <a:off x="1379817" y="1444656"/>
                              <a:ext cx="25933" cy="1213073"/>
                            </a:xfrm>
                            <a:custGeom>
                              <a:avLst/>
                              <a:gdLst>
                                <a:gd name="connsiteX0" fmla="*/ 5965 w 25933"/>
                                <a:gd name="connsiteY0" fmla="*/ 1212951 h 1213073"/>
                                <a:gd name="connsiteX1" fmla="*/ -344 w 25933"/>
                                <a:gd name="connsiteY1" fmla="*/ 568768 h 1213073"/>
                                <a:gd name="connsiteX2" fmla="*/ 16058 w 25933"/>
                                <a:gd name="connsiteY2" fmla="*/ -123 h 1213073"/>
                              </a:gdLst>
                              <a:ahLst/>
                              <a:cxnLst>
                                <a:cxn ang="0">
                                  <a:pos x="connsiteX0" y="connsiteY0"/>
                                </a:cxn>
                                <a:cxn ang="0">
                                  <a:pos x="connsiteX1" y="connsiteY1"/>
                                </a:cxn>
                                <a:cxn ang="0">
                                  <a:pos x="connsiteX2" y="connsiteY2"/>
                                </a:cxn>
                              </a:cxnLst>
                              <a:rect l="l" t="t" r="r" b="b"/>
                              <a:pathLst>
                                <a:path w="25933" h="1213073">
                                  <a:moveTo>
                                    <a:pt x="5965" y="1212951"/>
                                  </a:moveTo>
                                  <a:cubicBezTo>
                                    <a:pt x="29478" y="1036594"/>
                                    <a:pt x="36880" y="790852"/>
                                    <a:pt x="-344" y="568768"/>
                                  </a:cubicBezTo>
                                  <a:cubicBezTo>
                                    <a:pt x="6344" y="386024"/>
                                    <a:pt x="13737" y="182622"/>
                                    <a:pt x="16058" y="-123"/>
                                  </a:cubicBezTo>
                                </a:path>
                              </a:pathLst>
                            </a:custGeom>
                            <a:noFill/>
                            <a:ln w="12862" cap="flat">
                              <a:solidFill>
                                <a:srgbClr val="0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42" name="Freeform: Shape 142"/>
                          <wps:cNvSpPr/>
                          <wps:spPr>
                            <a:xfrm>
                              <a:off x="1386127" y="986742"/>
                              <a:ext cx="551989" cy="1670987"/>
                            </a:xfrm>
                            <a:custGeom>
                              <a:avLst/>
                              <a:gdLst>
                                <a:gd name="connsiteX0" fmla="*/ -344 w 551989"/>
                                <a:gd name="connsiteY0" fmla="*/ 1670865 h 1670987"/>
                                <a:gd name="connsiteX1" fmla="*/ 190653 w 551989"/>
                                <a:gd name="connsiteY1" fmla="*/ 984119 h 1670987"/>
                                <a:gd name="connsiteX2" fmla="*/ 551645 w 551989"/>
                                <a:gd name="connsiteY2" fmla="*/ -123 h 1670987"/>
                              </a:gdLst>
                              <a:ahLst/>
                              <a:cxnLst>
                                <a:cxn ang="0">
                                  <a:pos x="connsiteX0" y="connsiteY0"/>
                                </a:cxn>
                                <a:cxn ang="0">
                                  <a:pos x="connsiteX1" y="connsiteY1"/>
                                </a:cxn>
                                <a:cxn ang="0">
                                  <a:pos x="connsiteX2" y="connsiteY2"/>
                                </a:cxn>
                              </a:cxnLst>
                              <a:rect l="l" t="t" r="r" b="b"/>
                              <a:pathLst>
                                <a:path w="551989" h="1670987">
                                  <a:moveTo>
                                    <a:pt x="-344" y="1670865"/>
                                  </a:moveTo>
                                  <a:cubicBezTo>
                                    <a:pt x="25997" y="1538353"/>
                                    <a:pt x="114132" y="1168445"/>
                                    <a:pt x="190653" y="984119"/>
                                  </a:cubicBezTo>
                                  <a:cubicBezTo>
                                    <a:pt x="345311" y="560455"/>
                                    <a:pt x="445465" y="238140"/>
                                    <a:pt x="551645" y="-123"/>
                                  </a:cubicBezTo>
                                </a:path>
                              </a:pathLst>
                            </a:custGeom>
                            <a:noFill/>
                            <a:ln w="12862" cap="flat">
                              <a:solidFill>
                                <a:srgbClr val="0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43" name="Freeform: Shape 143"/>
                          <wps:cNvSpPr/>
                          <wps:spPr>
                            <a:xfrm>
                              <a:off x="1353459" y="2657736"/>
                              <a:ext cx="32668" cy="269684"/>
                            </a:xfrm>
                            <a:custGeom>
                              <a:avLst/>
                              <a:gdLst>
                                <a:gd name="connsiteX0" fmla="*/ 32644 w 32668"/>
                                <a:gd name="connsiteY0" fmla="*/ -31 h 269684"/>
                                <a:gd name="connsiteX1" fmla="*/ -24 w 32668"/>
                                <a:gd name="connsiteY1" fmla="*/ 269654 h 269684"/>
                              </a:gdLst>
                              <a:ahLst/>
                              <a:cxnLst>
                                <a:cxn ang="0">
                                  <a:pos x="connsiteX0" y="connsiteY0"/>
                                </a:cxn>
                                <a:cxn ang="0">
                                  <a:pos x="connsiteX1" y="connsiteY1"/>
                                </a:cxn>
                              </a:cxnLst>
                              <a:rect l="l" t="t" r="r" b="b"/>
                              <a:pathLst>
                                <a:path w="32668" h="269684">
                                  <a:moveTo>
                                    <a:pt x="32644" y="-31"/>
                                  </a:moveTo>
                                  <a:lnTo>
                                    <a:pt x="-24" y="269654"/>
                                  </a:lnTo>
                                </a:path>
                              </a:pathLst>
                            </a:custGeom>
                            <a:noFill/>
                            <a:ln w="8575" cap="rnd">
                              <a:solidFill>
                                <a:srgbClr val="8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44" name="Freeform: Shape 144"/>
                          <wps:cNvSpPr/>
                          <wps:spPr>
                            <a:xfrm>
                              <a:off x="1344311" y="2261677"/>
                              <a:ext cx="19532" cy="327808"/>
                            </a:xfrm>
                            <a:custGeom>
                              <a:avLst/>
                              <a:gdLst>
                                <a:gd name="connsiteX0" fmla="*/ 19508 w 19532"/>
                                <a:gd name="connsiteY0" fmla="*/ -31 h 327808"/>
                                <a:gd name="connsiteX1" fmla="*/ -24 w 19532"/>
                                <a:gd name="connsiteY1" fmla="*/ 327777 h 327808"/>
                              </a:gdLst>
                              <a:ahLst/>
                              <a:cxnLst>
                                <a:cxn ang="0">
                                  <a:pos x="connsiteX0" y="connsiteY0"/>
                                </a:cxn>
                                <a:cxn ang="0">
                                  <a:pos x="connsiteX1" y="connsiteY1"/>
                                </a:cxn>
                              </a:cxnLst>
                              <a:rect l="l" t="t" r="r" b="b"/>
                              <a:pathLst>
                                <a:path w="19532" h="327808">
                                  <a:moveTo>
                                    <a:pt x="19508" y="-31"/>
                                  </a:moveTo>
                                  <a:lnTo>
                                    <a:pt x="-24" y="327777"/>
                                  </a:lnTo>
                                </a:path>
                              </a:pathLst>
                            </a:custGeom>
                            <a:noFill/>
                            <a:ln w="8575" cap="rnd">
                              <a:solidFill>
                                <a:srgbClr val="8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45" name="Freeform: Shape 145"/>
                          <wps:cNvSpPr/>
                          <wps:spPr>
                            <a:xfrm>
                              <a:off x="1716944" y="437534"/>
                              <a:ext cx="1557620" cy="360694"/>
                            </a:xfrm>
                            <a:custGeom>
                              <a:avLst/>
                              <a:gdLst>
                                <a:gd name="connsiteX0" fmla="*/ 1557276 w 1557620"/>
                                <a:gd name="connsiteY0" fmla="*/ 360572 h 360694"/>
                                <a:gd name="connsiteX1" fmla="*/ 857574 w 1557620"/>
                                <a:gd name="connsiteY1" fmla="*/ 237559 h 360694"/>
                                <a:gd name="connsiteX2" fmla="*/ 41522 w 1557620"/>
                                <a:gd name="connsiteY2" fmla="*/ 232066 h 360694"/>
                                <a:gd name="connsiteX3" fmla="*/ -344 w 1557620"/>
                                <a:gd name="connsiteY3" fmla="*/ 33667 h 360694"/>
                                <a:gd name="connsiteX4" fmla="*/ 11003 w 1557620"/>
                                <a:gd name="connsiteY4" fmla="*/ 24451 h 360694"/>
                                <a:gd name="connsiteX5" fmla="*/ 200625 w 1557620"/>
                                <a:gd name="connsiteY5" fmla="*/ 2847 h 360694"/>
                                <a:gd name="connsiteX6" fmla="*/ 973847 w 1557620"/>
                                <a:gd name="connsiteY6" fmla="*/ 43708 h 360694"/>
                                <a:gd name="connsiteX7" fmla="*/ 1548584 w 1557620"/>
                                <a:gd name="connsiteY7" fmla="*/ 120607 h 36069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1557620" h="360694">
                                  <a:moveTo>
                                    <a:pt x="1557276" y="360572"/>
                                  </a:moveTo>
                                  <a:cubicBezTo>
                                    <a:pt x="1275392" y="345236"/>
                                    <a:pt x="1114329" y="309171"/>
                                    <a:pt x="857574" y="237559"/>
                                  </a:cubicBezTo>
                                  <a:cubicBezTo>
                                    <a:pt x="636213" y="175816"/>
                                    <a:pt x="319211" y="183726"/>
                                    <a:pt x="41522" y="232066"/>
                                  </a:cubicBezTo>
                                  <a:cubicBezTo>
                                    <a:pt x="6783" y="232066"/>
                                    <a:pt x="-344" y="33667"/>
                                    <a:pt x="-344" y="33667"/>
                                  </a:cubicBezTo>
                                  <a:cubicBezTo>
                                    <a:pt x="576" y="27073"/>
                                    <a:pt x="5871" y="24520"/>
                                    <a:pt x="11003" y="24451"/>
                                  </a:cubicBezTo>
                                  <a:lnTo>
                                    <a:pt x="200625" y="2847"/>
                                  </a:lnTo>
                                  <a:cubicBezTo>
                                    <a:pt x="532629" y="-7667"/>
                                    <a:pt x="726601" y="10627"/>
                                    <a:pt x="973847" y="43708"/>
                                  </a:cubicBezTo>
                                  <a:lnTo>
                                    <a:pt x="1548584" y="120607"/>
                                  </a:lnTo>
                                </a:path>
                              </a:pathLst>
                            </a:custGeom>
                            <a:solidFill>
                              <a:srgbClr val="FFF9A5"/>
                            </a:solidFill>
                            <a:ln w="12862" cap="flat">
                              <a:solidFill>
                                <a:srgbClr val="0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46" name="Freeform: Shape 146"/>
                          <wps:cNvSpPr/>
                          <wps:spPr>
                            <a:xfrm>
                              <a:off x="1729865" y="571615"/>
                              <a:ext cx="537366" cy="100513"/>
                            </a:xfrm>
                            <a:custGeom>
                              <a:avLst/>
                              <a:gdLst>
                                <a:gd name="connsiteX0" fmla="*/ 26068 w 537366"/>
                                <a:gd name="connsiteY0" fmla="*/ 100482 h 100513"/>
                                <a:gd name="connsiteX1" fmla="*/ -24 w 537366"/>
                                <a:gd name="connsiteY1" fmla="*/ 33598 h 100513"/>
                                <a:gd name="connsiteX2" fmla="*/ 263119 w 537366"/>
                                <a:gd name="connsiteY2" fmla="*/ 132 h 100513"/>
                                <a:gd name="connsiteX3" fmla="*/ 537343 w 537366"/>
                                <a:gd name="connsiteY3" fmla="*/ 59905 h 100513"/>
                                <a:gd name="connsiteX4" fmla="*/ 26068 w 537366"/>
                                <a:gd name="connsiteY4" fmla="*/ 100482 h 100513"/>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37366" h="100513">
                                  <a:moveTo>
                                    <a:pt x="26068" y="100482"/>
                                  </a:moveTo>
                                  <a:cubicBezTo>
                                    <a:pt x="9596" y="84079"/>
                                    <a:pt x="3217" y="57506"/>
                                    <a:pt x="-24" y="33598"/>
                                  </a:cubicBezTo>
                                  <a:cubicBezTo>
                                    <a:pt x="65579" y="9987"/>
                                    <a:pt x="192538" y="3453"/>
                                    <a:pt x="263119" y="132"/>
                                  </a:cubicBezTo>
                                  <a:cubicBezTo>
                                    <a:pt x="305089" y="-1841"/>
                                    <a:pt x="470270" y="13821"/>
                                    <a:pt x="537343" y="59905"/>
                                  </a:cubicBezTo>
                                  <a:cubicBezTo>
                                    <a:pt x="367545" y="46683"/>
                                    <a:pt x="28922" y="85549"/>
                                    <a:pt x="26068" y="100482"/>
                                  </a:cubicBezTo>
                                  <a:close/>
                                </a:path>
                              </a:pathLst>
                            </a:custGeom>
                            <a:solidFill>
                              <a:srgbClr val="DCCF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47" name="Freeform: Shape 147"/>
                          <wps:cNvSpPr/>
                          <wps:spPr>
                            <a:xfrm>
                              <a:off x="1566937" y="445600"/>
                              <a:ext cx="245596" cy="229992"/>
                            </a:xfrm>
                            <a:custGeom>
                              <a:avLst/>
                              <a:gdLst>
                                <a:gd name="connsiteX0" fmla="*/ -24 w 245596"/>
                                <a:gd name="connsiteY0" fmla="*/ 67557 h 229992"/>
                                <a:gd name="connsiteX1" fmla="*/ 205967 w 245596"/>
                                <a:gd name="connsiteY1" fmla="*/ 579 h 229992"/>
                                <a:gd name="connsiteX2" fmla="*/ 245572 w 245596"/>
                                <a:gd name="connsiteY2" fmla="*/ 212682 h 229992"/>
                                <a:gd name="connsiteX3" fmla="*/ 60146 w 245596"/>
                                <a:gd name="connsiteY3" fmla="*/ 229962 h 229992"/>
                              </a:gdLst>
                              <a:ahLst/>
                              <a:cxnLst>
                                <a:cxn ang="0">
                                  <a:pos x="connsiteX0" y="connsiteY0"/>
                                </a:cxn>
                                <a:cxn ang="0">
                                  <a:pos x="connsiteX1" y="connsiteY1"/>
                                </a:cxn>
                                <a:cxn ang="0">
                                  <a:pos x="connsiteX2" y="connsiteY2"/>
                                </a:cxn>
                                <a:cxn ang="0">
                                  <a:pos x="connsiteX3" y="connsiteY3"/>
                                </a:cxn>
                              </a:cxnLst>
                              <a:rect l="l" t="t" r="r" b="b"/>
                              <a:pathLst>
                                <a:path w="245596" h="229992">
                                  <a:moveTo>
                                    <a:pt x="-24" y="67557"/>
                                  </a:moveTo>
                                  <a:cubicBezTo>
                                    <a:pt x="34819" y="33741"/>
                                    <a:pt x="173350" y="-5403"/>
                                    <a:pt x="205967" y="579"/>
                                  </a:cubicBezTo>
                                  <a:lnTo>
                                    <a:pt x="245572" y="212682"/>
                                  </a:lnTo>
                                  <a:cubicBezTo>
                                    <a:pt x="198771" y="221072"/>
                                    <a:pt x="92788" y="229919"/>
                                    <a:pt x="60146" y="229962"/>
                                  </a:cubicBezTo>
                                  <a:close/>
                                </a:path>
                              </a:pathLst>
                            </a:custGeom>
                            <a:solidFill>
                              <a:srgbClr val="D5E5FF">
                                <a:alpha val="86000"/>
                              </a:srgbClr>
                            </a:solidFill>
                            <a:ln w="4287"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48" name="Freeform: Shape 148"/>
                          <wps:cNvSpPr/>
                          <wps:spPr>
                            <a:xfrm>
                              <a:off x="1298412" y="1428192"/>
                              <a:ext cx="128364" cy="75926"/>
                            </a:xfrm>
                            <a:custGeom>
                              <a:avLst/>
                              <a:gdLst>
                                <a:gd name="connsiteX0" fmla="*/ 111342 w 128364"/>
                                <a:gd name="connsiteY0" fmla="*/ 166 h 75926"/>
                                <a:gd name="connsiteX1" fmla="*/ 106828 w 128364"/>
                                <a:gd name="connsiteY1" fmla="*/ 73033 h 75926"/>
                                <a:gd name="connsiteX2" fmla="*/ 13612 w 128364"/>
                                <a:gd name="connsiteY2" fmla="*/ 75896 h 75926"/>
                                <a:gd name="connsiteX3" fmla="*/ 4482 w 128364"/>
                                <a:gd name="connsiteY3" fmla="*/ 13852 h 75926"/>
                              </a:gdLst>
                              <a:ahLst/>
                              <a:cxnLst>
                                <a:cxn ang="0">
                                  <a:pos x="connsiteX0" y="connsiteY0"/>
                                </a:cxn>
                                <a:cxn ang="0">
                                  <a:pos x="connsiteX1" y="connsiteY1"/>
                                </a:cxn>
                                <a:cxn ang="0">
                                  <a:pos x="connsiteX2" y="connsiteY2"/>
                                </a:cxn>
                                <a:cxn ang="0">
                                  <a:pos x="connsiteX3" y="connsiteY3"/>
                                </a:cxn>
                              </a:cxnLst>
                              <a:rect l="l" t="t" r="r" b="b"/>
                              <a:pathLst>
                                <a:path w="128364" h="75926">
                                  <a:moveTo>
                                    <a:pt x="111342" y="166"/>
                                  </a:moveTo>
                                  <a:cubicBezTo>
                                    <a:pt x="116233" y="-3651"/>
                                    <a:pt x="149589" y="49039"/>
                                    <a:pt x="106828" y="73033"/>
                                  </a:cubicBezTo>
                                  <a:cubicBezTo>
                                    <a:pt x="70042" y="45162"/>
                                    <a:pt x="56184" y="45893"/>
                                    <a:pt x="13612" y="75896"/>
                                  </a:cubicBezTo>
                                  <a:cubicBezTo>
                                    <a:pt x="-10270" y="65038"/>
                                    <a:pt x="4482" y="13852"/>
                                    <a:pt x="4482" y="13852"/>
                                  </a:cubicBezTo>
                                </a:path>
                              </a:pathLst>
                            </a:custGeom>
                            <a:noFill/>
                            <a:ln w="8575" cap="flat">
                              <a:solidFill>
                                <a:srgbClr val="0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49" name="Freeform: Shape 149"/>
                          <wps:cNvSpPr/>
                          <wps:spPr>
                            <a:xfrm>
                              <a:off x="1738109" y="1664915"/>
                              <a:ext cx="47867" cy="189432"/>
                            </a:xfrm>
                            <a:custGeom>
                              <a:avLst/>
                              <a:gdLst>
                                <a:gd name="connsiteX0" fmla="*/ 47844 w 47867"/>
                                <a:gd name="connsiteY0" fmla="*/ -31 h 189432"/>
                                <a:gd name="connsiteX1" fmla="*/ -24 w 47867"/>
                                <a:gd name="connsiteY1" fmla="*/ 189402 h 189432"/>
                              </a:gdLst>
                              <a:ahLst/>
                              <a:cxnLst>
                                <a:cxn ang="0">
                                  <a:pos x="connsiteX0" y="connsiteY0"/>
                                </a:cxn>
                                <a:cxn ang="0">
                                  <a:pos x="connsiteX1" y="connsiteY1"/>
                                </a:cxn>
                              </a:cxnLst>
                              <a:rect l="l" t="t" r="r" b="b"/>
                              <a:pathLst>
                                <a:path w="47867" h="189432">
                                  <a:moveTo>
                                    <a:pt x="47844" y="-31"/>
                                  </a:moveTo>
                                  <a:cubicBezTo>
                                    <a:pt x="26635" y="62838"/>
                                    <a:pt x="13173" y="122526"/>
                                    <a:pt x="-24" y="189402"/>
                                  </a:cubicBezTo>
                                </a:path>
                              </a:pathLst>
                            </a:custGeom>
                            <a:noFill/>
                            <a:ln w="8575" cap="rnd">
                              <a:solidFill>
                                <a:srgbClr val="8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50" name="Freeform: Shape 150"/>
                          <wps:cNvSpPr/>
                          <wps:spPr>
                            <a:xfrm>
                              <a:off x="1556010" y="2172098"/>
                              <a:ext cx="62937" cy="560302"/>
                            </a:xfrm>
                            <a:custGeom>
                              <a:avLst/>
                              <a:gdLst>
                                <a:gd name="connsiteX0" fmla="*/ 62914 w 62937"/>
                                <a:gd name="connsiteY0" fmla="*/ -31 h 560302"/>
                                <a:gd name="connsiteX1" fmla="*/ -24 w 62937"/>
                                <a:gd name="connsiteY1" fmla="*/ 560272 h 560302"/>
                              </a:gdLst>
                              <a:ahLst/>
                              <a:cxnLst>
                                <a:cxn ang="0">
                                  <a:pos x="connsiteX0" y="connsiteY0"/>
                                </a:cxn>
                                <a:cxn ang="0">
                                  <a:pos x="connsiteX1" y="connsiteY1"/>
                                </a:cxn>
                              </a:cxnLst>
                              <a:rect l="l" t="t" r="r" b="b"/>
                              <a:pathLst>
                                <a:path w="62937" h="560302">
                                  <a:moveTo>
                                    <a:pt x="62914" y="-31"/>
                                  </a:moveTo>
                                  <a:lnTo>
                                    <a:pt x="-24" y="560272"/>
                                  </a:lnTo>
                                </a:path>
                              </a:pathLst>
                            </a:custGeom>
                            <a:noFill/>
                            <a:ln w="8575" cap="rnd">
                              <a:solidFill>
                                <a:srgbClr val="80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51" name="Freeform: Shape 151"/>
                          <wps:cNvSpPr/>
                          <wps:spPr>
                            <a:xfrm>
                              <a:off x="1721388" y="993025"/>
                              <a:ext cx="267896" cy="700466"/>
                            </a:xfrm>
                            <a:custGeom>
                              <a:avLst/>
                              <a:gdLst>
                                <a:gd name="connsiteX0" fmla="*/ 12726 w 267896"/>
                                <a:gd name="connsiteY0" fmla="*/ 664406 h 700466"/>
                                <a:gd name="connsiteX1" fmla="*/ -24 w 267896"/>
                                <a:gd name="connsiteY1" fmla="*/ 700436 h 700466"/>
                                <a:gd name="connsiteX2" fmla="*/ 267873 w 267896"/>
                                <a:gd name="connsiteY2" fmla="*/ -31 h 700466"/>
                                <a:gd name="connsiteX3" fmla="*/ 73944 w 267896"/>
                                <a:gd name="connsiteY3" fmla="*/ 502483 h 700466"/>
                              </a:gdLst>
                              <a:ahLst/>
                              <a:cxnLst>
                                <a:cxn ang="0">
                                  <a:pos x="connsiteX0" y="connsiteY0"/>
                                </a:cxn>
                                <a:cxn ang="0">
                                  <a:pos x="connsiteX1" y="connsiteY1"/>
                                </a:cxn>
                                <a:cxn ang="0">
                                  <a:pos x="connsiteX2" y="connsiteY2"/>
                                </a:cxn>
                                <a:cxn ang="0">
                                  <a:pos x="connsiteX3" y="connsiteY3"/>
                                </a:cxn>
                              </a:cxnLst>
                              <a:rect l="l" t="t" r="r" b="b"/>
                              <a:pathLst>
                                <a:path w="267896" h="700466">
                                  <a:moveTo>
                                    <a:pt x="12726" y="664406"/>
                                  </a:moveTo>
                                  <a:lnTo>
                                    <a:pt x="-24" y="700436"/>
                                  </a:lnTo>
                                  <a:moveTo>
                                    <a:pt x="267873" y="-31"/>
                                  </a:moveTo>
                                  <a:cubicBezTo>
                                    <a:pt x="185231" y="151231"/>
                                    <a:pt x="135163" y="337724"/>
                                    <a:pt x="73944" y="502483"/>
                                  </a:cubicBezTo>
                                </a:path>
                              </a:pathLst>
                            </a:custGeom>
                            <a:noFill/>
                            <a:ln w="8575" cap="flat">
                              <a:solidFill>
                                <a:srgbClr val="5F8DD3"/>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52" name="Freeform: Shape 152"/>
                          <wps:cNvSpPr/>
                          <wps:spPr>
                            <a:xfrm>
                              <a:off x="1310715" y="1532953"/>
                              <a:ext cx="43543" cy="494416"/>
                            </a:xfrm>
                            <a:custGeom>
                              <a:avLst/>
                              <a:gdLst>
                                <a:gd name="connsiteX0" fmla="*/ 43519 w 43543"/>
                                <a:gd name="connsiteY0" fmla="*/ -31 h 494416"/>
                                <a:gd name="connsiteX1" fmla="*/ -24 w 43543"/>
                                <a:gd name="connsiteY1" fmla="*/ 494385 h 494416"/>
                              </a:gdLst>
                              <a:ahLst/>
                              <a:cxnLst>
                                <a:cxn ang="0">
                                  <a:pos x="connsiteX0" y="connsiteY0"/>
                                </a:cxn>
                                <a:cxn ang="0">
                                  <a:pos x="connsiteX1" y="connsiteY1"/>
                                </a:cxn>
                              </a:cxnLst>
                              <a:rect l="l" t="t" r="r" b="b"/>
                              <a:pathLst>
                                <a:path w="43543" h="494416">
                                  <a:moveTo>
                                    <a:pt x="43519" y="-31"/>
                                  </a:moveTo>
                                  <a:cubicBezTo>
                                    <a:pt x="39273" y="231630"/>
                                    <a:pt x="37347" y="345659"/>
                                    <a:pt x="-24" y="494385"/>
                                  </a:cubicBezTo>
                                </a:path>
                              </a:pathLst>
                            </a:custGeom>
                            <a:noFill/>
                            <a:ln w="8575" cap="flat">
                              <a:solidFill>
                                <a:srgbClr val="5F8DD3"/>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53" name="Freeform: Shape 153"/>
                          <wps:cNvSpPr/>
                          <wps:spPr>
                            <a:xfrm>
                              <a:off x="1300695" y="1407765"/>
                              <a:ext cx="123801" cy="91187"/>
                            </a:xfrm>
                            <a:custGeom>
                              <a:avLst/>
                              <a:gdLst>
                                <a:gd name="connsiteX0" fmla="*/ 4322 w 123801"/>
                                <a:gd name="connsiteY0" fmla="*/ 29113 h 91187"/>
                                <a:gd name="connsiteX1" fmla="*/ 107382 w 123801"/>
                                <a:gd name="connsiteY1" fmla="*/ 15426 h 91187"/>
                                <a:gd name="connsiteX2" fmla="*/ 103032 w 123801"/>
                                <a:gd name="connsiteY2" fmla="*/ 88294 h 91187"/>
                                <a:gd name="connsiteX3" fmla="*/ 13126 w 123801"/>
                                <a:gd name="connsiteY3" fmla="*/ 91156 h 91187"/>
                                <a:gd name="connsiteX4" fmla="*/ 4322 w 123801"/>
                                <a:gd name="connsiteY4" fmla="*/ 29113 h 91187"/>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23801" h="91187">
                                  <a:moveTo>
                                    <a:pt x="4322" y="29113"/>
                                  </a:moveTo>
                                  <a:cubicBezTo>
                                    <a:pt x="34093" y="-15153"/>
                                    <a:pt x="79476" y="236"/>
                                    <a:pt x="107382" y="15426"/>
                                  </a:cubicBezTo>
                                  <a:cubicBezTo>
                                    <a:pt x="112102" y="11618"/>
                                    <a:pt x="144271" y="64300"/>
                                    <a:pt x="103032" y="88294"/>
                                  </a:cubicBezTo>
                                  <a:cubicBezTo>
                                    <a:pt x="67552" y="60422"/>
                                    <a:pt x="54184" y="61162"/>
                                    <a:pt x="13126" y="91156"/>
                                  </a:cubicBezTo>
                                  <a:cubicBezTo>
                                    <a:pt x="-9906" y="80307"/>
                                    <a:pt x="4322" y="29113"/>
                                    <a:pt x="4322" y="29113"/>
                                  </a:cubicBezTo>
                                  <a:close/>
                                </a:path>
                              </a:pathLst>
                            </a:custGeom>
                            <a:solidFill>
                              <a:srgbClr val="CCAAFF"/>
                            </a:solidFill>
                            <a:ln w="8421"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54" name="Freeform: Shape 154"/>
                          <wps:cNvSpPr/>
                          <wps:spPr>
                            <a:xfrm>
                              <a:off x="2089078" y="896395"/>
                              <a:ext cx="334831" cy="128300"/>
                            </a:xfrm>
                            <a:custGeom>
                              <a:avLst/>
                              <a:gdLst>
                                <a:gd name="connsiteX0" fmla="*/ 71236 w 334831"/>
                                <a:gd name="connsiteY0" fmla="*/ 128269 h 128300"/>
                                <a:gd name="connsiteX1" fmla="*/ -24 w 334831"/>
                                <a:gd name="connsiteY1" fmla="*/ 121383 h 128300"/>
                                <a:gd name="connsiteX2" fmla="*/ 325463 w 334831"/>
                                <a:gd name="connsiteY2" fmla="*/ -31 h 128300"/>
                                <a:gd name="connsiteX3" fmla="*/ 334808 w 334831"/>
                                <a:gd name="connsiteY3" fmla="*/ 67712 h 128300"/>
                                <a:gd name="connsiteX4" fmla="*/ 71236 w 334831"/>
                                <a:gd name="connsiteY4" fmla="*/ 128269 h 12830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34831" h="128300">
                                  <a:moveTo>
                                    <a:pt x="71236" y="128269"/>
                                  </a:moveTo>
                                  <a:cubicBezTo>
                                    <a:pt x="45738" y="119603"/>
                                    <a:pt x="27091" y="131751"/>
                                    <a:pt x="-24" y="121383"/>
                                  </a:cubicBezTo>
                                  <a:cubicBezTo>
                                    <a:pt x="61178" y="88973"/>
                                    <a:pt x="266308" y="40976"/>
                                    <a:pt x="325463" y="-31"/>
                                  </a:cubicBezTo>
                                  <a:cubicBezTo>
                                    <a:pt x="333235" y="28966"/>
                                    <a:pt x="333192" y="39764"/>
                                    <a:pt x="334808" y="67712"/>
                                  </a:cubicBezTo>
                                  <a:cubicBezTo>
                                    <a:pt x="221776" y="98386"/>
                                    <a:pt x="176428" y="118580"/>
                                    <a:pt x="71236" y="128269"/>
                                  </a:cubicBezTo>
                                  <a:close/>
                                </a:path>
                              </a:pathLst>
                            </a:custGeom>
                            <a:solidFill>
                              <a:srgbClr val="DCCF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grpSp>
                      <wpg:grpSp>
                        <wpg:cNvPr id="155" name="Graphic 4" descr="Figure 1 Anatomy of the shoulder (reproduced with permission) (Wikimedia Commons 2022)"/>
                        <wpg:cNvGrpSpPr/>
                        <wpg:grpSpPr>
                          <a:xfrm>
                            <a:off x="722653" y="243790"/>
                            <a:ext cx="2279002" cy="2587235"/>
                            <a:chOff x="722653" y="243790"/>
                            <a:chExt cx="2279002" cy="2587235"/>
                          </a:xfrm>
                          <a:noFill/>
                        </wpg:grpSpPr>
                        <wps:wsp>
                          <wps:cNvPr id="156" name="Freeform: Shape 156"/>
                          <wps:cNvSpPr/>
                          <wps:spPr>
                            <a:xfrm>
                              <a:off x="3001655" y="383058"/>
                              <a:ext cx="8596" cy="230413"/>
                            </a:xfrm>
                            <a:custGeom>
                              <a:avLst/>
                              <a:gdLst>
                                <a:gd name="connsiteX0" fmla="*/ -24 w 8596"/>
                                <a:gd name="connsiteY0" fmla="*/ -31 h 230413"/>
                                <a:gd name="connsiteX1" fmla="*/ -24 w 8596"/>
                                <a:gd name="connsiteY1" fmla="*/ 230382 h 230413"/>
                              </a:gdLst>
                              <a:ahLst/>
                              <a:cxnLst>
                                <a:cxn ang="0">
                                  <a:pos x="connsiteX0" y="connsiteY0"/>
                                </a:cxn>
                                <a:cxn ang="0">
                                  <a:pos x="connsiteX1" y="connsiteY1"/>
                                </a:cxn>
                              </a:cxnLst>
                              <a:rect l="l" t="t" r="r" b="b"/>
                              <a:pathLst>
                                <a:path w="8596" h="230413">
                                  <a:moveTo>
                                    <a:pt x="-24" y="-31"/>
                                  </a:moveTo>
                                  <a:lnTo>
                                    <a:pt x="-24" y="230382"/>
                                  </a:lnTo>
                                </a:path>
                              </a:pathLst>
                            </a:custGeom>
                            <a:noFill/>
                            <a:ln w="12862" cap="flat">
                              <a:solidFill>
                                <a:srgbClr val="C8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57" name="Freeform: Shape 157"/>
                          <wps:cNvSpPr/>
                          <wps:spPr>
                            <a:xfrm>
                              <a:off x="1641059" y="386018"/>
                              <a:ext cx="65637" cy="194860"/>
                            </a:xfrm>
                            <a:custGeom>
                              <a:avLst/>
                              <a:gdLst>
                                <a:gd name="connsiteX0" fmla="*/ -24 w 65637"/>
                                <a:gd name="connsiteY0" fmla="*/ -31 h 194860"/>
                                <a:gd name="connsiteX1" fmla="*/ 65614 w 65637"/>
                                <a:gd name="connsiteY1" fmla="*/ 194830 h 194860"/>
                              </a:gdLst>
                              <a:ahLst/>
                              <a:cxnLst>
                                <a:cxn ang="0">
                                  <a:pos x="connsiteX0" y="connsiteY0"/>
                                </a:cxn>
                                <a:cxn ang="0">
                                  <a:pos x="connsiteX1" y="connsiteY1"/>
                                </a:cxn>
                              </a:cxnLst>
                              <a:rect l="l" t="t" r="r" b="b"/>
                              <a:pathLst>
                                <a:path w="65637" h="194860">
                                  <a:moveTo>
                                    <a:pt x="-24" y="-31"/>
                                  </a:moveTo>
                                  <a:lnTo>
                                    <a:pt x="65614" y="194830"/>
                                  </a:lnTo>
                                </a:path>
                              </a:pathLst>
                            </a:custGeom>
                            <a:noFill/>
                            <a:ln w="12862" cap="flat">
                              <a:solidFill>
                                <a:srgbClr val="C8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58" name="Freeform: Shape 158"/>
                          <wps:cNvSpPr/>
                          <wps:spPr>
                            <a:xfrm>
                              <a:off x="851108" y="243790"/>
                              <a:ext cx="601327" cy="397277"/>
                            </a:xfrm>
                            <a:custGeom>
                              <a:avLst/>
                              <a:gdLst>
                                <a:gd name="connsiteX0" fmla="*/ -24 w 601327"/>
                                <a:gd name="connsiteY0" fmla="*/ -31 h 397277"/>
                                <a:gd name="connsiteX1" fmla="*/ 601303 w 601327"/>
                                <a:gd name="connsiteY1" fmla="*/ 397246 h 397277"/>
                              </a:gdLst>
                              <a:ahLst/>
                              <a:cxnLst>
                                <a:cxn ang="0">
                                  <a:pos x="connsiteX0" y="connsiteY0"/>
                                </a:cxn>
                                <a:cxn ang="0">
                                  <a:pos x="connsiteX1" y="connsiteY1"/>
                                </a:cxn>
                              </a:cxnLst>
                              <a:rect l="l" t="t" r="r" b="b"/>
                              <a:pathLst>
                                <a:path w="601327" h="397277">
                                  <a:moveTo>
                                    <a:pt x="-24" y="-31"/>
                                  </a:moveTo>
                                  <a:lnTo>
                                    <a:pt x="601303" y="397246"/>
                                  </a:lnTo>
                                </a:path>
                              </a:pathLst>
                            </a:custGeom>
                            <a:noFill/>
                            <a:ln w="12862" cap="flat">
                              <a:solidFill>
                                <a:srgbClr val="C8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59" name="Freeform: Shape 159"/>
                          <wps:cNvSpPr/>
                          <wps:spPr>
                            <a:xfrm>
                              <a:off x="869256" y="545430"/>
                              <a:ext cx="337754" cy="395214"/>
                            </a:xfrm>
                            <a:custGeom>
                              <a:avLst/>
                              <a:gdLst>
                                <a:gd name="connsiteX0" fmla="*/ -24 w 337754"/>
                                <a:gd name="connsiteY0" fmla="*/ -31 h 395214"/>
                                <a:gd name="connsiteX1" fmla="*/ 337731 w 337754"/>
                                <a:gd name="connsiteY1" fmla="*/ 395183 h 395214"/>
                              </a:gdLst>
                              <a:ahLst/>
                              <a:cxnLst>
                                <a:cxn ang="0">
                                  <a:pos x="connsiteX0" y="connsiteY0"/>
                                </a:cxn>
                                <a:cxn ang="0">
                                  <a:pos x="connsiteX1" y="connsiteY1"/>
                                </a:cxn>
                              </a:cxnLst>
                              <a:rect l="l" t="t" r="r" b="b"/>
                              <a:pathLst>
                                <a:path w="337754" h="395214">
                                  <a:moveTo>
                                    <a:pt x="-24" y="-31"/>
                                  </a:moveTo>
                                  <a:lnTo>
                                    <a:pt x="337731" y="395183"/>
                                  </a:lnTo>
                                </a:path>
                              </a:pathLst>
                            </a:custGeom>
                            <a:noFill/>
                            <a:ln w="12862" cap="flat">
                              <a:solidFill>
                                <a:srgbClr val="C8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60" name="Freeform: Shape 160"/>
                          <wps:cNvSpPr/>
                          <wps:spPr>
                            <a:xfrm>
                              <a:off x="919032" y="791145"/>
                              <a:ext cx="986717" cy="359912"/>
                            </a:xfrm>
                            <a:custGeom>
                              <a:avLst/>
                              <a:gdLst>
                                <a:gd name="connsiteX0" fmla="*/ -344 w 986717"/>
                                <a:gd name="connsiteY0" fmla="*/ 359426 h 359912"/>
                                <a:gd name="connsiteX1" fmla="*/ 986373 w 986717"/>
                                <a:gd name="connsiteY1" fmla="*/ -123 h 359912"/>
                              </a:gdLst>
                              <a:ahLst/>
                              <a:cxnLst>
                                <a:cxn ang="0">
                                  <a:pos x="connsiteX0" y="connsiteY0"/>
                                </a:cxn>
                                <a:cxn ang="0">
                                  <a:pos x="connsiteX1" y="connsiteY1"/>
                                </a:cxn>
                              </a:cxnLst>
                              <a:rect l="l" t="t" r="r" b="b"/>
                              <a:pathLst>
                                <a:path w="986717" h="359912">
                                  <a:moveTo>
                                    <a:pt x="-344" y="359426"/>
                                  </a:moveTo>
                                  <a:cubicBezTo>
                                    <a:pt x="547390" y="369449"/>
                                    <a:pt x="824381" y="170509"/>
                                    <a:pt x="986373" y="-123"/>
                                  </a:cubicBezTo>
                                </a:path>
                              </a:pathLst>
                            </a:custGeom>
                            <a:noFill/>
                            <a:ln w="12862" cap="flat">
                              <a:solidFill>
                                <a:srgbClr val="C8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61" name="Freeform: Shape 161"/>
                          <wps:cNvSpPr/>
                          <wps:spPr>
                            <a:xfrm>
                              <a:off x="890112" y="1274987"/>
                              <a:ext cx="837363" cy="63591"/>
                            </a:xfrm>
                            <a:custGeom>
                              <a:avLst/>
                              <a:gdLst>
                                <a:gd name="connsiteX0" fmla="*/ -344 w 837363"/>
                                <a:gd name="connsiteY0" fmla="*/ 63469 h 63591"/>
                                <a:gd name="connsiteX1" fmla="*/ 837019 w 837363"/>
                                <a:gd name="connsiteY1" fmla="*/ -123 h 63591"/>
                              </a:gdLst>
                              <a:ahLst/>
                              <a:cxnLst>
                                <a:cxn ang="0">
                                  <a:pos x="connsiteX0" y="connsiteY0"/>
                                </a:cxn>
                                <a:cxn ang="0">
                                  <a:pos x="connsiteX1" y="connsiteY1"/>
                                </a:cxn>
                              </a:cxnLst>
                              <a:rect l="l" t="t" r="r" b="b"/>
                              <a:pathLst>
                                <a:path w="837363" h="63591">
                                  <a:moveTo>
                                    <a:pt x="-344" y="63469"/>
                                  </a:moveTo>
                                  <a:lnTo>
                                    <a:pt x="837019" y="-123"/>
                                  </a:lnTo>
                                </a:path>
                              </a:pathLst>
                            </a:custGeom>
                            <a:noFill/>
                            <a:ln w="12862" cap="flat">
                              <a:solidFill>
                                <a:srgbClr val="C8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62" name="Freeform: Shape 162"/>
                          <wps:cNvSpPr/>
                          <wps:spPr>
                            <a:xfrm>
                              <a:off x="985718" y="1503648"/>
                              <a:ext cx="913961" cy="284488"/>
                            </a:xfrm>
                            <a:custGeom>
                              <a:avLst/>
                              <a:gdLst>
                                <a:gd name="connsiteX0" fmla="*/ -344 w 913961"/>
                                <a:gd name="connsiteY0" fmla="*/ -123 h 284488"/>
                                <a:gd name="connsiteX1" fmla="*/ 913617 w 913961"/>
                                <a:gd name="connsiteY1" fmla="*/ 284366 h 284488"/>
                              </a:gdLst>
                              <a:ahLst/>
                              <a:cxnLst>
                                <a:cxn ang="0">
                                  <a:pos x="connsiteX0" y="connsiteY0"/>
                                </a:cxn>
                                <a:cxn ang="0">
                                  <a:pos x="connsiteX1" y="connsiteY1"/>
                                </a:cxn>
                              </a:cxnLst>
                              <a:rect l="l" t="t" r="r" b="b"/>
                              <a:pathLst>
                                <a:path w="913961" h="284488">
                                  <a:moveTo>
                                    <a:pt x="-344" y="-123"/>
                                  </a:moveTo>
                                  <a:lnTo>
                                    <a:pt x="913617" y="284366"/>
                                  </a:lnTo>
                                </a:path>
                              </a:pathLst>
                            </a:custGeom>
                            <a:noFill/>
                            <a:ln w="12862" cap="flat">
                              <a:solidFill>
                                <a:srgbClr val="C8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63" name="Freeform: Shape 163"/>
                          <wps:cNvSpPr/>
                          <wps:spPr>
                            <a:xfrm>
                              <a:off x="722653" y="1902518"/>
                              <a:ext cx="487332" cy="194203"/>
                            </a:xfrm>
                            <a:custGeom>
                              <a:avLst/>
                              <a:gdLst>
                                <a:gd name="connsiteX0" fmla="*/ -344 w 487332"/>
                                <a:gd name="connsiteY0" fmla="*/ 194081 h 194203"/>
                                <a:gd name="connsiteX1" fmla="*/ 486988 w 487332"/>
                                <a:gd name="connsiteY1" fmla="*/ -123 h 194203"/>
                              </a:gdLst>
                              <a:ahLst/>
                              <a:cxnLst>
                                <a:cxn ang="0">
                                  <a:pos x="connsiteX0" y="connsiteY0"/>
                                </a:cxn>
                                <a:cxn ang="0">
                                  <a:pos x="connsiteX1" y="connsiteY1"/>
                                </a:cxn>
                              </a:cxnLst>
                              <a:rect l="l" t="t" r="r" b="b"/>
                              <a:pathLst>
                                <a:path w="487332" h="194203">
                                  <a:moveTo>
                                    <a:pt x="-344" y="194081"/>
                                  </a:moveTo>
                                  <a:lnTo>
                                    <a:pt x="486988" y="-123"/>
                                  </a:lnTo>
                                </a:path>
                              </a:pathLst>
                            </a:custGeom>
                            <a:noFill/>
                            <a:ln w="12862" cap="flat">
                              <a:solidFill>
                                <a:srgbClr val="C8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64" name="Freeform: Shape 164"/>
                          <wps:cNvSpPr/>
                          <wps:spPr>
                            <a:xfrm>
                              <a:off x="2002842" y="1425216"/>
                              <a:ext cx="23985" cy="757644"/>
                            </a:xfrm>
                            <a:custGeom>
                              <a:avLst/>
                              <a:gdLst>
                                <a:gd name="connsiteX0" fmla="*/ 23961 w 23985"/>
                                <a:gd name="connsiteY0" fmla="*/ 757613 h 757644"/>
                                <a:gd name="connsiteX1" fmla="*/ -24 w 23985"/>
                                <a:gd name="connsiteY1" fmla="*/ -31 h 757644"/>
                              </a:gdLst>
                              <a:ahLst/>
                              <a:cxnLst>
                                <a:cxn ang="0">
                                  <a:pos x="connsiteX0" y="connsiteY0"/>
                                </a:cxn>
                                <a:cxn ang="0">
                                  <a:pos x="connsiteX1" y="connsiteY1"/>
                                </a:cxn>
                              </a:cxnLst>
                              <a:rect l="l" t="t" r="r" b="b"/>
                              <a:pathLst>
                                <a:path w="23985" h="757644">
                                  <a:moveTo>
                                    <a:pt x="23961" y="757613"/>
                                  </a:moveTo>
                                  <a:lnTo>
                                    <a:pt x="-24" y="-31"/>
                                  </a:lnTo>
                                </a:path>
                              </a:pathLst>
                            </a:custGeom>
                            <a:noFill/>
                            <a:ln w="12862" cap="flat">
                              <a:solidFill>
                                <a:srgbClr val="C8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65" name="Freeform: Shape 165"/>
                          <wps:cNvSpPr/>
                          <wps:spPr>
                            <a:xfrm>
                              <a:off x="935813" y="2236368"/>
                              <a:ext cx="389654" cy="150299"/>
                            </a:xfrm>
                            <a:custGeom>
                              <a:avLst/>
                              <a:gdLst>
                                <a:gd name="connsiteX0" fmla="*/ -126 w 389654"/>
                                <a:gd name="connsiteY0" fmla="*/ 149748 h 150299"/>
                                <a:gd name="connsiteX1" fmla="*/ 389529 w 389654"/>
                                <a:gd name="connsiteY1" fmla="*/ -551 h 150299"/>
                              </a:gdLst>
                              <a:ahLst/>
                              <a:cxnLst>
                                <a:cxn ang="0">
                                  <a:pos x="connsiteX0" y="connsiteY0"/>
                                </a:cxn>
                                <a:cxn ang="0">
                                  <a:pos x="connsiteX1" y="connsiteY1"/>
                                </a:cxn>
                              </a:cxnLst>
                              <a:rect l="l" t="t" r="r" b="b"/>
                              <a:pathLst>
                                <a:path w="389654" h="150299">
                                  <a:moveTo>
                                    <a:pt x="-126" y="149748"/>
                                  </a:moveTo>
                                  <a:lnTo>
                                    <a:pt x="389529" y="-551"/>
                                  </a:lnTo>
                                </a:path>
                              </a:pathLst>
                            </a:custGeom>
                            <a:noFill/>
                            <a:ln w="12862" cap="flat">
                              <a:solidFill>
                                <a:srgbClr val="C8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66" name="Freeform: Shape 166"/>
                          <wps:cNvSpPr/>
                          <wps:spPr>
                            <a:xfrm>
                              <a:off x="2241552" y="2606114"/>
                              <a:ext cx="236870" cy="224911"/>
                            </a:xfrm>
                            <a:custGeom>
                              <a:avLst/>
                              <a:gdLst>
                                <a:gd name="connsiteX0" fmla="*/ -344 w 236870"/>
                                <a:gd name="connsiteY0" fmla="*/ 224789 h 224911"/>
                                <a:gd name="connsiteX1" fmla="*/ 236526 w 236870"/>
                                <a:gd name="connsiteY1" fmla="*/ -123 h 224911"/>
                              </a:gdLst>
                              <a:ahLst/>
                              <a:cxnLst>
                                <a:cxn ang="0">
                                  <a:pos x="connsiteX0" y="connsiteY0"/>
                                </a:cxn>
                                <a:cxn ang="0">
                                  <a:pos x="connsiteX1" y="connsiteY1"/>
                                </a:cxn>
                              </a:cxnLst>
                              <a:rect l="l" t="t" r="r" b="b"/>
                              <a:pathLst>
                                <a:path w="236870" h="224911">
                                  <a:moveTo>
                                    <a:pt x="-344" y="224789"/>
                                  </a:moveTo>
                                  <a:lnTo>
                                    <a:pt x="236526" y="-123"/>
                                  </a:lnTo>
                                </a:path>
                              </a:pathLst>
                            </a:custGeom>
                            <a:noFill/>
                            <a:ln w="12862" cap="flat">
                              <a:solidFill>
                                <a:srgbClr val="C8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67" name="Freeform: Shape 167"/>
                          <wps:cNvSpPr/>
                          <wps:spPr>
                            <a:xfrm>
                              <a:off x="935813" y="2372612"/>
                              <a:ext cx="631149" cy="14055"/>
                            </a:xfrm>
                            <a:custGeom>
                              <a:avLst/>
                              <a:gdLst>
                                <a:gd name="connsiteX0" fmla="*/ -126 w 631149"/>
                                <a:gd name="connsiteY0" fmla="*/ 13504 h 14055"/>
                                <a:gd name="connsiteX1" fmla="*/ 631024 w 631149"/>
                                <a:gd name="connsiteY1" fmla="*/ -551 h 14055"/>
                              </a:gdLst>
                              <a:ahLst/>
                              <a:cxnLst>
                                <a:cxn ang="0">
                                  <a:pos x="connsiteX0" y="connsiteY0"/>
                                </a:cxn>
                                <a:cxn ang="0">
                                  <a:pos x="connsiteX1" y="connsiteY1"/>
                                </a:cxn>
                              </a:cxnLst>
                              <a:rect l="l" t="t" r="r" b="b"/>
                              <a:pathLst>
                                <a:path w="631149" h="14055">
                                  <a:moveTo>
                                    <a:pt x="-126" y="13504"/>
                                  </a:moveTo>
                                  <a:lnTo>
                                    <a:pt x="631024" y="-551"/>
                                  </a:lnTo>
                                </a:path>
                              </a:pathLst>
                            </a:custGeom>
                            <a:noFill/>
                            <a:ln w="12862" cap="flat">
                              <a:solidFill>
                                <a:srgbClr val="C8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68" name="Freeform: Shape 168"/>
                          <wps:cNvSpPr/>
                          <wps:spPr>
                            <a:xfrm>
                              <a:off x="1905749" y="667759"/>
                              <a:ext cx="662098" cy="172997"/>
                            </a:xfrm>
                            <a:custGeom>
                              <a:avLst/>
                              <a:gdLst>
                                <a:gd name="connsiteX0" fmla="*/ -24 w 662098"/>
                                <a:gd name="connsiteY0" fmla="*/ 123354 h 172997"/>
                                <a:gd name="connsiteX1" fmla="*/ 662075 w 662098"/>
                                <a:gd name="connsiteY1" fmla="*/ 172966 h 172997"/>
                              </a:gdLst>
                              <a:ahLst/>
                              <a:cxnLst>
                                <a:cxn ang="0">
                                  <a:pos x="connsiteX0" y="connsiteY0"/>
                                </a:cxn>
                                <a:cxn ang="0">
                                  <a:pos x="connsiteX1" y="connsiteY1"/>
                                </a:cxn>
                              </a:cxnLst>
                              <a:rect l="l" t="t" r="r" b="b"/>
                              <a:pathLst>
                                <a:path w="662098" h="172997">
                                  <a:moveTo>
                                    <a:pt x="-24" y="123354"/>
                                  </a:moveTo>
                                  <a:cubicBezTo>
                                    <a:pt x="180958" y="-77391"/>
                                    <a:pt x="579691" y="-13251"/>
                                    <a:pt x="662075" y="172966"/>
                                  </a:cubicBezTo>
                                </a:path>
                              </a:pathLst>
                            </a:custGeom>
                            <a:noFill/>
                            <a:ln w="12862" cap="flat">
                              <a:solidFill>
                                <a:srgbClr val="C8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69" name="Freeform: Shape 169"/>
                          <wps:cNvSpPr/>
                          <wps:spPr>
                            <a:xfrm>
                              <a:off x="2150640" y="398172"/>
                              <a:ext cx="272581" cy="451138"/>
                            </a:xfrm>
                            <a:custGeom>
                              <a:avLst/>
                              <a:gdLst>
                                <a:gd name="connsiteX0" fmla="*/ 272558 w 272581"/>
                                <a:gd name="connsiteY0" fmla="*/ -31 h 451138"/>
                                <a:gd name="connsiteX1" fmla="*/ -24 w 272581"/>
                                <a:gd name="connsiteY1" fmla="*/ 451108 h 451138"/>
                              </a:gdLst>
                              <a:ahLst/>
                              <a:cxnLst>
                                <a:cxn ang="0">
                                  <a:pos x="connsiteX0" y="connsiteY0"/>
                                </a:cxn>
                                <a:cxn ang="0">
                                  <a:pos x="connsiteX1" y="connsiteY1"/>
                                </a:cxn>
                              </a:cxnLst>
                              <a:rect l="l" t="t" r="r" b="b"/>
                              <a:pathLst>
                                <a:path w="272581" h="451138">
                                  <a:moveTo>
                                    <a:pt x="272558" y="-31"/>
                                  </a:moveTo>
                                  <a:lnTo>
                                    <a:pt x="-24" y="451108"/>
                                  </a:lnTo>
                                </a:path>
                              </a:pathLst>
                            </a:custGeom>
                            <a:noFill/>
                            <a:ln w="12862" cap="flat">
                              <a:solidFill>
                                <a:srgbClr val="C80000"/>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grpSp>
                      <wpg:grpSp>
                        <wpg:cNvPr id="170" name="Graphic 4" descr="Figure 1 Anatomy of the shoulder (reproduced with permission) (Wikimedia Commons 2022)"/>
                        <wpg:cNvGrpSpPr/>
                        <wpg:grpSpPr>
                          <a:xfrm>
                            <a:off x="100572" y="124501"/>
                            <a:ext cx="3142436" cy="2761423"/>
                            <a:chOff x="100572" y="124501"/>
                            <a:chExt cx="3142436" cy="2761423"/>
                          </a:xfrm>
                        </wpg:grpSpPr>
                        <wpg:grpSp>
                          <wpg:cNvPr id="171" name="Graphic 4" descr="Figure 1 Anatomy of the shoulder (reproduced with permission) (Wikimedia Commons 2022)"/>
                          <wpg:cNvGrpSpPr/>
                          <wpg:grpSpPr>
                            <a:xfrm>
                              <a:off x="1201698" y="124501"/>
                              <a:ext cx="895968" cy="75055"/>
                              <a:chOff x="1201698" y="124501"/>
                              <a:chExt cx="895968" cy="75055"/>
                            </a:xfrm>
                            <a:solidFill>
                              <a:srgbClr val="0000FF"/>
                            </a:solidFill>
                          </wpg:grpSpPr>
                          <wps:wsp>
                            <wps:cNvPr id="172" name="Freeform: Shape 172"/>
                            <wps:cNvSpPr/>
                            <wps:spPr>
                              <a:xfrm>
                                <a:off x="1201698" y="124501"/>
                                <a:ext cx="74096" cy="73846"/>
                              </a:xfrm>
                              <a:custGeom>
                                <a:avLst/>
                                <a:gdLst>
                                  <a:gd name="connsiteX0" fmla="*/ 74073 w 74096"/>
                                  <a:gd name="connsiteY0" fmla="*/ 73815 h 73846"/>
                                  <a:gd name="connsiteX1" fmla="*/ 57851 w 74096"/>
                                  <a:gd name="connsiteY1" fmla="*/ 73815 h 73846"/>
                                  <a:gd name="connsiteX2" fmla="*/ 51403 w 74096"/>
                                  <a:gd name="connsiteY2" fmla="*/ 57041 h 73846"/>
                                  <a:gd name="connsiteX3" fmla="*/ 21881 w 74096"/>
                                  <a:gd name="connsiteY3" fmla="*/ 57041 h 73846"/>
                                  <a:gd name="connsiteX4" fmla="*/ 15786 w 74096"/>
                                  <a:gd name="connsiteY4" fmla="*/ 73815 h 73846"/>
                                  <a:gd name="connsiteX5" fmla="*/ -24 w 74096"/>
                                  <a:gd name="connsiteY5" fmla="*/ 73815 h 73846"/>
                                  <a:gd name="connsiteX6" fmla="*/ 28733 w 74096"/>
                                  <a:gd name="connsiteY6" fmla="*/ -31 h 73846"/>
                                  <a:gd name="connsiteX7" fmla="*/ 44500 w 74096"/>
                                  <a:gd name="connsiteY7" fmla="*/ -31 h 73846"/>
                                  <a:gd name="connsiteX8" fmla="*/ 46614 w 74096"/>
                                  <a:gd name="connsiteY8" fmla="*/ 44599 h 73846"/>
                                  <a:gd name="connsiteX9" fmla="*/ 36444 w 74096"/>
                                  <a:gd name="connsiteY9" fmla="*/ 17196 h 73846"/>
                                  <a:gd name="connsiteX10" fmla="*/ 26472 w 74096"/>
                                  <a:gd name="connsiteY10" fmla="*/ 44599 h 7384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74096" h="73846">
                                    <a:moveTo>
                                      <a:pt x="74073" y="73815"/>
                                    </a:moveTo>
                                    <a:lnTo>
                                      <a:pt x="57851" y="73815"/>
                                    </a:lnTo>
                                    <a:lnTo>
                                      <a:pt x="51403" y="57041"/>
                                    </a:lnTo>
                                    <a:lnTo>
                                      <a:pt x="21881" y="57041"/>
                                    </a:lnTo>
                                    <a:lnTo>
                                      <a:pt x="15786" y="73815"/>
                                    </a:lnTo>
                                    <a:lnTo>
                                      <a:pt x="-24" y="73815"/>
                                    </a:lnTo>
                                    <a:lnTo>
                                      <a:pt x="28733" y="-31"/>
                                    </a:lnTo>
                                    <a:lnTo>
                                      <a:pt x="44500" y="-31"/>
                                    </a:lnTo>
                                    <a:close/>
                                    <a:moveTo>
                                      <a:pt x="46614" y="44599"/>
                                    </a:moveTo>
                                    <a:lnTo>
                                      <a:pt x="36444" y="17196"/>
                                    </a:lnTo>
                                    <a:lnTo>
                                      <a:pt x="26472" y="44599"/>
                                    </a:lnTo>
                                    <a:close/>
                                  </a:path>
                                </a:pathLst>
                              </a:custGeom>
                              <a:solidFill>
                                <a:srgbClr val="0000FF"/>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73" name="Freeform: Shape 173"/>
                            <wps:cNvSpPr/>
                            <wps:spPr>
                              <a:xfrm>
                                <a:off x="1280522" y="143642"/>
                                <a:ext cx="50481" cy="55913"/>
                              </a:xfrm>
                              <a:custGeom>
                                <a:avLst/>
                                <a:gdLst>
                                  <a:gd name="connsiteX0" fmla="*/ 49752 w 50481"/>
                                  <a:gd name="connsiteY0" fmla="*/ 16995 h 55913"/>
                                  <a:gd name="connsiteX1" fmla="*/ 35791 w 50481"/>
                                  <a:gd name="connsiteY1" fmla="*/ 19513 h 55913"/>
                                  <a:gd name="connsiteX2" fmla="*/ 32567 w 50481"/>
                                  <a:gd name="connsiteY2" fmla="*/ 13217 h 55913"/>
                                  <a:gd name="connsiteX3" fmla="*/ 26119 w 50481"/>
                                  <a:gd name="connsiteY3" fmla="*/ 11101 h 55913"/>
                                  <a:gd name="connsiteX4" fmla="*/ 17660 w 50481"/>
                                  <a:gd name="connsiteY4" fmla="*/ 14778 h 55913"/>
                                  <a:gd name="connsiteX5" fmla="*/ 14539 w 50481"/>
                                  <a:gd name="connsiteY5" fmla="*/ 26968 h 55913"/>
                                  <a:gd name="connsiteX6" fmla="*/ 17712 w 50481"/>
                                  <a:gd name="connsiteY6" fmla="*/ 40418 h 55913"/>
                                  <a:gd name="connsiteX7" fmla="*/ 26326 w 50481"/>
                                  <a:gd name="connsiteY7" fmla="*/ 44347 h 55913"/>
                                  <a:gd name="connsiteX8" fmla="*/ 32920 w 50481"/>
                                  <a:gd name="connsiteY8" fmla="*/ 42080 h 55913"/>
                                  <a:gd name="connsiteX9" fmla="*/ 36547 w 50481"/>
                                  <a:gd name="connsiteY9" fmla="*/ 34172 h 55913"/>
                                  <a:gd name="connsiteX10" fmla="*/ 50457 w 50481"/>
                                  <a:gd name="connsiteY10" fmla="*/ 36539 h 55913"/>
                                  <a:gd name="connsiteX11" fmla="*/ 42144 w 50481"/>
                                  <a:gd name="connsiteY11" fmla="*/ 50996 h 55913"/>
                                  <a:gd name="connsiteX12" fmla="*/ 25672 w 50481"/>
                                  <a:gd name="connsiteY12" fmla="*/ 55882 h 55913"/>
                                  <a:gd name="connsiteX13" fmla="*/ 6931 w 50481"/>
                                  <a:gd name="connsiteY13" fmla="*/ 48478 h 55913"/>
                                  <a:gd name="connsiteX14" fmla="*/ -24 w 50481"/>
                                  <a:gd name="connsiteY14" fmla="*/ 27976 h 55913"/>
                                  <a:gd name="connsiteX15" fmla="*/ 6983 w 50481"/>
                                  <a:gd name="connsiteY15" fmla="*/ 7373 h 55913"/>
                                  <a:gd name="connsiteX16" fmla="*/ 25922 w 50481"/>
                                  <a:gd name="connsiteY16" fmla="*/ -31 h 55913"/>
                                  <a:gd name="connsiteX17" fmla="*/ 41439 w 50481"/>
                                  <a:gd name="connsiteY17" fmla="*/ 4200 h 55913"/>
                                  <a:gd name="connsiteX18" fmla="*/ 49752 w 50481"/>
                                  <a:gd name="connsiteY18" fmla="*/ 16995 h 5591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50481" h="55913">
                                    <a:moveTo>
                                      <a:pt x="49752" y="16995"/>
                                    </a:moveTo>
                                    <a:lnTo>
                                      <a:pt x="35791" y="19513"/>
                                    </a:lnTo>
                                    <a:cubicBezTo>
                                      <a:pt x="35327" y="16726"/>
                                      <a:pt x="34252" y="14627"/>
                                      <a:pt x="32567" y="13217"/>
                                    </a:cubicBezTo>
                                    <a:cubicBezTo>
                                      <a:pt x="30925" y="11806"/>
                                      <a:pt x="28776" y="11101"/>
                                      <a:pt x="26119" y="11101"/>
                                    </a:cubicBezTo>
                                    <a:cubicBezTo>
                                      <a:pt x="22595" y="11101"/>
                                      <a:pt x="19775" y="12327"/>
                                      <a:pt x="17660" y="14778"/>
                                    </a:cubicBezTo>
                                    <a:cubicBezTo>
                                      <a:pt x="15580" y="17196"/>
                                      <a:pt x="14539" y="21260"/>
                                      <a:pt x="14539" y="26968"/>
                                    </a:cubicBezTo>
                                    <a:cubicBezTo>
                                      <a:pt x="14539" y="33315"/>
                                      <a:pt x="15597" y="37799"/>
                                      <a:pt x="17712" y="40418"/>
                                    </a:cubicBezTo>
                                    <a:cubicBezTo>
                                      <a:pt x="19861" y="43038"/>
                                      <a:pt x="22732" y="44347"/>
                                      <a:pt x="26326" y="44347"/>
                                    </a:cubicBezTo>
                                    <a:cubicBezTo>
                                      <a:pt x="29008" y="44347"/>
                                      <a:pt x="31209" y="43591"/>
                                      <a:pt x="32920" y="42080"/>
                                    </a:cubicBezTo>
                                    <a:cubicBezTo>
                                      <a:pt x="34639" y="40535"/>
                                      <a:pt x="35843" y="37899"/>
                                      <a:pt x="36547" y="34172"/>
                                    </a:cubicBezTo>
                                    <a:lnTo>
                                      <a:pt x="50457" y="36539"/>
                                    </a:lnTo>
                                    <a:cubicBezTo>
                                      <a:pt x="49013" y="42920"/>
                                      <a:pt x="46236" y="47738"/>
                                      <a:pt x="42144" y="50996"/>
                                    </a:cubicBezTo>
                                    <a:cubicBezTo>
                                      <a:pt x="38043" y="54253"/>
                                      <a:pt x="32559" y="55882"/>
                                      <a:pt x="25672" y="55882"/>
                                    </a:cubicBezTo>
                                    <a:cubicBezTo>
                                      <a:pt x="17849" y="55882"/>
                                      <a:pt x="11599" y="53414"/>
                                      <a:pt x="6931" y="48478"/>
                                    </a:cubicBezTo>
                                    <a:cubicBezTo>
                                      <a:pt x="2298" y="43541"/>
                                      <a:pt x="-24" y="36707"/>
                                      <a:pt x="-24" y="27976"/>
                                    </a:cubicBezTo>
                                    <a:cubicBezTo>
                                      <a:pt x="-24" y="19144"/>
                                      <a:pt x="2315" y="12276"/>
                                      <a:pt x="6983" y="7373"/>
                                    </a:cubicBezTo>
                                    <a:cubicBezTo>
                                      <a:pt x="11651" y="2437"/>
                                      <a:pt x="17961" y="-31"/>
                                      <a:pt x="25922" y="-31"/>
                                    </a:cubicBezTo>
                                    <a:cubicBezTo>
                                      <a:pt x="32438" y="-31"/>
                                      <a:pt x="37605" y="1380"/>
                                      <a:pt x="41439" y="4200"/>
                                    </a:cubicBezTo>
                                    <a:cubicBezTo>
                                      <a:pt x="45299" y="6987"/>
                                      <a:pt x="48067" y="11252"/>
                                      <a:pt x="49752" y="16995"/>
                                    </a:cubicBezTo>
                                    <a:close/>
                                  </a:path>
                                </a:pathLst>
                              </a:custGeom>
                              <a:solidFill>
                                <a:srgbClr val="0000FF"/>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74" name="Freeform: Shape 174"/>
                            <wps:cNvSpPr/>
                            <wps:spPr>
                              <a:xfrm>
                                <a:off x="1340469" y="143642"/>
                                <a:ext cx="34654" cy="54704"/>
                              </a:xfrm>
                              <a:custGeom>
                                <a:avLst/>
                                <a:gdLst>
                                  <a:gd name="connsiteX0" fmla="*/ 14135 w 34654"/>
                                  <a:gd name="connsiteY0" fmla="*/ 54674 h 54704"/>
                                  <a:gd name="connsiteX1" fmla="*/ -24 w 34654"/>
                                  <a:gd name="connsiteY1" fmla="*/ 54674 h 54704"/>
                                  <a:gd name="connsiteX2" fmla="*/ -24 w 34654"/>
                                  <a:gd name="connsiteY2" fmla="*/ 1178 h 54704"/>
                                  <a:gd name="connsiteX3" fmla="*/ 13121 w 34654"/>
                                  <a:gd name="connsiteY3" fmla="*/ 1178 h 54704"/>
                                  <a:gd name="connsiteX4" fmla="*/ 13121 w 34654"/>
                                  <a:gd name="connsiteY4" fmla="*/ 8784 h 54704"/>
                                  <a:gd name="connsiteX5" fmla="*/ 19173 w 34654"/>
                                  <a:gd name="connsiteY5" fmla="*/ 1681 h 54704"/>
                                  <a:gd name="connsiteX6" fmla="*/ 25311 w 34654"/>
                                  <a:gd name="connsiteY6" fmla="*/ -31 h 54704"/>
                                  <a:gd name="connsiteX7" fmla="*/ 34630 w 34654"/>
                                  <a:gd name="connsiteY7" fmla="*/ 2638 h 54704"/>
                                  <a:gd name="connsiteX8" fmla="*/ 30255 w 34654"/>
                                  <a:gd name="connsiteY8" fmla="*/ 14980 h 54704"/>
                                  <a:gd name="connsiteX9" fmla="*/ 23601 w 34654"/>
                                  <a:gd name="connsiteY9" fmla="*/ 12663 h 54704"/>
                                  <a:gd name="connsiteX10" fmla="*/ 18563 w 34654"/>
                                  <a:gd name="connsiteY10" fmla="*/ 14325 h 54704"/>
                                  <a:gd name="connsiteX11" fmla="*/ 15287 w 34654"/>
                                  <a:gd name="connsiteY11" fmla="*/ 20219 h 54704"/>
                                  <a:gd name="connsiteX12" fmla="*/ 14135 w 34654"/>
                                  <a:gd name="connsiteY12" fmla="*/ 38151 h 5470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34654" h="54704">
                                    <a:moveTo>
                                      <a:pt x="14135" y="54674"/>
                                    </a:moveTo>
                                    <a:lnTo>
                                      <a:pt x="-24" y="54674"/>
                                    </a:lnTo>
                                    <a:lnTo>
                                      <a:pt x="-24" y="1178"/>
                                    </a:lnTo>
                                    <a:lnTo>
                                      <a:pt x="13121" y="1178"/>
                                    </a:lnTo>
                                    <a:lnTo>
                                      <a:pt x="13121" y="8784"/>
                                    </a:lnTo>
                                    <a:cubicBezTo>
                                      <a:pt x="15373" y="5191"/>
                                      <a:pt x="17394" y="2823"/>
                                      <a:pt x="19173" y="1681"/>
                                    </a:cubicBezTo>
                                    <a:cubicBezTo>
                                      <a:pt x="20978" y="540"/>
                                      <a:pt x="23033" y="-31"/>
                                      <a:pt x="25311" y="-31"/>
                                    </a:cubicBezTo>
                                    <a:cubicBezTo>
                                      <a:pt x="28535" y="-31"/>
                                      <a:pt x="31647" y="859"/>
                                      <a:pt x="34630" y="2638"/>
                                    </a:cubicBezTo>
                                    <a:lnTo>
                                      <a:pt x="30255" y="14980"/>
                                    </a:lnTo>
                                    <a:cubicBezTo>
                                      <a:pt x="27865" y="13435"/>
                                      <a:pt x="25647" y="12663"/>
                                      <a:pt x="23601" y="12663"/>
                                    </a:cubicBezTo>
                                    <a:cubicBezTo>
                                      <a:pt x="21623" y="12663"/>
                                      <a:pt x="19938" y="13217"/>
                                      <a:pt x="18563" y="14325"/>
                                    </a:cubicBezTo>
                                    <a:cubicBezTo>
                                      <a:pt x="17187" y="15399"/>
                                      <a:pt x="16095" y="17364"/>
                                      <a:pt x="15287" y="20219"/>
                                    </a:cubicBezTo>
                                    <a:cubicBezTo>
                                      <a:pt x="14522" y="23073"/>
                                      <a:pt x="14135" y="29050"/>
                                      <a:pt x="14135" y="38151"/>
                                    </a:cubicBezTo>
                                    <a:close/>
                                  </a:path>
                                </a:pathLst>
                              </a:custGeom>
                              <a:solidFill>
                                <a:srgbClr val="0000FF"/>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75" name="Freeform: Shape 175"/>
                            <wps:cNvSpPr/>
                            <wps:spPr>
                              <a:xfrm>
                                <a:off x="1377899" y="143642"/>
                                <a:ext cx="55209" cy="55913"/>
                              </a:xfrm>
                              <a:custGeom>
                                <a:avLst/>
                                <a:gdLst>
                                  <a:gd name="connsiteX0" fmla="*/ -24 w 55209"/>
                                  <a:gd name="connsiteY0" fmla="*/ 27170 h 55913"/>
                                  <a:gd name="connsiteX1" fmla="*/ 3450 w 55209"/>
                                  <a:gd name="connsiteY1" fmla="*/ 13519 h 55913"/>
                                  <a:gd name="connsiteX2" fmla="*/ 13276 w 55209"/>
                                  <a:gd name="connsiteY2" fmla="*/ 3445 h 55913"/>
                                  <a:gd name="connsiteX3" fmla="*/ 27529 w 55209"/>
                                  <a:gd name="connsiteY3" fmla="*/ -31 h 55913"/>
                                  <a:gd name="connsiteX4" fmla="*/ 47423 w 55209"/>
                                  <a:gd name="connsiteY4" fmla="*/ 7877 h 55913"/>
                                  <a:gd name="connsiteX5" fmla="*/ 55186 w 55209"/>
                                  <a:gd name="connsiteY5" fmla="*/ 27775 h 55913"/>
                                  <a:gd name="connsiteX6" fmla="*/ 47319 w 55209"/>
                                  <a:gd name="connsiteY6" fmla="*/ 47923 h 55913"/>
                                  <a:gd name="connsiteX7" fmla="*/ 27624 w 55209"/>
                                  <a:gd name="connsiteY7" fmla="*/ 55882 h 55913"/>
                                  <a:gd name="connsiteX8" fmla="*/ 13577 w 55209"/>
                                  <a:gd name="connsiteY8" fmla="*/ 52558 h 55913"/>
                                  <a:gd name="connsiteX9" fmla="*/ 3450 w 55209"/>
                                  <a:gd name="connsiteY9" fmla="*/ 42836 h 55913"/>
                                  <a:gd name="connsiteX10" fmla="*/ -24 w 55209"/>
                                  <a:gd name="connsiteY10" fmla="*/ 27170 h 55913"/>
                                  <a:gd name="connsiteX11" fmla="*/ 14479 w 55209"/>
                                  <a:gd name="connsiteY11" fmla="*/ 27925 h 55913"/>
                                  <a:gd name="connsiteX12" fmla="*/ 18262 w 55209"/>
                                  <a:gd name="connsiteY12" fmla="*/ 40116 h 55913"/>
                                  <a:gd name="connsiteX13" fmla="*/ 27581 w 55209"/>
                                  <a:gd name="connsiteY13" fmla="*/ 44347 h 55913"/>
                                  <a:gd name="connsiteX14" fmla="*/ 36848 w 55209"/>
                                  <a:gd name="connsiteY14" fmla="*/ 40116 h 55913"/>
                                  <a:gd name="connsiteX15" fmla="*/ 40623 w 55209"/>
                                  <a:gd name="connsiteY15" fmla="*/ 27825 h 55913"/>
                                  <a:gd name="connsiteX16" fmla="*/ 36848 w 55209"/>
                                  <a:gd name="connsiteY16" fmla="*/ 15736 h 55913"/>
                                  <a:gd name="connsiteX17" fmla="*/ 27581 w 55209"/>
                                  <a:gd name="connsiteY17" fmla="*/ 11504 h 55913"/>
                                  <a:gd name="connsiteX18" fmla="*/ 18262 w 55209"/>
                                  <a:gd name="connsiteY18" fmla="*/ 15736 h 55913"/>
                                  <a:gd name="connsiteX19" fmla="*/ 14479 w 55209"/>
                                  <a:gd name="connsiteY19" fmla="*/ 27925 h 5591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55209" h="55913">
                                    <a:moveTo>
                                      <a:pt x="-24" y="27170"/>
                                    </a:moveTo>
                                    <a:cubicBezTo>
                                      <a:pt x="-24" y="22469"/>
                                      <a:pt x="1128" y="17918"/>
                                      <a:pt x="3450" y="13519"/>
                                    </a:cubicBezTo>
                                    <a:cubicBezTo>
                                      <a:pt x="5762" y="9119"/>
                                      <a:pt x="9037" y="5761"/>
                                      <a:pt x="13276" y="3445"/>
                                    </a:cubicBezTo>
                                    <a:cubicBezTo>
                                      <a:pt x="17540" y="1128"/>
                                      <a:pt x="22285" y="-31"/>
                                      <a:pt x="27529" y="-31"/>
                                    </a:cubicBezTo>
                                    <a:cubicBezTo>
                                      <a:pt x="35619" y="-31"/>
                                      <a:pt x="42256" y="2605"/>
                                      <a:pt x="47423" y="7877"/>
                                    </a:cubicBezTo>
                                    <a:cubicBezTo>
                                      <a:pt x="52598" y="13116"/>
                                      <a:pt x="55186" y="19749"/>
                                      <a:pt x="55186" y="27775"/>
                                    </a:cubicBezTo>
                                    <a:cubicBezTo>
                                      <a:pt x="55186" y="35868"/>
                                      <a:pt x="52564" y="42584"/>
                                      <a:pt x="47319" y="47923"/>
                                    </a:cubicBezTo>
                                    <a:cubicBezTo>
                                      <a:pt x="42118" y="53229"/>
                                      <a:pt x="35550" y="55882"/>
                                      <a:pt x="27624" y="55882"/>
                                    </a:cubicBezTo>
                                    <a:cubicBezTo>
                                      <a:pt x="22724" y="55882"/>
                                      <a:pt x="18039" y="54774"/>
                                      <a:pt x="13577" y="52558"/>
                                    </a:cubicBezTo>
                                    <a:cubicBezTo>
                                      <a:pt x="9141" y="50342"/>
                                      <a:pt x="5762" y="47101"/>
                                      <a:pt x="3450" y="42836"/>
                                    </a:cubicBezTo>
                                    <a:cubicBezTo>
                                      <a:pt x="1128" y="38537"/>
                                      <a:pt x="-24" y="33315"/>
                                      <a:pt x="-24" y="27170"/>
                                    </a:cubicBezTo>
                                    <a:close/>
                                    <a:moveTo>
                                      <a:pt x="14479" y="27925"/>
                                    </a:moveTo>
                                    <a:cubicBezTo>
                                      <a:pt x="14479" y="33231"/>
                                      <a:pt x="15743" y="37295"/>
                                      <a:pt x="18262" y="40116"/>
                                    </a:cubicBezTo>
                                    <a:cubicBezTo>
                                      <a:pt x="20781" y="42936"/>
                                      <a:pt x="23884" y="44347"/>
                                      <a:pt x="27581" y="44347"/>
                                    </a:cubicBezTo>
                                    <a:cubicBezTo>
                                      <a:pt x="31269" y="44347"/>
                                      <a:pt x="34364" y="42936"/>
                                      <a:pt x="36848" y="40116"/>
                                    </a:cubicBezTo>
                                    <a:cubicBezTo>
                                      <a:pt x="39367" y="37295"/>
                                      <a:pt x="40623" y="33198"/>
                                      <a:pt x="40623" y="27825"/>
                                    </a:cubicBezTo>
                                    <a:cubicBezTo>
                                      <a:pt x="40623" y="22586"/>
                                      <a:pt x="39367" y="18556"/>
                                      <a:pt x="36848" y="15736"/>
                                    </a:cubicBezTo>
                                    <a:cubicBezTo>
                                      <a:pt x="34364" y="12915"/>
                                      <a:pt x="31269" y="11504"/>
                                      <a:pt x="27581" y="11504"/>
                                    </a:cubicBezTo>
                                    <a:cubicBezTo>
                                      <a:pt x="23884" y="11504"/>
                                      <a:pt x="20781" y="12915"/>
                                      <a:pt x="18262" y="15736"/>
                                    </a:cubicBezTo>
                                    <a:cubicBezTo>
                                      <a:pt x="15743" y="18556"/>
                                      <a:pt x="14479" y="22620"/>
                                      <a:pt x="14479" y="27925"/>
                                    </a:cubicBezTo>
                                    <a:close/>
                                  </a:path>
                                </a:pathLst>
                              </a:custGeom>
                              <a:solidFill>
                                <a:srgbClr val="0000FF"/>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76" name="Freeform: Shape 176"/>
                            <wps:cNvSpPr/>
                            <wps:spPr>
                              <a:xfrm>
                                <a:off x="1443176" y="143642"/>
                                <a:ext cx="78687" cy="54704"/>
                              </a:xfrm>
                              <a:custGeom>
                                <a:avLst/>
                                <a:gdLst>
                                  <a:gd name="connsiteX0" fmla="*/ -24 w 78687"/>
                                  <a:gd name="connsiteY0" fmla="*/ 1178 h 54704"/>
                                  <a:gd name="connsiteX1" fmla="*/ 13026 w 78687"/>
                                  <a:gd name="connsiteY1" fmla="*/ 1178 h 54704"/>
                                  <a:gd name="connsiteX2" fmla="*/ 13026 w 78687"/>
                                  <a:gd name="connsiteY2" fmla="*/ 8482 h 54704"/>
                                  <a:gd name="connsiteX3" fmla="*/ 29696 w 78687"/>
                                  <a:gd name="connsiteY3" fmla="*/ -31 h 54704"/>
                                  <a:gd name="connsiteX4" fmla="*/ 38619 w 78687"/>
                                  <a:gd name="connsiteY4" fmla="*/ 2085 h 54704"/>
                                  <a:gd name="connsiteX5" fmla="*/ 44809 w 78687"/>
                                  <a:gd name="connsiteY5" fmla="*/ 8482 h 54704"/>
                                  <a:gd name="connsiteX6" fmla="*/ 52417 w 78687"/>
                                  <a:gd name="connsiteY6" fmla="*/ 2085 h 54704"/>
                                  <a:gd name="connsiteX7" fmla="*/ 61135 w 78687"/>
                                  <a:gd name="connsiteY7" fmla="*/ -31 h 54704"/>
                                  <a:gd name="connsiteX8" fmla="*/ 71107 w 78687"/>
                                  <a:gd name="connsiteY8" fmla="*/ 2386 h 54704"/>
                                  <a:gd name="connsiteX9" fmla="*/ 77202 w 78687"/>
                                  <a:gd name="connsiteY9" fmla="*/ 9389 h 54704"/>
                                  <a:gd name="connsiteX10" fmla="*/ 78664 w 78687"/>
                                  <a:gd name="connsiteY10" fmla="*/ 20471 h 54704"/>
                                  <a:gd name="connsiteX11" fmla="*/ 78664 w 78687"/>
                                  <a:gd name="connsiteY11" fmla="*/ 54674 h 54704"/>
                                  <a:gd name="connsiteX12" fmla="*/ 64505 w 78687"/>
                                  <a:gd name="connsiteY12" fmla="*/ 54674 h 54704"/>
                                  <a:gd name="connsiteX13" fmla="*/ 64505 w 78687"/>
                                  <a:gd name="connsiteY13" fmla="*/ 24097 h 54704"/>
                                  <a:gd name="connsiteX14" fmla="*/ 63043 w 78687"/>
                                  <a:gd name="connsiteY14" fmla="*/ 13821 h 54704"/>
                                  <a:gd name="connsiteX15" fmla="*/ 57000 w 78687"/>
                                  <a:gd name="connsiteY15" fmla="*/ 10799 h 54704"/>
                                  <a:gd name="connsiteX16" fmla="*/ 51412 w 78687"/>
                                  <a:gd name="connsiteY16" fmla="*/ 12612 h 54704"/>
                                  <a:gd name="connsiteX17" fmla="*/ 47629 w 78687"/>
                                  <a:gd name="connsiteY17" fmla="*/ 17952 h 54704"/>
                                  <a:gd name="connsiteX18" fmla="*/ 46477 w 78687"/>
                                  <a:gd name="connsiteY18" fmla="*/ 28983 h 54704"/>
                                  <a:gd name="connsiteX19" fmla="*/ 46477 w 78687"/>
                                  <a:gd name="connsiteY19" fmla="*/ 54674 h 54704"/>
                                  <a:gd name="connsiteX20" fmla="*/ 32318 w 78687"/>
                                  <a:gd name="connsiteY20" fmla="*/ 54674 h 54704"/>
                                  <a:gd name="connsiteX21" fmla="*/ 32318 w 78687"/>
                                  <a:gd name="connsiteY21" fmla="*/ 25356 h 54704"/>
                                  <a:gd name="connsiteX22" fmla="*/ 31561 w 78687"/>
                                  <a:gd name="connsiteY22" fmla="*/ 15282 h 54704"/>
                                  <a:gd name="connsiteX23" fmla="*/ 29197 w 78687"/>
                                  <a:gd name="connsiteY23" fmla="*/ 11907 h 54704"/>
                                  <a:gd name="connsiteX24" fmla="*/ 24916 w 78687"/>
                                  <a:gd name="connsiteY24" fmla="*/ 10799 h 54704"/>
                                  <a:gd name="connsiteX25" fmla="*/ 19019 w 78687"/>
                                  <a:gd name="connsiteY25" fmla="*/ 12562 h 54704"/>
                                  <a:gd name="connsiteX26" fmla="*/ 15244 w 78687"/>
                                  <a:gd name="connsiteY26" fmla="*/ 17649 h 54704"/>
                                  <a:gd name="connsiteX27" fmla="*/ 14135 w 78687"/>
                                  <a:gd name="connsiteY27" fmla="*/ 28681 h 54704"/>
                                  <a:gd name="connsiteX28" fmla="*/ 14135 w 78687"/>
                                  <a:gd name="connsiteY28" fmla="*/ 54674 h 54704"/>
                                  <a:gd name="connsiteX29" fmla="*/ -24 w 78687"/>
                                  <a:gd name="connsiteY29" fmla="*/ 54674 h 5470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Lst>
                                <a:rect l="l" t="t" r="r" b="b"/>
                                <a:pathLst>
                                  <a:path w="78687" h="54704">
                                    <a:moveTo>
                                      <a:pt x="-24" y="1178"/>
                                    </a:moveTo>
                                    <a:lnTo>
                                      <a:pt x="13026" y="1178"/>
                                    </a:lnTo>
                                    <a:lnTo>
                                      <a:pt x="13026" y="8482"/>
                                    </a:lnTo>
                                    <a:cubicBezTo>
                                      <a:pt x="17695" y="2807"/>
                                      <a:pt x="23248" y="-31"/>
                                      <a:pt x="29696" y="-31"/>
                                    </a:cubicBezTo>
                                    <a:cubicBezTo>
                                      <a:pt x="33126" y="-31"/>
                                      <a:pt x="36101" y="674"/>
                                      <a:pt x="38619" y="2085"/>
                                    </a:cubicBezTo>
                                    <a:cubicBezTo>
                                      <a:pt x="41130" y="3494"/>
                                      <a:pt x="43202" y="5627"/>
                                      <a:pt x="44809" y="8482"/>
                                    </a:cubicBezTo>
                                    <a:cubicBezTo>
                                      <a:pt x="47165" y="5627"/>
                                      <a:pt x="49701" y="3494"/>
                                      <a:pt x="52417" y="2085"/>
                                    </a:cubicBezTo>
                                    <a:cubicBezTo>
                                      <a:pt x="55134" y="674"/>
                                      <a:pt x="58040" y="-31"/>
                                      <a:pt x="61135" y="-31"/>
                                    </a:cubicBezTo>
                                    <a:cubicBezTo>
                                      <a:pt x="65063" y="-31"/>
                                      <a:pt x="68382" y="774"/>
                                      <a:pt x="71107" y="2386"/>
                                    </a:cubicBezTo>
                                    <a:cubicBezTo>
                                      <a:pt x="73824" y="3965"/>
                                      <a:pt x="75861" y="6299"/>
                                      <a:pt x="77202" y="9389"/>
                                    </a:cubicBezTo>
                                    <a:cubicBezTo>
                                      <a:pt x="78174" y="11672"/>
                                      <a:pt x="78664" y="15366"/>
                                      <a:pt x="78664" y="20471"/>
                                    </a:cubicBezTo>
                                    <a:lnTo>
                                      <a:pt x="78664" y="54674"/>
                                    </a:lnTo>
                                    <a:lnTo>
                                      <a:pt x="64505" y="54674"/>
                                    </a:lnTo>
                                    <a:lnTo>
                                      <a:pt x="64505" y="24097"/>
                                    </a:lnTo>
                                    <a:cubicBezTo>
                                      <a:pt x="64505" y="18791"/>
                                      <a:pt x="64023" y="15366"/>
                                      <a:pt x="63043" y="13821"/>
                                    </a:cubicBezTo>
                                    <a:cubicBezTo>
                                      <a:pt x="61736" y="11806"/>
                                      <a:pt x="59725" y="10799"/>
                                      <a:pt x="57000" y="10799"/>
                                    </a:cubicBezTo>
                                    <a:cubicBezTo>
                                      <a:pt x="55022" y="10799"/>
                                      <a:pt x="53157" y="11404"/>
                                      <a:pt x="51412" y="12612"/>
                                    </a:cubicBezTo>
                                    <a:cubicBezTo>
                                      <a:pt x="49666" y="13821"/>
                                      <a:pt x="48403" y="15602"/>
                                      <a:pt x="47629" y="17952"/>
                                    </a:cubicBezTo>
                                    <a:cubicBezTo>
                                      <a:pt x="46864" y="20269"/>
                                      <a:pt x="46477" y="23947"/>
                                      <a:pt x="46477" y="28983"/>
                                    </a:cubicBezTo>
                                    <a:lnTo>
                                      <a:pt x="46477" y="54674"/>
                                    </a:lnTo>
                                    <a:lnTo>
                                      <a:pt x="32318" y="54674"/>
                                    </a:lnTo>
                                    <a:lnTo>
                                      <a:pt x="32318" y="25356"/>
                                    </a:lnTo>
                                    <a:cubicBezTo>
                                      <a:pt x="32318" y="20151"/>
                                      <a:pt x="32069" y="16793"/>
                                      <a:pt x="31561" y="15282"/>
                                    </a:cubicBezTo>
                                    <a:cubicBezTo>
                                      <a:pt x="31063" y="13771"/>
                                      <a:pt x="30272" y="12646"/>
                                      <a:pt x="29197" y="11907"/>
                                    </a:cubicBezTo>
                                    <a:cubicBezTo>
                                      <a:pt x="28157" y="11168"/>
                                      <a:pt x="26730" y="10799"/>
                                      <a:pt x="24916" y="10799"/>
                                    </a:cubicBezTo>
                                    <a:cubicBezTo>
                                      <a:pt x="22732" y="10799"/>
                                      <a:pt x="20764" y="11386"/>
                                      <a:pt x="19019" y="12562"/>
                                    </a:cubicBezTo>
                                    <a:cubicBezTo>
                                      <a:pt x="17273" y="13738"/>
                                      <a:pt x="16018" y="15433"/>
                                      <a:pt x="15244" y="17649"/>
                                    </a:cubicBezTo>
                                    <a:cubicBezTo>
                                      <a:pt x="14505" y="19866"/>
                                      <a:pt x="14135" y="23543"/>
                                      <a:pt x="14135" y="28681"/>
                                    </a:cubicBezTo>
                                    <a:lnTo>
                                      <a:pt x="14135" y="54674"/>
                                    </a:lnTo>
                                    <a:lnTo>
                                      <a:pt x="-24" y="54674"/>
                                    </a:lnTo>
                                    <a:close/>
                                  </a:path>
                                </a:pathLst>
                              </a:custGeom>
                              <a:solidFill>
                                <a:srgbClr val="0000FF"/>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77" name="Freeform: Shape 177"/>
                            <wps:cNvSpPr/>
                            <wps:spPr>
                              <a:xfrm>
                                <a:off x="1535910" y="124501"/>
                                <a:ext cx="14159" cy="73846"/>
                              </a:xfrm>
                              <a:custGeom>
                                <a:avLst/>
                                <a:gdLst>
                                  <a:gd name="connsiteX0" fmla="*/ -24 w 14159"/>
                                  <a:gd name="connsiteY0" fmla="*/ 13066 h 73846"/>
                                  <a:gd name="connsiteX1" fmla="*/ -24 w 14159"/>
                                  <a:gd name="connsiteY1" fmla="*/ -31 h 73846"/>
                                  <a:gd name="connsiteX2" fmla="*/ 14135 w 14159"/>
                                  <a:gd name="connsiteY2" fmla="*/ -31 h 73846"/>
                                  <a:gd name="connsiteX3" fmla="*/ 14135 w 14159"/>
                                  <a:gd name="connsiteY3" fmla="*/ 13066 h 73846"/>
                                  <a:gd name="connsiteX4" fmla="*/ -24 w 14159"/>
                                  <a:gd name="connsiteY4" fmla="*/ 73815 h 73846"/>
                                  <a:gd name="connsiteX5" fmla="*/ -24 w 14159"/>
                                  <a:gd name="connsiteY5" fmla="*/ 20319 h 73846"/>
                                  <a:gd name="connsiteX6" fmla="*/ 14135 w 14159"/>
                                  <a:gd name="connsiteY6" fmla="*/ 20319 h 73846"/>
                                  <a:gd name="connsiteX7" fmla="*/ 14135 w 14159"/>
                                  <a:gd name="connsiteY7" fmla="*/ 73815 h 7384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14159" h="73846">
                                    <a:moveTo>
                                      <a:pt x="-24" y="13066"/>
                                    </a:moveTo>
                                    <a:lnTo>
                                      <a:pt x="-24" y="-31"/>
                                    </a:lnTo>
                                    <a:lnTo>
                                      <a:pt x="14135" y="-31"/>
                                    </a:lnTo>
                                    <a:lnTo>
                                      <a:pt x="14135" y="13066"/>
                                    </a:lnTo>
                                    <a:close/>
                                    <a:moveTo>
                                      <a:pt x="-24" y="73815"/>
                                    </a:moveTo>
                                    <a:lnTo>
                                      <a:pt x="-24" y="20319"/>
                                    </a:lnTo>
                                    <a:lnTo>
                                      <a:pt x="14135" y="20319"/>
                                    </a:lnTo>
                                    <a:lnTo>
                                      <a:pt x="14135" y="73815"/>
                                    </a:lnTo>
                                    <a:close/>
                                  </a:path>
                                </a:pathLst>
                              </a:custGeom>
                              <a:solidFill>
                                <a:srgbClr val="0000FF"/>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78" name="Freeform: Shape 178"/>
                            <wps:cNvSpPr/>
                            <wps:spPr>
                              <a:xfrm>
                                <a:off x="1561254" y="143642"/>
                                <a:ext cx="55209" cy="55913"/>
                              </a:xfrm>
                              <a:custGeom>
                                <a:avLst/>
                                <a:gdLst>
                                  <a:gd name="connsiteX0" fmla="*/ -24 w 55209"/>
                                  <a:gd name="connsiteY0" fmla="*/ 27170 h 55913"/>
                                  <a:gd name="connsiteX1" fmla="*/ 3450 w 55209"/>
                                  <a:gd name="connsiteY1" fmla="*/ 13519 h 55913"/>
                                  <a:gd name="connsiteX2" fmla="*/ 13276 w 55209"/>
                                  <a:gd name="connsiteY2" fmla="*/ 3445 h 55913"/>
                                  <a:gd name="connsiteX3" fmla="*/ 27529 w 55209"/>
                                  <a:gd name="connsiteY3" fmla="*/ -31 h 55913"/>
                                  <a:gd name="connsiteX4" fmla="*/ 47423 w 55209"/>
                                  <a:gd name="connsiteY4" fmla="*/ 7877 h 55913"/>
                                  <a:gd name="connsiteX5" fmla="*/ 55186 w 55209"/>
                                  <a:gd name="connsiteY5" fmla="*/ 27775 h 55913"/>
                                  <a:gd name="connsiteX6" fmla="*/ 47328 w 55209"/>
                                  <a:gd name="connsiteY6" fmla="*/ 47923 h 55913"/>
                                  <a:gd name="connsiteX7" fmla="*/ 27633 w 55209"/>
                                  <a:gd name="connsiteY7" fmla="*/ 55882 h 55913"/>
                                  <a:gd name="connsiteX8" fmla="*/ 13577 w 55209"/>
                                  <a:gd name="connsiteY8" fmla="*/ 52558 h 55913"/>
                                  <a:gd name="connsiteX9" fmla="*/ 3450 w 55209"/>
                                  <a:gd name="connsiteY9" fmla="*/ 42836 h 55913"/>
                                  <a:gd name="connsiteX10" fmla="*/ -24 w 55209"/>
                                  <a:gd name="connsiteY10" fmla="*/ 27170 h 55913"/>
                                  <a:gd name="connsiteX11" fmla="*/ 14479 w 55209"/>
                                  <a:gd name="connsiteY11" fmla="*/ 27925 h 55913"/>
                                  <a:gd name="connsiteX12" fmla="*/ 18262 w 55209"/>
                                  <a:gd name="connsiteY12" fmla="*/ 40116 h 55913"/>
                                  <a:gd name="connsiteX13" fmla="*/ 27581 w 55209"/>
                                  <a:gd name="connsiteY13" fmla="*/ 44347 h 55913"/>
                                  <a:gd name="connsiteX14" fmla="*/ 36848 w 55209"/>
                                  <a:gd name="connsiteY14" fmla="*/ 40116 h 55913"/>
                                  <a:gd name="connsiteX15" fmla="*/ 40623 w 55209"/>
                                  <a:gd name="connsiteY15" fmla="*/ 27825 h 55913"/>
                                  <a:gd name="connsiteX16" fmla="*/ 36848 w 55209"/>
                                  <a:gd name="connsiteY16" fmla="*/ 15736 h 55913"/>
                                  <a:gd name="connsiteX17" fmla="*/ 27581 w 55209"/>
                                  <a:gd name="connsiteY17" fmla="*/ 11504 h 55913"/>
                                  <a:gd name="connsiteX18" fmla="*/ 18262 w 55209"/>
                                  <a:gd name="connsiteY18" fmla="*/ 15736 h 55913"/>
                                  <a:gd name="connsiteX19" fmla="*/ 14479 w 55209"/>
                                  <a:gd name="connsiteY19" fmla="*/ 27925 h 5591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55209" h="55913">
                                    <a:moveTo>
                                      <a:pt x="-24" y="27170"/>
                                    </a:moveTo>
                                    <a:cubicBezTo>
                                      <a:pt x="-24" y="22469"/>
                                      <a:pt x="1137" y="17918"/>
                                      <a:pt x="3450" y="13519"/>
                                    </a:cubicBezTo>
                                    <a:cubicBezTo>
                                      <a:pt x="5771" y="9119"/>
                                      <a:pt x="9037" y="5761"/>
                                      <a:pt x="13276" y="3445"/>
                                    </a:cubicBezTo>
                                    <a:cubicBezTo>
                                      <a:pt x="17540" y="1128"/>
                                      <a:pt x="22285" y="-31"/>
                                      <a:pt x="27529" y="-31"/>
                                    </a:cubicBezTo>
                                    <a:cubicBezTo>
                                      <a:pt x="35619" y="-31"/>
                                      <a:pt x="42256" y="2605"/>
                                      <a:pt x="47423" y="7877"/>
                                    </a:cubicBezTo>
                                    <a:cubicBezTo>
                                      <a:pt x="52598" y="13116"/>
                                      <a:pt x="55186" y="19749"/>
                                      <a:pt x="55186" y="27775"/>
                                    </a:cubicBezTo>
                                    <a:cubicBezTo>
                                      <a:pt x="55186" y="35868"/>
                                      <a:pt x="52564" y="42584"/>
                                      <a:pt x="47328" y="47923"/>
                                    </a:cubicBezTo>
                                    <a:cubicBezTo>
                                      <a:pt x="42118" y="53229"/>
                                      <a:pt x="35550" y="55882"/>
                                      <a:pt x="27633" y="55882"/>
                                    </a:cubicBezTo>
                                    <a:cubicBezTo>
                                      <a:pt x="22724" y="55882"/>
                                      <a:pt x="18038" y="54774"/>
                                      <a:pt x="13577" y="52558"/>
                                    </a:cubicBezTo>
                                    <a:cubicBezTo>
                                      <a:pt x="9141" y="50342"/>
                                      <a:pt x="5771" y="47101"/>
                                      <a:pt x="3450" y="42836"/>
                                    </a:cubicBezTo>
                                    <a:cubicBezTo>
                                      <a:pt x="1137" y="38537"/>
                                      <a:pt x="-24" y="33315"/>
                                      <a:pt x="-24" y="27170"/>
                                    </a:cubicBezTo>
                                    <a:close/>
                                    <a:moveTo>
                                      <a:pt x="14479" y="27925"/>
                                    </a:moveTo>
                                    <a:cubicBezTo>
                                      <a:pt x="14479" y="33231"/>
                                      <a:pt x="15743" y="37295"/>
                                      <a:pt x="18262" y="40116"/>
                                    </a:cubicBezTo>
                                    <a:cubicBezTo>
                                      <a:pt x="20781" y="42936"/>
                                      <a:pt x="23884" y="44347"/>
                                      <a:pt x="27581" y="44347"/>
                                    </a:cubicBezTo>
                                    <a:cubicBezTo>
                                      <a:pt x="31269" y="44347"/>
                                      <a:pt x="34364" y="42936"/>
                                      <a:pt x="36848" y="40116"/>
                                    </a:cubicBezTo>
                                    <a:cubicBezTo>
                                      <a:pt x="39367" y="37295"/>
                                      <a:pt x="40623" y="33198"/>
                                      <a:pt x="40623" y="27825"/>
                                    </a:cubicBezTo>
                                    <a:cubicBezTo>
                                      <a:pt x="40623" y="22586"/>
                                      <a:pt x="39367" y="18556"/>
                                      <a:pt x="36848" y="15736"/>
                                    </a:cubicBezTo>
                                    <a:cubicBezTo>
                                      <a:pt x="34364" y="12915"/>
                                      <a:pt x="31269" y="11504"/>
                                      <a:pt x="27581" y="11504"/>
                                    </a:cubicBezTo>
                                    <a:cubicBezTo>
                                      <a:pt x="23884" y="11504"/>
                                      <a:pt x="20781" y="12915"/>
                                      <a:pt x="18262" y="15736"/>
                                    </a:cubicBezTo>
                                    <a:cubicBezTo>
                                      <a:pt x="15743" y="18556"/>
                                      <a:pt x="14479" y="22620"/>
                                      <a:pt x="14479" y="27925"/>
                                    </a:cubicBezTo>
                                    <a:close/>
                                  </a:path>
                                </a:pathLst>
                              </a:custGeom>
                              <a:solidFill>
                                <a:srgbClr val="0000FF"/>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79" name="Freeform: Shape 179"/>
                            <wps:cNvSpPr/>
                            <wps:spPr>
                              <a:xfrm>
                                <a:off x="1624467" y="143642"/>
                                <a:ext cx="50472" cy="55913"/>
                              </a:xfrm>
                              <a:custGeom>
                                <a:avLst/>
                                <a:gdLst>
                                  <a:gd name="connsiteX0" fmla="*/ 49744 w 50472"/>
                                  <a:gd name="connsiteY0" fmla="*/ 16995 h 55913"/>
                                  <a:gd name="connsiteX1" fmla="*/ 35791 w 50472"/>
                                  <a:gd name="connsiteY1" fmla="*/ 19513 h 55913"/>
                                  <a:gd name="connsiteX2" fmla="*/ 32567 w 50472"/>
                                  <a:gd name="connsiteY2" fmla="*/ 13217 h 55913"/>
                                  <a:gd name="connsiteX3" fmla="*/ 26119 w 50472"/>
                                  <a:gd name="connsiteY3" fmla="*/ 11101 h 55913"/>
                                  <a:gd name="connsiteX4" fmla="*/ 17660 w 50472"/>
                                  <a:gd name="connsiteY4" fmla="*/ 14778 h 55913"/>
                                  <a:gd name="connsiteX5" fmla="*/ 14539 w 50472"/>
                                  <a:gd name="connsiteY5" fmla="*/ 26968 h 55913"/>
                                  <a:gd name="connsiteX6" fmla="*/ 17712 w 50472"/>
                                  <a:gd name="connsiteY6" fmla="*/ 40418 h 55913"/>
                                  <a:gd name="connsiteX7" fmla="*/ 26326 w 50472"/>
                                  <a:gd name="connsiteY7" fmla="*/ 44347 h 55913"/>
                                  <a:gd name="connsiteX8" fmla="*/ 32920 w 50472"/>
                                  <a:gd name="connsiteY8" fmla="*/ 42080 h 55913"/>
                                  <a:gd name="connsiteX9" fmla="*/ 36547 w 50472"/>
                                  <a:gd name="connsiteY9" fmla="*/ 34172 h 55913"/>
                                  <a:gd name="connsiteX10" fmla="*/ 50449 w 50472"/>
                                  <a:gd name="connsiteY10" fmla="*/ 36539 h 55913"/>
                                  <a:gd name="connsiteX11" fmla="*/ 42144 w 50472"/>
                                  <a:gd name="connsiteY11" fmla="*/ 50996 h 55913"/>
                                  <a:gd name="connsiteX12" fmla="*/ 25672 w 50472"/>
                                  <a:gd name="connsiteY12" fmla="*/ 55882 h 55913"/>
                                  <a:gd name="connsiteX13" fmla="*/ 6931 w 50472"/>
                                  <a:gd name="connsiteY13" fmla="*/ 48478 h 55913"/>
                                  <a:gd name="connsiteX14" fmla="*/ -24 w 50472"/>
                                  <a:gd name="connsiteY14" fmla="*/ 27976 h 55913"/>
                                  <a:gd name="connsiteX15" fmla="*/ 6983 w 50472"/>
                                  <a:gd name="connsiteY15" fmla="*/ 7373 h 55913"/>
                                  <a:gd name="connsiteX16" fmla="*/ 25922 w 50472"/>
                                  <a:gd name="connsiteY16" fmla="*/ -31 h 55913"/>
                                  <a:gd name="connsiteX17" fmla="*/ 41439 w 50472"/>
                                  <a:gd name="connsiteY17" fmla="*/ 4200 h 55913"/>
                                  <a:gd name="connsiteX18" fmla="*/ 49744 w 50472"/>
                                  <a:gd name="connsiteY18" fmla="*/ 16995 h 5591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50472" h="55913">
                                    <a:moveTo>
                                      <a:pt x="49744" y="16995"/>
                                    </a:moveTo>
                                    <a:lnTo>
                                      <a:pt x="35791" y="19513"/>
                                    </a:lnTo>
                                    <a:cubicBezTo>
                                      <a:pt x="35327" y="16726"/>
                                      <a:pt x="34252" y="14627"/>
                                      <a:pt x="32567" y="13217"/>
                                    </a:cubicBezTo>
                                    <a:cubicBezTo>
                                      <a:pt x="30925" y="11806"/>
                                      <a:pt x="28776" y="11101"/>
                                      <a:pt x="26119" y="11101"/>
                                    </a:cubicBezTo>
                                    <a:cubicBezTo>
                                      <a:pt x="22595" y="11101"/>
                                      <a:pt x="19775" y="12327"/>
                                      <a:pt x="17660" y="14778"/>
                                    </a:cubicBezTo>
                                    <a:cubicBezTo>
                                      <a:pt x="15580" y="17196"/>
                                      <a:pt x="14539" y="21260"/>
                                      <a:pt x="14539" y="26968"/>
                                    </a:cubicBezTo>
                                    <a:cubicBezTo>
                                      <a:pt x="14539" y="33315"/>
                                      <a:pt x="15597" y="37799"/>
                                      <a:pt x="17712" y="40418"/>
                                    </a:cubicBezTo>
                                    <a:cubicBezTo>
                                      <a:pt x="19861" y="43038"/>
                                      <a:pt x="22732" y="44347"/>
                                      <a:pt x="26326" y="44347"/>
                                    </a:cubicBezTo>
                                    <a:cubicBezTo>
                                      <a:pt x="29008" y="44347"/>
                                      <a:pt x="31209" y="43591"/>
                                      <a:pt x="32920" y="42080"/>
                                    </a:cubicBezTo>
                                    <a:cubicBezTo>
                                      <a:pt x="34639" y="40535"/>
                                      <a:pt x="35843" y="37899"/>
                                      <a:pt x="36547" y="34172"/>
                                    </a:cubicBezTo>
                                    <a:lnTo>
                                      <a:pt x="50449" y="36539"/>
                                    </a:lnTo>
                                    <a:cubicBezTo>
                                      <a:pt x="49004" y="42920"/>
                                      <a:pt x="46236" y="47738"/>
                                      <a:pt x="42144" y="50996"/>
                                    </a:cubicBezTo>
                                    <a:cubicBezTo>
                                      <a:pt x="38043" y="54253"/>
                                      <a:pt x="32550" y="55882"/>
                                      <a:pt x="25672" y="55882"/>
                                    </a:cubicBezTo>
                                    <a:cubicBezTo>
                                      <a:pt x="17841" y="55882"/>
                                      <a:pt x="11599" y="53414"/>
                                      <a:pt x="6931" y="48478"/>
                                    </a:cubicBezTo>
                                    <a:cubicBezTo>
                                      <a:pt x="2297" y="43541"/>
                                      <a:pt x="-24" y="36707"/>
                                      <a:pt x="-24" y="27976"/>
                                    </a:cubicBezTo>
                                    <a:cubicBezTo>
                                      <a:pt x="-24" y="19144"/>
                                      <a:pt x="2315" y="12276"/>
                                      <a:pt x="6983" y="7373"/>
                                    </a:cubicBezTo>
                                    <a:cubicBezTo>
                                      <a:pt x="11651" y="2437"/>
                                      <a:pt x="17961" y="-31"/>
                                      <a:pt x="25922" y="-31"/>
                                    </a:cubicBezTo>
                                    <a:cubicBezTo>
                                      <a:pt x="32438" y="-31"/>
                                      <a:pt x="37605" y="1380"/>
                                      <a:pt x="41439" y="4200"/>
                                    </a:cubicBezTo>
                                    <a:cubicBezTo>
                                      <a:pt x="45299" y="6987"/>
                                      <a:pt x="48067" y="11252"/>
                                      <a:pt x="49744" y="16995"/>
                                    </a:cubicBezTo>
                                    <a:close/>
                                  </a:path>
                                </a:pathLst>
                              </a:custGeom>
                              <a:solidFill>
                                <a:srgbClr val="0000FF"/>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80" name="Freeform: Shape 180"/>
                            <wps:cNvSpPr/>
                            <wps:spPr>
                              <a:xfrm>
                                <a:off x="1685015" y="124501"/>
                                <a:ext cx="14158" cy="73846"/>
                              </a:xfrm>
                              <a:custGeom>
                                <a:avLst/>
                                <a:gdLst>
                                  <a:gd name="connsiteX0" fmla="*/ -24 w 14158"/>
                                  <a:gd name="connsiteY0" fmla="*/ 73815 h 73846"/>
                                  <a:gd name="connsiteX1" fmla="*/ -24 w 14158"/>
                                  <a:gd name="connsiteY1" fmla="*/ -31 h 73846"/>
                                  <a:gd name="connsiteX2" fmla="*/ 14135 w 14158"/>
                                  <a:gd name="connsiteY2" fmla="*/ -31 h 73846"/>
                                  <a:gd name="connsiteX3" fmla="*/ 14135 w 14158"/>
                                  <a:gd name="connsiteY3" fmla="*/ 73815 h 73846"/>
                                </a:gdLst>
                                <a:ahLst/>
                                <a:cxnLst>
                                  <a:cxn ang="0">
                                    <a:pos x="connsiteX0" y="connsiteY0"/>
                                  </a:cxn>
                                  <a:cxn ang="0">
                                    <a:pos x="connsiteX1" y="connsiteY1"/>
                                  </a:cxn>
                                  <a:cxn ang="0">
                                    <a:pos x="connsiteX2" y="connsiteY2"/>
                                  </a:cxn>
                                  <a:cxn ang="0">
                                    <a:pos x="connsiteX3" y="connsiteY3"/>
                                  </a:cxn>
                                </a:cxnLst>
                                <a:rect l="l" t="t" r="r" b="b"/>
                                <a:pathLst>
                                  <a:path w="14158" h="73846">
                                    <a:moveTo>
                                      <a:pt x="-24" y="73815"/>
                                    </a:moveTo>
                                    <a:lnTo>
                                      <a:pt x="-24" y="-31"/>
                                    </a:lnTo>
                                    <a:lnTo>
                                      <a:pt x="14135" y="-31"/>
                                    </a:lnTo>
                                    <a:lnTo>
                                      <a:pt x="14135" y="73815"/>
                                    </a:lnTo>
                                    <a:close/>
                                  </a:path>
                                </a:pathLst>
                              </a:custGeom>
                              <a:solidFill>
                                <a:srgbClr val="0000FF"/>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81" name="Freeform: Shape 181"/>
                            <wps:cNvSpPr/>
                            <wps:spPr>
                              <a:xfrm>
                                <a:off x="1709903" y="143642"/>
                                <a:ext cx="50223" cy="55913"/>
                              </a:xfrm>
                              <a:custGeom>
                                <a:avLst/>
                                <a:gdLst>
                                  <a:gd name="connsiteX0" fmla="*/ 14282 w 50223"/>
                                  <a:gd name="connsiteY0" fmla="*/ 17499 h 55913"/>
                                  <a:gd name="connsiteX1" fmla="*/ 1438 w 50223"/>
                                  <a:gd name="connsiteY1" fmla="*/ 15181 h 55913"/>
                                  <a:gd name="connsiteX2" fmla="*/ 8891 w 50223"/>
                                  <a:gd name="connsiteY2" fmla="*/ 3697 h 55913"/>
                                  <a:gd name="connsiteX3" fmla="*/ 24606 w 50223"/>
                                  <a:gd name="connsiteY3" fmla="*/ -31 h 55913"/>
                                  <a:gd name="connsiteX4" fmla="*/ 38714 w 50223"/>
                                  <a:gd name="connsiteY4" fmla="*/ 2236 h 55913"/>
                                  <a:gd name="connsiteX5" fmla="*/ 45205 w 50223"/>
                                  <a:gd name="connsiteY5" fmla="*/ 7928 h 55913"/>
                                  <a:gd name="connsiteX6" fmla="*/ 47122 w 50223"/>
                                  <a:gd name="connsiteY6" fmla="*/ 20571 h 55913"/>
                                  <a:gd name="connsiteX7" fmla="*/ 46976 w 50223"/>
                                  <a:gd name="connsiteY7" fmla="*/ 37094 h 55913"/>
                                  <a:gd name="connsiteX8" fmla="*/ 47629 w 50223"/>
                                  <a:gd name="connsiteY8" fmla="*/ 47520 h 55913"/>
                                  <a:gd name="connsiteX9" fmla="*/ 50199 w 50223"/>
                                  <a:gd name="connsiteY9" fmla="*/ 54674 h 55913"/>
                                  <a:gd name="connsiteX10" fmla="*/ 36195 w 50223"/>
                                  <a:gd name="connsiteY10" fmla="*/ 54674 h 55913"/>
                                  <a:gd name="connsiteX11" fmla="*/ 34828 w 50223"/>
                                  <a:gd name="connsiteY11" fmla="*/ 50492 h 55913"/>
                                  <a:gd name="connsiteX12" fmla="*/ 34330 w 50223"/>
                                  <a:gd name="connsiteY12" fmla="*/ 48830 h 55913"/>
                                  <a:gd name="connsiteX13" fmla="*/ 26575 w 50223"/>
                                  <a:gd name="connsiteY13" fmla="*/ 54119 h 55913"/>
                                  <a:gd name="connsiteX14" fmla="*/ 17755 w 50223"/>
                                  <a:gd name="connsiteY14" fmla="*/ 55882 h 55913"/>
                                  <a:gd name="connsiteX15" fmla="*/ 4713 w 50223"/>
                                  <a:gd name="connsiteY15" fmla="*/ 51399 h 55913"/>
                                  <a:gd name="connsiteX16" fmla="*/ -24 w 50223"/>
                                  <a:gd name="connsiteY16" fmla="*/ 40066 h 55913"/>
                                  <a:gd name="connsiteX17" fmla="*/ 2143 w 50223"/>
                                  <a:gd name="connsiteY17" fmla="*/ 32006 h 55913"/>
                                  <a:gd name="connsiteX18" fmla="*/ 8186 w 50223"/>
                                  <a:gd name="connsiteY18" fmla="*/ 26565 h 55913"/>
                                  <a:gd name="connsiteX19" fmla="*/ 19465 w 50223"/>
                                  <a:gd name="connsiteY19" fmla="*/ 23241 h 55913"/>
                                  <a:gd name="connsiteX20" fmla="*/ 33221 w 50223"/>
                                  <a:gd name="connsiteY20" fmla="*/ 19765 h 55913"/>
                                  <a:gd name="connsiteX21" fmla="*/ 33221 w 50223"/>
                                  <a:gd name="connsiteY21" fmla="*/ 18355 h 55913"/>
                                  <a:gd name="connsiteX22" fmla="*/ 31209 w 50223"/>
                                  <a:gd name="connsiteY22" fmla="*/ 12562 h 55913"/>
                                  <a:gd name="connsiteX23" fmla="*/ 23601 w 50223"/>
                                  <a:gd name="connsiteY23" fmla="*/ 10799 h 55913"/>
                                  <a:gd name="connsiteX24" fmla="*/ 17703 w 50223"/>
                                  <a:gd name="connsiteY24" fmla="*/ 12310 h 55913"/>
                                  <a:gd name="connsiteX25" fmla="*/ 14282 w 50223"/>
                                  <a:gd name="connsiteY25" fmla="*/ 17499 h 55913"/>
                                  <a:gd name="connsiteX26" fmla="*/ 33221 w 50223"/>
                                  <a:gd name="connsiteY26" fmla="*/ 28983 h 55913"/>
                                  <a:gd name="connsiteX27" fmla="*/ 24606 w 50223"/>
                                  <a:gd name="connsiteY27" fmla="*/ 31149 h 55913"/>
                                  <a:gd name="connsiteX28" fmla="*/ 16904 w 50223"/>
                                  <a:gd name="connsiteY28" fmla="*/ 33618 h 55913"/>
                                  <a:gd name="connsiteX29" fmla="*/ 14127 w 50223"/>
                                  <a:gd name="connsiteY29" fmla="*/ 38604 h 55913"/>
                                  <a:gd name="connsiteX30" fmla="*/ 16345 w 50223"/>
                                  <a:gd name="connsiteY30" fmla="*/ 43743 h 55913"/>
                                  <a:gd name="connsiteX31" fmla="*/ 21984 w 50223"/>
                                  <a:gd name="connsiteY31" fmla="*/ 45908 h 55913"/>
                                  <a:gd name="connsiteX32" fmla="*/ 29292 w 50223"/>
                                  <a:gd name="connsiteY32" fmla="*/ 43390 h 55913"/>
                                  <a:gd name="connsiteX33" fmla="*/ 32670 w 50223"/>
                                  <a:gd name="connsiteY33" fmla="*/ 38706 h 55913"/>
                                  <a:gd name="connsiteX34" fmla="*/ 33221 w 50223"/>
                                  <a:gd name="connsiteY34" fmla="*/ 31804 h 5591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Lst>
                                <a:rect l="l" t="t" r="r" b="b"/>
                                <a:pathLst>
                                  <a:path w="50223" h="55913">
                                    <a:moveTo>
                                      <a:pt x="14282" y="17499"/>
                                    </a:moveTo>
                                    <a:lnTo>
                                      <a:pt x="1438" y="15181"/>
                                    </a:lnTo>
                                    <a:cubicBezTo>
                                      <a:pt x="2882" y="10010"/>
                                      <a:pt x="5367" y="6181"/>
                                      <a:pt x="8891" y="3697"/>
                                    </a:cubicBezTo>
                                    <a:cubicBezTo>
                                      <a:pt x="12416" y="1211"/>
                                      <a:pt x="17652" y="-31"/>
                                      <a:pt x="24606" y="-31"/>
                                    </a:cubicBezTo>
                                    <a:cubicBezTo>
                                      <a:pt x="30917" y="-31"/>
                                      <a:pt x="35619" y="725"/>
                                      <a:pt x="38714" y="2236"/>
                                    </a:cubicBezTo>
                                    <a:cubicBezTo>
                                      <a:pt x="41800" y="3713"/>
                                      <a:pt x="43967" y="5610"/>
                                      <a:pt x="45205" y="7928"/>
                                    </a:cubicBezTo>
                                    <a:cubicBezTo>
                                      <a:pt x="46486" y="10211"/>
                                      <a:pt x="47122" y="14425"/>
                                      <a:pt x="47122" y="20571"/>
                                    </a:cubicBezTo>
                                    <a:lnTo>
                                      <a:pt x="46976" y="37094"/>
                                    </a:lnTo>
                                    <a:cubicBezTo>
                                      <a:pt x="46976" y="41795"/>
                                      <a:pt x="47191" y="45270"/>
                                      <a:pt x="47629" y="47520"/>
                                    </a:cubicBezTo>
                                    <a:cubicBezTo>
                                      <a:pt x="48093" y="49737"/>
                                      <a:pt x="48953" y="52121"/>
                                      <a:pt x="50199" y="54674"/>
                                    </a:cubicBezTo>
                                    <a:lnTo>
                                      <a:pt x="36195" y="54674"/>
                                    </a:lnTo>
                                    <a:cubicBezTo>
                                      <a:pt x="35825" y="53733"/>
                                      <a:pt x="35370" y="52339"/>
                                      <a:pt x="34828" y="50492"/>
                                    </a:cubicBezTo>
                                    <a:cubicBezTo>
                                      <a:pt x="34596" y="49653"/>
                                      <a:pt x="34433" y="49098"/>
                                      <a:pt x="34330" y="48830"/>
                                    </a:cubicBezTo>
                                    <a:cubicBezTo>
                                      <a:pt x="31914" y="51181"/>
                                      <a:pt x="29326" y="52944"/>
                                      <a:pt x="26575" y="54119"/>
                                    </a:cubicBezTo>
                                    <a:cubicBezTo>
                                      <a:pt x="23816" y="55294"/>
                                      <a:pt x="20875" y="55882"/>
                                      <a:pt x="17755" y="55882"/>
                                    </a:cubicBezTo>
                                    <a:cubicBezTo>
                                      <a:pt x="12253" y="55882"/>
                                      <a:pt x="7903" y="54388"/>
                                      <a:pt x="4713" y="51399"/>
                                    </a:cubicBezTo>
                                    <a:cubicBezTo>
                                      <a:pt x="1550" y="48411"/>
                                      <a:pt x="-24" y="44632"/>
                                      <a:pt x="-24" y="40066"/>
                                    </a:cubicBezTo>
                                    <a:cubicBezTo>
                                      <a:pt x="-24" y="37043"/>
                                      <a:pt x="698" y="34356"/>
                                      <a:pt x="2143" y="32006"/>
                                    </a:cubicBezTo>
                                    <a:cubicBezTo>
                                      <a:pt x="3587" y="29621"/>
                                      <a:pt x="5599" y="27808"/>
                                      <a:pt x="8186" y="26565"/>
                                    </a:cubicBezTo>
                                    <a:cubicBezTo>
                                      <a:pt x="10808" y="25289"/>
                                      <a:pt x="14565" y="24181"/>
                                      <a:pt x="19465" y="23241"/>
                                    </a:cubicBezTo>
                                    <a:cubicBezTo>
                                      <a:pt x="26085" y="21998"/>
                                      <a:pt x="30667" y="20840"/>
                                      <a:pt x="33221" y="19765"/>
                                    </a:cubicBezTo>
                                    <a:lnTo>
                                      <a:pt x="33221" y="18355"/>
                                    </a:lnTo>
                                    <a:cubicBezTo>
                                      <a:pt x="33221" y="15635"/>
                                      <a:pt x="32550" y="13703"/>
                                      <a:pt x="31209" y="12562"/>
                                    </a:cubicBezTo>
                                    <a:cubicBezTo>
                                      <a:pt x="29859" y="11386"/>
                                      <a:pt x="27323" y="10799"/>
                                      <a:pt x="23601" y="10799"/>
                                    </a:cubicBezTo>
                                    <a:cubicBezTo>
                                      <a:pt x="21082" y="10799"/>
                                      <a:pt x="19113" y="11303"/>
                                      <a:pt x="17703" y="12310"/>
                                    </a:cubicBezTo>
                                    <a:cubicBezTo>
                                      <a:pt x="16293" y="13284"/>
                                      <a:pt x="15150" y="15013"/>
                                      <a:pt x="14282" y="17499"/>
                                    </a:cubicBezTo>
                                    <a:close/>
                                    <a:moveTo>
                                      <a:pt x="33221" y="28983"/>
                                    </a:moveTo>
                                    <a:cubicBezTo>
                                      <a:pt x="31407" y="29588"/>
                                      <a:pt x="28535" y="30310"/>
                                      <a:pt x="24606" y="31149"/>
                                    </a:cubicBezTo>
                                    <a:cubicBezTo>
                                      <a:pt x="20678" y="31989"/>
                                      <a:pt x="18107" y="32812"/>
                                      <a:pt x="16904" y="33618"/>
                                    </a:cubicBezTo>
                                    <a:cubicBezTo>
                                      <a:pt x="15055" y="34927"/>
                                      <a:pt x="14127" y="36590"/>
                                      <a:pt x="14127" y="38604"/>
                                    </a:cubicBezTo>
                                    <a:cubicBezTo>
                                      <a:pt x="14127" y="40586"/>
                                      <a:pt x="14866" y="42298"/>
                                      <a:pt x="16345" y="43743"/>
                                    </a:cubicBezTo>
                                    <a:cubicBezTo>
                                      <a:pt x="17824" y="45187"/>
                                      <a:pt x="19706" y="45908"/>
                                      <a:pt x="21984" y="45908"/>
                                    </a:cubicBezTo>
                                    <a:cubicBezTo>
                                      <a:pt x="24538" y="45908"/>
                                      <a:pt x="26971" y="45069"/>
                                      <a:pt x="29292" y="43390"/>
                                    </a:cubicBezTo>
                                    <a:cubicBezTo>
                                      <a:pt x="31003" y="42113"/>
                                      <a:pt x="32129" y="40552"/>
                                      <a:pt x="32670" y="38706"/>
                                    </a:cubicBezTo>
                                    <a:cubicBezTo>
                                      <a:pt x="33031" y="37496"/>
                                      <a:pt x="33221" y="35196"/>
                                      <a:pt x="33221" y="31804"/>
                                    </a:cubicBezTo>
                                    <a:close/>
                                  </a:path>
                                </a:pathLst>
                              </a:custGeom>
                              <a:solidFill>
                                <a:srgbClr val="0000FF"/>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82" name="Freeform: Shape 182"/>
                            <wps:cNvSpPr/>
                            <wps:spPr>
                              <a:xfrm>
                                <a:off x="1764201" y="144851"/>
                                <a:ext cx="55561" cy="53495"/>
                              </a:xfrm>
                              <a:custGeom>
                                <a:avLst/>
                                <a:gdLst>
                                  <a:gd name="connsiteX0" fmla="*/ 21537 w 55561"/>
                                  <a:gd name="connsiteY0" fmla="*/ 53465 h 53495"/>
                                  <a:gd name="connsiteX1" fmla="*/ -24 w 55561"/>
                                  <a:gd name="connsiteY1" fmla="*/ -31 h 53495"/>
                                  <a:gd name="connsiteX2" fmla="*/ 14840 w 55561"/>
                                  <a:gd name="connsiteY2" fmla="*/ -31 h 53495"/>
                                  <a:gd name="connsiteX3" fmla="*/ 24916 w 55561"/>
                                  <a:gd name="connsiteY3" fmla="*/ 27271 h 53495"/>
                                  <a:gd name="connsiteX4" fmla="*/ 27830 w 55561"/>
                                  <a:gd name="connsiteY4" fmla="*/ 36388 h 53495"/>
                                  <a:gd name="connsiteX5" fmla="*/ 29292 w 55561"/>
                                  <a:gd name="connsiteY5" fmla="*/ 31804 h 53495"/>
                                  <a:gd name="connsiteX6" fmla="*/ 30805 w 55561"/>
                                  <a:gd name="connsiteY6" fmla="*/ 27271 h 53495"/>
                                  <a:gd name="connsiteX7" fmla="*/ 40983 w 55561"/>
                                  <a:gd name="connsiteY7" fmla="*/ -31 h 53495"/>
                                  <a:gd name="connsiteX8" fmla="*/ 55538 w 55561"/>
                                  <a:gd name="connsiteY8" fmla="*/ -31 h 53495"/>
                                  <a:gd name="connsiteX9" fmla="*/ 34278 w 55561"/>
                                  <a:gd name="connsiteY9" fmla="*/ 53465 h 534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Lst>
                                <a:rect l="l" t="t" r="r" b="b"/>
                                <a:pathLst>
                                  <a:path w="55561" h="53495">
                                    <a:moveTo>
                                      <a:pt x="21537" y="53465"/>
                                    </a:moveTo>
                                    <a:lnTo>
                                      <a:pt x="-24" y="-31"/>
                                    </a:lnTo>
                                    <a:lnTo>
                                      <a:pt x="14840" y="-31"/>
                                    </a:lnTo>
                                    <a:lnTo>
                                      <a:pt x="24916" y="27271"/>
                                    </a:lnTo>
                                    <a:lnTo>
                                      <a:pt x="27830" y="36388"/>
                                    </a:lnTo>
                                    <a:cubicBezTo>
                                      <a:pt x="28604" y="34071"/>
                                      <a:pt x="29094" y="32543"/>
                                      <a:pt x="29292" y="31804"/>
                                    </a:cubicBezTo>
                                    <a:cubicBezTo>
                                      <a:pt x="29765" y="30294"/>
                                      <a:pt x="30272" y="28782"/>
                                      <a:pt x="30805" y="27271"/>
                                    </a:cubicBezTo>
                                    <a:lnTo>
                                      <a:pt x="40983" y="-31"/>
                                    </a:lnTo>
                                    <a:lnTo>
                                      <a:pt x="55538" y="-31"/>
                                    </a:lnTo>
                                    <a:lnTo>
                                      <a:pt x="34278" y="53465"/>
                                    </a:lnTo>
                                    <a:close/>
                                  </a:path>
                                </a:pathLst>
                              </a:custGeom>
                              <a:solidFill>
                                <a:srgbClr val="0000FF"/>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83" name="Freeform: Shape 183"/>
                            <wps:cNvSpPr/>
                            <wps:spPr>
                              <a:xfrm>
                                <a:off x="1828480" y="124501"/>
                                <a:ext cx="14150" cy="73846"/>
                              </a:xfrm>
                              <a:custGeom>
                                <a:avLst/>
                                <a:gdLst>
                                  <a:gd name="connsiteX0" fmla="*/ -24 w 14150"/>
                                  <a:gd name="connsiteY0" fmla="*/ 13066 h 73846"/>
                                  <a:gd name="connsiteX1" fmla="*/ -24 w 14150"/>
                                  <a:gd name="connsiteY1" fmla="*/ -31 h 73846"/>
                                  <a:gd name="connsiteX2" fmla="*/ 14127 w 14150"/>
                                  <a:gd name="connsiteY2" fmla="*/ -31 h 73846"/>
                                  <a:gd name="connsiteX3" fmla="*/ 14127 w 14150"/>
                                  <a:gd name="connsiteY3" fmla="*/ 13066 h 73846"/>
                                  <a:gd name="connsiteX4" fmla="*/ -24 w 14150"/>
                                  <a:gd name="connsiteY4" fmla="*/ 73815 h 73846"/>
                                  <a:gd name="connsiteX5" fmla="*/ -24 w 14150"/>
                                  <a:gd name="connsiteY5" fmla="*/ 20319 h 73846"/>
                                  <a:gd name="connsiteX6" fmla="*/ 14127 w 14150"/>
                                  <a:gd name="connsiteY6" fmla="*/ 20319 h 73846"/>
                                  <a:gd name="connsiteX7" fmla="*/ 14127 w 14150"/>
                                  <a:gd name="connsiteY7" fmla="*/ 73815 h 7384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14150" h="73846">
                                    <a:moveTo>
                                      <a:pt x="-24" y="13066"/>
                                    </a:moveTo>
                                    <a:lnTo>
                                      <a:pt x="-24" y="-31"/>
                                    </a:lnTo>
                                    <a:lnTo>
                                      <a:pt x="14127" y="-31"/>
                                    </a:lnTo>
                                    <a:lnTo>
                                      <a:pt x="14127" y="13066"/>
                                    </a:lnTo>
                                    <a:close/>
                                    <a:moveTo>
                                      <a:pt x="-24" y="73815"/>
                                    </a:moveTo>
                                    <a:lnTo>
                                      <a:pt x="-24" y="20319"/>
                                    </a:lnTo>
                                    <a:lnTo>
                                      <a:pt x="14127" y="20319"/>
                                    </a:lnTo>
                                    <a:lnTo>
                                      <a:pt x="14127" y="73815"/>
                                    </a:lnTo>
                                    <a:close/>
                                  </a:path>
                                </a:pathLst>
                              </a:custGeom>
                              <a:solidFill>
                                <a:srgbClr val="0000FF"/>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84" name="Freeform: Shape 184"/>
                            <wps:cNvSpPr/>
                            <wps:spPr>
                              <a:xfrm>
                                <a:off x="1853970" y="143642"/>
                                <a:ext cx="50472" cy="55913"/>
                              </a:xfrm>
                              <a:custGeom>
                                <a:avLst/>
                                <a:gdLst>
                                  <a:gd name="connsiteX0" fmla="*/ 49744 w 50472"/>
                                  <a:gd name="connsiteY0" fmla="*/ 16995 h 55913"/>
                                  <a:gd name="connsiteX1" fmla="*/ 35791 w 50472"/>
                                  <a:gd name="connsiteY1" fmla="*/ 19513 h 55913"/>
                                  <a:gd name="connsiteX2" fmla="*/ 32567 w 50472"/>
                                  <a:gd name="connsiteY2" fmla="*/ 13217 h 55913"/>
                                  <a:gd name="connsiteX3" fmla="*/ 26119 w 50472"/>
                                  <a:gd name="connsiteY3" fmla="*/ 11101 h 55913"/>
                                  <a:gd name="connsiteX4" fmla="*/ 17652 w 50472"/>
                                  <a:gd name="connsiteY4" fmla="*/ 14778 h 55913"/>
                                  <a:gd name="connsiteX5" fmla="*/ 14531 w 50472"/>
                                  <a:gd name="connsiteY5" fmla="*/ 26968 h 55913"/>
                                  <a:gd name="connsiteX6" fmla="*/ 17703 w 50472"/>
                                  <a:gd name="connsiteY6" fmla="*/ 40418 h 55913"/>
                                  <a:gd name="connsiteX7" fmla="*/ 26317 w 50472"/>
                                  <a:gd name="connsiteY7" fmla="*/ 44347 h 55913"/>
                                  <a:gd name="connsiteX8" fmla="*/ 32920 w 50472"/>
                                  <a:gd name="connsiteY8" fmla="*/ 42080 h 55913"/>
                                  <a:gd name="connsiteX9" fmla="*/ 36539 w 50472"/>
                                  <a:gd name="connsiteY9" fmla="*/ 34172 h 55913"/>
                                  <a:gd name="connsiteX10" fmla="*/ 50449 w 50472"/>
                                  <a:gd name="connsiteY10" fmla="*/ 36539 h 55913"/>
                                  <a:gd name="connsiteX11" fmla="*/ 42135 w 50472"/>
                                  <a:gd name="connsiteY11" fmla="*/ 50996 h 55913"/>
                                  <a:gd name="connsiteX12" fmla="*/ 25664 w 50472"/>
                                  <a:gd name="connsiteY12" fmla="*/ 55882 h 55913"/>
                                  <a:gd name="connsiteX13" fmla="*/ 6923 w 50472"/>
                                  <a:gd name="connsiteY13" fmla="*/ 48478 h 55913"/>
                                  <a:gd name="connsiteX14" fmla="*/ -24 w 50472"/>
                                  <a:gd name="connsiteY14" fmla="*/ 27976 h 55913"/>
                                  <a:gd name="connsiteX15" fmla="*/ 6974 w 50472"/>
                                  <a:gd name="connsiteY15" fmla="*/ 7373 h 55913"/>
                                  <a:gd name="connsiteX16" fmla="*/ 25913 w 50472"/>
                                  <a:gd name="connsiteY16" fmla="*/ -31 h 55913"/>
                                  <a:gd name="connsiteX17" fmla="*/ 41430 w 50472"/>
                                  <a:gd name="connsiteY17" fmla="*/ 4200 h 55913"/>
                                  <a:gd name="connsiteX18" fmla="*/ 49744 w 50472"/>
                                  <a:gd name="connsiteY18" fmla="*/ 16995 h 5591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50472" h="55913">
                                    <a:moveTo>
                                      <a:pt x="49744" y="16995"/>
                                    </a:moveTo>
                                    <a:lnTo>
                                      <a:pt x="35791" y="19513"/>
                                    </a:lnTo>
                                    <a:cubicBezTo>
                                      <a:pt x="35318" y="16726"/>
                                      <a:pt x="34243" y="14627"/>
                                      <a:pt x="32567" y="13217"/>
                                    </a:cubicBezTo>
                                    <a:cubicBezTo>
                                      <a:pt x="30917" y="11806"/>
                                      <a:pt x="28767" y="11101"/>
                                      <a:pt x="26119" y="11101"/>
                                    </a:cubicBezTo>
                                    <a:cubicBezTo>
                                      <a:pt x="22586" y="11101"/>
                                      <a:pt x="19766" y="12327"/>
                                      <a:pt x="17652" y="14778"/>
                                    </a:cubicBezTo>
                                    <a:cubicBezTo>
                                      <a:pt x="15571" y="17196"/>
                                      <a:pt x="14531" y="21260"/>
                                      <a:pt x="14531" y="26968"/>
                                    </a:cubicBezTo>
                                    <a:cubicBezTo>
                                      <a:pt x="14531" y="33315"/>
                                      <a:pt x="15588" y="37799"/>
                                      <a:pt x="17703" y="40418"/>
                                    </a:cubicBezTo>
                                    <a:cubicBezTo>
                                      <a:pt x="19852" y="43038"/>
                                      <a:pt x="22724" y="44347"/>
                                      <a:pt x="26317" y="44347"/>
                                    </a:cubicBezTo>
                                    <a:cubicBezTo>
                                      <a:pt x="29008" y="44347"/>
                                      <a:pt x="31200" y="43591"/>
                                      <a:pt x="32920" y="42080"/>
                                    </a:cubicBezTo>
                                    <a:cubicBezTo>
                                      <a:pt x="34630" y="40535"/>
                                      <a:pt x="35834" y="37899"/>
                                      <a:pt x="36539" y="34172"/>
                                    </a:cubicBezTo>
                                    <a:lnTo>
                                      <a:pt x="50449" y="36539"/>
                                    </a:lnTo>
                                    <a:cubicBezTo>
                                      <a:pt x="49004" y="42920"/>
                                      <a:pt x="46228" y="47738"/>
                                      <a:pt x="42135" y="50996"/>
                                    </a:cubicBezTo>
                                    <a:cubicBezTo>
                                      <a:pt x="38035" y="54253"/>
                                      <a:pt x="32550" y="55882"/>
                                      <a:pt x="25664" y="55882"/>
                                    </a:cubicBezTo>
                                    <a:cubicBezTo>
                                      <a:pt x="17841" y="55882"/>
                                      <a:pt x="11591" y="53414"/>
                                      <a:pt x="6923" y="48478"/>
                                    </a:cubicBezTo>
                                    <a:cubicBezTo>
                                      <a:pt x="2289" y="43541"/>
                                      <a:pt x="-24" y="36707"/>
                                      <a:pt x="-24" y="27976"/>
                                    </a:cubicBezTo>
                                    <a:cubicBezTo>
                                      <a:pt x="-24" y="19144"/>
                                      <a:pt x="2306" y="12276"/>
                                      <a:pt x="6974" y="7373"/>
                                    </a:cubicBezTo>
                                    <a:cubicBezTo>
                                      <a:pt x="11642" y="2437"/>
                                      <a:pt x="17952" y="-31"/>
                                      <a:pt x="25913" y="-31"/>
                                    </a:cubicBezTo>
                                    <a:cubicBezTo>
                                      <a:pt x="32430" y="-31"/>
                                      <a:pt x="37605" y="1380"/>
                                      <a:pt x="41430" y="4200"/>
                                    </a:cubicBezTo>
                                    <a:cubicBezTo>
                                      <a:pt x="45291" y="6987"/>
                                      <a:pt x="48059" y="11252"/>
                                      <a:pt x="49744" y="16995"/>
                                    </a:cubicBezTo>
                                    <a:close/>
                                  </a:path>
                                </a:pathLst>
                              </a:custGeom>
                              <a:solidFill>
                                <a:srgbClr val="0000FF"/>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85" name="Freeform: Shape 185"/>
                            <wps:cNvSpPr/>
                            <wps:spPr>
                              <a:xfrm>
                                <a:off x="1914208" y="144851"/>
                                <a:ext cx="48667" cy="54704"/>
                              </a:xfrm>
                              <a:custGeom>
                                <a:avLst/>
                                <a:gdLst>
                                  <a:gd name="connsiteX0" fmla="*/ 35490 w 48667"/>
                                  <a:gd name="connsiteY0" fmla="*/ 53465 h 54704"/>
                                  <a:gd name="connsiteX1" fmla="*/ 35490 w 48667"/>
                                  <a:gd name="connsiteY1" fmla="*/ 45455 h 54704"/>
                                  <a:gd name="connsiteX2" fmla="*/ 27787 w 48667"/>
                                  <a:gd name="connsiteY2" fmla="*/ 52205 h 54704"/>
                                  <a:gd name="connsiteX3" fmla="*/ 17763 w 48667"/>
                                  <a:gd name="connsiteY3" fmla="*/ 54674 h 54704"/>
                                  <a:gd name="connsiteX4" fmla="*/ 8092 w 48667"/>
                                  <a:gd name="connsiteY4" fmla="*/ 52306 h 54704"/>
                                  <a:gd name="connsiteX5" fmla="*/ 1893 w 48667"/>
                                  <a:gd name="connsiteY5" fmla="*/ 45657 h 54704"/>
                                  <a:gd name="connsiteX6" fmla="*/ -24 w 48667"/>
                                  <a:gd name="connsiteY6" fmla="*/ 33819 h 54704"/>
                                  <a:gd name="connsiteX7" fmla="*/ -24 w 48667"/>
                                  <a:gd name="connsiteY7" fmla="*/ -31 h 54704"/>
                                  <a:gd name="connsiteX8" fmla="*/ 14135 w 48667"/>
                                  <a:gd name="connsiteY8" fmla="*/ -31 h 54704"/>
                                  <a:gd name="connsiteX9" fmla="*/ 14135 w 48667"/>
                                  <a:gd name="connsiteY9" fmla="*/ 24551 h 54704"/>
                                  <a:gd name="connsiteX10" fmla="*/ 14892 w 48667"/>
                                  <a:gd name="connsiteY10" fmla="*/ 38403 h 54704"/>
                                  <a:gd name="connsiteX11" fmla="*/ 17763 w 48667"/>
                                  <a:gd name="connsiteY11" fmla="*/ 42433 h 54704"/>
                                  <a:gd name="connsiteX12" fmla="*/ 22999 w 48667"/>
                                  <a:gd name="connsiteY12" fmla="*/ 43894 h 54704"/>
                                  <a:gd name="connsiteX13" fmla="*/ 29498 w 48667"/>
                                  <a:gd name="connsiteY13" fmla="*/ 41929 h 54704"/>
                                  <a:gd name="connsiteX14" fmla="*/ 33427 w 48667"/>
                                  <a:gd name="connsiteY14" fmla="*/ 36993 h 54704"/>
                                  <a:gd name="connsiteX15" fmla="*/ 34484 w 48667"/>
                                  <a:gd name="connsiteY15" fmla="*/ 22536 h 54704"/>
                                  <a:gd name="connsiteX16" fmla="*/ 34484 w 48667"/>
                                  <a:gd name="connsiteY16" fmla="*/ -31 h 54704"/>
                                  <a:gd name="connsiteX17" fmla="*/ 48643 w 48667"/>
                                  <a:gd name="connsiteY17" fmla="*/ -31 h 54704"/>
                                  <a:gd name="connsiteX18" fmla="*/ 48643 w 48667"/>
                                  <a:gd name="connsiteY18" fmla="*/ 53465 h 5470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48667" h="54704">
                                    <a:moveTo>
                                      <a:pt x="35490" y="53465"/>
                                    </a:moveTo>
                                    <a:lnTo>
                                      <a:pt x="35490" y="45455"/>
                                    </a:lnTo>
                                    <a:cubicBezTo>
                                      <a:pt x="33547" y="48310"/>
                                      <a:pt x="30977" y="50560"/>
                                      <a:pt x="27787" y="52205"/>
                                    </a:cubicBezTo>
                                    <a:cubicBezTo>
                                      <a:pt x="24632" y="53851"/>
                                      <a:pt x="21288" y="54674"/>
                                      <a:pt x="17763" y="54674"/>
                                    </a:cubicBezTo>
                                    <a:cubicBezTo>
                                      <a:pt x="14170" y="54674"/>
                                      <a:pt x="10946" y="53884"/>
                                      <a:pt x="8092" y="52306"/>
                                    </a:cubicBezTo>
                                    <a:cubicBezTo>
                                      <a:pt x="5238" y="50728"/>
                                      <a:pt x="3166" y="48511"/>
                                      <a:pt x="1893" y="45657"/>
                                    </a:cubicBezTo>
                                    <a:cubicBezTo>
                                      <a:pt x="621" y="42802"/>
                                      <a:pt x="-24" y="38857"/>
                                      <a:pt x="-24" y="33819"/>
                                    </a:cubicBezTo>
                                    <a:lnTo>
                                      <a:pt x="-24" y="-31"/>
                                    </a:lnTo>
                                    <a:lnTo>
                                      <a:pt x="14135" y="-31"/>
                                    </a:lnTo>
                                    <a:lnTo>
                                      <a:pt x="14135" y="24551"/>
                                    </a:lnTo>
                                    <a:cubicBezTo>
                                      <a:pt x="14135" y="32073"/>
                                      <a:pt x="14385" y="36691"/>
                                      <a:pt x="14892" y="38403"/>
                                    </a:cubicBezTo>
                                    <a:cubicBezTo>
                                      <a:pt x="15425" y="40082"/>
                                      <a:pt x="16388" y="41426"/>
                                      <a:pt x="17763" y="42433"/>
                                    </a:cubicBezTo>
                                    <a:cubicBezTo>
                                      <a:pt x="19139" y="43407"/>
                                      <a:pt x="20884" y="43894"/>
                                      <a:pt x="22999" y="43894"/>
                                    </a:cubicBezTo>
                                    <a:cubicBezTo>
                                      <a:pt x="25415" y="43894"/>
                                      <a:pt x="27581" y="43239"/>
                                      <a:pt x="29498" y="41929"/>
                                    </a:cubicBezTo>
                                    <a:cubicBezTo>
                                      <a:pt x="31415" y="40586"/>
                                      <a:pt x="32722" y="38940"/>
                                      <a:pt x="33427" y="36993"/>
                                    </a:cubicBezTo>
                                    <a:cubicBezTo>
                                      <a:pt x="34132" y="35012"/>
                                      <a:pt x="34484" y="30192"/>
                                      <a:pt x="34484" y="22536"/>
                                    </a:cubicBezTo>
                                    <a:lnTo>
                                      <a:pt x="34484" y="-31"/>
                                    </a:lnTo>
                                    <a:lnTo>
                                      <a:pt x="48643" y="-31"/>
                                    </a:lnTo>
                                    <a:lnTo>
                                      <a:pt x="48643" y="53465"/>
                                    </a:lnTo>
                                    <a:close/>
                                  </a:path>
                                </a:pathLst>
                              </a:custGeom>
                              <a:solidFill>
                                <a:srgbClr val="0000FF"/>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86" name="Freeform: Shape 186"/>
                            <wps:cNvSpPr/>
                            <wps:spPr>
                              <a:xfrm>
                                <a:off x="1977576" y="124501"/>
                                <a:ext cx="14159" cy="73846"/>
                              </a:xfrm>
                              <a:custGeom>
                                <a:avLst/>
                                <a:gdLst>
                                  <a:gd name="connsiteX0" fmla="*/ -24 w 14159"/>
                                  <a:gd name="connsiteY0" fmla="*/ 73815 h 73846"/>
                                  <a:gd name="connsiteX1" fmla="*/ -24 w 14159"/>
                                  <a:gd name="connsiteY1" fmla="*/ -31 h 73846"/>
                                  <a:gd name="connsiteX2" fmla="*/ 14135 w 14159"/>
                                  <a:gd name="connsiteY2" fmla="*/ -31 h 73846"/>
                                  <a:gd name="connsiteX3" fmla="*/ 14135 w 14159"/>
                                  <a:gd name="connsiteY3" fmla="*/ 73815 h 73846"/>
                                </a:gdLst>
                                <a:ahLst/>
                                <a:cxnLst>
                                  <a:cxn ang="0">
                                    <a:pos x="connsiteX0" y="connsiteY0"/>
                                  </a:cxn>
                                  <a:cxn ang="0">
                                    <a:pos x="connsiteX1" y="connsiteY1"/>
                                  </a:cxn>
                                  <a:cxn ang="0">
                                    <a:pos x="connsiteX2" y="connsiteY2"/>
                                  </a:cxn>
                                  <a:cxn ang="0">
                                    <a:pos x="connsiteX3" y="connsiteY3"/>
                                  </a:cxn>
                                </a:cxnLst>
                                <a:rect l="l" t="t" r="r" b="b"/>
                                <a:pathLst>
                                  <a:path w="14159" h="73846">
                                    <a:moveTo>
                                      <a:pt x="-24" y="73815"/>
                                    </a:moveTo>
                                    <a:lnTo>
                                      <a:pt x="-24" y="-31"/>
                                    </a:lnTo>
                                    <a:lnTo>
                                      <a:pt x="14135" y="-31"/>
                                    </a:lnTo>
                                    <a:lnTo>
                                      <a:pt x="14135" y="73815"/>
                                    </a:lnTo>
                                    <a:close/>
                                  </a:path>
                                </a:pathLst>
                              </a:custGeom>
                              <a:solidFill>
                                <a:srgbClr val="0000FF"/>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87" name="Freeform: Shape 187"/>
                            <wps:cNvSpPr/>
                            <wps:spPr>
                              <a:xfrm>
                                <a:off x="2002464" y="143642"/>
                                <a:ext cx="50223" cy="55913"/>
                              </a:xfrm>
                              <a:custGeom>
                                <a:avLst/>
                                <a:gdLst>
                                  <a:gd name="connsiteX0" fmla="*/ 14282 w 50223"/>
                                  <a:gd name="connsiteY0" fmla="*/ 17499 h 55913"/>
                                  <a:gd name="connsiteX1" fmla="*/ 1438 w 50223"/>
                                  <a:gd name="connsiteY1" fmla="*/ 15181 h 55913"/>
                                  <a:gd name="connsiteX2" fmla="*/ 8891 w 50223"/>
                                  <a:gd name="connsiteY2" fmla="*/ 3697 h 55913"/>
                                  <a:gd name="connsiteX3" fmla="*/ 24606 w 50223"/>
                                  <a:gd name="connsiteY3" fmla="*/ -31 h 55913"/>
                                  <a:gd name="connsiteX4" fmla="*/ 38714 w 50223"/>
                                  <a:gd name="connsiteY4" fmla="*/ 2236 h 55913"/>
                                  <a:gd name="connsiteX5" fmla="*/ 45213 w 50223"/>
                                  <a:gd name="connsiteY5" fmla="*/ 7928 h 55913"/>
                                  <a:gd name="connsiteX6" fmla="*/ 47122 w 50223"/>
                                  <a:gd name="connsiteY6" fmla="*/ 20571 h 55913"/>
                                  <a:gd name="connsiteX7" fmla="*/ 46976 w 50223"/>
                                  <a:gd name="connsiteY7" fmla="*/ 37094 h 55913"/>
                                  <a:gd name="connsiteX8" fmla="*/ 47629 w 50223"/>
                                  <a:gd name="connsiteY8" fmla="*/ 47520 h 55913"/>
                                  <a:gd name="connsiteX9" fmla="*/ 50199 w 50223"/>
                                  <a:gd name="connsiteY9" fmla="*/ 54674 h 55913"/>
                                  <a:gd name="connsiteX10" fmla="*/ 36195 w 50223"/>
                                  <a:gd name="connsiteY10" fmla="*/ 54674 h 55913"/>
                                  <a:gd name="connsiteX11" fmla="*/ 34837 w 50223"/>
                                  <a:gd name="connsiteY11" fmla="*/ 50492 h 55913"/>
                                  <a:gd name="connsiteX12" fmla="*/ 34330 w 50223"/>
                                  <a:gd name="connsiteY12" fmla="*/ 48830 h 55913"/>
                                  <a:gd name="connsiteX13" fmla="*/ 26575 w 50223"/>
                                  <a:gd name="connsiteY13" fmla="*/ 54119 h 55913"/>
                                  <a:gd name="connsiteX14" fmla="*/ 17755 w 50223"/>
                                  <a:gd name="connsiteY14" fmla="*/ 55882 h 55913"/>
                                  <a:gd name="connsiteX15" fmla="*/ 4713 w 50223"/>
                                  <a:gd name="connsiteY15" fmla="*/ 51399 h 55913"/>
                                  <a:gd name="connsiteX16" fmla="*/ -24 w 50223"/>
                                  <a:gd name="connsiteY16" fmla="*/ 40066 h 55913"/>
                                  <a:gd name="connsiteX17" fmla="*/ 2143 w 50223"/>
                                  <a:gd name="connsiteY17" fmla="*/ 32006 h 55913"/>
                                  <a:gd name="connsiteX18" fmla="*/ 8186 w 50223"/>
                                  <a:gd name="connsiteY18" fmla="*/ 26565 h 55913"/>
                                  <a:gd name="connsiteX19" fmla="*/ 19474 w 50223"/>
                                  <a:gd name="connsiteY19" fmla="*/ 23241 h 55913"/>
                                  <a:gd name="connsiteX20" fmla="*/ 33221 w 50223"/>
                                  <a:gd name="connsiteY20" fmla="*/ 19765 h 55913"/>
                                  <a:gd name="connsiteX21" fmla="*/ 33221 w 50223"/>
                                  <a:gd name="connsiteY21" fmla="*/ 18355 h 55913"/>
                                  <a:gd name="connsiteX22" fmla="*/ 31209 w 50223"/>
                                  <a:gd name="connsiteY22" fmla="*/ 12562 h 55913"/>
                                  <a:gd name="connsiteX23" fmla="*/ 23600 w 50223"/>
                                  <a:gd name="connsiteY23" fmla="*/ 10799 h 55913"/>
                                  <a:gd name="connsiteX24" fmla="*/ 17712 w 50223"/>
                                  <a:gd name="connsiteY24" fmla="*/ 12310 h 55913"/>
                                  <a:gd name="connsiteX25" fmla="*/ 14282 w 50223"/>
                                  <a:gd name="connsiteY25" fmla="*/ 17499 h 55913"/>
                                  <a:gd name="connsiteX26" fmla="*/ 33221 w 50223"/>
                                  <a:gd name="connsiteY26" fmla="*/ 28983 h 55913"/>
                                  <a:gd name="connsiteX27" fmla="*/ 24606 w 50223"/>
                                  <a:gd name="connsiteY27" fmla="*/ 31149 h 55913"/>
                                  <a:gd name="connsiteX28" fmla="*/ 16904 w 50223"/>
                                  <a:gd name="connsiteY28" fmla="*/ 33618 h 55913"/>
                                  <a:gd name="connsiteX29" fmla="*/ 14127 w 50223"/>
                                  <a:gd name="connsiteY29" fmla="*/ 38604 h 55913"/>
                                  <a:gd name="connsiteX30" fmla="*/ 16345 w 50223"/>
                                  <a:gd name="connsiteY30" fmla="*/ 43743 h 55913"/>
                                  <a:gd name="connsiteX31" fmla="*/ 21993 w 50223"/>
                                  <a:gd name="connsiteY31" fmla="*/ 45908 h 55913"/>
                                  <a:gd name="connsiteX32" fmla="*/ 29292 w 50223"/>
                                  <a:gd name="connsiteY32" fmla="*/ 43390 h 55913"/>
                                  <a:gd name="connsiteX33" fmla="*/ 32670 w 50223"/>
                                  <a:gd name="connsiteY33" fmla="*/ 38706 h 55913"/>
                                  <a:gd name="connsiteX34" fmla="*/ 33221 w 50223"/>
                                  <a:gd name="connsiteY34" fmla="*/ 31804 h 5591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Lst>
                                <a:rect l="l" t="t" r="r" b="b"/>
                                <a:pathLst>
                                  <a:path w="50223" h="55913">
                                    <a:moveTo>
                                      <a:pt x="14282" y="17499"/>
                                    </a:moveTo>
                                    <a:lnTo>
                                      <a:pt x="1438" y="15181"/>
                                    </a:lnTo>
                                    <a:cubicBezTo>
                                      <a:pt x="2882" y="10010"/>
                                      <a:pt x="5366" y="6181"/>
                                      <a:pt x="8891" y="3697"/>
                                    </a:cubicBezTo>
                                    <a:cubicBezTo>
                                      <a:pt x="12416" y="1211"/>
                                      <a:pt x="17660" y="-31"/>
                                      <a:pt x="24606" y="-31"/>
                                    </a:cubicBezTo>
                                    <a:cubicBezTo>
                                      <a:pt x="30925" y="-31"/>
                                      <a:pt x="35619" y="725"/>
                                      <a:pt x="38714" y="2236"/>
                                    </a:cubicBezTo>
                                    <a:cubicBezTo>
                                      <a:pt x="41800" y="3713"/>
                                      <a:pt x="43967" y="5610"/>
                                      <a:pt x="45213" y="7928"/>
                                    </a:cubicBezTo>
                                    <a:cubicBezTo>
                                      <a:pt x="46486" y="10211"/>
                                      <a:pt x="47122" y="14425"/>
                                      <a:pt x="47122" y="20571"/>
                                    </a:cubicBezTo>
                                    <a:lnTo>
                                      <a:pt x="46976" y="37094"/>
                                    </a:lnTo>
                                    <a:cubicBezTo>
                                      <a:pt x="46976" y="41795"/>
                                      <a:pt x="47191" y="45270"/>
                                      <a:pt x="47629" y="47520"/>
                                    </a:cubicBezTo>
                                    <a:cubicBezTo>
                                      <a:pt x="48102" y="49737"/>
                                      <a:pt x="48953" y="52121"/>
                                      <a:pt x="50199" y="54674"/>
                                    </a:cubicBezTo>
                                    <a:lnTo>
                                      <a:pt x="36195" y="54674"/>
                                    </a:lnTo>
                                    <a:cubicBezTo>
                                      <a:pt x="35825" y="53733"/>
                                      <a:pt x="35370" y="52339"/>
                                      <a:pt x="34837" y="50492"/>
                                    </a:cubicBezTo>
                                    <a:cubicBezTo>
                                      <a:pt x="34596" y="49653"/>
                                      <a:pt x="34433" y="49098"/>
                                      <a:pt x="34330" y="48830"/>
                                    </a:cubicBezTo>
                                    <a:cubicBezTo>
                                      <a:pt x="31914" y="51181"/>
                                      <a:pt x="29326" y="52944"/>
                                      <a:pt x="26575" y="54119"/>
                                    </a:cubicBezTo>
                                    <a:cubicBezTo>
                                      <a:pt x="23816" y="55294"/>
                                      <a:pt x="20884" y="55882"/>
                                      <a:pt x="17755" y="55882"/>
                                    </a:cubicBezTo>
                                    <a:cubicBezTo>
                                      <a:pt x="12253" y="55882"/>
                                      <a:pt x="7903" y="54388"/>
                                      <a:pt x="4713" y="51399"/>
                                    </a:cubicBezTo>
                                    <a:cubicBezTo>
                                      <a:pt x="1558" y="48411"/>
                                      <a:pt x="-24" y="44632"/>
                                      <a:pt x="-24" y="40066"/>
                                    </a:cubicBezTo>
                                    <a:cubicBezTo>
                                      <a:pt x="-24" y="37043"/>
                                      <a:pt x="698" y="34356"/>
                                      <a:pt x="2143" y="32006"/>
                                    </a:cubicBezTo>
                                    <a:cubicBezTo>
                                      <a:pt x="3587" y="29621"/>
                                      <a:pt x="5599" y="27808"/>
                                      <a:pt x="8186" y="26565"/>
                                    </a:cubicBezTo>
                                    <a:cubicBezTo>
                                      <a:pt x="10808" y="25289"/>
                                      <a:pt x="14565" y="24181"/>
                                      <a:pt x="19474" y="23241"/>
                                    </a:cubicBezTo>
                                    <a:cubicBezTo>
                                      <a:pt x="26085" y="21998"/>
                                      <a:pt x="30667" y="20840"/>
                                      <a:pt x="33221" y="19765"/>
                                    </a:cubicBezTo>
                                    <a:lnTo>
                                      <a:pt x="33221" y="18355"/>
                                    </a:lnTo>
                                    <a:cubicBezTo>
                                      <a:pt x="33221" y="15635"/>
                                      <a:pt x="32550" y="13703"/>
                                      <a:pt x="31209" y="12562"/>
                                    </a:cubicBezTo>
                                    <a:cubicBezTo>
                                      <a:pt x="29868" y="11386"/>
                                      <a:pt x="27332" y="10799"/>
                                      <a:pt x="23600" y="10799"/>
                                    </a:cubicBezTo>
                                    <a:cubicBezTo>
                                      <a:pt x="21082" y="10799"/>
                                      <a:pt x="19122" y="11303"/>
                                      <a:pt x="17712" y="12310"/>
                                    </a:cubicBezTo>
                                    <a:cubicBezTo>
                                      <a:pt x="16293" y="13284"/>
                                      <a:pt x="15158" y="15013"/>
                                      <a:pt x="14282" y="17499"/>
                                    </a:cubicBezTo>
                                    <a:close/>
                                    <a:moveTo>
                                      <a:pt x="33221" y="28983"/>
                                    </a:moveTo>
                                    <a:cubicBezTo>
                                      <a:pt x="31407" y="29588"/>
                                      <a:pt x="28535" y="30310"/>
                                      <a:pt x="24606" y="31149"/>
                                    </a:cubicBezTo>
                                    <a:cubicBezTo>
                                      <a:pt x="20678" y="31989"/>
                                      <a:pt x="18107" y="32812"/>
                                      <a:pt x="16904" y="33618"/>
                                    </a:cubicBezTo>
                                    <a:cubicBezTo>
                                      <a:pt x="15055" y="34927"/>
                                      <a:pt x="14127" y="36590"/>
                                      <a:pt x="14127" y="38604"/>
                                    </a:cubicBezTo>
                                    <a:cubicBezTo>
                                      <a:pt x="14127" y="40586"/>
                                      <a:pt x="14866" y="42298"/>
                                      <a:pt x="16345" y="43743"/>
                                    </a:cubicBezTo>
                                    <a:cubicBezTo>
                                      <a:pt x="17823" y="45187"/>
                                      <a:pt x="19706" y="45908"/>
                                      <a:pt x="21993" y="45908"/>
                                    </a:cubicBezTo>
                                    <a:cubicBezTo>
                                      <a:pt x="24538" y="45908"/>
                                      <a:pt x="26979" y="45069"/>
                                      <a:pt x="29292" y="43390"/>
                                    </a:cubicBezTo>
                                    <a:cubicBezTo>
                                      <a:pt x="31003" y="42113"/>
                                      <a:pt x="32129" y="40552"/>
                                      <a:pt x="32670" y="38706"/>
                                    </a:cubicBezTo>
                                    <a:cubicBezTo>
                                      <a:pt x="33040" y="37496"/>
                                      <a:pt x="33221" y="35196"/>
                                      <a:pt x="33221" y="31804"/>
                                    </a:cubicBezTo>
                                    <a:close/>
                                  </a:path>
                                </a:pathLst>
                              </a:custGeom>
                              <a:solidFill>
                                <a:srgbClr val="0000FF"/>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88" name="Freeform: Shape 188"/>
                            <wps:cNvSpPr/>
                            <wps:spPr>
                              <a:xfrm>
                                <a:off x="2063012" y="143642"/>
                                <a:ext cx="34654" cy="54704"/>
                              </a:xfrm>
                              <a:custGeom>
                                <a:avLst/>
                                <a:gdLst>
                                  <a:gd name="connsiteX0" fmla="*/ 14127 w 34654"/>
                                  <a:gd name="connsiteY0" fmla="*/ 54674 h 54704"/>
                                  <a:gd name="connsiteX1" fmla="*/ -24 w 34654"/>
                                  <a:gd name="connsiteY1" fmla="*/ 54674 h 54704"/>
                                  <a:gd name="connsiteX2" fmla="*/ -24 w 34654"/>
                                  <a:gd name="connsiteY2" fmla="*/ 1178 h 54704"/>
                                  <a:gd name="connsiteX3" fmla="*/ 13121 w 34654"/>
                                  <a:gd name="connsiteY3" fmla="*/ 1178 h 54704"/>
                                  <a:gd name="connsiteX4" fmla="*/ 13121 w 34654"/>
                                  <a:gd name="connsiteY4" fmla="*/ 8784 h 54704"/>
                                  <a:gd name="connsiteX5" fmla="*/ 19165 w 34654"/>
                                  <a:gd name="connsiteY5" fmla="*/ 1681 h 54704"/>
                                  <a:gd name="connsiteX6" fmla="*/ 25311 w 34654"/>
                                  <a:gd name="connsiteY6" fmla="*/ -31 h 54704"/>
                                  <a:gd name="connsiteX7" fmla="*/ 34630 w 34654"/>
                                  <a:gd name="connsiteY7" fmla="*/ 2638 h 54704"/>
                                  <a:gd name="connsiteX8" fmla="*/ 30246 w 34654"/>
                                  <a:gd name="connsiteY8" fmla="*/ 14980 h 54704"/>
                                  <a:gd name="connsiteX9" fmla="*/ 23600 w 34654"/>
                                  <a:gd name="connsiteY9" fmla="*/ 12663 h 54704"/>
                                  <a:gd name="connsiteX10" fmla="*/ 18563 w 34654"/>
                                  <a:gd name="connsiteY10" fmla="*/ 14325 h 54704"/>
                                  <a:gd name="connsiteX11" fmla="*/ 15287 w 34654"/>
                                  <a:gd name="connsiteY11" fmla="*/ 20219 h 54704"/>
                                  <a:gd name="connsiteX12" fmla="*/ 14127 w 34654"/>
                                  <a:gd name="connsiteY12" fmla="*/ 38151 h 5470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34654" h="54704">
                                    <a:moveTo>
                                      <a:pt x="14127" y="54674"/>
                                    </a:moveTo>
                                    <a:lnTo>
                                      <a:pt x="-24" y="54674"/>
                                    </a:lnTo>
                                    <a:lnTo>
                                      <a:pt x="-24" y="1178"/>
                                    </a:lnTo>
                                    <a:lnTo>
                                      <a:pt x="13121" y="1178"/>
                                    </a:lnTo>
                                    <a:lnTo>
                                      <a:pt x="13121" y="8784"/>
                                    </a:lnTo>
                                    <a:cubicBezTo>
                                      <a:pt x="15373" y="5191"/>
                                      <a:pt x="17385" y="2823"/>
                                      <a:pt x="19165" y="1681"/>
                                    </a:cubicBezTo>
                                    <a:cubicBezTo>
                                      <a:pt x="20978" y="540"/>
                                      <a:pt x="23033" y="-31"/>
                                      <a:pt x="25311" y="-31"/>
                                    </a:cubicBezTo>
                                    <a:cubicBezTo>
                                      <a:pt x="28535" y="-31"/>
                                      <a:pt x="31647" y="859"/>
                                      <a:pt x="34630" y="2638"/>
                                    </a:cubicBezTo>
                                    <a:lnTo>
                                      <a:pt x="30246" y="14980"/>
                                    </a:lnTo>
                                    <a:cubicBezTo>
                                      <a:pt x="27865" y="13435"/>
                                      <a:pt x="25647" y="12663"/>
                                      <a:pt x="23600" y="12663"/>
                                    </a:cubicBezTo>
                                    <a:cubicBezTo>
                                      <a:pt x="21623" y="12663"/>
                                      <a:pt x="19938" y="13217"/>
                                      <a:pt x="18563" y="14325"/>
                                    </a:cubicBezTo>
                                    <a:cubicBezTo>
                                      <a:pt x="17187" y="15399"/>
                                      <a:pt x="16095" y="17364"/>
                                      <a:pt x="15287" y="20219"/>
                                    </a:cubicBezTo>
                                    <a:cubicBezTo>
                                      <a:pt x="14514" y="23073"/>
                                      <a:pt x="14127" y="29050"/>
                                      <a:pt x="14127" y="38151"/>
                                    </a:cubicBezTo>
                                    <a:close/>
                                  </a:path>
                                </a:pathLst>
                              </a:custGeom>
                              <a:solidFill>
                                <a:srgbClr val="0000FF"/>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grpSp>
                        <wpg:grpSp>
                          <wpg:cNvPr id="189" name="Graphic 4" descr="Figure 1 Anatomy of the shoulder (reproduced with permission) (Wikimedia Commons 2022)"/>
                          <wpg:cNvGrpSpPr/>
                          <wpg:grpSpPr>
                            <a:xfrm>
                              <a:off x="2861982" y="236069"/>
                              <a:ext cx="381026" cy="76364"/>
                              <a:chOff x="2861982" y="236069"/>
                              <a:chExt cx="381026" cy="76364"/>
                            </a:xfrm>
                            <a:solidFill>
                              <a:srgbClr val="D45500"/>
                            </a:solidFill>
                          </wpg:grpSpPr>
                          <wps:wsp>
                            <wps:cNvPr id="190" name="Freeform: Shape 190"/>
                            <wps:cNvSpPr/>
                            <wps:spPr>
                              <a:xfrm>
                                <a:off x="2861982" y="236069"/>
                                <a:ext cx="64321" cy="76364"/>
                              </a:xfrm>
                              <a:custGeom>
                                <a:avLst/>
                                <a:gdLst>
                                  <a:gd name="connsiteX0" fmla="*/ 49838 w 64321"/>
                                  <a:gd name="connsiteY0" fmla="*/ 47923 h 76364"/>
                                  <a:gd name="connsiteX1" fmla="*/ 64298 w 64321"/>
                                  <a:gd name="connsiteY1" fmla="*/ 52507 h 76364"/>
                                  <a:gd name="connsiteX2" fmla="*/ 53217 w 64321"/>
                                  <a:gd name="connsiteY2" fmla="*/ 70490 h 76364"/>
                                  <a:gd name="connsiteX3" fmla="*/ 33625 w 64321"/>
                                  <a:gd name="connsiteY3" fmla="*/ 76333 h 76364"/>
                                  <a:gd name="connsiteX4" fmla="*/ 9441 w 64321"/>
                                  <a:gd name="connsiteY4" fmla="*/ 66309 h 76364"/>
                                  <a:gd name="connsiteX5" fmla="*/ -24 w 64321"/>
                                  <a:gd name="connsiteY5" fmla="*/ 38806 h 76364"/>
                                  <a:gd name="connsiteX6" fmla="*/ 9493 w 64321"/>
                                  <a:gd name="connsiteY6" fmla="*/ 10195 h 76364"/>
                                  <a:gd name="connsiteX7" fmla="*/ 34527 w 64321"/>
                                  <a:gd name="connsiteY7" fmla="*/ -31 h 76364"/>
                                  <a:gd name="connsiteX8" fmla="*/ 56544 w 64321"/>
                                  <a:gd name="connsiteY8" fmla="*/ 7978 h 76364"/>
                                  <a:gd name="connsiteX9" fmla="*/ 64100 w 64321"/>
                                  <a:gd name="connsiteY9" fmla="*/ 21579 h 76364"/>
                                  <a:gd name="connsiteX10" fmla="*/ 49339 w 64321"/>
                                  <a:gd name="connsiteY10" fmla="*/ 25104 h 76364"/>
                                  <a:gd name="connsiteX11" fmla="*/ 43846 w 64321"/>
                                  <a:gd name="connsiteY11" fmla="*/ 16037 h 76364"/>
                                  <a:gd name="connsiteX12" fmla="*/ 33771 w 64321"/>
                                  <a:gd name="connsiteY12" fmla="*/ 12713 h 76364"/>
                                  <a:gd name="connsiteX13" fmla="*/ 20420 w 64321"/>
                                  <a:gd name="connsiteY13" fmla="*/ 18607 h 76364"/>
                                  <a:gd name="connsiteX14" fmla="*/ 15339 w 64321"/>
                                  <a:gd name="connsiteY14" fmla="*/ 37698 h 76364"/>
                                  <a:gd name="connsiteX15" fmla="*/ 20377 w 64321"/>
                                  <a:gd name="connsiteY15" fmla="*/ 57645 h 76364"/>
                                  <a:gd name="connsiteX16" fmla="*/ 33470 w 64321"/>
                                  <a:gd name="connsiteY16" fmla="*/ 63589 h 76364"/>
                                  <a:gd name="connsiteX17" fmla="*/ 43691 w 64321"/>
                                  <a:gd name="connsiteY17" fmla="*/ 59811 h 76364"/>
                                  <a:gd name="connsiteX18" fmla="*/ 49838 w 64321"/>
                                  <a:gd name="connsiteY18" fmla="*/ 47923 h 7636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64321" h="76364">
                                    <a:moveTo>
                                      <a:pt x="49838" y="47923"/>
                                    </a:moveTo>
                                    <a:lnTo>
                                      <a:pt x="64298" y="52507"/>
                                    </a:lnTo>
                                    <a:cubicBezTo>
                                      <a:pt x="62080" y="60567"/>
                                      <a:pt x="58383" y="66561"/>
                                      <a:pt x="53217" y="70490"/>
                                    </a:cubicBezTo>
                                    <a:cubicBezTo>
                                      <a:pt x="48076" y="74385"/>
                                      <a:pt x="41542" y="76333"/>
                                      <a:pt x="33625" y="76333"/>
                                    </a:cubicBezTo>
                                    <a:cubicBezTo>
                                      <a:pt x="23815" y="76333"/>
                                      <a:pt x="15752" y="72992"/>
                                      <a:pt x="9441" y="66309"/>
                                    </a:cubicBezTo>
                                    <a:cubicBezTo>
                                      <a:pt x="3131" y="59593"/>
                                      <a:pt x="-24" y="50425"/>
                                      <a:pt x="-24" y="38806"/>
                                    </a:cubicBezTo>
                                    <a:cubicBezTo>
                                      <a:pt x="-24" y="26515"/>
                                      <a:pt x="3148" y="16978"/>
                                      <a:pt x="9493" y="10195"/>
                                    </a:cubicBezTo>
                                    <a:cubicBezTo>
                                      <a:pt x="15838" y="3378"/>
                                      <a:pt x="24185" y="-31"/>
                                      <a:pt x="34527" y="-31"/>
                                    </a:cubicBezTo>
                                    <a:cubicBezTo>
                                      <a:pt x="43562" y="-31"/>
                                      <a:pt x="50896" y="2638"/>
                                      <a:pt x="56544" y="7978"/>
                                    </a:cubicBezTo>
                                    <a:cubicBezTo>
                                      <a:pt x="59897" y="11135"/>
                                      <a:pt x="62416" y="15669"/>
                                      <a:pt x="64100" y="21579"/>
                                    </a:cubicBezTo>
                                    <a:lnTo>
                                      <a:pt x="49339" y="25104"/>
                                    </a:lnTo>
                                    <a:cubicBezTo>
                                      <a:pt x="48463" y="21276"/>
                                      <a:pt x="46632" y="18254"/>
                                      <a:pt x="43846" y="16037"/>
                                    </a:cubicBezTo>
                                    <a:cubicBezTo>
                                      <a:pt x="41095" y="13821"/>
                                      <a:pt x="37734" y="12713"/>
                                      <a:pt x="33771" y="12713"/>
                                    </a:cubicBezTo>
                                    <a:cubicBezTo>
                                      <a:pt x="28294" y="12713"/>
                                      <a:pt x="23850" y="14677"/>
                                      <a:pt x="20420" y="18607"/>
                                    </a:cubicBezTo>
                                    <a:cubicBezTo>
                                      <a:pt x="17032" y="22536"/>
                                      <a:pt x="15339" y="28899"/>
                                      <a:pt x="15339" y="37698"/>
                                    </a:cubicBezTo>
                                    <a:cubicBezTo>
                                      <a:pt x="15339" y="47033"/>
                                      <a:pt x="17015" y="53682"/>
                                      <a:pt x="20377" y="57645"/>
                                    </a:cubicBezTo>
                                    <a:cubicBezTo>
                                      <a:pt x="23730" y="61608"/>
                                      <a:pt x="28097" y="63589"/>
                                      <a:pt x="33470" y="63589"/>
                                    </a:cubicBezTo>
                                    <a:cubicBezTo>
                                      <a:pt x="37433" y="63589"/>
                                      <a:pt x="40837" y="62330"/>
                                      <a:pt x="43691" y="59811"/>
                                    </a:cubicBezTo>
                                    <a:cubicBezTo>
                                      <a:pt x="46554" y="57293"/>
                                      <a:pt x="48600" y="53330"/>
                                      <a:pt x="49838" y="47923"/>
                                    </a:cubicBezTo>
                                    <a:close/>
                                  </a:path>
                                </a:pathLst>
                              </a:custGeom>
                              <a:solidFill>
                                <a:srgbClr val="D455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1" name="Freeform: Shape 191"/>
                            <wps:cNvSpPr/>
                            <wps:spPr>
                              <a:xfrm>
                                <a:off x="2939044" y="237329"/>
                                <a:ext cx="14159" cy="73845"/>
                              </a:xfrm>
                              <a:custGeom>
                                <a:avLst/>
                                <a:gdLst>
                                  <a:gd name="connsiteX0" fmla="*/ -24 w 14159"/>
                                  <a:gd name="connsiteY0" fmla="*/ 73815 h 73845"/>
                                  <a:gd name="connsiteX1" fmla="*/ -24 w 14159"/>
                                  <a:gd name="connsiteY1" fmla="*/ -31 h 73845"/>
                                  <a:gd name="connsiteX2" fmla="*/ 14135 w 14159"/>
                                  <a:gd name="connsiteY2" fmla="*/ -31 h 73845"/>
                                  <a:gd name="connsiteX3" fmla="*/ 14135 w 14159"/>
                                  <a:gd name="connsiteY3" fmla="*/ 73815 h 73845"/>
                                </a:gdLst>
                                <a:ahLst/>
                                <a:cxnLst>
                                  <a:cxn ang="0">
                                    <a:pos x="connsiteX0" y="connsiteY0"/>
                                  </a:cxn>
                                  <a:cxn ang="0">
                                    <a:pos x="connsiteX1" y="connsiteY1"/>
                                  </a:cxn>
                                  <a:cxn ang="0">
                                    <a:pos x="connsiteX2" y="connsiteY2"/>
                                  </a:cxn>
                                  <a:cxn ang="0">
                                    <a:pos x="connsiteX3" y="connsiteY3"/>
                                  </a:cxn>
                                </a:cxnLst>
                                <a:rect l="l" t="t" r="r" b="b"/>
                                <a:pathLst>
                                  <a:path w="14159" h="73845">
                                    <a:moveTo>
                                      <a:pt x="-24" y="73815"/>
                                    </a:moveTo>
                                    <a:lnTo>
                                      <a:pt x="-24" y="-31"/>
                                    </a:lnTo>
                                    <a:lnTo>
                                      <a:pt x="14135" y="-31"/>
                                    </a:lnTo>
                                    <a:lnTo>
                                      <a:pt x="14135" y="73815"/>
                                    </a:lnTo>
                                    <a:close/>
                                  </a:path>
                                </a:pathLst>
                              </a:custGeom>
                              <a:solidFill>
                                <a:srgbClr val="D455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2" name="Freeform: Shape 192"/>
                            <wps:cNvSpPr/>
                            <wps:spPr>
                              <a:xfrm>
                                <a:off x="2963932" y="256470"/>
                                <a:ext cx="50223" cy="55914"/>
                              </a:xfrm>
                              <a:custGeom>
                                <a:avLst/>
                                <a:gdLst>
                                  <a:gd name="connsiteX0" fmla="*/ 14282 w 50223"/>
                                  <a:gd name="connsiteY0" fmla="*/ 17499 h 55914"/>
                                  <a:gd name="connsiteX1" fmla="*/ 1438 w 50223"/>
                                  <a:gd name="connsiteY1" fmla="*/ 15182 h 55914"/>
                                  <a:gd name="connsiteX2" fmla="*/ 8891 w 50223"/>
                                  <a:gd name="connsiteY2" fmla="*/ 3697 h 55914"/>
                                  <a:gd name="connsiteX3" fmla="*/ 24607 w 50223"/>
                                  <a:gd name="connsiteY3" fmla="*/ -31 h 55914"/>
                                  <a:gd name="connsiteX4" fmla="*/ 38714 w 50223"/>
                                  <a:gd name="connsiteY4" fmla="*/ 2236 h 55914"/>
                                  <a:gd name="connsiteX5" fmla="*/ 45213 w 50223"/>
                                  <a:gd name="connsiteY5" fmla="*/ 7928 h 55914"/>
                                  <a:gd name="connsiteX6" fmla="*/ 47122 w 50223"/>
                                  <a:gd name="connsiteY6" fmla="*/ 20571 h 55914"/>
                                  <a:gd name="connsiteX7" fmla="*/ 46976 w 50223"/>
                                  <a:gd name="connsiteY7" fmla="*/ 37094 h 55914"/>
                                  <a:gd name="connsiteX8" fmla="*/ 47629 w 50223"/>
                                  <a:gd name="connsiteY8" fmla="*/ 47521 h 55914"/>
                                  <a:gd name="connsiteX9" fmla="*/ 50199 w 50223"/>
                                  <a:gd name="connsiteY9" fmla="*/ 54674 h 55914"/>
                                  <a:gd name="connsiteX10" fmla="*/ 36195 w 50223"/>
                                  <a:gd name="connsiteY10" fmla="*/ 54674 h 55914"/>
                                  <a:gd name="connsiteX11" fmla="*/ 34837 w 50223"/>
                                  <a:gd name="connsiteY11" fmla="*/ 50493 h 55914"/>
                                  <a:gd name="connsiteX12" fmla="*/ 34330 w 50223"/>
                                  <a:gd name="connsiteY12" fmla="*/ 48830 h 55914"/>
                                  <a:gd name="connsiteX13" fmla="*/ 26575 w 50223"/>
                                  <a:gd name="connsiteY13" fmla="*/ 54120 h 55914"/>
                                  <a:gd name="connsiteX14" fmla="*/ 17755 w 50223"/>
                                  <a:gd name="connsiteY14" fmla="*/ 55883 h 55914"/>
                                  <a:gd name="connsiteX15" fmla="*/ 4713 w 50223"/>
                                  <a:gd name="connsiteY15" fmla="*/ 51400 h 55914"/>
                                  <a:gd name="connsiteX16" fmla="*/ -24 w 50223"/>
                                  <a:gd name="connsiteY16" fmla="*/ 40066 h 55914"/>
                                  <a:gd name="connsiteX17" fmla="*/ 2143 w 50223"/>
                                  <a:gd name="connsiteY17" fmla="*/ 32006 h 55914"/>
                                  <a:gd name="connsiteX18" fmla="*/ 8187 w 50223"/>
                                  <a:gd name="connsiteY18" fmla="*/ 26566 h 55914"/>
                                  <a:gd name="connsiteX19" fmla="*/ 19474 w 50223"/>
                                  <a:gd name="connsiteY19" fmla="*/ 23242 h 55914"/>
                                  <a:gd name="connsiteX20" fmla="*/ 33221 w 50223"/>
                                  <a:gd name="connsiteY20" fmla="*/ 19766 h 55914"/>
                                  <a:gd name="connsiteX21" fmla="*/ 33221 w 50223"/>
                                  <a:gd name="connsiteY21" fmla="*/ 18355 h 55914"/>
                                  <a:gd name="connsiteX22" fmla="*/ 31209 w 50223"/>
                                  <a:gd name="connsiteY22" fmla="*/ 12562 h 55914"/>
                                  <a:gd name="connsiteX23" fmla="*/ 23601 w 50223"/>
                                  <a:gd name="connsiteY23" fmla="*/ 10799 h 55914"/>
                                  <a:gd name="connsiteX24" fmla="*/ 17703 w 50223"/>
                                  <a:gd name="connsiteY24" fmla="*/ 12311 h 55914"/>
                                  <a:gd name="connsiteX25" fmla="*/ 14282 w 50223"/>
                                  <a:gd name="connsiteY25" fmla="*/ 17499 h 55914"/>
                                  <a:gd name="connsiteX26" fmla="*/ 33221 w 50223"/>
                                  <a:gd name="connsiteY26" fmla="*/ 28983 h 55914"/>
                                  <a:gd name="connsiteX27" fmla="*/ 24607 w 50223"/>
                                  <a:gd name="connsiteY27" fmla="*/ 31150 h 55914"/>
                                  <a:gd name="connsiteX28" fmla="*/ 16904 w 50223"/>
                                  <a:gd name="connsiteY28" fmla="*/ 33618 h 55914"/>
                                  <a:gd name="connsiteX29" fmla="*/ 14127 w 50223"/>
                                  <a:gd name="connsiteY29" fmla="*/ 38605 h 55914"/>
                                  <a:gd name="connsiteX30" fmla="*/ 16345 w 50223"/>
                                  <a:gd name="connsiteY30" fmla="*/ 43743 h 55914"/>
                                  <a:gd name="connsiteX31" fmla="*/ 21984 w 50223"/>
                                  <a:gd name="connsiteY31" fmla="*/ 45909 h 55914"/>
                                  <a:gd name="connsiteX32" fmla="*/ 29292 w 50223"/>
                                  <a:gd name="connsiteY32" fmla="*/ 43390 h 55914"/>
                                  <a:gd name="connsiteX33" fmla="*/ 32670 w 50223"/>
                                  <a:gd name="connsiteY33" fmla="*/ 38706 h 55914"/>
                                  <a:gd name="connsiteX34" fmla="*/ 33221 w 50223"/>
                                  <a:gd name="connsiteY34" fmla="*/ 31805 h 5591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Lst>
                                <a:rect l="l" t="t" r="r" b="b"/>
                                <a:pathLst>
                                  <a:path w="50223" h="55914">
                                    <a:moveTo>
                                      <a:pt x="14282" y="17499"/>
                                    </a:moveTo>
                                    <a:lnTo>
                                      <a:pt x="1438" y="15182"/>
                                    </a:lnTo>
                                    <a:cubicBezTo>
                                      <a:pt x="2882" y="10010"/>
                                      <a:pt x="5367" y="6182"/>
                                      <a:pt x="8891" y="3697"/>
                                    </a:cubicBezTo>
                                    <a:cubicBezTo>
                                      <a:pt x="12416" y="1212"/>
                                      <a:pt x="17660" y="-31"/>
                                      <a:pt x="24607" y="-31"/>
                                    </a:cubicBezTo>
                                    <a:cubicBezTo>
                                      <a:pt x="30925" y="-31"/>
                                      <a:pt x="35619" y="725"/>
                                      <a:pt x="38714" y="2236"/>
                                    </a:cubicBezTo>
                                    <a:cubicBezTo>
                                      <a:pt x="41800" y="3714"/>
                                      <a:pt x="43967" y="5611"/>
                                      <a:pt x="45213" y="7928"/>
                                    </a:cubicBezTo>
                                    <a:cubicBezTo>
                                      <a:pt x="46486" y="10212"/>
                                      <a:pt x="47122" y="14426"/>
                                      <a:pt x="47122" y="20571"/>
                                    </a:cubicBezTo>
                                    <a:lnTo>
                                      <a:pt x="46976" y="37094"/>
                                    </a:lnTo>
                                    <a:cubicBezTo>
                                      <a:pt x="46976" y="41795"/>
                                      <a:pt x="47191" y="45271"/>
                                      <a:pt x="47629" y="47521"/>
                                    </a:cubicBezTo>
                                    <a:cubicBezTo>
                                      <a:pt x="48102" y="49737"/>
                                      <a:pt x="48953" y="52122"/>
                                      <a:pt x="50199" y="54674"/>
                                    </a:cubicBezTo>
                                    <a:lnTo>
                                      <a:pt x="36195" y="54674"/>
                                    </a:lnTo>
                                    <a:cubicBezTo>
                                      <a:pt x="35825" y="53734"/>
                                      <a:pt x="35370" y="52340"/>
                                      <a:pt x="34837" y="50493"/>
                                    </a:cubicBezTo>
                                    <a:cubicBezTo>
                                      <a:pt x="34596" y="49653"/>
                                      <a:pt x="34433" y="49099"/>
                                      <a:pt x="34330" y="48830"/>
                                    </a:cubicBezTo>
                                    <a:cubicBezTo>
                                      <a:pt x="31914" y="51181"/>
                                      <a:pt x="29326" y="52945"/>
                                      <a:pt x="26575" y="54120"/>
                                    </a:cubicBezTo>
                                    <a:cubicBezTo>
                                      <a:pt x="23816" y="55295"/>
                                      <a:pt x="20884" y="55883"/>
                                      <a:pt x="17755" y="55883"/>
                                    </a:cubicBezTo>
                                    <a:cubicBezTo>
                                      <a:pt x="12253" y="55883"/>
                                      <a:pt x="7903" y="54388"/>
                                      <a:pt x="4713" y="51400"/>
                                    </a:cubicBezTo>
                                    <a:cubicBezTo>
                                      <a:pt x="1558" y="48411"/>
                                      <a:pt x="-24" y="44633"/>
                                      <a:pt x="-24" y="40066"/>
                                    </a:cubicBezTo>
                                    <a:cubicBezTo>
                                      <a:pt x="-24" y="37043"/>
                                      <a:pt x="699" y="34356"/>
                                      <a:pt x="2143" y="32006"/>
                                    </a:cubicBezTo>
                                    <a:cubicBezTo>
                                      <a:pt x="3587" y="29622"/>
                                      <a:pt x="5599" y="27808"/>
                                      <a:pt x="8187" y="26566"/>
                                    </a:cubicBezTo>
                                    <a:cubicBezTo>
                                      <a:pt x="10808" y="25290"/>
                                      <a:pt x="14565" y="24182"/>
                                      <a:pt x="19474" y="23242"/>
                                    </a:cubicBezTo>
                                    <a:cubicBezTo>
                                      <a:pt x="26085" y="21998"/>
                                      <a:pt x="30667" y="20840"/>
                                      <a:pt x="33221" y="19766"/>
                                    </a:cubicBezTo>
                                    <a:lnTo>
                                      <a:pt x="33221" y="18355"/>
                                    </a:lnTo>
                                    <a:cubicBezTo>
                                      <a:pt x="33221" y="15635"/>
                                      <a:pt x="32550" y="13704"/>
                                      <a:pt x="31209" y="12562"/>
                                    </a:cubicBezTo>
                                    <a:cubicBezTo>
                                      <a:pt x="29859" y="11387"/>
                                      <a:pt x="27332" y="10799"/>
                                      <a:pt x="23601" y="10799"/>
                                    </a:cubicBezTo>
                                    <a:cubicBezTo>
                                      <a:pt x="21082" y="10799"/>
                                      <a:pt x="19113" y="11303"/>
                                      <a:pt x="17703" y="12311"/>
                                    </a:cubicBezTo>
                                    <a:cubicBezTo>
                                      <a:pt x="16293" y="13285"/>
                                      <a:pt x="15159" y="15013"/>
                                      <a:pt x="14282" y="17499"/>
                                    </a:cubicBezTo>
                                    <a:close/>
                                    <a:moveTo>
                                      <a:pt x="33221" y="28983"/>
                                    </a:moveTo>
                                    <a:cubicBezTo>
                                      <a:pt x="31407" y="29589"/>
                                      <a:pt x="28535" y="30310"/>
                                      <a:pt x="24607" y="31150"/>
                                    </a:cubicBezTo>
                                    <a:cubicBezTo>
                                      <a:pt x="20678" y="31990"/>
                                      <a:pt x="18107" y="32813"/>
                                      <a:pt x="16904" y="33618"/>
                                    </a:cubicBezTo>
                                    <a:cubicBezTo>
                                      <a:pt x="15055" y="34928"/>
                                      <a:pt x="14127" y="36590"/>
                                      <a:pt x="14127" y="38605"/>
                                    </a:cubicBezTo>
                                    <a:cubicBezTo>
                                      <a:pt x="14127" y="40587"/>
                                      <a:pt x="14866" y="42299"/>
                                      <a:pt x="16345" y="43743"/>
                                    </a:cubicBezTo>
                                    <a:cubicBezTo>
                                      <a:pt x="17824" y="45187"/>
                                      <a:pt x="19706" y="45909"/>
                                      <a:pt x="21984" y="45909"/>
                                    </a:cubicBezTo>
                                    <a:cubicBezTo>
                                      <a:pt x="24538" y="45909"/>
                                      <a:pt x="26979" y="45069"/>
                                      <a:pt x="29292" y="43390"/>
                                    </a:cubicBezTo>
                                    <a:cubicBezTo>
                                      <a:pt x="31003" y="42114"/>
                                      <a:pt x="32129" y="40552"/>
                                      <a:pt x="32670" y="38706"/>
                                    </a:cubicBezTo>
                                    <a:cubicBezTo>
                                      <a:pt x="33040" y="37497"/>
                                      <a:pt x="33221" y="35196"/>
                                      <a:pt x="33221" y="31805"/>
                                    </a:cubicBezTo>
                                    <a:close/>
                                  </a:path>
                                </a:pathLst>
                              </a:custGeom>
                              <a:solidFill>
                                <a:srgbClr val="D455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3" name="Freeform: Shape 193"/>
                            <wps:cNvSpPr/>
                            <wps:spPr>
                              <a:xfrm>
                                <a:off x="3018230" y="257679"/>
                                <a:ext cx="55561" cy="53495"/>
                              </a:xfrm>
                              <a:custGeom>
                                <a:avLst/>
                                <a:gdLst>
                                  <a:gd name="connsiteX0" fmla="*/ 21537 w 55561"/>
                                  <a:gd name="connsiteY0" fmla="*/ 53464 h 53495"/>
                                  <a:gd name="connsiteX1" fmla="*/ -24 w 55561"/>
                                  <a:gd name="connsiteY1" fmla="*/ -31 h 53495"/>
                                  <a:gd name="connsiteX2" fmla="*/ 14840 w 55561"/>
                                  <a:gd name="connsiteY2" fmla="*/ -31 h 53495"/>
                                  <a:gd name="connsiteX3" fmla="*/ 24916 w 55561"/>
                                  <a:gd name="connsiteY3" fmla="*/ 27271 h 53495"/>
                                  <a:gd name="connsiteX4" fmla="*/ 27839 w 55561"/>
                                  <a:gd name="connsiteY4" fmla="*/ 36388 h 53495"/>
                                  <a:gd name="connsiteX5" fmla="*/ 29292 w 55561"/>
                                  <a:gd name="connsiteY5" fmla="*/ 31804 h 53495"/>
                                  <a:gd name="connsiteX6" fmla="*/ 30805 w 55561"/>
                                  <a:gd name="connsiteY6" fmla="*/ 27271 h 53495"/>
                                  <a:gd name="connsiteX7" fmla="*/ 40983 w 55561"/>
                                  <a:gd name="connsiteY7" fmla="*/ -31 h 53495"/>
                                  <a:gd name="connsiteX8" fmla="*/ 55538 w 55561"/>
                                  <a:gd name="connsiteY8" fmla="*/ -31 h 53495"/>
                                  <a:gd name="connsiteX9" fmla="*/ 34287 w 55561"/>
                                  <a:gd name="connsiteY9" fmla="*/ 53464 h 534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Lst>
                                <a:rect l="l" t="t" r="r" b="b"/>
                                <a:pathLst>
                                  <a:path w="55561" h="53495">
                                    <a:moveTo>
                                      <a:pt x="21537" y="53464"/>
                                    </a:moveTo>
                                    <a:lnTo>
                                      <a:pt x="-24" y="-31"/>
                                    </a:lnTo>
                                    <a:lnTo>
                                      <a:pt x="14840" y="-31"/>
                                    </a:lnTo>
                                    <a:lnTo>
                                      <a:pt x="24916" y="27271"/>
                                    </a:lnTo>
                                    <a:lnTo>
                                      <a:pt x="27839" y="36388"/>
                                    </a:lnTo>
                                    <a:cubicBezTo>
                                      <a:pt x="28604" y="34071"/>
                                      <a:pt x="29094" y="32543"/>
                                      <a:pt x="29292" y="31804"/>
                                    </a:cubicBezTo>
                                    <a:cubicBezTo>
                                      <a:pt x="29765" y="30293"/>
                                      <a:pt x="30272" y="28781"/>
                                      <a:pt x="30805" y="27271"/>
                                    </a:cubicBezTo>
                                    <a:lnTo>
                                      <a:pt x="40983" y="-31"/>
                                    </a:lnTo>
                                    <a:lnTo>
                                      <a:pt x="55538" y="-31"/>
                                    </a:lnTo>
                                    <a:lnTo>
                                      <a:pt x="34287" y="53464"/>
                                    </a:lnTo>
                                    <a:close/>
                                  </a:path>
                                </a:pathLst>
                              </a:custGeom>
                              <a:solidFill>
                                <a:srgbClr val="D455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4" name="Freeform: Shape 194"/>
                            <wps:cNvSpPr/>
                            <wps:spPr>
                              <a:xfrm>
                                <a:off x="3082509" y="237329"/>
                                <a:ext cx="14150" cy="73845"/>
                              </a:xfrm>
                              <a:custGeom>
                                <a:avLst/>
                                <a:gdLst>
                                  <a:gd name="connsiteX0" fmla="*/ -24 w 14150"/>
                                  <a:gd name="connsiteY0" fmla="*/ 13065 h 73845"/>
                                  <a:gd name="connsiteX1" fmla="*/ -24 w 14150"/>
                                  <a:gd name="connsiteY1" fmla="*/ -31 h 73845"/>
                                  <a:gd name="connsiteX2" fmla="*/ 14127 w 14150"/>
                                  <a:gd name="connsiteY2" fmla="*/ -31 h 73845"/>
                                  <a:gd name="connsiteX3" fmla="*/ 14127 w 14150"/>
                                  <a:gd name="connsiteY3" fmla="*/ 13065 h 73845"/>
                                  <a:gd name="connsiteX4" fmla="*/ -24 w 14150"/>
                                  <a:gd name="connsiteY4" fmla="*/ 73815 h 73845"/>
                                  <a:gd name="connsiteX5" fmla="*/ -24 w 14150"/>
                                  <a:gd name="connsiteY5" fmla="*/ 20319 h 73845"/>
                                  <a:gd name="connsiteX6" fmla="*/ 14127 w 14150"/>
                                  <a:gd name="connsiteY6" fmla="*/ 20319 h 73845"/>
                                  <a:gd name="connsiteX7" fmla="*/ 14127 w 14150"/>
                                  <a:gd name="connsiteY7" fmla="*/ 73815 h 738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14150" h="73845">
                                    <a:moveTo>
                                      <a:pt x="-24" y="13065"/>
                                    </a:moveTo>
                                    <a:lnTo>
                                      <a:pt x="-24" y="-31"/>
                                    </a:lnTo>
                                    <a:lnTo>
                                      <a:pt x="14127" y="-31"/>
                                    </a:lnTo>
                                    <a:lnTo>
                                      <a:pt x="14127" y="13065"/>
                                    </a:lnTo>
                                    <a:close/>
                                    <a:moveTo>
                                      <a:pt x="-24" y="73815"/>
                                    </a:moveTo>
                                    <a:lnTo>
                                      <a:pt x="-24" y="20319"/>
                                    </a:lnTo>
                                    <a:lnTo>
                                      <a:pt x="14127" y="20319"/>
                                    </a:lnTo>
                                    <a:lnTo>
                                      <a:pt x="14127" y="73815"/>
                                    </a:lnTo>
                                    <a:close/>
                                  </a:path>
                                </a:pathLst>
                              </a:custGeom>
                              <a:solidFill>
                                <a:srgbClr val="D455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5" name="Freeform: Shape 195"/>
                            <wps:cNvSpPr/>
                            <wps:spPr>
                              <a:xfrm>
                                <a:off x="3107999" y="256470"/>
                                <a:ext cx="50472" cy="55914"/>
                              </a:xfrm>
                              <a:custGeom>
                                <a:avLst/>
                                <a:gdLst>
                                  <a:gd name="connsiteX0" fmla="*/ 49744 w 50472"/>
                                  <a:gd name="connsiteY0" fmla="*/ 16995 h 55914"/>
                                  <a:gd name="connsiteX1" fmla="*/ 35791 w 50472"/>
                                  <a:gd name="connsiteY1" fmla="*/ 19514 h 55914"/>
                                  <a:gd name="connsiteX2" fmla="*/ 32567 w 50472"/>
                                  <a:gd name="connsiteY2" fmla="*/ 13218 h 55914"/>
                                  <a:gd name="connsiteX3" fmla="*/ 26120 w 50472"/>
                                  <a:gd name="connsiteY3" fmla="*/ 11102 h 55914"/>
                                  <a:gd name="connsiteX4" fmla="*/ 17652 w 50472"/>
                                  <a:gd name="connsiteY4" fmla="*/ 14779 h 55914"/>
                                  <a:gd name="connsiteX5" fmla="*/ 14531 w 50472"/>
                                  <a:gd name="connsiteY5" fmla="*/ 26969 h 55914"/>
                                  <a:gd name="connsiteX6" fmla="*/ 17703 w 50472"/>
                                  <a:gd name="connsiteY6" fmla="*/ 40418 h 55914"/>
                                  <a:gd name="connsiteX7" fmla="*/ 26317 w 50472"/>
                                  <a:gd name="connsiteY7" fmla="*/ 44348 h 55914"/>
                                  <a:gd name="connsiteX8" fmla="*/ 32920 w 50472"/>
                                  <a:gd name="connsiteY8" fmla="*/ 42081 h 55914"/>
                                  <a:gd name="connsiteX9" fmla="*/ 36548 w 50472"/>
                                  <a:gd name="connsiteY9" fmla="*/ 34173 h 55914"/>
                                  <a:gd name="connsiteX10" fmla="*/ 50449 w 50472"/>
                                  <a:gd name="connsiteY10" fmla="*/ 36540 h 55914"/>
                                  <a:gd name="connsiteX11" fmla="*/ 42136 w 50472"/>
                                  <a:gd name="connsiteY11" fmla="*/ 50997 h 55914"/>
                                  <a:gd name="connsiteX12" fmla="*/ 25664 w 50472"/>
                                  <a:gd name="connsiteY12" fmla="*/ 55883 h 55914"/>
                                  <a:gd name="connsiteX13" fmla="*/ 6923 w 50472"/>
                                  <a:gd name="connsiteY13" fmla="*/ 48478 h 55914"/>
                                  <a:gd name="connsiteX14" fmla="*/ -24 w 50472"/>
                                  <a:gd name="connsiteY14" fmla="*/ 27977 h 55914"/>
                                  <a:gd name="connsiteX15" fmla="*/ 6974 w 50472"/>
                                  <a:gd name="connsiteY15" fmla="*/ 7374 h 55914"/>
                                  <a:gd name="connsiteX16" fmla="*/ 25913 w 50472"/>
                                  <a:gd name="connsiteY16" fmla="*/ -31 h 55914"/>
                                  <a:gd name="connsiteX17" fmla="*/ 41431 w 50472"/>
                                  <a:gd name="connsiteY17" fmla="*/ 4200 h 55914"/>
                                  <a:gd name="connsiteX18" fmla="*/ 49744 w 50472"/>
                                  <a:gd name="connsiteY18" fmla="*/ 16995 h 5591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50472" h="55914">
                                    <a:moveTo>
                                      <a:pt x="49744" y="16995"/>
                                    </a:moveTo>
                                    <a:lnTo>
                                      <a:pt x="35791" y="19514"/>
                                    </a:lnTo>
                                    <a:cubicBezTo>
                                      <a:pt x="35318" y="16727"/>
                                      <a:pt x="34244" y="14627"/>
                                      <a:pt x="32567" y="13218"/>
                                    </a:cubicBezTo>
                                    <a:cubicBezTo>
                                      <a:pt x="30917" y="11807"/>
                                      <a:pt x="28767" y="11102"/>
                                      <a:pt x="26120" y="11102"/>
                                    </a:cubicBezTo>
                                    <a:cubicBezTo>
                                      <a:pt x="22595" y="11102"/>
                                      <a:pt x="19766" y="12327"/>
                                      <a:pt x="17652" y="14779"/>
                                    </a:cubicBezTo>
                                    <a:cubicBezTo>
                                      <a:pt x="15571" y="17197"/>
                                      <a:pt x="14531" y="21260"/>
                                      <a:pt x="14531" y="26969"/>
                                    </a:cubicBezTo>
                                    <a:cubicBezTo>
                                      <a:pt x="14531" y="33316"/>
                                      <a:pt x="15588" y="37799"/>
                                      <a:pt x="17703" y="40418"/>
                                    </a:cubicBezTo>
                                    <a:cubicBezTo>
                                      <a:pt x="19852" y="43038"/>
                                      <a:pt x="22724" y="44348"/>
                                      <a:pt x="26317" y="44348"/>
                                    </a:cubicBezTo>
                                    <a:cubicBezTo>
                                      <a:pt x="29008" y="44348"/>
                                      <a:pt x="31209" y="43592"/>
                                      <a:pt x="32920" y="42081"/>
                                    </a:cubicBezTo>
                                    <a:cubicBezTo>
                                      <a:pt x="34630" y="40536"/>
                                      <a:pt x="35843" y="37900"/>
                                      <a:pt x="36548" y="34173"/>
                                    </a:cubicBezTo>
                                    <a:lnTo>
                                      <a:pt x="50449" y="36540"/>
                                    </a:lnTo>
                                    <a:cubicBezTo>
                                      <a:pt x="49004" y="42920"/>
                                      <a:pt x="46236" y="47739"/>
                                      <a:pt x="42136" y="50997"/>
                                    </a:cubicBezTo>
                                    <a:cubicBezTo>
                                      <a:pt x="38035" y="54254"/>
                                      <a:pt x="32550" y="55883"/>
                                      <a:pt x="25664" y="55883"/>
                                    </a:cubicBezTo>
                                    <a:cubicBezTo>
                                      <a:pt x="17841" y="55883"/>
                                      <a:pt x="11591" y="53414"/>
                                      <a:pt x="6923" y="48478"/>
                                    </a:cubicBezTo>
                                    <a:cubicBezTo>
                                      <a:pt x="2289" y="43541"/>
                                      <a:pt x="-24" y="36708"/>
                                      <a:pt x="-24" y="27977"/>
                                    </a:cubicBezTo>
                                    <a:cubicBezTo>
                                      <a:pt x="-24" y="19144"/>
                                      <a:pt x="2306" y="12277"/>
                                      <a:pt x="6974" y="7374"/>
                                    </a:cubicBezTo>
                                    <a:cubicBezTo>
                                      <a:pt x="11643" y="2438"/>
                                      <a:pt x="17961" y="-31"/>
                                      <a:pt x="25913" y="-31"/>
                                    </a:cubicBezTo>
                                    <a:cubicBezTo>
                                      <a:pt x="32430" y="-31"/>
                                      <a:pt x="37605" y="1380"/>
                                      <a:pt x="41431" y="4200"/>
                                    </a:cubicBezTo>
                                    <a:cubicBezTo>
                                      <a:pt x="45291" y="6988"/>
                                      <a:pt x="48059" y="11252"/>
                                      <a:pt x="49744" y="16995"/>
                                    </a:cubicBezTo>
                                    <a:close/>
                                  </a:path>
                                </a:pathLst>
                              </a:custGeom>
                              <a:solidFill>
                                <a:srgbClr val="D455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6" name="Freeform: Shape 196"/>
                            <wps:cNvSpPr/>
                            <wps:spPr>
                              <a:xfrm>
                                <a:off x="3168547" y="237329"/>
                                <a:ext cx="14150" cy="73845"/>
                              </a:xfrm>
                              <a:custGeom>
                                <a:avLst/>
                                <a:gdLst>
                                  <a:gd name="connsiteX0" fmla="*/ -24 w 14150"/>
                                  <a:gd name="connsiteY0" fmla="*/ 73815 h 73845"/>
                                  <a:gd name="connsiteX1" fmla="*/ -24 w 14150"/>
                                  <a:gd name="connsiteY1" fmla="*/ -31 h 73845"/>
                                  <a:gd name="connsiteX2" fmla="*/ 14127 w 14150"/>
                                  <a:gd name="connsiteY2" fmla="*/ -31 h 73845"/>
                                  <a:gd name="connsiteX3" fmla="*/ 14127 w 14150"/>
                                  <a:gd name="connsiteY3" fmla="*/ 73815 h 73845"/>
                                </a:gdLst>
                                <a:ahLst/>
                                <a:cxnLst>
                                  <a:cxn ang="0">
                                    <a:pos x="connsiteX0" y="connsiteY0"/>
                                  </a:cxn>
                                  <a:cxn ang="0">
                                    <a:pos x="connsiteX1" y="connsiteY1"/>
                                  </a:cxn>
                                  <a:cxn ang="0">
                                    <a:pos x="connsiteX2" y="connsiteY2"/>
                                  </a:cxn>
                                  <a:cxn ang="0">
                                    <a:pos x="connsiteX3" y="connsiteY3"/>
                                  </a:cxn>
                                </a:cxnLst>
                                <a:rect l="l" t="t" r="r" b="b"/>
                                <a:pathLst>
                                  <a:path w="14150" h="73845">
                                    <a:moveTo>
                                      <a:pt x="-24" y="73815"/>
                                    </a:moveTo>
                                    <a:lnTo>
                                      <a:pt x="-24" y="-31"/>
                                    </a:lnTo>
                                    <a:lnTo>
                                      <a:pt x="14127" y="-31"/>
                                    </a:lnTo>
                                    <a:lnTo>
                                      <a:pt x="14127" y="73815"/>
                                    </a:lnTo>
                                    <a:close/>
                                  </a:path>
                                </a:pathLst>
                              </a:custGeom>
                              <a:solidFill>
                                <a:srgbClr val="D455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97" name="Freeform: Shape 197"/>
                            <wps:cNvSpPr/>
                            <wps:spPr>
                              <a:xfrm>
                                <a:off x="3193022" y="256470"/>
                                <a:ext cx="49985" cy="55914"/>
                              </a:xfrm>
                              <a:custGeom>
                                <a:avLst/>
                                <a:gdLst>
                                  <a:gd name="connsiteX0" fmla="*/ 35086 w 49985"/>
                                  <a:gd name="connsiteY0" fmla="*/ 37648 h 55914"/>
                                  <a:gd name="connsiteX1" fmla="*/ 49194 w 49985"/>
                                  <a:gd name="connsiteY1" fmla="*/ 40015 h 55914"/>
                                  <a:gd name="connsiteX2" fmla="*/ 40579 w 49985"/>
                                  <a:gd name="connsiteY2" fmla="*/ 51853 h 55914"/>
                                  <a:gd name="connsiteX3" fmla="*/ 25922 w 49985"/>
                                  <a:gd name="connsiteY3" fmla="*/ 55883 h 55914"/>
                                  <a:gd name="connsiteX4" fmla="*/ 5272 w 49985"/>
                                  <a:gd name="connsiteY4" fmla="*/ 46765 h 55914"/>
                                  <a:gd name="connsiteX5" fmla="*/ -24 w 49985"/>
                                  <a:gd name="connsiteY5" fmla="*/ 28329 h 55914"/>
                                  <a:gd name="connsiteX6" fmla="*/ 6931 w 49985"/>
                                  <a:gd name="connsiteY6" fmla="*/ 7526 h 55914"/>
                                  <a:gd name="connsiteX7" fmla="*/ 24512 w 49985"/>
                                  <a:gd name="connsiteY7" fmla="*/ -31 h 55914"/>
                                  <a:gd name="connsiteX8" fmla="*/ 43348 w 49985"/>
                                  <a:gd name="connsiteY8" fmla="*/ 7878 h 55914"/>
                                  <a:gd name="connsiteX9" fmla="*/ 49950 w 49985"/>
                                  <a:gd name="connsiteY9" fmla="*/ 32006 h 55914"/>
                                  <a:gd name="connsiteX10" fmla="*/ 14488 w 49985"/>
                                  <a:gd name="connsiteY10" fmla="*/ 32006 h 55914"/>
                                  <a:gd name="connsiteX11" fmla="*/ 17909 w 49985"/>
                                  <a:gd name="connsiteY11" fmla="*/ 41829 h 55914"/>
                                  <a:gd name="connsiteX12" fmla="*/ 26077 w 49985"/>
                                  <a:gd name="connsiteY12" fmla="*/ 45305 h 55914"/>
                                  <a:gd name="connsiteX13" fmla="*/ 31665 w 49985"/>
                                  <a:gd name="connsiteY13" fmla="*/ 43491 h 55914"/>
                                  <a:gd name="connsiteX14" fmla="*/ 35086 w 49985"/>
                                  <a:gd name="connsiteY14" fmla="*/ 37648 h 55914"/>
                                  <a:gd name="connsiteX15" fmla="*/ 35894 w 49985"/>
                                  <a:gd name="connsiteY15" fmla="*/ 23342 h 55914"/>
                                  <a:gd name="connsiteX16" fmla="*/ 32722 w 49985"/>
                                  <a:gd name="connsiteY16" fmla="*/ 14023 h 55914"/>
                                  <a:gd name="connsiteX17" fmla="*/ 25363 w 49985"/>
                                  <a:gd name="connsiteY17" fmla="*/ 10799 h 55914"/>
                                  <a:gd name="connsiteX18" fmla="*/ 17712 w 49985"/>
                                  <a:gd name="connsiteY18" fmla="*/ 14174 h 55914"/>
                                  <a:gd name="connsiteX19" fmla="*/ 14737 w 49985"/>
                                  <a:gd name="connsiteY19" fmla="*/ 23342 h 5591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49985" h="55914">
                                    <a:moveTo>
                                      <a:pt x="35086" y="37648"/>
                                    </a:moveTo>
                                    <a:lnTo>
                                      <a:pt x="49194" y="40015"/>
                                    </a:lnTo>
                                    <a:cubicBezTo>
                                      <a:pt x="47380" y="45187"/>
                                      <a:pt x="44508" y="49133"/>
                                      <a:pt x="40579" y="51853"/>
                                    </a:cubicBezTo>
                                    <a:cubicBezTo>
                                      <a:pt x="36685" y="54539"/>
                                      <a:pt x="31802" y="55883"/>
                                      <a:pt x="25922" y="55883"/>
                                    </a:cubicBezTo>
                                    <a:cubicBezTo>
                                      <a:pt x="16620" y="55883"/>
                                      <a:pt x="9734" y="52843"/>
                                      <a:pt x="5272" y="46765"/>
                                    </a:cubicBezTo>
                                    <a:cubicBezTo>
                                      <a:pt x="1739" y="41896"/>
                                      <a:pt x="-24" y="35751"/>
                                      <a:pt x="-24" y="28329"/>
                                    </a:cubicBezTo>
                                    <a:cubicBezTo>
                                      <a:pt x="-24" y="19463"/>
                                      <a:pt x="2297" y="12529"/>
                                      <a:pt x="6931" y="7526"/>
                                    </a:cubicBezTo>
                                    <a:cubicBezTo>
                                      <a:pt x="11565" y="2488"/>
                                      <a:pt x="17428" y="-31"/>
                                      <a:pt x="24512" y="-31"/>
                                    </a:cubicBezTo>
                                    <a:cubicBezTo>
                                      <a:pt x="32473" y="-31"/>
                                      <a:pt x="38748" y="2606"/>
                                      <a:pt x="43348" y="7878"/>
                                    </a:cubicBezTo>
                                    <a:cubicBezTo>
                                      <a:pt x="47947" y="13116"/>
                                      <a:pt x="50148" y="21159"/>
                                      <a:pt x="49950" y="32006"/>
                                    </a:cubicBezTo>
                                    <a:lnTo>
                                      <a:pt x="14488" y="32006"/>
                                    </a:lnTo>
                                    <a:cubicBezTo>
                                      <a:pt x="14591" y="36204"/>
                                      <a:pt x="15726" y="39478"/>
                                      <a:pt x="17909" y="41829"/>
                                    </a:cubicBezTo>
                                    <a:cubicBezTo>
                                      <a:pt x="20093" y="44146"/>
                                      <a:pt x="22818" y="45305"/>
                                      <a:pt x="26077" y="45305"/>
                                    </a:cubicBezTo>
                                    <a:cubicBezTo>
                                      <a:pt x="28286" y="45305"/>
                                      <a:pt x="30152" y="44700"/>
                                      <a:pt x="31665" y="43491"/>
                                    </a:cubicBezTo>
                                    <a:cubicBezTo>
                                      <a:pt x="33178" y="42282"/>
                                      <a:pt x="34321" y="40335"/>
                                      <a:pt x="35086" y="37648"/>
                                    </a:cubicBezTo>
                                    <a:close/>
                                    <a:moveTo>
                                      <a:pt x="35894" y="23342"/>
                                    </a:moveTo>
                                    <a:cubicBezTo>
                                      <a:pt x="35791" y="19245"/>
                                      <a:pt x="34734" y="16139"/>
                                      <a:pt x="32722" y="14023"/>
                                    </a:cubicBezTo>
                                    <a:cubicBezTo>
                                      <a:pt x="30710" y="11874"/>
                                      <a:pt x="28252" y="10799"/>
                                      <a:pt x="25363" y="10799"/>
                                    </a:cubicBezTo>
                                    <a:cubicBezTo>
                                      <a:pt x="22277" y="10799"/>
                                      <a:pt x="19723" y="11925"/>
                                      <a:pt x="17712" y="14174"/>
                                    </a:cubicBezTo>
                                    <a:cubicBezTo>
                                      <a:pt x="15691" y="16424"/>
                                      <a:pt x="14703" y="19480"/>
                                      <a:pt x="14737" y="23342"/>
                                    </a:cubicBezTo>
                                    <a:close/>
                                  </a:path>
                                </a:pathLst>
                              </a:custGeom>
                              <a:solidFill>
                                <a:srgbClr val="D455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grpSp>
                        <wpg:grpSp>
                          <wpg:cNvPr id="198" name="Graphic 4" descr="Figure 1 Anatomy of the shoulder (reproduced with permission) (Wikimedia Commons 2022)"/>
                          <wpg:cNvGrpSpPr/>
                          <wpg:grpSpPr>
                            <a:xfrm>
                              <a:off x="373113" y="192739"/>
                              <a:ext cx="421830" cy="66716"/>
                              <a:chOff x="373113" y="192739"/>
                              <a:chExt cx="421830" cy="66716"/>
                            </a:xfrm>
                            <a:solidFill>
                              <a:srgbClr val="D45500"/>
                            </a:solidFill>
                          </wpg:grpSpPr>
                          <wps:wsp>
                            <wps:cNvPr id="199" name="Freeform: Shape 199"/>
                            <wps:cNvSpPr/>
                            <wps:spPr>
                              <a:xfrm>
                                <a:off x="373113" y="192739"/>
                                <a:ext cx="65864" cy="65641"/>
                              </a:xfrm>
                              <a:custGeom>
                                <a:avLst/>
                                <a:gdLst>
                                  <a:gd name="connsiteX0" fmla="*/ 65841 w 65864"/>
                                  <a:gd name="connsiteY0" fmla="*/ 65611 h 65641"/>
                                  <a:gd name="connsiteX1" fmla="*/ 51424 w 65864"/>
                                  <a:gd name="connsiteY1" fmla="*/ 65611 h 65641"/>
                                  <a:gd name="connsiteX2" fmla="*/ 45692 w 65864"/>
                                  <a:gd name="connsiteY2" fmla="*/ 50700 h 65641"/>
                                  <a:gd name="connsiteX3" fmla="*/ 19453 w 65864"/>
                                  <a:gd name="connsiteY3" fmla="*/ 50700 h 65641"/>
                                  <a:gd name="connsiteX4" fmla="*/ 14036 w 65864"/>
                                  <a:gd name="connsiteY4" fmla="*/ 65611 h 65641"/>
                                  <a:gd name="connsiteX5" fmla="*/ -24 w 65864"/>
                                  <a:gd name="connsiteY5" fmla="*/ 65611 h 65641"/>
                                  <a:gd name="connsiteX6" fmla="*/ 25543 w 65864"/>
                                  <a:gd name="connsiteY6" fmla="*/ -31 h 65641"/>
                                  <a:gd name="connsiteX7" fmla="*/ 39557 w 65864"/>
                                  <a:gd name="connsiteY7" fmla="*/ -31 h 65641"/>
                                  <a:gd name="connsiteX8" fmla="*/ 41438 w 65864"/>
                                  <a:gd name="connsiteY8" fmla="*/ 39640 h 65641"/>
                                  <a:gd name="connsiteX9" fmla="*/ 32393 w 65864"/>
                                  <a:gd name="connsiteY9" fmla="*/ 15283 h 65641"/>
                                  <a:gd name="connsiteX10" fmla="*/ 23528 w 65864"/>
                                  <a:gd name="connsiteY10" fmla="*/ 39640 h 6564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65864" h="65641">
                                    <a:moveTo>
                                      <a:pt x="65841" y="65611"/>
                                    </a:moveTo>
                                    <a:lnTo>
                                      <a:pt x="51424" y="65611"/>
                                    </a:lnTo>
                                    <a:lnTo>
                                      <a:pt x="45692" y="50700"/>
                                    </a:lnTo>
                                    <a:lnTo>
                                      <a:pt x="19453" y="50700"/>
                                    </a:lnTo>
                                    <a:lnTo>
                                      <a:pt x="14036" y="65611"/>
                                    </a:lnTo>
                                    <a:lnTo>
                                      <a:pt x="-24" y="65611"/>
                                    </a:lnTo>
                                    <a:lnTo>
                                      <a:pt x="25543" y="-31"/>
                                    </a:lnTo>
                                    <a:lnTo>
                                      <a:pt x="39557" y="-31"/>
                                    </a:lnTo>
                                    <a:close/>
                                    <a:moveTo>
                                      <a:pt x="41438" y="39640"/>
                                    </a:moveTo>
                                    <a:lnTo>
                                      <a:pt x="32393" y="15283"/>
                                    </a:lnTo>
                                    <a:lnTo>
                                      <a:pt x="23528" y="39640"/>
                                    </a:lnTo>
                                    <a:close/>
                                  </a:path>
                                </a:pathLst>
                              </a:custGeom>
                              <a:solidFill>
                                <a:srgbClr val="D455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0" name="Freeform: Shape 200"/>
                            <wps:cNvSpPr/>
                            <wps:spPr>
                              <a:xfrm>
                                <a:off x="443187" y="209754"/>
                                <a:ext cx="44865" cy="49701"/>
                              </a:xfrm>
                              <a:custGeom>
                                <a:avLst/>
                                <a:gdLst>
                                  <a:gd name="connsiteX0" fmla="*/ 44215 w 44865"/>
                                  <a:gd name="connsiteY0" fmla="*/ 15103 h 49701"/>
                                  <a:gd name="connsiteX1" fmla="*/ 31812 w 44865"/>
                                  <a:gd name="connsiteY1" fmla="*/ 17341 h 49701"/>
                                  <a:gd name="connsiteX2" fmla="*/ 28946 w 44865"/>
                                  <a:gd name="connsiteY2" fmla="*/ 11745 h 49701"/>
                                  <a:gd name="connsiteX3" fmla="*/ 23215 w 44865"/>
                                  <a:gd name="connsiteY3" fmla="*/ 9865 h 49701"/>
                                  <a:gd name="connsiteX4" fmla="*/ 15692 w 44865"/>
                                  <a:gd name="connsiteY4" fmla="*/ 13133 h 49701"/>
                                  <a:gd name="connsiteX5" fmla="*/ 12916 w 44865"/>
                                  <a:gd name="connsiteY5" fmla="*/ 23969 h 49701"/>
                                  <a:gd name="connsiteX6" fmla="*/ 15738 w 44865"/>
                                  <a:gd name="connsiteY6" fmla="*/ 35924 h 49701"/>
                                  <a:gd name="connsiteX7" fmla="*/ 23394 w 44865"/>
                                  <a:gd name="connsiteY7" fmla="*/ 39417 h 49701"/>
                                  <a:gd name="connsiteX8" fmla="*/ 29260 w 44865"/>
                                  <a:gd name="connsiteY8" fmla="*/ 37401 h 49701"/>
                                  <a:gd name="connsiteX9" fmla="*/ 32484 w 44865"/>
                                  <a:gd name="connsiteY9" fmla="*/ 30372 h 49701"/>
                                  <a:gd name="connsiteX10" fmla="*/ 44842 w 44865"/>
                                  <a:gd name="connsiteY10" fmla="*/ 32476 h 49701"/>
                                  <a:gd name="connsiteX11" fmla="*/ 37454 w 44865"/>
                                  <a:gd name="connsiteY11" fmla="*/ 45327 h 49701"/>
                                  <a:gd name="connsiteX12" fmla="*/ 22812 w 44865"/>
                                  <a:gd name="connsiteY12" fmla="*/ 49670 h 49701"/>
                                  <a:gd name="connsiteX13" fmla="*/ 6156 w 44865"/>
                                  <a:gd name="connsiteY13" fmla="*/ 43087 h 49701"/>
                                  <a:gd name="connsiteX14" fmla="*/ -24 w 44865"/>
                                  <a:gd name="connsiteY14" fmla="*/ 24864 h 49701"/>
                                  <a:gd name="connsiteX15" fmla="*/ 6200 w 44865"/>
                                  <a:gd name="connsiteY15" fmla="*/ 6551 h 49701"/>
                                  <a:gd name="connsiteX16" fmla="*/ 23036 w 44865"/>
                                  <a:gd name="connsiteY16" fmla="*/ -31 h 49701"/>
                                  <a:gd name="connsiteX17" fmla="*/ 36827 w 44865"/>
                                  <a:gd name="connsiteY17" fmla="*/ 3730 h 49701"/>
                                  <a:gd name="connsiteX18" fmla="*/ 44215 w 44865"/>
                                  <a:gd name="connsiteY18" fmla="*/ 15103 h 4970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44865" h="49701">
                                    <a:moveTo>
                                      <a:pt x="44215" y="15103"/>
                                    </a:moveTo>
                                    <a:lnTo>
                                      <a:pt x="31812" y="17341"/>
                                    </a:lnTo>
                                    <a:cubicBezTo>
                                      <a:pt x="31394" y="14865"/>
                                      <a:pt x="30439" y="12998"/>
                                      <a:pt x="28946" y="11745"/>
                                    </a:cubicBezTo>
                                    <a:cubicBezTo>
                                      <a:pt x="27484" y="10491"/>
                                      <a:pt x="25574" y="9865"/>
                                      <a:pt x="23215" y="9865"/>
                                    </a:cubicBezTo>
                                    <a:cubicBezTo>
                                      <a:pt x="20081" y="9865"/>
                                      <a:pt x="17573" y="10954"/>
                                      <a:pt x="15692" y="13133"/>
                                    </a:cubicBezTo>
                                    <a:cubicBezTo>
                                      <a:pt x="13842" y="15283"/>
                                      <a:pt x="12916" y="18894"/>
                                      <a:pt x="12916" y="23969"/>
                                    </a:cubicBezTo>
                                    <a:cubicBezTo>
                                      <a:pt x="12916" y="29610"/>
                                      <a:pt x="13857" y="33596"/>
                                      <a:pt x="15738" y="35924"/>
                                    </a:cubicBezTo>
                                    <a:cubicBezTo>
                                      <a:pt x="17648" y="38252"/>
                                      <a:pt x="20201" y="39417"/>
                                      <a:pt x="23394" y="39417"/>
                                    </a:cubicBezTo>
                                    <a:cubicBezTo>
                                      <a:pt x="25782" y="39417"/>
                                      <a:pt x="27737" y="38744"/>
                                      <a:pt x="29260" y="37401"/>
                                    </a:cubicBezTo>
                                    <a:cubicBezTo>
                                      <a:pt x="30782" y="36029"/>
                                      <a:pt x="31857" y="33685"/>
                                      <a:pt x="32484" y="30372"/>
                                    </a:cubicBezTo>
                                    <a:lnTo>
                                      <a:pt x="44842" y="32476"/>
                                    </a:lnTo>
                                    <a:cubicBezTo>
                                      <a:pt x="43558" y="38148"/>
                                      <a:pt x="41095" y="42431"/>
                                      <a:pt x="37454" y="45327"/>
                                    </a:cubicBezTo>
                                    <a:cubicBezTo>
                                      <a:pt x="33812" y="48222"/>
                                      <a:pt x="28931" y="49670"/>
                                      <a:pt x="22812" y="49670"/>
                                    </a:cubicBezTo>
                                    <a:cubicBezTo>
                                      <a:pt x="15856" y="49670"/>
                                      <a:pt x="10305" y="47476"/>
                                      <a:pt x="6156" y="43087"/>
                                    </a:cubicBezTo>
                                    <a:cubicBezTo>
                                      <a:pt x="2036" y="38700"/>
                                      <a:pt x="-24" y="32625"/>
                                      <a:pt x="-24" y="24864"/>
                                    </a:cubicBezTo>
                                    <a:cubicBezTo>
                                      <a:pt x="-24" y="17014"/>
                                      <a:pt x="2051" y="10909"/>
                                      <a:pt x="6200" y="6551"/>
                                    </a:cubicBezTo>
                                    <a:cubicBezTo>
                                      <a:pt x="10349" y="2163"/>
                                      <a:pt x="15961" y="-31"/>
                                      <a:pt x="23036" y="-31"/>
                                    </a:cubicBezTo>
                                    <a:cubicBezTo>
                                      <a:pt x="28827" y="-31"/>
                                      <a:pt x="33423" y="1222"/>
                                      <a:pt x="36827" y="3730"/>
                                    </a:cubicBezTo>
                                    <a:cubicBezTo>
                                      <a:pt x="40260" y="6208"/>
                                      <a:pt x="42722" y="9999"/>
                                      <a:pt x="44215" y="15103"/>
                                    </a:cubicBezTo>
                                    <a:close/>
                                  </a:path>
                                </a:pathLst>
                              </a:custGeom>
                              <a:solidFill>
                                <a:srgbClr val="D455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1" name="Freeform: Shape 201"/>
                            <wps:cNvSpPr/>
                            <wps:spPr>
                              <a:xfrm>
                                <a:off x="496469" y="209754"/>
                                <a:ext cx="30806" cy="48626"/>
                              </a:xfrm>
                              <a:custGeom>
                                <a:avLst/>
                                <a:gdLst>
                                  <a:gd name="connsiteX0" fmla="*/ 12559 w 30806"/>
                                  <a:gd name="connsiteY0" fmla="*/ 48596 h 48626"/>
                                  <a:gd name="connsiteX1" fmla="*/ -24 w 30806"/>
                                  <a:gd name="connsiteY1" fmla="*/ 48596 h 48626"/>
                                  <a:gd name="connsiteX2" fmla="*/ -24 w 30806"/>
                                  <a:gd name="connsiteY2" fmla="*/ 1044 h 48626"/>
                                  <a:gd name="connsiteX3" fmla="*/ 11663 w 30806"/>
                                  <a:gd name="connsiteY3" fmla="*/ 1044 h 48626"/>
                                  <a:gd name="connsiteX4" fmla="*/ 11663 w 30806"/>
                                  <a:gd name="connsiteY4" fmla="*/ 7805 h 48626"/>
                                  <a:gd name="connsiteX5" fmla="*/ 17036 w 30806"/>
                                  <a:gd name="connsiteY5" fmla="*/ 1491 h 48626"/>
                                  <a:gd name="connsiteX6" fmla="*/ 22498 w 30806"/>
                                  <a:gd name="connsiteY6" fmla="*/ -31 h 48626"/>
                                  <a:gd name="connsiteX7" fmla="*/ 30782 w 30806"/>
                                  <a:gd name="connsiteY7" fmla="*/ 2342 h 48626"/>
                                  <a:gd name="connsiteX8" fmla="*/ 26886 w 30806"/>
                                  <a:gd name="connsiteY8" fmla="*/ 13312 h 48626"/>
                                  <a:gd name="connsiteX9" fmla="*/ 20976 w 30806"/>
                                  <a:gd name="connsiteY9" fmla="*/ 11252 h 48626"/>
                                  <a:gd name="connsiteX10" fmla="*/ 16499 w 30806"/>
                                  <a:gd name="connsiteY10" fmla="*/ 12730 h 48626"/>
                                  <a:gd name="connsiteX11" fmla="*/ 13589 w 30806"/>
                                  <a:gd name="connsiteY11" fmla="*/ 17969 h 48626"/>
                                  <a:gd name="connsiteX12" fmla="*/ 12559 w 30806"/>
                                  <a:gd name="connsiteY12" fmla="*/ 33909 h 4862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30806" h="48626">
                                    <a:moveTo>
                                      <a:pt x="12559" y="48596"/>
                                    </a:moveTo>
                                    <a:lnTo>
                                      <a:pt x="-24" y="48596"/>
                                    </a:lnTo>
                                    <a:lnTo>
                                      <a:pt x="-24" y="1044"/>
                                    </a:lnTo>
                                    <a:lnTo>
                                      <a:pt x="11663" y="1044"/>
                                    </a:lnTo>
                                    <a:lnTo>
                                      <a:pt x="11663" y="7805"/>
                                    </a:lnTo>
                                    <a:cubicBezTo>
                                      <a:pt x="13663" y="4610"/>
                                      <a:pt x="15454" y="2507"/>
                                      <a:pt x="17036" y="1491"/>
                                    </a:cubicBezTo>
                                    <a:cubicBezTo>
                                      <a:pt x="18648" y="476"/>
                                      <a:pt x="20469" y="-31"/>
                                      <a:pt x="22498" y="-31"/>
                                    </a:cubicBezTo>
                                    <a:cubicBezTo>
                                      <a:pt x="25365" y="-31"/>
                                      <a:pt x="28125" y="760"/>
                                      <a:pt x="30782" y="2342"/>
                                    </a:cubicBezTo>
                                    <a:lnTo>
                                      <a:pt x="26886" y="13312"/>
                                    </a:lnTo>
                                    <a:cubicBezTo>
                                      <a:pt x="24767" y="11939"/>
                                      <a:pt x="22798" y="11252"/>
                                      <a:pt x="20976" y="11252"/>
                                    </a:cubicBezTo>
                                    <a:cubicBezTo>
                                      <a:pt x="19215" y="11252"/>
                                      <a:pt x="17723" y="11745"/>
                                      <a:pt x="16499" y="12730"/>
                                    </a:cubicBezTo>
                                    <a:cubicBezTo>
                                      <a:pt x="15275" y="13685"/>
                                      <a:pt x="14305" y="15431"/>
                                      <a:pt x="13589" y="17969"/>
                                    </a:cubicBezTo>
                                    <a:cubicBezTo>
                                      <a:pt x="12902" y="20506"/>
                                      <a:pt x="12559" y="25820"/>
                                      <a:pt x="12559" y="33909"/>
                                    </a:cubicBezTo>
                                    <a:close/>
                                  </a:path>
                                </a:pathLst>
                              </a:custGeom>
                              <a:solidFill>
                                <a:srgbClr val="D455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2" name="Freeform: Shape 202"/>
                            <wps:cNvSpPr/>
                            <wps:spPr>
                              <a:xfrm>
                                <a:off x="529738" y="209754"/>
                                <a:ext cx="49074" cy="49701"/>
                              </a:xfrm>
                              <a:custGeom>
                                <a:avLst/>
                                <a:gdLst>
                                  <a:gd name="connsiteX0" fmla="*/ -24 w 49074"/>
                                  <a:gd name="connsiteY0" fmla="*/ 24148 h 49701"/>
                                  <a:gd name="connsiteX1" fmla="*/ 3066 w 49074"/>
                                  <a:gd name="connsiteY1" fmla="*/ 12014 h 49701"/>
                                  <a:gd name="connsiteX2" fmla="*/ 11797 w 49074"/>
                                  <a:gd name="connsiteY2" fmla="*/ 3059 h 49701"/>
                                  <a:gd name="connsiteX3" fmla="*/ 24469 w 49074"/>
                                  <a:gd name="connsiteY3" fmla="*/ -31 h 49701"/>
                                  <a:gd name="connsiteX4" fmla="*/ 42155 w 49074"/>
                                  <a:gd name="connsiteY4" fmla="*/ 6999 h 49701"/>
                                  <a:gd name="connsiteX5" fmla="*/ 49051 w 49074"/>
                                  <a:gd name="connsiteY5" fmla="*/ 24685 h 49701"/>
                                  <a:gd name="connsiteX6" fmla="*/ 42066 w 49074"/>
                                  <a:gd name="connsiteY6" fmla="*/ 42595 h 49701"/>
                                  <a:gd name="connsiteX7" fmla="*/ 24558 w 49074"/>
                                  <a:gd name="connsiteY7" fmla="*/ 49670 h 49701"/>
                                  <a:gd name="connsiteX8" fmla="*/ 12066 w 49074"/>
                                  <a:gd name="connsiteY8" fmla="*/ 46715 h 49701"/>
                                  <a:gd name="connsiteX9" fmla="*/ 3066 w 49074"/>
                                  <a:gd name="connsiteY9" fmla="*/ 38073 h 49701"/>
                                  <a:gd name="connsiteX10" fmla="*/ -24 w 49074"/>
                                  <a:gd name="connsiteY10" fmla="*/ 24148 h 49701"/>
                                  <a:gd name="connsiteX11" fmla="*/ 12872 w 49074"/>
                                  <a:gd name="connsiteY11" fmla="*/ 24819 h 49701"/>
                                  <a:gd name="connsiteX12" fmla="*/ 16230 w 49074"/>
                                  <a:gd name="connsiteY12" fmla="*/ 35655 h 49701"/>
                                  <a:gd name="connsiteX13" fmla="*/ 24514 w 49074"/>
                                  <a:gd name="connsiteY13" fmla="*/ 39417 h 49701"/>
                                  <a:gd name="connsiteX14" fmla="*/ 32752 w 49074"/>
                                  <a:gd name="connsiteY14" fmla="*/ 35655 h 49701"/>
                                  <a:gd name="connsiteX15" fmla="*/ 36111 w 49074"/>
                                  <a:gd name="connsiteY15" fmla="*/ 24730 h 49701"/>
                                  <a:gd name="connsiteX16" fmla="*/ 32752 w 49074"/>
                                  <a:gd name="connsiteY16" fmla="*/ 13984 h 49701"/>
                                  <a:gd name="connsiteX17" fmla="*/ 24514 w 49074"/>
                                  <a:gd name="connsiteY17" fmla="*/ 10222 h 49701"/>
                                  <a:gd name="connsiteX18" fmla="*/ 16230 w 49074"/>
                                  <a:gd name="connsiteY18" fmla="*/ 13984 h 49701"/>
                                  <a:gd name="connsiteX19" fmla="*/ 12872 w 49074"/>
                                  <a:gd name="connsiteY19" fmla="*/ 24819 h 4970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49074" h="49701">
                                    <a:moveTo>
                                      <a:pt x="-24" y="24148"/>
                                    </a:moveTo>
                                    <a:cubicBezTo>
                                      <a:pt x="-24" y="19969"/>
                                      <a:pt x="1006" y="15924"/>
                                      <a:pt x="3066" y="12014"/>
                                    </a:cubicBezTo>
                                    <a:cubicBezTo>
                                      <a:pt x="5126" y="8103"/>
                                      <a:pt x="8036" y="5118"/>
                                      <a:pt x="11797" y="3059"/>
                                    </a:cubicBezTo>
                                    <a:cubicBezTo>
                                      <a:pt x="15588" y="999"/>
                                      <a:pt x="19812" y="-31"/>
                                      <a:pt x="24469" y="-31"/>
                                    </a:cubicBezTo>
                                    <a:cubicBezTo>
                                      <a:pt x="31663" y="-31"/>
                                      <a:pt x="37559" y="2312"/>
                                      <a:pt x="42155" y="6999"/>
                                    </a:cubicBezTo>
                                    <a:cubicBezTo>
                                      <a:pt x="46752" y="11655"/>
                                      <a:pt x="49051" y="17551"/>
                                      <a:pt x="49051" y="24685"/>
                                    </a:cubicBezTo>
                                    <a:cubicBezTo>
                                      <a:pt x="49051" y="31879"/>
                                      <a:pt x="46722" y="37849"/>
                                      <a:pt x="42066" y="42595"/>
                                    </a:cubicBezTo>
                                    <a:cubicBezTo>
                                      <a:pt x="37439" y="47312"/>
                                      <a:pt x="31603" y="49670"/>
                                      <a:pt x="24558" y="49670"/>
                                    </a:cubicBezTo>
                                    <a:cubicBezTo>
                                      <a:pt x="20201" y="49670"/>
                                      <a:pt x="16036" y="48685"/>
                                      <a:pt x="12066" y="46715"/>
                                    </a:cubicBezTo>
                                    <a:cubicBezTo>
                                      <a:pt x="8125" y="44744"/>
                                      <a:pt x="5126" y="41864"/>
                                      <a:pt x="3066" y="38073"/>
                                    </a:cubicBezTo>
                                    <a:cubicBezTo>
                                      <a:pt x="1006" y="34252"/>
                                      <a:pt x="-24" y="29610"/>
                                      <a:pt x="-24" y="24148"/>
                                    </a:cubicBezTo>
                                    <a:close/>
                                    <a:moveTo>
                                      <a:pt x="12872" y="24819"/>
                                    </a:moveTo>
                                    <a:cubicBezTo>
                                      <a:pt x="12872" y="29536"/>
                                      <a:pt x="13991" y="33148"/>
                                      <a:pt x="16230" y="35655"/>
                                    </a:cubicBezTo>
                                    <a:cubicBezTo>
                                      <a:pt x="18469" y="38162"/>
                                      <a:pt x="21230" y="39417"/>
                                      <a:pt x="24514" y="39417"/>
                                    </a:cubicBezTo>
                                    <a:cubicBezTo>
                                      <a:pt x="27797" y="39417"/>
                                      <a:pt x="30543" y="38162"/>
                                      <a:pt x="32752" y="35655"/>
                                    </a:cubicBezTo>
                                    <a:cubicBezTo>
                                      <a:pt x="34991" y="33148"/>
                                      <a:pt x="36111" y="29506"/>
                                      <a:pt x="36111" y="24730"/>
                                    </a:cubicBezTo>
                                    <a:cubicBezTo>
                                      <a:pt x="36111" y="20074"/>
                                      <a:pt x="34991" y="16491"/>
                                      <a:pt x="32752" y="13984"/>
                                    </a:cubicBezTo>
                                    <a:cubicBezTo>
                                      <a:pt x="30543" y="11477"/>
                                      <a:pt x="27797" y="10222"/>
                                      <a:pt x="24514" y="10222"/>
                                    </a:cubicBezTo>
                                    <a:cubicBezTo>
                                      <a:pt x="21230" y="10222"/>
                                      <a:pt x="18469" y="11477"/>
                                      <a:pt x="16230" y="13984"/>
                                    </a:cubicBezTo>
                                    <a:cubicBezTo>
                                      <a:pt x="13991" y="16491"/>
                                      <a:pt x="12872" y="20103"/>
                                      <a:pt x="12872" y="24819"/>
                                    </a:cubicBezTo>
                                    <a:close/>
                                  </a:path>
                                </a:pathLst>
                              </a:custGeom>
                              <a:solidFill>
                                <a:srgbClr val="D455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3" name="Freeform: Shape 203"/>
                            <wps:cNvSpPr/>
                            <wps:spPr>
                              <a:xfrm>
                                <a:off x="587767" y="209754"/>
                                <a:ext cx="69936" cy="48626"/>
                              </a:xfrm>
                              <a:custGeom>
                                <a:avLst/>
                                <a:gdLst>
                                  <a:gd name="connsiteX0" fmla="*/ -24 w 69936"/>
                                  <a:gd name="connsiteY0" fmla="*/ 1044 h 48626"/>
                                  <a:gd name="connsiteX1" fmla="*/ 11574 w 69936"/>
                                  <a:gd name="connsiteY1" fmla="*/ 1044 h 48626"/>
                                  <a:gd name="connsiteX2" fmla="*/ 11574 w 69936"/>
                                  <a:gd name="connsiteY2" fmla="*/ 7536 h 48626"/>
                                  <a:gd name="connsiteX3" fmla="*/ 26394 w 69936"/>
                                  <a:gd name="connsiteY3" fmla="*/ -31 h 48626"/>
                                  <a:gd name="connsiteX4" fmla="*/ 34319 w 69936"/>
                                  <a:gd name="connsiteY4" fmla="*/ 1850 h 48626"/>
                                  <a:gd name="connsiteX5" fmla="*/ 39826 w 69936"/>
                                  <a:gd name="connsiteY5" fmla="*/ 7536 h 48626"/>
                                  <a:gd name="connsiteX6" fmla="*/ 46588 w 69936"/>
                                  <a:gd name="connsiteY6" fmla="*/ 1850 h 48626"/>
                                  <a:gd name="connsiteX7" fmla="*/ 54334 w 69936"/>
                                  <a:gd name="connsiteY7" fmla="*/ -31 h 48626"/>
                                  <a:gd name="connsiteX8" fmla="*/ 63200 w 69936"/>
                                  <a:gd name="connsiteY8" fmla="*/ 2118 h 48626"/>
                                  <a:gd name="connsiteX9" fmla="*/ 68615 w 69936"/>
                                  <a:gd name="connsiteY9" fmla="*/ 8342 h 48626"/>
                                  <a:gd name="connsiteX10" fmla="*/ 69913 w 69936"/>
                                  <a:gd name="connsiteY10" fmla="*/ 18193 h 48626"/>
                                  <a:gd name="connsiteX11" fmla="*/ 69913 w 69936"/>
                                  <a:gd name="connsiteY11" fmla="*/ 48596 h 48626"/>
                                  <a:gd name="connsiteX12" fmla="*/ 57334 w 69936"/>
                                  <a:gd name="connsiteY12" fmla="*/ 48596 h 48626"/>
                                  <a:gd name="connsiteX13" fmla="*/ 57334 w 69936"/>
                                  <a:gd name="connsiteY13" fmla="*/ 21416 h 48626"/>
                                  <a:gd name="connsiteX14" fmla="*/ 56036 w 69936"/>
                                  <a:gd name="connsiteY14" fmla="*/ 12282 h 48626"/>
                                  <a:gd name="connsiteX15" fmla="*/ 50663 w 69936"/>
                                  <a:gd name="connsiteY15" fmla="*/ 9596 h 48626"/>
                                  <a:gd name="connsiteX16" fmla="*/ 45692 w 69936"/>
                                  <a:gd name="connsiteY16" fmla="*/ 11208 h 48626"/>
                                  <a:gd name="connsiteX17" fmla="*/ 42334 w 69936"/>
                                  <a:gd name="connsiteY17" fmla="*/ 15954 h 48626"/>
                                  <a:gd name="connsiteX18" fmla="*/ 41304 w 69936"/>
                                  <a:gd name="connsiteY18" fmla="*/ 25760 h 48626"/>
                                  <a:gd name="connsiteX19" fmla="*/ 41304 w 69936"/>
                                  <a:gd name="connsiteY19" fmla="*/ 48596 h 48626"/>
                                  <a:gd name="connsiteX20" fmla="*/ 28723 w 69936"/>
                                  <a:gd name="connsiteY20" fmla="*/ 48596 h 48626"/>
                                  <a:gd name="connsiteX21" fmla="*/ 28723 w 69936"/>
                                  <a:gd name="connsiteY21" fmla="*/ 22536 h 48626"/>
                                  <a:gd name="connsiteX22" fmla="*/ 28051 w 69936"/>
                                  <a:gd name="connsiteY22" fmla="*/ 13580 h 48626"/>
                                  <a:gd name="connsiteX23" fmla="*/ 25947 w 69936"/>
                                  <a:gd name="connsiteY23" fmla="*/ 10581 h 48626"/>
                                  <a:gd name="connsiteX24" fmla="*/ 22141 w 69936"/>
                                  <a:gd name="connsiteY24" fmla="*/ 9596 h 48626"/>
                                  <a:gd name="connsiteX25" fmla="*/ 16902 w 69936"/>
                                  <a:gd name="connsiteY25" fmla="*/ 11163 h 48626"/>
                                  <a:gd name="connsiteX26" fmla="*/ 13544 w 69936"/>
                                  <a:gd name="connsiteY26" fmla="*/ 15685 h 48626"/>
                                  <a:gd name="connsiteX27" fmla="*/ 12559 w 69936"/>
                                  <a:gd name="connsiteY27" fmla="*/ 25491 h 48626"/>
                                  <a:gd name="connsiteX28" fmla="*/ 12559 w 69936"/>
                                  <a:gd name="connsiteY28" fmla="*/ 48596 h 48626"/>
                                  <a:gd name="connsiteX29" fmla="*/ -24 w 69936"/>
                                  <a:gd name="connsiteY29" fmla="*/ 48596 h 4862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Lst>
                                <a:rect l="l" t="t" r="r" b="b"/>
                                <a:pathLst>
                                  <a:path w="69936" h="48626">
                                    <a:moveTo>
                                      <a:pt x="-24" y="1044"/>
                                    </a:moveTo>
                                    <a:lnTo>
                                      <a:pt x="11574" y="1044"/>
                                    </a:lnTo>
                                    <a:lnTo>
                                      <a:pt x="11574" y="7536"/>
                                    </a:lnTo>
                                    <a:cubicBezTo>
                                      <a:pt x="15722" y="2491"/>
                                      <a:pt x="20663" y="-31"/>
                                      <a:pt x="26394" y="-31"/>
                                    </a:cubicBezTo>
                                    <a:cubicBezTo>
                                      <a:pt x="29439" y="-31"/>
                                      <a:pt x="32081" y="596"/>
                                      <a:pt x="34319" y="1850"/>
                                    </a:cubicBezTo>
                                    <a:cubicBezTo>
                                      <a:pt x="36558" y="3103"/>
                                      <a:pt x="38394" y="4999"/>
                                      <a:pt x="39826" y="7536"/>
                                    </a:cubicBezTo>
                                    <a:cubicBezTo>
                                      <a:pt x="41916" y="4999"/>
                                      <a:pt x="44170" y="3103"/>
                                      <a:pt x="46588" y="1850"/>
                                    </a:cubicBezTo>
                                    <a:cubicBezTo>
                                      <a:pt x="49006" y="596"/>
                                      <a:pt x="51588" y="-31"/>
                                      <a:pt x="54334" y="-31"/>
                                    </a:cubicBezTo>
                                    <a:cubicBezTo>
                                      <a:pt x="57827" y="-31"/>
                                      <a:pt x="60781" y="685"/>
                                      <a:pt x="63200" y="2118"/>
                                    </a:cubicBezTo>
                                    <a:cubicBezTo>
                                      <a:pt x="65617" y="3521"/>
                                      <a:pt x="67423" y="5596"/>
                                      <a:pt x="68615" y="8342"/>
                                    </a:cubicBezTo>
                                    <a:cubicBezTo>
                                      <a:pt x="69483" y="10372"/>
                                      <a:pt x="69913" y="13655"/>
                                      <a:pt x="69913" y="18193"/>
                                    </a:cubicBezTo>
                                    <a:lnTo>
                                      <a:pt x="69913" y="48596"/>
                                    </a:lnTo>
                                    <a:lnTo>
                                      <a:pt x="57334" y="48596"/>
                                    </a:lnTo>
                                    <a:lnTo>
                                      <a:pt x="57334" y="21416"/>
                                    </a:lnTo>
                                    <a:cubicBezTo>
                                      <a:pt x="57334" y="16700"/>
                                      <a:pt x="56902" y="13655"/>
                                      <a:pt x="56036" y="12282"/>
                                    </a:cubicBezTo>
                                    <a:cubicBezTo>
                                      <a:pt x="54871" y="10491"/>
                                      <a:pt x="53080" y="9596"/>
                                      <a:pt x="50663" y="9596"/>
                                    </a:cubicBezTo>
                                    <a:cubicBezTo>
                                      <a:pt x="48901" y="9596"/>
                                      <a:pt x="47245" y="10133"/>
                                      <a:pt x="45692" y="11208"/>
                                    </a:cubicBezTo>
                                    <a:cubicBezTo>
                                      <a:pt x="44140" y="12282"/>
                                      <a:pt x="43021" y="13864"/>
                                      <a:pt x="42334" y="15954"/>
                                    </a:cubicBezTo>
                                    <a:cubicBezTo>
                                      <a:pt x="41648" y="18014"/>
                                      <a:pt x="41304" y="21282"/>
                                      <a:pt x="41304" y="25760"/>
                                    </a:cubicBezTo>
                                    <a:lnTo>
                                      <a:pt x="41304" y="48596"/>
                                    </a:lnTo>
                                    <a:lnTo>
                                      <a:pt x="28723" y="48596"/>
                                    </a:lnTo>
                                    <a:lnTo>
                                      <a:pt x="28723" y="22536"/>
                                    </a:lnTo>
                                    <a:cubicBezTo>
                                      <a:pt x="28723" y="17909"/>
                                      <a:pt x="28498" y="14924"/>
                                      <a:pt x="28051" y="13580"/>
                                    </a:cubicBezTo>
                                    <a:cubicBezTo>
                                      <a:pt x="27603" y="12238"/>
                                      <a:pt x="26902" y="11238"/>
                                      <a:pt x="25947" y="10581"/>
                                    </a:cubicBezTo>
                                    <a:cubicBezTo>
                                      <a:pt x="25021" y="9924"/>
                                      <a:pt x="23753" y="9596"/>
                                      <a:pt x="22141" y="9596"/>
                                    </a:cubicBezTo>
                                    <a:cubicBezTo>
                                      <a:pt x="20201" y="9596"/>
                                      <a:pt x="18454" y="10118"/>
                                      <a:pt x="16902" y="11163"/>
                                    </a:cubicBezTo>
                                    <a:cubicBezTo>
                                      <a:pt x="15349" y="12207"/>
                                      <a:pt x="14230" y="13715"/>
                                      <a:pt x="13544" y="15685"/>
                                    </a:cubicBezTo>
                                    <a:cubicBezTo>
                                      <a:pt x="12887" y="17655"/>
                                      <a:pt x="12559" y="20924"/>
                                      <a:pt x="12559" y="25491"/>
                                    </a:cubicBezTo>
                                    <a:lnTo>
                                      <a:pt x="12559" y="48596"/>
                                    </a:lnTo>
                                    <a:lnTo>
                                      <a:pt x="-24" y="48596"/>
                                    </a:lnTo>
                                    <a:close/>
                                  </a:path>
                                </a:pathLst>
                              </a:custGeom>
                              <a:solidFill>
                                <a:srgbClr val="D455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4" name="Freeform: Shape 204"/>
                            <wps:cNvSpPr/>
                            <wps:spPr>
                              <a:xfrm>
                                <a:off x="670195" y="192739"/>
                                <a:ext cx="12585" cy="65641"/>
                              </a:xfrm>
                              <a:custGeom>
                                <a:avLst/>
                                <a:gdLst>
                                  <a:gd name="connsiteX0" fmla="*/ -24 w 12585"/>
                                  <a:gd name="connsiteY0" fmla="*/ 11611 h 65641"/>
                                  <a:gd name="connsiteX1" fmla="*/ -24 w 12585"/>
                                  <a:gd name="connsiteY1" fmla="*/ -31 h 65641"/>
                                  <a:gd name="connsiteX2" fmla="*/ 12562 w 12585"/>
                                  <a:gd name="connsiteY2" fmla="*/ -31 h 65641"/>
                                  <a:gd name="connsiteX3" fmla="*/ 12562 w 12585"/>
                                  <a:gd name="connsiteY3" fmla="*/ 11611 h 65641"/>
                                  <a:gd name="connsiteX4" fmla="*/ -24 w 12585"/>
                                  <a:gd name="connsiteY4" fmla="*/ 65611 h 65641"/>
                                  <a:gd name="connsiteX5" fmla="*/ -24 w 12585"/>
                                  <a:gd name="connsiteY5" fmla="*/ 18059 h 65641"/>
                                  <a:gd name="connsiteX6" fmla="*/ 12562 w 12585"/>
                                  <a:gd name="connsiteY6" fmla="*/ 18059 h 65641"/>
                                  <a:gd name="connsiteX7" fmla="*/ 12562 w 12585"/>
                                  <a:gd name="connsiteY7" fmla="*/ 65611 h 6564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12585" h="65641">
                                    <a:moveTo>
                                      <a:pt x="-24" y="11611"/>
                                    </a:moveTo>
                                    <a:lnTo>
                                      <a:pt x="-24" y="-31"/>
                                    </a:lnTo>
                                    <a:lnTo>
                                      <a:pt x="12562" y="-31"/>
                                    </a:lnTo>
                                    <a:lnTo>
                                      <a:pt x="12562" y="11611"/>
                                    </a:lnTo>
                                    <a:close/>
                                    <a:moveTo>
                                      <a:pt x="-24" y="65611"/>
                                    </a:moveTo>
                                    <a:lnTo>
                                      <a:pt x="-24" y="18059"/>
                                    </a:lnTo>
                                    <a:lnTo>
                                      <a:pt x="12562" y="18059"/>
                                    </a:lnTo>
                                    <a:lnTo>
                                      <a:pt x="12562" y="65611"/>
                                    </a:lnTo>
                                    <a:close/>
                                  </a:path>
                                </a:pathLst>
                              </a:custGeom>
                              <a:solidFill>
                                <a:srgbClr val="D455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5" name="Freeform: Shape 205"/>
                            <wps:cNvSpPr/>
                            <wps:spPr>
                              <a:xfrm>
                                <a:off x="692718" y="209754"/>
                                <a:ext cx="49079" cy="49701"/>
                              </a:xfrm>
                              <a:custGeom>
                                <a:avLst/>
                                <a:gdLst>
                                  <a:gd name="connsiteX0" fmla="*/ -24 w 49079"/>
                                  <a:gd name="connsiteY0" fmla="*/ 24148 h 49701"/>
                                  <a:gd name="connsiteX1" fmla="*/ 3071 w 49079"/>
                                  <a:gd name="connsiteY1" fmla="*/ 12014 h 49701"/>
                                  <a:gd name="connsiteX2" fmla="*/ 11797 w 49079"/>
                                  <a:gd name="connsiteY2" fmla="*/ 3059 h 49701"/>
                                  <a:gd name="connsiteX3" fmla="*/ 24469 w 49079"/>
                                  <a:gd name="connsiteY3" fmla="*/ -31 h 49701"/>
                                  <a:gd name="connsiteX4" fmla="*/ 42161 w 49079"/>
                                  <a:gd name="connsiteY4" fmla="*/ 6999 h 49701"/>
                                  <a:gd name="connsiteX5" fmla="*/ 49056 w 49079"/>
                                  <a:gd name="connsiteY5" fmla="*/ 24685 h 49701"/>
                                  <a:gd name="connsiteX6" fmla="*/ 42067 w 49079"/>
                                  <a:gd name="connsiteY6" fmla="*/ 42595 h 49701"/>
                                  <a:gd name="connsiteX7" fmla="*/ 24563 w 49079"/>
                                  <a:gd name="connsiteY7" fmla="*/ 49670 h 49701"/>
                                  <a:gd name="connsiteX8" fmla="*/ 12072 w 49079"/>
                                  <a:gd name="connsiteY8" fmla="*/ 46715 h 49701"/>
                                  <a:gd name="connsiteX9" fmla="*/ 3071 w 49079"/>
                                  <a:gd name="connsiteY9" fmla="*/ 38073 h 49701"/>
                                  <a:gd name="connsiteX10" fmla="*/ -24 w 49079"/>
                                  <a:gd name="connsiteY10" fmla="*/ 24148 h 49701"/>
                                  <a:gd name="connsiteX11" fmla="*/ 12872 w 49079"/>
                                  <a:gd name="connsiteY11" fmla="*/ 24819 h 49701"/>
                                  <a:gd name="connsiteX12" fmla="*/ 16233 w 49079"/>
                                  <a:gd name="connsiteY12" fmla="*/ 35655 h 49701"/>
                                  <a:gd name="connsiteX13" fmla="*/ 24512 w 49079"/>
                                  <a:gd name="connsiteY13" fmla="*/ 39417 h 49701"/>
                                  <a:gd name="connsiteX14" fmla="*/ 32756 w 49079"/>
                                  <a:gd name="connsiteY14" fmla="*/ 35655 h 49701"/>
                                  <a:gd name="connsiteX15" fmla="*/ 36109 w 49079"/>
                                  <a:gd name="connsiteY15" fmla="*/ 24730 h 49701"/>
                                  <a:gd name="connsiteX16" fmla="*/ 32756 w 49079"/>
                                  <a:gd name="connsiteY16" fmla="*/ 13984 h 49701"/>
                                  <a:gd name="connsiteX17" fmla="*/ 24512 w 49079"/>
                                  <a:gd name="connsiteY17" fmla="*/ 10222 h 49701"/>
                                  <a:gd name="connsiteX18" fmla="*/ 16233 w 49079"/>
                                  <a:gd name="connsiteY18" fmla="*/ 13984 h 49701"/>
                                  <a:gd name="connsiteX19" fmla="*/ 12872 w 49079"/>
                                  <a:gd name="connsiteY19" fmla="*/ 24819 h 4970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49079" h="49701">
                                    <a:moveTo>
                                      <a:pt x="-24" y="24148"/>
                                    </a:moveTo>
                                    <a:cubicBezTo>
                                      <a:pt x="-24" y="19969"/>
                                      <a:pt x="1008" y="15924"/>
                                      <a:pt x="3071" y="12014"/>
                                    </a:cubicBezTo>
                                    <a:cubicBezTo>
                                      <a:pt x="5126" y="8103"/>
                                      <a:pt x="8040" y="5118"/>
                                      <a:pt x="11797" y="3059"/>
                                    </a:cubicBezTo>
                                    <a:cubicBezTo>
                                      <a:pt x="15588" y="999"/>
                                      <a:pt x="19818" y="-31"/>
                                      <a:pt x="24469" y="-31"/>
                                    </a:cubicBezTo>
                                    <a:cubicBezTo>
                                      <a:pt x="31664" y="-31"/>
                                      <a:pt x="37562" y="2312"/>
                                      <a:pt x="42161" y="6999"/>
                                    </a:cubicBezTo>
                                    <a:cubicBezTo>
                                      <a:pt x="46752" y="11655"/>
                                      <a:pt x="49056" y="17551"/>
                                      <a:pt x="49056" y="24685"/>
                                    </a:cubicBezTo>
                                    <a:cubicBezTo>
                                      <a:pt x="49056" y="31879"/>
                                      <a:pt x="46726" y="37849"/>
                                      <a:pt x="42067" y="42595"/>
                                    </a:cubicBezTo>
                                    <a:cubicBezTo>
                                      <a:pt x="37442" y="47312"/>
                                      <a:pt x="31604" y="49670"/>
                                      <a:pt x="24563" y="49670"/>
                                    </a:cubicBezTo>
                                    <a:cubicBezTo>
                                      <a:pt x="20205" y="49670"/>
                                      <a:pt x="16035" y="48685"/>
                                      <a:pt x="12072" y="46715"/>
                                    </a:cubicBezTo>
                                    <a:cubicBezTo>
                                      <a:pt x="8126" y="44744"/>
                                      <a:pt x="5126" y="41864"/>
                                      <a:pt x="3071" y="38073"/>
                                    </a:cubicBezTo>
                                    <a:cubicBezTo>
                                      <a:pt x="1008" y="34252"/>
                                      <a:pt x="-24" y="29610"/>
                                      <a:pt x="-24" y="24148"/>
                                    </a:cubicBezTo>
                                    <a:close/>
                                    <a:moveTo>
                                      <a:pt x="12872" y="24819"/>
                                    </a:moveTo>
                                    <a:cubicBezTo>
                                      <a:pt x="12872" y="29536"/>
                                      <a:pt x="13989" y="33148"/>
                                      <a:pt x="16233" y="35655"/>
                                    </a:cubicBezTo>
                                    <a:cubicBezTo>
                                      <a:pt x="18468" y="38162"/>
                                      <a:pt x="21228" y="39417"/>
                                      <a:pt x="24512" y="39417"/>
                                    </a:cubicBezTo>
                                    <a:cubicBezTo>
                                      <a:pt x="27796" y="39417"/>
                                      <a:pt x="30547" y="38162"/>
                                      <a:pt x="32756" y="35655"/>
                                    </a:cubicBezTo>
                                    <a:cubicBezTo>
                                      <a:pt x="34991" y="33148"/>
                                      <a:pt x="36109" y="29506"/>
                                      <a:pt x="36109" y="24730"/>
                                    </a:cubicBezTo>
                                    <a:cubicBezTo>
                                      <a:pt x="36109" y="20074"/>
                                      <a:pt x="34991" y="16491"/>
                                      <a:pt x="32756" y="13984"/>
                                    </a:cubicBezTo>
                                    <a:cubicBezTo>
                                      <a:pt x="30547" y="11477"/>
                                      <a:pt x="27796" y="10222"/>
                                      <a:pt x="24512" y="10222"/>
                                    </a:cubicBezTo>
                                    <a:cubicBezTo>
                                      <a:pt x="21228" y="10222"/>
                                      <a:pt x="18468" y="11477"/>
                                      <a:pt x="16233" y="13984"/>
                                    </a:cubicBezTo>
                                    <a:cubicBezTo>
                                      <a:pt x="13989" y="16491"/>
                                      <a:pt x="12872" y="20103"/>
                                      <a:pt x="12872" y="24819"/>
                                    </a:cubicBezTo>
                                    <a:close/>
                                  </a:path>
                                </a:pathLst>
                              </a:custGeom>
                              <a:solidFill>
                                <a:srgbClr val="D455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6" name="Freeform: Shape 206"/>
                            <wps:cNvSpPr/>
                            <wps:spPr>
                              <a:xfrm>
                                <a:off x="751599" y="209754"/>
                                <a:ext cx="43345" cy="48626"/>
                              </a:xfrm>
                              <a:custGeom>
                                <a:avLst/>
                                <a:gdLst>
                                  <a:gd name="connsiteX0" fmla="*/ 43322 w 43345"/>
                                  <a:gd name="connsiteY0" fmla="*/ 48596 h 48626"/>
                                  <a:gd name="connsiteX1" fmla="*/ 30736 w 43345"/>
                                  <a:gd name="connsiteY1" fmla="*/ 48596 h 48626"/>
                                  <a:gd name="connsiteX2" fmla="*/ 30736 w 43345"/>
                                  <a:gd name="connsiteY2" fmla="*/ 24326 h 48626"/>
                                  <a:gd name="connsiteX3" fmla="*/ 29937 w 43345"/>
                                  <a:gd name="connsiteY3" fmla="*/ 14387 h 48626"/>
                                  <a:gd name="connsiteX4" fmla="*/ 27289 w 43345"/>
                                  <a:gd name="connsiteY4" fmla="*/ 10849 h 48626"/>
                                  <a:gd name="connsiteX5" fmla="*/ 22947 w 43345"/>
                                  <a:gd name="connsiteY5" fmla="*/ 9596 h 48626"/>
                                  <a:gd name="connsiteX6" fmla="*/ 17084 w 43345"/>
                                  <a:gd name="connsiteY6" fmla="*/ 11386 h 48626"/>
                                  <a:gd name="connsiteX7" fmla="*/ 13499 w 43345"/>
                                  <a:gd name="connsiteY7" fmla="*/ 16133 h 48626"/>
                                  <a:gd name="connsiteX8" fmla="*/ 12562 w 43345"/>
                                  <a:gd name="connsiteY8" fmla="*/ 27059 h 48626"/>
                                  <a:gd name="connsiteX9" fmla="*/ 12562 w 43345"/>
                                  <a:gd name="connsiteY9" fmla="*/ 48596 h 48626"/>
                                  <a:gd name="connsiteX10" fmla="*/ -24 w 43345"/>
                                  <a:gd name="connsiteY10" fmla="*/ 48596 h 48626"/>
                                  <a:gd name="connsiteX11" fmla="*/ -24 w 43345"/>
                                  <a:gd name="connsiteY11" fmla="*/ 1044 h 48626"/>
                                  <a:gd name="connsiteX12" fmla="*/ 11668 w 43345"/>
                                  <a:gd name="connsiteY12" fmla="*/ 1044 h 48626"/>
                                  <a:gd name="connsiteX13" fmla="*/ 11668 w 43345"/>
                                  <a:gd name="connsiteY13" fmla="*/ 8028 h 48626"/>
                                  <a:gd name="connsiteX14" fmla="*/ 27340 w 43345"/>
                                  <a:gd name="connsiteY14" fmla="*/ -31 h 48626"/>
                                  <a:gd name="connsiteX15" fmla="*/ 34948 w 43345"/>
                                  <a:gd name="connsiteY15" fmla="*/ 1491 h 48626"/>
                                  <a:gd name="connsiteX16" fmla="*/ 40141 w 43345"/>
                                  <a:gd name="connsiteY16" fmla="*/ 5297 h 48626"/>
                                  <a:gd name="connsiteX17" fmla="*/ 42608 w 43345"/>
                                  <a:gd name="connsiteY17" fmla="*/ 10581 h 48626"/>
                                  <a:gd name="connsiteX18" fmla="*/ 43322 w 43345"/>
                                  <a:gd name="connsiteY18" fmla="*/ 19044 h 4862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43345" h="48626">
                                    <a:moveTo>
                                      <a:pt x="43322" y="48596"/>
                                    </a:moveTo>
                                    <a:lnTo>
                                      <a:pt x="30736" y="48596"/>
                                    </a:lnTo>
                                    <a:lnTo>
                                      <a:pt x="30736" y="24326"/>
                                    </a:lnTo>
                                    <a:cubicBezTo>
                                      <a:pt x="30736" y="19192"/>
                                      <a:pt x="30469" y="15879"/>
                                      <a:pt x="29937" y="14387"/>
                                    </a:cubicBezTo>
                                    <a:cubicBezTo>
                                      <a:pt x="29395" y="12864"/>
                                      <a:pt x="28518" y="11686"/>
                                      <a:pt x="27289" y="10849"/>
                                    </a:cubicBezTo>
                                    <a:cubicBezTo>
                                      <a:pt x="26094" y="10014"/>
                                      <a:pt x="24649" y="9596"/>
                                      <a:pt x="22947" y="9596"/>
                                    </a:cubicBezTo>
                                    <a:cubicBezTo>
                                      <a:pt x="20772" y="9596"/>
                                      <a:pt x="18812" y="10192"/>
                                      <a:pt x="17084" y="11386"/>
                                    </a:cubicBezTo>
                                    <a:cubicBezTo>
                                      <a:pt x="15348" y="12581"/>
                                      <a:pt x="14161" y="14163"/>
                                      <a:pt x="13499" y="16133"/>
                                    </a:cubicBezTo>
                                    <a:cubicBezTo>
                                      <a:pt x="12872" y="18103"/>
                                      <a:pt x="12562" y="21745"/>
                                      <a:pt x="12562" y="27059"/>
                                    </a:cubicBezTo>
                                    <a:lnTo>
                                      <a:pt x="12562" y="48596"/>
                                    </a:lnTo>
                                    <a:lnTo>
                                      <a:pt x="-24" y="48596"/>
                                    </a:lnTo>
                                    <a:lnTo>
                                      <a:pt x="-24" y="1044"/>
                                    </a:lnTo>
                                    <a:lnTo>
                                      <a:pt x="11668" y="1044"/>
                                    </a:lnTo>
                                    <a:lnTo>
                                      <a:pt x="11668" y="8028"/>
                                    </a:lnTo>
                                    <a:cubicBezTo>
                                      <a:pt x="15812" y="2655"/>
                                      <a:pt x="21039" y="-31"/>
                                      <a:pt x="27340" y="-31"/>
                                    </a:cubicBezTo>
                                    <a:cubicBezTo>
                                      <a:pt x="30108" y="-31"/>
                                      <a:pt x="32653" y="476"/>
                                      <a:pt x="34948" y="1491"/>
                                    </a:cubicBezTo>
                                    <a:cubicBezTo>
                                      <a:pt x="37244" y="2477"/>
                                      <a:pt x="38980" y="3745"/>
                                      <a:pt x="40141" y="5297"/>
                                    </a:cubicBezTo>
                                    <a:cubicBezTo>
                                      <a:pt x="41336" y="6850"/>
                                      <a:pt x="42161" y="8610"/>
                                      <a:pt x="42608" y="10581"/>
                                    </a:cubicBezTo>
                                    <a:cubicBezTo>
                                      <a:pt x="43081" y="12551"/>
                                      <a:pt x="43322" y="15372"/>
                                      <a:pt x="43322" y="19044"/>
                                    </a:cubicBezTo>
                                    <a:close/>
                                  </a:path>
                                </a:pathLst>
                              </a:custGeom>
                              <a:solidFill>
                                <a:srgbClr val="D455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grpSp>
                        <wpg:grpSp>
                          <wpg:cNvPr id="207" name="Graphic 4" descr="Figure 1 Anatomy of the shoulder (reproduced with permission) (Wikimedia Commons 2022)"/>
                          <wpg:cNvGrpSpPr/>
                          <wpg:grpSpPr>
                            <a:xfrm>
                              <a:off x="537445" y="477515"/>
                              <a:ext cx="281484" cy="75055"/>
                              <a:chOff x="537445" y="477515"/>
                              <a:chExt cx="281484" cy="75055"/>
                            </a:xfrm>
                            <a:solidFill>
                              <a:srgbClr val="6A00C4"/>
                            </a:solidFill>
                          </wpg:grpSpPr>
                          <wps:wsp>
                            <wps:cNvPr id="208" name="Freeform: Shape 208"/>
                            <wps:cNvSpPr/>
                            <wps:spPr>
                              <a:xfrm>
                                <a:off x="537445" y="477515"/>
                                <a:ext cx="61857" cy="73845"/>
                              </a:xfrm>
                              <a:custGeom>
                                <a:avLst/>
                                <a:gdLst>
                                  <a:gd name="connsiteX0" fmla="*/ -24 w 61857"/>
                                  <a:gd name="connsiteY0" fmla="*/ -31 h 73845"/>
                                  <a:gd name="connsiteX1" fmla="*/ 29495 w 61857"/>
                                  <a:gd name="connsiteY1" fmla="*/ -31 h 73845"/>
                                  <a:gd name="connsiteX2" fmla="*/ 42541 w 61857"/>
                                  <a:gd name="connsiteY2" fmla="*/ 725 h 73845"/>
                                  <a:gd name="connsiteX3" fmla="*/ 50248 w 61857"/>
                                  <a:gd name="connsiteY3" fmla="*/ 3747 h 73845"/>
                                  <a:gd name="connsiteX4" fmla="*/ 55940 w 61857"/>
                                  <a:gd name="connsiteY4" fmla="*/ 9943 h 73845"/>
                                  <a:gd name="connsiteX5" fmla="*/ 58207 w 61857"/>
                                  <a:gd name="connsiteY5" fmla="*/ 18556 h 73845"/>
                                  <a:gd name="connsiteX6" fmla="*/ 55386 w 61857"/>
                                  <a:gd name="connsiteY6" fmla="*/ 28076 h 73845"/>
                                  <a:gd name="connsiteX7" fmla="*/ 47830 w 61857"/>
                                  <a:gd name="connsiteY7" fmla="*/ 34575 h 73845"/>
                                  <a:gd name="connsiteX8" fmla="*/ 58207 w 61857"/>
                                  <a:gd name="connsiteY8" fmla="*/ 41274 h 73845"/>
                                  <a:gd name="connsiteX9" fmla="*/ 61834 w 61857"/>
                                  <a:gd name="connsiteY9" fmla="*/ 52406 h 73845"/>
                                  <a:gd name="connsiteX10" fmla="*/ 59466 w 61857"/>
                                  <a:gd name="connsiteY10" fmla="*/ 62229 h 73845"/>
                                  <a:gd name="connsiteX11" fmla="*/ 53069 w 61857"/>
                                  <a:gd name="connsiteY11" fmla="*/ 69836 h 73845"/>
                                  <a:gd name="connsiteX12" fmla="*/ 43095 w 61857"/>
                                  <a:gd name="connsiteY12" fmla="*/ 73312 h 73845"/>
                                  <a:gd name="connsiteX13" fmla="*/ 25112 w 61857"/>
                                  <a:gd name="connsiteY13" fmla="*/ 73815 h 73845"/>
                                  <a:gd name="connsiteX14" fmla="*/ -24 w 61857"/>
                                  <a:gd name="connsiteY14" fmla="*/ 73815 h 73845"/>
                                  <a:gd name="connsiteX15" fmla="*/ 14887 w 61857"/>
                                  <a:gd name="connsiteY15" fmla="*/ 12260 h 73845"/>
                                  <a:gd name="connsiteX16" fmla="*/ 14887 w 61857"/>
                                  <a:gd name="connsiteY16" fmla="*/ 29336 h 73845"/>
                                  <a:gd name="connsiteX17" fmla="*/ 24659 w 61857"/>
                                  <a:gd name="connsiteY17" fmla="*/ 29336 h 73845"/>
                                  <a:gd name="connsiteX18" fmla="*/ 35489 w 61857"/>
                                  <a:gd name="connsiteY18" fmla="*/ 29084 h 73845"/>
                                  <a:gd name="connsiteX19" fmla="*/ 41483 w 61857"/>
                                  <a:gd name="connsiteY19" fmla="*/ 26465 h 73845"/>
                                  <a:gd name="connsiteX20" fmla="*/ 43699 w 61857"/>
                                  <a:gd name="connsiteY20" fmla="*/ 20672 h 73845"/>
                                  <a:gd name="connsiteX21" fmla="*/ 41786 w 61857"/>
                                  <a:gd name="connsiteY21" fmla="*/ 15131 h 73845"/>
                                  <a:gd name="connsiteX22" fmla="*/ 36194 w 61857"/>
                                  <a:gd name="connsiteY22" fmla="*/ 12512 h 73845"/>
                                  <a:gd name="connsiteX23" fmla="*/ 23450 w 61857"/>
                                  <a:gd name="connsiteY23" fmla="*/ 12260 h 73845"/>
                                  <a:gd name="connsiteX24" fmla="*/ 14887 w 61857"/>
                                  <a:gd name="connsiteY24" fmla="*/ 41627 h 73845"/>
                                  <a:gd name="connsiteX25" fmla="*/ 14887 w 61857"/>
                                  <a:gd name="connsiteY25" fmla="*/ 61373 h 73845"/>
                                  <a:gd name="connsiteX26" fmla="*/ 28688 w 61857"/>
                                  <a:gd name="connsiteY26" fmla="*/ 61373 h 73845"/>
                                  <a:gd name="connsiteX27" fmla="*/ 38914 w 61857"/>
                                  <a:gd name="connsiteY27" fmla="*/ 60920 h 73845"/>
                                  <a:gd name="connsiteX28" fmla="*/ 44304 w 61857"/>
                                  <a:gd name="connsiteY28" fmla="*/ 57998 h 73845"/>
                                  <a:gd name="connsiteX29" fmla="*/ 46419 w 61857"/>
                                  <a:gd name="connsiteY29" fmla="*/ 51702 h 73845"/>
                                  <a:gd name="connsiteX30" fmla="*/ 44807 w 61857"/>
                                  <a:gd name="connsiteY30" fmla="*/ 46059 h 73845"/>
                                  <a:gd name="connsiteX31" fmla="*/ 40123 w 61857"/>
                                  <a:gd name="connsiteY31" fmla="*/ 42685 h 73845"/>
                                  <a:gd name="connsiteX32" fmla="*/ 26926 w 61857"/>
                                  <a:gd name="connsiteY32" fmla="*/ 41627 h 738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Lst>
                                <a:rect l="l" t="t" r="r" b="b"/>
                                <a:pathLst>
                                  <a:path w="61857" h="73845">
                                    <a:moveTo>
                                      <a:pt x="-24" y="-31"/>
                                    </a:moveTo>
                                    <a:lnTo>
                                      <a:pt x="29495" y="-31"/>
                                    </a:lnTo>
                                    <a:cubicBezTo>
                                      <a:pt x="35338" y="-31"/>
                                      <a:pt x="39686" y="221"/>
                                      <a:pt x="42541" y="725"/>
                                    </a:cubicBezTo>
                                    <a:cubicBezTo>
                                      <a:pt x="45429" y="1195"/>
                                      <a:pt x="47998" y="2202"/>
                                      <a:pt x="50248" y="3747"/>
                                    </a:cubicBezTo>
                                    <a:cubicBezTo>
                                      <a:pt x="52532" y="5292"/>
                                      <a:pt x="54429" y="7357"/>
                                      <a:pt x="55940" y="9943"/>
                                    </a:cubicBezTo>
                                    <a:cubicBezTo>
                                      <a:pt x="57451" y="12495"/>
                                      <a:pt x="58207" y="15366"/>
                                      <a:pt x="58207" y="18556"/>
                                    </a:cubicBezTo>
                                    <a:cubicBezTo>
                                      <a:pt x="58207" y="22016"/>
                                      <a:pt x="57267" y="25189"/>
                                      <a:pt x="55386" y="28076"/>
                                    </a:cubicBezTo>
                                    <a:cubicBezTo>
                                      <a:pt x="53539" y="30965"/>
                                      <a:pt x="51020" y="33131"/>
                                      <a:pt x="47830" y="34575"/>
                                    </a:cubicBezTo>
                                    <a:cubicBezTo>
                                      <a:pt x="52330" y="35884"/>
                                      <a:pt x="55789" y="38118"/>
                                      <a:pt x="58207" y="41274"/>
                                    </a:cubicBezTo>
                                    <a:cubicBezTo>
                                      <a:pt x="60625" y="44431"/>
                                      <a:pt x="61834" y="48142"/>
                                      <a:pt x="61834" y="52406"/>
                                    </a:cubicBezTo>
                                    <a:cubicBezTo>
                                      <a:pt x="61834" y="55764"/>
                                      <a:pt x="61044" y="59039"/>
                                      <a:pt x="59466" y="62229"/>
                                    </a:cubicBezTo>
                                    <a:cubicBezTo>
                                      <a:pt x="57921" y="65386"/>
                                      <a:pt x="55789" y="67921"/>
                                      <a:pt x="53069" y="69836"/>
                                    </a:cubicBezTo>
                                    <a:cubicBezTo>
                                      <a:pt x="50383" y="71716"/>
                                      <a:pt x="47058" y="72875"/>
                                      <a:pt x="43095" y="73312"/>
                                    </a:cubicBezTo>
                                    <a:cubicBezTo>
                                      <a:pt x="40610" y="73580"/>
                                      <a:pt x="34616" y="73747"/>
                                      <a:pt x="25112" y="73815"/>
                                    </a:cubicBezTo>
                                    <a:lnTo>
                                      <a:pt x="-24" y="73815"/>
                                    </a:lnTo>
                                    <a:close/>
                                    <a:moveTo>
                                      <a:pt x="14887" y="12260"/>
                                    </a:moveTo>
                                    <a:lnTo>
                                      <a:pt x="14887" y="29336"/>
                                    </a:lnTo>
                                    <a:lnTo>
                                      <a:pt x="24659" y="29336"/>
                                    </a:lnTo>
                                    <a:cubicBezTo>
                                      <a:pt x="30469" y="29336"/>
                                      <a:pt x="34079" y="29252"/>
                                      <a:pt x="35489" y="29084"/>
                                    </a:cubicBezTo>
                                    <a:cubicBezTo>
                                      <a:pt x="38041" y="28782"/>
                                      <a:pt x="40040" y="27909"/>
                                      <a:pt x="41483" y="26465"/>
                                    </a:cubicBezTo>
                                    <a:cubicBezTo>
                                      <a:pt x="42961" y="24988"/>
                                      <a:pt x="43699" y="23057"/>
                                      <a:pt x="43699" y="20672"/>
                                    </a:cubicBezTo>
                                    <a:cubicBezTo>
                                      <a:pt x="43699" y="18389"/>
                                      <a:pt x="43061" y="16541"/>
                                      <a:pt x="41786" y="15131"/>
                                    </a:cubicBezTo>
                                    <a:cubicBezTo>
                                      <a:pt x="40543" y="13687"/>
                                      <a:pt x="38679" y="12814"/>
                                      <a:pt x="36194" y="12512"/>
                                    </a:cubicBezTo>
                                    <a:cubicBezTo>
                                      <a:pt x="34716" y="12344"/>
                                      <a:pt x="30469" y="12260"/>
                                      <a:pt x="23450" y="12260"/>
                                    </a:cubicBezTo>
                                    <a:close/>
                                    <a:moveTo>
                                      <a:pt x="14887" y="41627"/>
                                    </a:moveTo>
                                    <a:lnTo>
                                      <a:pt x="14887" y="61373"/>
                                    </a:lnTo>
                                    <a:lnTo>
                                      <a:pt x="28688" y="61373"/>
                                    </a:lnTo>
                                    <a:cubicBezTo>
                                      <a:pt x="34061" y="61373"/>
                                      <a:pt x="37470" y="61222"/>
                                      <a:pt x="38914" y="60920"/>
                                    </a:cubicBezTo>
                                    <a:cubicBezTo>
                                      <a:pt x="41131" y="60517"/>
                                      <a:pt x="42927" y="59543"/>
                                      <a:pt x="44304" y="57998"/>
                                    </a:cubicBezTo>
                                    <a:cubicBezTo>
                                      <a:pt x="45714" y="56420"/>
                                      <a:pt x="46419" y="54321"/>
                                      <a:pt x="46419" y="51702"/>
                                    </a:cubicBezTo>
                                    <a:cubicBezTo>
                                      <a:pt x="46419" y="49485"/>
                                      <a:pt x="45882" y="47604"/>
                                      <a:pt x="44807" y="46059"/>
                                    </a:cubicBezTo>
                                    <a:cubicBezTo>
                                      <a:pt x="43733" y="44515"/>
                                      <a:pt x="42172" y="43390"/>
                                      <a:pt x="40123" y="42685"/>
                                    </a:cubicBezTo>
                                    <a:cubicBezTo>
                                      <a:pt x="38108" y="41979"/>
                                      <a:pt x="33709" y="41627"/>
                                      <a:pt x="26926" y="41627"/>
                                    </a:cubicBezTo>
                                    <a:close/>
                                  </a:path>
                                </a:pathLst>
                              </a:custGeom>
                              <a:solidFill>
                                <a:srgbClr val="6A00C4"/>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09" name="Freeform: Shape 209"/>
                            <wps:cNvSpPr/>
                            <wps:spPr>
                              <a:xfrm>
                                <a:off x="611542" y="497866"/>
                                <a:ext cx="48662" cy="54704"/>
                              </a:xfrm>
                              <a:custGeom>
                                <a:avLst/>
                                <a:gdLst>
                                  <a:gd name="connsiteX0" fmla="*/ 35489 w 48662"/>
                                  <a:gd name="connsiteY0" fmla="*/ 53465 h 54704"/>
                                  <a:gd name="connsiteX1" fmla="*/ 35489 w 48662"/>
                                  <a:gd name="connsiteY1" fmla="*/ 45455 h 54704"/>
                                  <a:gd name="connsiteX2" fmla="*/ 27782 w 48662"/>
                                  <a:gd name="connsiteY2" fmla="*/ 52205 h 54704"/>
                                  <a:gd name="connsiteX3" fmla="*/ 17758 w 48662"/>
                                  <a:gd name="connsiteY3" fmla="*/ 54674 h 54704"/>
                                  <a:gd name="connsiteX4" fmla="*/ 8087 w 48662"/>
                                  <a:gd name="connsiteY4" fmla="*/ 52306 h 54704"/>
                                  <a:gd name="connsiteX5" fmla="*/ 1891 w 48662"/>
                                  <a:gd name="connsiteY5" fmla="*/ 45657 h 54704"/>
                                  <a:gd name="connsiteX6" fmla="*/ -24 w 48662"/>
                                  <a:gd name="connsiteY6" fmla="*/ 33819 h 54704"/>
                                  <a:gd name="connsiteX7" fmla="*/ -24 w 48662"/>
                                  <a:gd name="connsiteY7" fmla="*/ -31 h 54704"/>
                                  <a:gd name="connsiteX8" fmla="*/ 14131 w 48662"/>
                                  <a:gd name="connsiteY8" fmla="*/ -31 h 54704"/>
                                  <a:gd name="connsiteX9" fmla="*/ 14131 w 48662"/>
                                  <a:gd name="connsiteY9" fmla="*/ 24551 h 54704"/>
                                  <a:gd name="connsiteX10" fmla="*/ 14887 w 48662"/>
                                  <a:gd name="connsiteY10" fmla="*/ 38403 h 54704"/>
                                  <a:gd name="connsiteX11" fmla="*/ 17758 w 48662"/>
                                  <a:gd name="connsiteY11" fmla="*/ 42433 h 54704"/>
                                  <a:gd name="connsiteX12" fmla="*/ 22997 w 48662"/>
                                  <a:gd name="connsiteY12" fmla="*/ 43894 h 54704"/>
                                  <a:gd name="connsiteX13" fmla="*/ 29495 w 48662"/>
                                  <a:gd name="connsiteY13" fmla="*/ 41930 h 54704"/>
                                  <a:gd name="connsiteX14" fmla="*/ 33424 w 48662"/>
                                  <a:gd name="connsiteY14" fmla="*/ 36992 h 54704"/>
                                  <a:gd name="connsiteX15" fmla="*/ 34482 w 48662"/>
                                  <a:gd name="connsiteY15" fmla="*/ 22536 h 54704"/>
                                  <a:gd name="connsiteX16" fmla="*/ 34482 w 48662"/>
                                  <a:gd name="connsiteY16" fmla="*/ -31 h 54704"/>
                                  <a:gd name="connsiteX17" fmla="*/ 48639 w 48662"/>
                                  <a:gd name="connsiteY17" fmla="*/ -31 h 54704"/>
                                  <a:gd name="connsiteX18" fmla="*/ 48639 w 48662"/>
                                  <a:gd name="connsiteY18" fmla="*/ 53465 h 5470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48662" h="54704">
                                    <a:moveTo>
                                      <a:pt x="35489" y="53465"/>
                                    </a:moveTo>
                                    <a:lnTo>
                                      <a:pt x="35489" y="45455"/>
                                    </a:lnTo>
                                    <a:cubicBezTo>
                                      <a:pt x="33541" y="48309"/>
                                      <a:pt x="30972" y="50560"/>
                                      <a:pt x="27782" y="52205"/>
                                    </a:cubicBezTo>
                                    <a:cubicBezTo>
                                      <a:pt x="24625" y="53851"/>
                                      <a:pt x="21285" y="54674"/>
                                      <a:pt x="17758" y="54674"/>
                                    </a:cubicBezTo>
                                    <a:cubicBezTo>
                                      <a:pt x="14165" y="54674"/>
                                      <a:pt x="10941" y="53884"/>
                                      <a:pt x="8087" y="52306"/>
                                    </a:cubicBezTo>
                                    <a:cubicBezTo>
                                      <a:pt x="5233" y="50728"/>
                                      <a:pt x="3167" y="48511"/>
                                      <a:pt x="1891" y="45657"/>
                                    </a:cubicBezTo>
                                    <a:cubicBezTo>
                                      <a:pt x="615" y="42802"/>
                                      <a:pt x="-24" y="38856"/>
                                      <a:pt x="-24" y="33819"/>
                                    </a:cubicBezTo>
                                    <a:lnTo>
                                      <a:pt x="-24" y="-31"/>
                                    </a:lnTo>
                                    <a:lnTo>
                                      <a:pt x="14131" y="-31"/>
                                    </a:lnTo>
                                    <a:lnTo>
                                      <a:pt x="14131" y="24551"/>
                                    </a:lnTo>
                                    <a:cubicBezTo>
                                      <a:pt x="14131" y="32073"/>
                                      <a:pt x="14383" y="36691"/>
                                      <a:pt x="14887" y="38403"/>
                                    </a:cubicBezTo>
                                    <a:cubicBezTo>
                                      <a:pt x="15424" y="40082"/>
                                      <a:pt x="16381" y="41426"/>
                                      <a:pt x="17758" y="42433"/>
                                    </a:cubicBezTo>
                                    <a:cubicBezTo>
                                      <a:pt x="19135" y="43406"/>
                                      <a:pt x="20881" y="43894"/>
                                      <a:pt x="22997" y="43894"/>
                                    </a:cubicBezTo>
                                    <a:cubicBezTo>
                                      <a:pt x="25415" y="43894"/>
                                      <a:pt x="27581" y="43239"/>
                                      <a:pt x="29495" y="41930"/>
                                    </a:cubicBezTo>
                                    <a:cubicBezTo>
                                      <a:pt x="31409" y="40586"/>
                                      <a:pt x="32718" y="38940"/>
                                      <a:pt x="33424" y="36992"/>
                                    </a:cubicBezTo>
                                    <a:cubicBezTo>
                                      <a:pt x="34129" y="35012"/>
                                      <a:pt x="34482" y="30192"/>
                                      <a:pt x="34482" y="22536"/>
                                    </a:cubicBezTo>
                                    <a:lnTo>
                                      <a:pt x="34482" y="-31"/>
                                    </a:lnTo>
                                    <a:lnTo>
                                      <a:pt x="48639" y="-31"/>
                                    </a:lnTo>
                                    <a:lnTo>
                                      <a:pt x="48639" y="53465"/>
                                    </a:lnTo>
                                    <a:close/>
                                  </a:path>
                                </a:pathLst>
                              </a:custGeom>
                              <a:solidFill>
                                <a:srgbClr val="6A00C4"/>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0" name="Freeform: Shape 210"/>
                            <wps:cNvSpPr/>
                            <wps:spPr>
                              <a:xfrm>
                                <a:off x="674304" y="496657"/>
                                <a:ext cx="34662" cy="54704"/>
                              </a:xfrm>
                              <a:custGeom>
                                <a:avLst/>
                                <a:gdLst>
                                  <a:gd name="connsiteX0" fmla="*/ 14135 w 34662"/>
                                  <a:gd name="connsiteY0" fmla="*/ 54674 h 54704"/>
                                  <a:gd name="connsiteX1" fmla="*/ -24 w 34662"/>
                                  <a:gd name="connsiteY1" fmla="*/ 54674 h 54704"/>
                                  <a:gd name="connsiteX2" fmla="*/ -24 w 34662"/>
                                  <a:gd name="connsiteY2" fmla="*/ 1178 h 54704"/>
                                  <a:gd name="connsiteX3" fmla="*/ 13130 w 34662"/>
                                  <a:gd name="connsiteY3" fmla="*/ 1178 h 54704"/>
                                  <a:gd name="connsiteX4" fmla="*/ 13130 w 34662"/>
                                  <a:gd name="connsiteY4" fmla="*/ 8784 h 54704"/>
                                  <a:gd name="connsiteX5" fmla="*/ 19173 w 34662"/>
                                  <a:gd name="connsiteY5" fmla="*/ 1681 h 54704"/>
                                  <a:gd name="connsiteX6" fmla="*/ 25320 w 34662"/>
                                  <a:gd name="connsiteY6" fmla="*/ -31 h 54704"/>
                                  <a:gd name="connsiteX7" fmla="*/ 34639 w 34662"/>
                                  <a:gd name="connsiteY7" fmla="*/ 2638 h 54704"/>
                                  <a:gd name="connsiteX8" fmla="*/ 30255 w 34662"/>
                                  <a:gd name="connsiteY8" fmla="*/ 14980 h 54704"/>
                                  <a:gd name="connsiteX9" fmla="*/ 23601 w 34662"/>
                                  <a:gd name="connsiteY9" fmla="*/ 12662 h 54704"/>
                                  <a:gd name="connsiteX10" fmla="*/ 18563 w 34662"/>
                                  <a:gd name="connsiteY10" fmla="*/ 14325 h 54704"/>
                                  <a:gd name="connsiteX11" fmla="*/ 15296 w 34662"/>
                                  <a:gd name="connsiteY11" fmla="*/ 20218 h 54704"/>
                                  <a:gd name="connsiteX12" fmla="*/ 14135 w 34662"/>
                                  <a:gd name="connsiteY12" fmla="*/ 38151 h 5470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34662" h="54704">
                                    <a:moveTo>
                                      <a:pt x="14135" y="54674"/>
                                    </a:moveTo>
                                    <a:lnTo>
                                      <a:pt x="-24" y="54674"/>
                                    </a:lnTo>
                                    <a:lnTo>
                                      <a:pt x="-24" y="1178"/>
                                    </a:lnTo>
                                    <a:lnTo>
                                      <a:pt x="13130" y="1178"/>
                                    </a:lnTo>
                                    <a:lnTo>
                                      <a:pt x="13130" y="8784"/>
                                    </a:lnTo>
                                    <a:cubicBezTo>
                                      <a:pt x="15373" y="5191"/>
                                      <a:pt x="17394" y="2823"/>
                                      <a:pt x="19173" y="1681"/>
                                    </a:cubicBezTo>
                                    <a:cubicBezTo>
                                      <a:pt x="20987" y="540"/>
                                      <a:pt x="23033" y="-31"/>
                                      <a:pt x="25320" y="-31"/>
                                    </a:cubicBezTo>
                                    <a:cubicBezTo>
                                      <a:pt x="28544" y="-31"/>
                                      <a:pt x="31647" y="859"/>
                                      <a:pt x="34639" y="2638"/>
                                    </a:cubicBezTo>
                                    <a:lnTo>
                                      <a:pt x="30255" y="14980"/>
                                    </a:lnTo>
                                    <a:cubicBezTo>
                                      <a:pt x="27865" y="13435"/>
                                      <a:pt x="25655" y="12662"/>
                                      <a:pt x="23601" y="12662"/>
                                    </a:cubicBezTo>
                                    <a:cubicBezTo>
                                      <a:pt x="21623" y="12662"/>
                                      <a:pt x="19947" y="13217"/>
                                      <a:pt x="18563" y="14325"/>
                                    </a:cubicBezTo>
                                    <a:cubicBezTo>
                                      <a:pt x="17187" y="15399"/>
                                      <a:pt x="16095" y="17364"/>
                                      <a:pt x="15296" y="20218"/>
                                    </a:cubicBezTo>
                                    <a:cubicBezTo>
                                      <a:pt x="14522" y="23073"/>
                                      <a:pt x="14135" y="29050"/>
                                      <a:pt x="14135" y="38151"/>
                                    </a:cubicBezTo>
                                    <a:close/>
                                  </a:path>
                                </a:pathLst>
                              </a:custGeom>
                              <a:solidFill>
                                <a:srgbClr val="6A00C4"/>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1" name="Freeform: Shape 211"/>
                            <wps:cNvSpPr/>
                            <wps:spPr>
                              <a:xfrm>
                                <a:off x="710024" y="496657"/>
                                <a:ext cx="49965" cy="55913"/>
                              </a:xfrm>
                              <a:custGeom>
                                <a:avLst/>
                                <a:gdLst>
                                  <a:gd name="connsiteX0" fmla="*/ -24 w 49965"/>
                                  <a:gd name="connsiteY0" fmla="*/ 39411 h 55913"/>
                                  <a:gd name="connsiteX1" fmla="*/ 14178 w 49965"/>
                                  <a:gd name="connsiteY1" fmla="*/ 37244 h 55913"/>
                                  <a:gd name="connsiteX2" fmla="*/ 17858 w 49965"/>
                                  <a:gd name="connsiteY2" fmla="*/ 43541 h 55913"/>
                                  <a:gd name="connsiteX3" fmla="*/ 25612 w 49965"/>
                                  <a:gd name="connsiteY3" fmla="*/ 45656 h 55913"/>
                                  <a:gd name="connsiteX4" fmla="*/ 33874 w 49965"/>
                                  <a:gd name="connsiteY4" fmla="*/ 43642 h 55913"/>
                                  <a:gd name="connsiteX5" fmla="*/ 35739 w 49965"/>
                                  <a:gd name="connsiteY5" fmla="*/ 39864 h 55913"/>
                                  <a:gd name="connsiteX6" fmla="*/ 34734 w 49965"/>
                                  <a:gd name="connsiteY6" fmla="*/ 37194 h 55913"/>
                                  <a:gd name="connsiteX7" fmla="*/ 29997 w 49965"/>
                                  <a:gd name="connsiteY7" fmla="*/ 35330 h 55913"/>
                                  <a:gd name="connsiteX8" fmla="*/ 8281 w 49965"/>
                                  <a:gd name="connsiteY8" fmla="*/ 28429 h 55913"/>
                                  <a:gd name="connsiteX9" fmla="*/ 1936 w 49965"/>
                                  <a:gd name="connsiteY9" fmla="*/ 16390 h 55913"/>
                                  <a:gd name="connsiteX10" fmla="*/ 7430 w 49965"/>
                                  <a:gd name="connsiteY10" fmla="*/ 4704 h 55913"/>
                                  <a:gd name="connsiteX11" fmla="*/ 24452 w 49965"/>
                                  <a:gd name="connsiteY11" fmla="*/ -31 h 55913"/>
                                  <a:gd name="connsiteX12" fmla="*/ 40777 w 49965"/>
                                  <a:gd name="connsiteY12" fmla="*/ 3545 h 55913"/>
                                  <a:gd name="connsiteX13" fmla="*/ 48128 w 49965"/>
                                  <a:gd name="connsiteY13" fmla="*/ 14124 h 55913"/>
                                  <a:gd name="connsiteX14" fmla="*/ 34777 w 49965"/>
                                  <a:gd name="connsiteY14" fmla="*/ 16592 h 55913"/>
                                  <a:gd name="connsiteX15" fmla="*/ 31510 w 49965"/>
                                  <a:gd name="connsiteY15" fmla="*/ 11806 h 55913"/>
                                  <a:gd name="connsiteX16" fmla="*/ 24710 w 49965"/>
                                  <a:gd name="connsiteY16" fmla="*/ 10144 h 55913"/>
                                  <a:gd name="connsiteX17" fmla="*/ 16697 w 49965"/>
                                  <a:gd name="connsiteY17" fmla="*/ 11705 h 55913"/>
                                  <a:gd name="connsiteX18" fmla="*/ 15081 w 49965"/>
                                  <a:gd name="connsiteY18" fmla="*/ 14577 h 55913"/>
                                  <a:gd name="connsiteX19" fmla="*/ 16491 w 49965"/>
                                  <a:gd name="connsiteY19" fmla="*/ 17145 h 55913"/>
                                  <a:gd name="connsiteX20" fmla="*/ 29696 w 49965"/>
                                  <a:gd name="connsiteY20" fmla="*/ 21125 h 55913"/>
                                  <a:gd name="connsiteX21" fmla="*/ 45506 w 49965"/>
                                  <a:gd name="connsiteY21" fmla="*/ 27421 h 55913"/>
                                  <a:gd name="connsiteX22" fmla="*/ 49942 w 49965"/>
                                  <a:gd name="connsiteY22" fmla="*/ 37949 h 55913"/>
                                  <a:gd name="connsiteX23" fmla="*/ 43795 w 49965"/>
                                  <a:gd name="connsiteY23" fmla="*/ 50593 h 55913"/>
                                  <a:gd name="connsiteX24" fmla="*/ 25612 w 49965"/>
                                  <a:gd name="connsiteY24" fmla="*/ 55882 h 55913"/>
                                  <a:gd name="connsiteX25" fmla="*/ 8281 w 49965"/>
                                  <a:gd name="connsiteY25" fmla="*/ 51450 h 55913"/>
                                  <a:gd name="connsiteX26" fmla="*/ -24 w 49965"/>
                                  <a:gd name="connsiteY26" fmla="*/ 39411 h 5591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Lst>
                                <a:rect l="l" t="t" r="r" b="b"/>
                                <a:pathLst>
                                  <a:path w="49965" h="55913">
                                    <a:moveTo>
                                      <a:pt x="-24" y="39411"/>
                                    </a:moveTo>
                                    <a:lnTo>
                                      <a:pt x="14178" y="37244"/>
                                    </a:lnTo>
                                    <a:cubicBezTo>
                                      <a:pt x="14780" y="39998"/>
                                      <a:pt x="16010" y="42097"/>
                                      <a:pt x="17858" y="43541"/>
                                    </a:cubicBezTo>
                                    <a:cubicBezTo>
                                      <a:pt x="19706" y="44951"/>
                                      <a:pt x="22285" y="45656"/>
                                      <a:pt x="25612" y="45656"/>
                                    </a:cubicBezTo>
                                    <a:cubicBezTo>
                                      <a:pt x="29275" y="45656"/>
                                      <a:pt x="32026" y="44985"/>
                                      <a:pt x="33874" y="43642"/>
                                    </a:cubicBezTo>
                                    <a:cubicBezTo>
                                      <a:pt x="35120" y="42701"/>
                                      <a:pt x="35739" y="41442"/>
                                      <a:pt x="35739" y="39864"/>
                                    </a:cubicBezTo>
                                    <a:cubicBezTo>
                                      <a:pt x="35739" y="38789"/>
                                      <a:pt x="35404" y="37899"/>
                                      <a:pt x="34734" y="37194"/>
                                    </a:cubicBezTo>
                                    <a:cubicBezTo>
                                      <a:pt x="34029" y="36522"/>
                                      <a:pt x="32447" y="35901"/>
                                      <a:pt x="29997" y="35330"/>
                                    </a:cubicBezTo>
                                    <a:cubicBezTo>
                                      <a:pt x="18580" y="32812"/>
                                      <a:pt x="11341" y="30511"/>
                                      <a:pt x="8281" y="28429"/>
                                    </a:cubicBezTo>
                                    <a:cubicBezTo>
                                      <a:pt x="4051" y="25541"/>
                                      <a:pt x="1936" y="21528"/>
                                      <a:pt x="1936" y="16390"/>
                                    </a:cubicBezTo>
                                    <a:cubicBezTo>
                                      <a:pt x="1936" y="11756"/>
                                      <a:pt x="3768" y="7860"/>
                                      <a:pt x="7430" y="4704"/>
                                    </a:cubicBezTo>
                                    <a:cubicBezTo>
                                      <a:pt x="11092" y="1547"/>
                                      <a:pt x="16766" y="-31"/>
                                      <a:pt x="24452" y="-31"/>
                                    </a:cubicBezTo>
                                    <a:cubicBezTo>
                                      <a:pt x="31776" y="-31"/>
                                      <a:pt x="37218" y="1160"/>
                                      <a:pt x="40777" y="3545"/>
                                    </a:cubicBezTo>
                                    <a:cubicBezTo>
                                      <a:pt x="44336" y="5929"/>
                                      <a:pt x="46786" y="9456"/>
                                      <a:pt x="48128" y="14124"/>
                                    </a:cubicBezTo>
                                    <a:lnTo>
                                      <a:pt x="34777" y="16592"/>
                                    </a:lnTo>
                                    <a:cubicBezTo>
                                      <a:pt x="34209" y="14510"/>
                                      <a:pt x="33117" y="12914"/>
                                      <a:pt x="31510" y="11806"/>
                                    </a:cubicBezTo>
                                    <a:cubicBezTo>
                                      <a:pt x="29928" y="10698"/>
                                      <a:pt x="27658" y="10144"/>
                                      <a:pt x="24710" y="10144"/>
                                    </a:cubicBezTo>
                                    <a:cubicBezTo>
                                      <a:pt x="20979" y="10144"/>
                                      <a:pt x="18305" y="10664"/>
                                      <a:pt x="16697" y="11705"/>
                                    </a:cubicBezTo>
                                    <a:cubicBezTo>
                                      <a:pt x="15623" y="12444"/>
                                      <a:pt x="15081" y="13402"/>
                                      <a:pt x="15081" y="14577"/>
                                    </a:cubicBezTo>
                                    <a:cubicBezTo>
                                      <a:pt x="15081" y="15584"/>
                                      <a:pt x="15554" y="16441"/>
                                      <a:pt x="16491" y="17145"/>
                                    </a:cubicBezTo>
                                    <a:cubicBezTo>
                                      <a:pt x="17772" y="18086"/>
                                      <a:pt x="22174" y="19412"/>
                                      <a:pt x="29696" y="21125"/>
                                    </a:cubicBezTo>
                                    <a:cubicBezTo>
                                      <a:pt x="37253" y="22837"/>
                                      <a:pt x="42522" y="24937"/>
                                      <a:pt x="45506" y="27421"/>
                                    </a:cubicBezTo>
                                    <a:cubicBezTo>
                                      <a:pt x="48463" y="29940"/>
                                      <a:pt x="49942" y="33449"/>
                                      <a:pt x="49942" y="37949"/>
                                    </a:cubicBezTo>
                                    <a:cubicBezTo>
                                      <a:pt x="49942" y="42853"/>
                                      <a:pt x="47895" y="47067"/>
                                      <a:pt x="43795" y="50593"/>
                                    </a:cubicBezTo>
                                    <a:cubicBezTo>
                                      <a:pt x="39703" y="54119"/>
                                      <a:pt x="33642" y="55882"/>
                                      <a:pt x="25612" y="55882"/>
                                    </a:cubicBezTo>
                                    <a:cubicBezTo>
                                      <a:pt x="18322" y="55882"/>
                                      <a:pt x="12554" y="54404"/>
                                      <a:pt x="8281" y="51450"/>
                                    </a:cubicBezTo>
                                    <a:cubicBezTo>
                                      <a:pt x="4051" y="48494"/>
                                      <a:pt x="1283" y="44481"/>
                                      <a:pt x="-24" y="39411"/>
                                    </a:cubicBezTo>
                                    <a:close/>
                                  </a:path>
                                </a:pathLst>
                              </a:custGeom>
                              <a:solidFill>
                                <a:srgbClr val="6A00C4"/>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2" name="Freeform: Shape 212"/>
                            <wps:cNvSpPr/>
                            <wps:spPr>
                              <a:xfrm>
                                <a:off x="768706" y="496657"/>
                                <a:ext cx="50223" cy="55913"/>
                              </a:xfrm>
                              <a:custGeom>
                                <a:avLst/>
                                <a:gdLst>
                                  <a:gd name="connsiteX0" fmla="*/ 14282 w 50223"/>
                                  <a:gd name="connsiteY0" fmla="*/ 17498 h 55913"/>
                                  <a:gd name="connsiteX1" fmla="*/ 1438 w 50223"/>
                                  <a:gd name="connsiteY1" fmla="*/ 15181 h 55913"/>
                                  <a:gd name="connsiteX2" fmla="*/ 8891 w 50223"/>
                                  <a:gd name="connsiteY2" fmla="*/ 3696 h 55913"/>
                                  <a:gd name="connsiteX3" fmla="*/ 24606 w 50223"/>
                                  <a:gd name="connsiteY3" fmla="*/ -31 h 55913"/>
                                  <a:gd name="connsiteX4" fmla="*/ 38714 w 50223"/>
                                  <a:gd name="connsiteY4" fmla="*/ 2235 h 55913"/>
                                  <a:gd name="connsiteX5" fmla="*/ 45213 w 50223"/>
                                  <a:gd name="connsiteY5" fmla="*/ 7928 h 55913"/>
                                  <a:gd name="connsiteX6" fmla="*/ 47122 w 50223"/>
                                  <a:gd name="connsiteY6" fmla="*/ 20571 h 55913"/>
                                  <a:gd name="connsiteX7" fmla="*/ 46976 w 50223"/>
                                  <a:gd name="connsiteY7" fmla="*/ 37093 h 55913"/>
                                  <a:gd name="connsiteX8" fmla="*/ 47629 w 50223"/>
                                  <a:gd name="connsiteY8" fmla="*/ 47520 h 55913"/>
                                  <a:gd name="connsiteX9" fmla="*/ 50199 w 50223"/>
                                  <a:gd name="connsiteY9" fmla="*/ 54674 h 55913"/>
                                  <a:gd name="connsiteX10" fmla="*/ 36195 w 50223"/>
                                  <a:gd name="connsiteY10" fmla="*/ 54674 h 55913"/>
                                  <a:gd name="connsiteX11" fmla="*/ 34828 w 50223"/>
                                  <a:gd name="connsiteY11" fmla="*/ 50492 h 55913"/>
                                  <a:gd name="connsiteX12" fmla="*/ 34330 w 50223"/>
                                  <a:gd name="connsiteY12" fmla="*/ 48830 h 55913"/>
                                  <a:gd name="connsiteX13" fmla="*/ 26575 w 50223"/>
                                  <a:gd name="connsiteY13" fmla="*/ 54119 h 55913"/>
                                  <a:gd name="connsiteX14" fmla="*/ 17755 w 50223"/>
                                  <a:gd name="connsiteY14" fmla="*/ 55882 h 55913"/>
                                  <a:gd name="connsiteX15" fmla="*/ 4713 w 50223"/>
                                  <a:gd name="connsiteY15" fmla="*/ 51399 h 55913"/>
                                  <a:gd name="connsiteX16" fmla="*/ -24 w 50223"/>
                                  <a:gd name="connsiteY16" fmla="*/ 40065 h 55913"/>
                                  <a:gd name="connsiteX17" fmla="*/ 2143 w 50223"/>
                                  <a:gd name="connsiteY17" fmla="*/ 32005 h 55913"/>
                                  <a:gd name="connsiteX18" fmla="*/ 8186 w 50223"/>
                                  <a:gd name="connsiteY18" fmla="*/ 26565 h 55913"/>
                                  <a:gd name="connsiteX19" fmla="*/ 19465 w 50223"/>
                                  <a:gd name="connsiteY19" fmla="*/ 23241 h 55913"/>
                                  <a:gd name="connsiteX20" fmla="*/ 33220 w 50223"/>
                                  <a:gd name="connsiteY20" fmla="*/ 19765 h 55913"/>
                                  <a:gd name="connsiteX21" fmla="*/ 33220 w 50223"/>
                                  <a:gd name="connsiteY21" fmla="*/ 18354 h 55913"/>
                                  <a:gd name="connsiteX22" fmla="*/ 31209 w 50223"/>
                                  <a:gd name="connsiteY22" fmla="*/ 12562 h 55913"/>
                                  <a:gd name="connsiteX23" fmla="*/ 23601 w 50223"/>
                                  <a:gd name="connsiteY23" fmla="*/ 10798 h 55913"/>
                                  <a:gd name="connsiteX24" fmla="*/ 17703 w 50223"/>
                                  <a:gd name="connsiteY24" fmla="*/ 12310 h 55913"/>
                                  <a:gd name="connsiteX25" fmla="*/ 14282 w 50223"/>
                                  <a:gd name="connsiteY25" fmla="*/ 17498 h 55913"/>
                                  <a:gd name="connsiteX26" fmla="*/ 33220 w 50223"/>
                                  <a:gd name="connsiteY26" fmla="*/ 28983 h 55913"/>
                                  <a:gd name="connsiteX27" fmla="*/ 24606 w 50223"/>
                                  <a:gd name="connsiteY27" fmla="*/ 31149 h 55913"/>
                                  <a:gd name="connsiteX28" fmla="*/ 16904 w 50223"/>
                                  <a:gd name="connsiteY28" fmla="*/ 33617 h 55913"/>
                                  <a:gd name="connsiteX29" fmla="*/ 14127 w 50223"/>
                                  <a:gd name="connsiteY29" fmla="*/ 38604 h 55913"/>
                                  <a:gd name="connsiteX30" fmla="*/ 16345 w 50223"/>
                                  <a:gd name="connsiteY30" fmla="*/ 43743 h 55913"/>
                                  <a:gd name="connsiteX31" fmla="*/ 21984 w 50223"/>
                                  <a:gd name="connsiteY31" fmla="*/ 45908 h 55913"/>
                                  <a:gd name="connsiteX32" fmla="*/ 29292 w 50223"/>
                                  <a:gd name="connsiteY32" fmla="*/ 43390 h 55913"/>
                                  <a:gd name="connsiteX33" fmla="*/ 32670 w 50223"/>
                                  <a:gd name="connsiteY33" fmla="*/ 38705 h 55913"/>
                                  <a:gd name="connsiteX34" fmla="*/ 33220 w 50223"/>
                                  <a:gd name="connsiteY34" fmla="*/ 31804 h 5591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Lst>
                                <a:rect l="l" t="t" r="r" b="b"/>
                                <a:pathLst>
                                  <a:path w="50223" h="55913">
                                    <a:moveTo>
                                      <a:pt x="14282" y="17498"/>
                                    </a:moveTo>
                                    <a:lnTo>
                                      <a:pt x="1438" y="15181"/>
                                    </a:lnTo>
                                    <a:cubicBezTo>
                                      <a:pt x="2882" y="10009"/>
                                      <a:pt x="5367" y="6181"/>
                                      <a:pt x="8891" y="3696"/>
                                    </a:cubicBezTo>
                                    <a:cubicBezTo>
                                      <a:pt x="12416" y="1211"/>
                                      <a:pt x="17652" y="-31"/>
                                      <a:pt x="24606" y="-31"/>
                                    </a:cubicBezTo>
                                    <a:cubicBezTo>
                                      <a:pt x="30917" y="-31"/>
                                      <a:pt x="35619" y="725"/>
                                      <a:pt x="38714" y="2235"/>
                                    </a:cubicBezTo>
                                    <a:cubicBezTo>
                                      <a:pt x="41800" y="3713"/>
                                      <a:pt x="43967" y="5610"/>
                                      <a:pt x="45213" y="7928"/>
                                    </a:cubicBezTo>
                                    <a:cubicBezTo>
                                      <a:pt x="46485" y="10211"/>
                                      <a:pt x="47122" y="14425"/>
                                      <a:pt x="47122" y="20571"/>
                                    </a:cubicBezTo>
                                    <a:lnTo>
                                      <a:pt x="46976" y="37093"/>
                                    </a:lnTo>
                                    <a:cubicBezTo>
                                      <a:pt x="46976" y="41794"/>
                                      <a:pt x="47190" y="45270"/>
                                      <a:pt x="47629" y="47520"/>
                                    </a:cubicBezTo>
                                    <a:cubicBezTo>
                                      <a:pt x="48093" y="49736"/>
                                      <a:pt x="48953" y="52121"/>
                                      <a:pt x="50199" y="54674"/>
                                    </a:cubicBezTo>
                                    <a:lnTo>
                                      <a:pt x="36195" y="54674"/>
                                    </a:lnTo>
                                    <a:cubicBezTo>
                                      <a:pt x="35825" y="53733"/>
                                      <a:pt x="35370" y="52339"/>
                                      <a:pt x="34828" y="50492"/>
                                    </a:cubicBezTo>
                                    <a:cubicBezTo>
                                      <a:pt x="34596" y="49653"/>
                                      <a:pt x="34433" y="49098"/>
                                      <a:pt x="34330" y="48830"/>
                                    </a:cubicBezTo>
                                    <a:cubicBezTo>
                                      <a:pt x="31914" y="51181"/>
                                      <a:pt x="29326" y="52944"/>
                                      <a:pt x="26575" y="54119"/>
                                    </a:cubicBezTo>
                                    <a:cubicBezTo>
                                      <a:pt x="23816" y="55294"/>
                                      <a:pt x="20875" y="55882"/>
                                      <a:pt x="17755" y="55882"/>
                                    </a:cubicBezTo>
                                    <a:cubicBezTo>
                                      <a:pt x="12253" y="55882"/>
                                      <a:pt x="7903" y="54388"/>
                                      <a:pt x="4713" y="51399"/>
                                    </a:cubicBezTo>
                                    <a:cubicBezTo>
                                      <a:pt x="1550" y="48410"/>
                                      <a:pt x="-24" y="44632"/>
                                      <a:pt x="-24" y="40065"/>
                                    </a:cubicBezTo>
                                    <a:cubicBezTo>
                                      <a:pt x="-24" y="37043"/>
                                      <a:pt x="698" y="34356"/>
                                      <a:pt x="2143" y="32005"/>
                                    </a:cubicBezTo>
                                    <a:cubicBezTo>
                                      <a:pt x="3587" y="29621"/>
                                      <a:pt x="5599" y="27808"/>
                                      <a:pt x="8186" y="26565"/>
                                    </a:cubicBezTo>
                                    <a:cubicBezTo>
                                      <a:pt x="10808" y="25289"/>
                                      <a:pt x="14565" y="24181"/>
                                      <a:pt x="19465" y="23241"/>
                                    </a:cubicBezTo>
                                    <a:cubicBezTo>
                                      <a:pt x="26085" y="21998"/>
                                      <a:pt x="30667" y="20840"/>
                                      <a:pt x="33220" y="19765"/>
                                    </a:cubicBezTo>
                                    <a:lnTo>
                                      <a:pt x="33220" y="18354"/>
                                    </a:lnTo>
                                    <a:cubicBezTo>
                                      <a:pt x="33220" y="15634"/>
                                      <a:pt x="32550" y="13703"/>
                                      <a:pt x="31209" y="12562"/>
                                    </a:cubicBezTo>
                                    <a:cubicBezTo>
                                      <a:pt x="29859" y="11386"/>
                                      <a:pt x="27323" y="10798"/>
                                      <a:pt x="23601" y="10798"/>
                                    </a:cubicBezTo>
                                    <a:cubicBezTo>
                                      <a:pt x="21082" y="10798"/>
                                      <a:pt x="19113" y="11302"/>
                                      <a:pt x="17703" y="12310"/>
                                    </a:cubicBezTo>
                                    <a:cubicBezTo>
                                      <a:pt x="16293" y="13284"/>
                                      <a:pt x="15150" y="15013"/>
                                      <a:pt x="14282" y="17498"/>
                                    </a:cubicBezTo>
                                    <a:close/>
                                    <a:moveTo>
                                      <a:pt x="33220" y="28983"/>
                                    </a:moveTo>
                                    <a:cubicBezTo>
                                      <a:pt x="31407" y="29588"/>
                                      <a:pt x="28535" y="30310"/>
                                      <a:pt x="24606" y="31149"/>
                                    </a:cubicBezTo>
                                    <a:cubicBezTo>
                                      <a:pt x="20678" y="31989"/>
                                      <a:pt x="18107" y="32812"/>
                                      <a:pt x="16904" y="33617"/>
                                    </a:cubicBezTo>
                                    <a:cubicBezTo>
                                      <a:pt x="15055" y="34927"/>
                                      <a:pt x="14127" y="36589"/>
                                      <a:pt x="14127" y="38604"/>
                                    </a:cubicBezTo>
                                    <a:cubicBezTo>
                                      <a:pt x="14127" y="40586"/>
                                      <a:pt x="14866" y="42298"/>
                                      <a:pt x="16345" y="43743"/>
                                    </a:cubicBezTo>
                                    <a:cubicBezTo>
                                      <a:pt x="17823" y="45186"/>
                                      <a:pt x="19706" y="45908"/>
                                      <a:pt x="21984" y="45908"/>
                                    </a:cubicBezTo>
                                    <a:cubicBezTo>
                                      <a:pt x="24538" y="45908"/>
                                      <a:pt x="26971" y="45069"/>
                                      <a:pt x="29292" y="43390"/>
                                    </a:cubicBezTo>
                                    <a:cubicBezTo>
                                      <a:pt x="31003" y="42113"/>
                                      <a:pt x="32129" y="40552"/>
                                      <a:pt x="32670" y="38705"/>
                                    </a:cubicBezTo>
                                    <a:cubicBezTo>
                                      <a:pt x="33031" y="37496"/>
                                      <a:pt x="33220" y="35195"/>
                                      <a:pt x="33220" y="31804"/>
                                    </a:cubicBezTo>
                                    <a:close/>
                                  </a:path>
                                </a:pathLst>
                              </a:custGeom>
                              <a:solidFill>
                                <a:srgbClr val="6A00C4"/>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grpSp>
                        <wpg:grpSp>
                          <wpg:cNvPr id="213" name="Graphic 4" descr="Figure 1 Anatomy of the shoulder (reproduced with permission) (Wikimedia Commons 2022)"/>
                          <wpg:cNvGrpSpPr/>
                          <wpg:grpSpPr>
                            <a:xfrm>
                              <a:off x="114226" y="770313"/>
                              <a:ext cx="580494" cy="76314"/>
                              <a:chOff x="114226" y="770313"/>
                              <a:chExt cx="580494" cy="76314"/>
                            </a:xfrm>
                            <a:solidFill>
                              <a:srgbClr val="000000"/>
                            </a:solidFill>
                          </wpg:grpSpPr>
                          <wps:wsp>
                            <wps:cNvPr id="214" name="Freeform: Shape 214"/>
                            <wps:cNvSpPr/>
                            <wps:spPr>
                              <a:xfrm>
                                <a:off x="114226" y="771569"/>
                                <a:ext cx="66390" cy="73847"/>
                              </a:xfrm>
                              <a:custGeom>
                                <a:avLst/>
                                <a:gdLst>
                                  <a:gd name="connsiteX0" fmla="*/ -24 w 66390"/>
                                  <a:gd name="connsiteY0" fmla="*/ 73816 h 73847"/>
                                  <a:gd name="connsiteX1" fmla="*/ -24 w 66390"/>
                                  <a:gd name="connsiteY1" fmla="*/ -31 h 73847"/>
                                  <a:gd name="connsiteX2" fmla="*/ 31358 w 66390"/>
                                  <a:gd name="connsiteY2" fmla="*/ -31 h 73847"/>
                                  <a:gd name="connsiteX3" fmla="*/ 48535 w 66390"/>
                                  <a:gd name="connsiteY3" fmla="*/ 1989 h 73847"/>
                                  <a:gd name="connsiteX4" fmla="*/ 57149 w 66390"/>
                                  <a:gd name="connsiteY4" fmla="*/ 9039 h 73847"/>
                                  <a:gd name="connsiteX5" fmla="*/ 60373 w 66390"/>
                                  <a:gd name="connsiteY5" fmla="*/ 20670 h 73847"/>
                                  <a:gd name="connsiteX6" fmla="*/ 55486 w 66390"/>
                                  <a:gd name="connsiteY6" fmla="*/ 34425 h 73847"/>
                                  <a:gd name="connsiteX7" fmla="*/ 40879 w 66390"/>
                                  <a:gd name="connsiteY7" fmla="*/ 41225 h 73847"/>
                                  <a:gd name="connsiteX8" fmla="*/ 48838 w 66390"/>
                                  <a:gd name="connsiteY8" fmla="*/ 47424 h 73847"/>
                                  <a:gd name="connsiteX9" fmla="*/ 57350 w 66390"/>
                                  <a:gd name="connsiteY9" fmla="*/ 59408 h 73847"/>
                                  <a:gd name="connsiteX10" fmla="*/ 66367 w 66390"/>
                                  <a:gd name="connsiteY10" fmla="*/ 73816 h 73847"/>
                                  <a:gd name="connsiteX11" fmla="*/ 48535 w 66390"/>
                                  <a:gd name="connsiteY11" fmla="*/ 73816 h 73847"/>
                                  <a:gd name="connsiteX12" fmla="*/ 37755 w 66390"/>
                                  <a:gd name="connsiteY12" fmla="*/ 57749 h 73847"/>
                                  <a:gd name="connsiteX13" fmla="*/ 29897 w 66390"/>
                                  <a:gd name="connsiteY13" fmla="*/ 46917 h 73847"/>
                                  <a:gd name="connsiteX14" fmla="*/ 25415 w 66390"/>
                                  <a:gd name="connsiteY14" fmla="*/ 43847 h 73847"/>
                                  <a:gd name="connsiteX15" fmla="*/ 17909 w 66390"/>
                                  <a:gd name="connsiteY15" fmla="*/ 42988 h 73847"/>
                                  <a:gd name="connsiteX16" fmla="*/ 14887 w 66390"/>
                                  <a:gd name="connsiteY16" fmla="*/ 42988 h 73847"/>
                                  <a:gd name="connsiteX17" fmla="*/ 14887 w 66390"/>
                                  <a:gd name="connsiteY17" fmla="*/ 73816 h 73847"/>
                                  <a:gd name="connsiteX18" fmla="*/ 14887 w 66390"/>
                                  <a:gd name="connsiteY18" fmla="*/ 31201 h 73847"/>
                                  <a:gd name="connsiteX19" fmla="*/ 25918 w 66390"/>
                                  <a:gd name="connsiteY19" fmla="*/ 31201 h 73847"/>
                                  <a:gd name="connsiteX20" fmla="*/ 39317 w 66390"/>
                                  <a:gd name="connsiteY20" fmla="*/ 30299 h 73847"/>
                                  <a:gd name="connsiteX21" fmla="*/ 43498 w 66390"/>
                                  <a:gd name="connsiteY21" fmla="*/ 27169 h 73847"/>
                                  <a:gd name="connsiteX22" fmla="*/ 45009 w 66390"/>
                                  <a:gd name="connsiteY22" fmla="*/ 21633 h 73847"/>
                                  <a:gd name="connsiteX23" fmla="*/ 42994 w 66390"/>
                                  <a:gd name="connsiteY23" fmla="*/ 15632 h 73847"/>
                                  <a:gd name="connsiteX24" fmla="*/ 37403 w 66390"/>
                                  <a:gd name="connsiteY24" fmla="*/ 12718 h 73847"/>
                                  <a:gd name="connsiteX25" fmla="*/ 26523 w 66390"/>
                                  <a:gd name="connsiteY25" fmla="*/ 12460 h 73847"/>
                                  <a:gd name="connsiteX26" fmla="*/ 14887 w 66390"/>
                                  <a:gd name="connsiteY26" fmla="*/ 12460 h 7384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Lst>
                                <a:rect l="l" t="t" r="r" b="b"/>
                                <a:pathLst>
                                  <a:path w="66390" h="73847">
                                    <a:moveTo>
                                      <a:pt x="-24" y="73816"/>
                                    </a:moveTo>
                                    <a:lnTo>
                                      <a:pt x="-24" y="-31"/>
                                    </a:lnTo>
                                    <a:lnTo>
                                      <a:pt x="31358" y="-31"/>
                                    </a:lnTo>
                                    <a:cubicBezTo>
                                      <a:pt x="39250" y="-31"/>
                                      <a:pt x="44976" y="639"/>
                                      <a:pt x="48535" y="1989"/>
                                    </a:cubicBezTo>
                                    <a:cubicBezTo>
                                      <a:pt x="52129" y="3296"/>
                                      <a:pt x="55000" y="5643"/>
                                      <a:pt x="57149" y="9039"/>
                                    </a:cubicBezTo>
                                    <a:cubicBezTo>
                                      <a:pt x="59298" y="12426"/>
                                      <a:pt x="60373" y="16312"/>
                                      <a:pt x="60373" y="20670"/>
                                    </a:cubicBezTo>
                                    <a:cubicBezTo>
                                      <a:pt x="60373" y="26215"/>
                                      <a:pt x="58744" y="30797"/>
                                      <a:pt x="55486" y="34425"/>
                                    </a:cubicBezTo>
                                    <a:cubicBezTo>
                                      <a:pt x="52229" y="38019"/>
                                      <a:pt x="47360" y="40288"/>
                                      <a:pt x="40879" y="41225"/>
                                    </a:cubicBezTo>
                                    <a:cubicBezTo>
                                      <a:pt x="44102" y="43108"/>
                                      <a:pt x="46755" y="45171"/>
                                      <a:pt x="48838" y="47424"/>
                                    </a:cubicBezTo>
                                    <a:cubicBezTo>
                                      <a:pt x="50953" y="49668"/>
                                      <a:pt x="53790" y="53665"/>
                                      <a:pt x="57350" y="59408"/>
                                    </a:cubicBezTo>
                                    <a:lnTo>
                                      <a:pt x="66367" y="73816"/>
                                    </a:lnTo>
                                    <a:lnTo>
                                      <a:pt x="48535" y="73816"/>
                                    </a:lnTo>
                                    <a:lnTo>
                                      <a:pt x="37755" y="57749"/>
                                    </a:lnTo>
                                    <a:cubicBezTo>
                                      <a:pt x="33927" y="52006"/>
                                      <a:pt x="31308" y="48395"/>
                                      <a:pt x="29897" y="46917"/>
                                    </a:cubicBezTo>
                                    <a:cubicBezTo>
                                      <a:pt x="28487" y="45404"/>
                                      <a:pt x="26993" y="44380"/>
                                      <a:pt x="25415" y="43847"/>
                                    </a:cubicBezTo>
                                    <a:cubicBezTo>
                                      <a:pt x="23836" y="43271"/>
                                      <a:pt x="21334" y="42988"/>
                                      <a:pt x="17909" y="42988"/>
                                    </a:cubicBezTo>
                                    <a:lnTo>
                                      <a:pt x="14887" y="42988"/>
                                    </a:lnTo>
                                    <a:lnTo>
                                      <a:pt x="14887" y="73816"/>
                                    </a:lnTo>
                                    <a:close/>
                                    <a:moveTo>
                                      <a:pt x="14887" y="31201"/>
                                    </a:moveTo>
                                    <a:lnTo>
                                      <a:pt x="25918" y="31201"/>
                                    </a:lnTo>
                                    <a:cubicBezTo>
                                      <a:pt x="33071" y="31201"/>
                                      <a:pt x="37537" y="30901"/>
                                      <a:pt x="39317" y="30299"/>
                                    </a:cubicBezTo>
                                    <a:cubicBezTo>
                                      <a:pt x="41097" y="29688"/>
                                      <a:pt x="42491" y="28648"/>
                                      <a:pt x="43498" y="27169"/>
                                    </a:cubicBezTo>
                                    <a:cubicBezTo>
                                      <a:pt x="44506" y="25691"/>
                                      <a:pt x="45009" y="23851"/>
                                      <a:pt x="45009" y="21633"/>
                                    </a:cubicBezTo>
                                    <a:cubicBezTo>
                                      <a:pt x="45009" y="19149"/>
                                      <a:pt x="44337" y="17146"/>
                                      <a:pt x="42994" y="15632"/>
                                    </a:cubicBezTo>
                                    <a:cubicBezTo>
                                      <a:pt x="41684" y="14094"/>
                                      <a:pt x="39820" y="13114"/>
                                      <a:pt x="37403" y="12718"/>
                                    </a:cubicBezTo>
                                    <a:cubicBezTo>
                                      <a:pt x="36194" y="12546"/>
                                      <a:pt x="32567" y="12460"/>
                                      <a:pt x="26523" y="12460"/>
                                    </a:cubicBezTo>
                                    <a:lnTo>
                                      <a:pt x="14887" y="12460"/>
                                    </a:lnTo>
                                    <a:close/>
                                  </a:path>
                                </a:pathLst>
                              </a:custGeom>
                              <a:solidFill>
                                <a:srgbClr val="0000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5" name="Freeform: Shape 215"/>
                            <wps:cNvSpPr/>
                            <wps:spPr>
                              <a:xfrm>
                                <a:off x="185352" y="790714"/>
                                <a:ext cx="55208" cy="55914"/>
                              </a:xfrm>
                              <a:custGeom>
                                <a:avLst/>
                                <a:gdLst>
                                  <a:gd name="connsiteX0" fmla="*/ -24 w 55208"/>
                                  <a:gd name="connsiteY0" fmla="*/ 27169 h 55914"/>
                                  <a:gd name="connsiteX1" fmla="*/ 3452 w 55208"/>
                                  <a:gd name="connsiteY1" fmla="*/ 13518 h 55914"/>
                                  <a:gd name="connsiteX2" fmla="*/ 13275 w 55208"/>
                                  <a:gd name="connsiteY2" fmla="*/ 3442 h 55914"/>
                                  <a:gd name="connsiteX3" fmla="*/ 27530 w 55208"/>
                                  <a:gd name="connsiteY3" fmla="*/ -31 h 55914"/>
                                  <a:gd name="connsiteX4" fmla="*/ 47427 w 55208"/>
                                  <a:gd name="connsiteY4" fmla="*/ 7878 h 55914"/>
                                  <a:gd name="connsiteX5" fmla="*/ 55185 w 55208"/>
                                  <a:gd name="connsiteY5" fmla="*/ 27771 h 55914"/>
                                  <a:gd name="connsiteX6" fmla="*/ 47326 w 55208"/>
                                  <a:gd name="connsiteY6" fmla="*/ 47922 h 55914"/>
                                  <a:gd name="connsiteX7" fmla="*/ 27631 w 55208"/>
                                  <a:gd name="connsiteY7" fmla="*/ 55883 h 55914"/>
                                  <a:gd name="connsiteX8" fmla="*/ 13577 w 55208"/>
                                  <a:gd name="connsiteY8" fmla="*/ 52556 h 55914"/>
                                  <a:gd name="connsiteX9" fmla="*/ 3452 w 55208"/>
                                  <a:gd name="connsiteY9" fmla="*/ 42833 h 55914"/>
                                  <a:gd name="connsiteX10" fmla="*/ -24 w 55208"/>
                                  <a:gd name="connsiteY10" fmla="*/ 27169 h 55914"/>
                                  <a:gd name="connsiteX11" fmla="*/ 14484 w 55208"/>
                                  <a:gd name="connsiteY11" fmla="*/ 27926 h 55914"/>
                                  <a:gd name="connsiteX12" fmla="*/ 18262 w 55208"/>
                                  <a:gd name="connsiteY12" fmla="*/ 40116 h 55914"/>
                                  <a:gd name="connsiteX13" fmla="*/ 27581 w 55208"/>
                                  <a:gd name="connsiteY13" fmla="*/ 44346 h 55914"/>
                                  <a:gd name="connsiteX14" fmla="*/ 36849 w 55208"/>
                                  <a:gd name="connsiteY14" fmla="*/ 40116 h 55914"/>
                                  <a:gd name="connsiteX15" fmla="*/ 40627 w 55208"/>
                                  <a:gd name="connsiteY15" fmla="*/ 27823 h 55914"/>
                                  <a:gd name="connsiteX16" fmla="*/ 36849 w 55208"/>
                                  <a:gd name="connsiteY16" fmla="*/ 15736 h 55914"/>
                                  <a:gd name="connsiteX17" fmla="*/ 27581 w 55208"/>
                                  <a:gd name="connsiteY17" fmla="*/ 11506 h 55914"/>
                                  <a:gd name="connsiteX18" fmla="*/ 18262 w 55208"/>
                                  <a:gd name="connsiteY18" fmla="*/ 15736 h 55914"/>
                                  <a:gd name="connsiteX19" fmla="*/ 14484 w 55208"/>
                                  <a:gd name="connsiteY19" fmla="*/ 27926 h 5591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55208" h="55914">
                                    <a:moveTo>
                                      <a:pt x="-24" y="27169"/>
                                    </a:moveTo>
                                    <a:cubicBezTo>
                                      <a:pt x="-24" y="22467"/>
                                      <a:pt x="1135" y="17919"/>
                                      <a:pt x="3452" y="13518"/>
                                    </a:cubicBezTo>
                                    <a:cubicBezTo>
                                      <a:pt x="5769" y="9116"/>
                                      <a:pt x="9043" y="5763"/>
                                      <a:pt x="13275" y="3442"/>
                                    </a:cubicBezTo>
                                    <a:cubicBezTo>
                                      <a:pt x="17540" y="1129"/>
                                      <a:pt x="22291" y="-31"/>
                                      <a:pt x="27530" y="-31"/>
                                    </a:cubicBezTo>
                                    <a:cubicBezTo>
                                      <a:pt x="35623" y="-31"/>
                                      <a:pt x="42256" y="2600"/>
                                      <a:pt x="47427" y="7878"/>
                                    </a:cubicBezTo>
                                    <a:cubicBezTo>
                                      <a:pt x="52599" y="13114"/>
                                      <a:pt x="55185" y="19750"/>
                                      <a:pt x="55185" y="27771"/>
                                    </a:cubicBezTo>
                                    <a:cubicBezTo>
                                      <a:pt x="55185" y="35870"/>
                                      <a:pt x="52565" y="42584"/>
                                      <a:pt x="47326" y="47922"/>
                                    </a:cubicBezTo>
                                    <a:cubicBezTo>
                                      <a:pt x="42122" y="53227"/>
                                      <a:pt x="35556" y="55883"/>
                                      <a:pt x="27631" y="55883"/>
                                    </a:cubicBezTo>
                                    <a:cubicBezTo>
                                      <a:pt x="22728" y="55883"/>
                                      <a:pt x="18044" y="54774"/>
                                      <a:pt x="13577" y="52556"/>
                                    </a:cubicBezTo>
                                    <a:cubicBezTo>
                                      <a:pt x="9144" y="50338"/>
                                      <a:pt x="5769" y="47097"/>
                                      <a:pt x="3452" y="42833"/>
                                    </a:cubicBezTo>
                                    <a:cubicBezTo>
                                      <a:pt x="1135" y="38535"/>
                                      <a:pt x="-24" y="33316"/>
                                      <a:pt x="-24" y="27169"/>
                                    </a:cubicBezTo>
                                    <a:close/>
                                    <a:moveTo>
                                      <a:pt x="14484" y="27926"/>
                                    </a:moveTo>
                                    <a:cubicBezTo>
                                      <a:pt x="14484" y="33230"/>
                                      <a:pt x="15743" y="37297"/>
                                      <a:pt x="18262" y="40116"/>
                                    </a:cubicBezTo>
                                    <a:cubicBezTo>
                                      <a:pt x="20780" y="42936"/>
                                      <a:pt x="23887" y="44346"/>
                                      <a:pt x="27581" y="44346"/>
                                    </a:cubicBezTo>
                                    <a:cubicBezTo>
                                      <a:pt x="31274" y="44346"/>
                                      <a:pt x="34364" y="42936"/>
                                      <a:pt x="36849" y="40116"/>
                                    </a:cubicBezTo>
                                    <a:cubicBezTo>
                                      <a:pt x="39367" y="37297"/>
                                      <a:pt x="40627" y="33196"/>
                                      <a:pt x="40627" y="27823"/>
                                    </a:cubicBezTo>
                                    <a:cubicBezTo>
                                      <a:pt x="40627" y="22587"/>
                                      <a:pt x="39367" y="18555"/>
                                      <a:pt x="36849" y="15736"/>
                                    </a:cubicBezTo>
                                    <a:cubicBezTo>
                                      <a:pt x="34364" y="12916"/>
                                      <a:pt x="31274" y="11506"/>
                                      <a:pt x="27581" y="11506"/>
                                    </a:cubicBezTo>
                                    <a:cubicBezTo>
                                      <a:pt x="23887" y="11506"/>
                                      <a:pt x="20780" y="12916"/>
                                      <a:pt x="18262" y="15736"/>
                                    </a:cubicBezTo>
                                    <a:cubicBezTo>
                                      <a:pt x="15743" y="18555"/>
                                      <a:pt x="14484" y="22622"/>
                                      <a:pt x="14484" y="27926"/>
                                    </a:cubicBezTo>
                                    <a:close/>
                                  </a:path>
                                </a:pathLst>
                              </a:custGeom>
                              <a:solidFill>
                                <a:srgbClr val="0000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6" name="Freeform: Shape 216"/>
                            <wps:cNvSpPr/>
                            <wps:spPr>
                              <a:xfrm>
                                <a:off x="245849" y="773030"/>
                                <a:ext cx="31533" cy="73598"/>
                              </a:xfrm>
                              <a:custGeom>
                                <a:avLst/>
                                <a:gdLst>
                                  <a:gd name="connsiteX0" fmla="*/ 30351 w 31533"/>
                                  <a:gd name="connsiteY0" fmla="*/ 18856 h 73598"/>
                                  <a:gd name="connsiteX1" fmla="*/ 30351 w 31533"/>
                                  <a:gd name="connsiteY1" fmla="*/ 30144 h 73598"/>
                                  <a:gd name="connsiteX2" fmla="*/ 20679 w 31533"/>
                                  <a:gd name="connsiteY2" fmla="*/ 30144 h 73598"/>
                                  <a:gd name="connsiteX3" fmla="*/ 20679 w 31533"/>
                                  <a:gd name="connsiteY3" fmla="*/ 51705 h 73598"/>
                                  <a:gd name="connsiteX4" fmla="*/ 20931 w 31533"/>
                                  <a:gd name="connsiteY4" fmla="*/ 59356 h 73598"/>
                                  <a:gd name="connsiteX5" fmla="*/ 22191 w 31533"/>
                                  <a:gd name="connsiteY5" fmla="*/ 61119 h 73598"/>
                                  <a:gd name="connsiteX6" fmla="*/ 24609 w 31533"/>
                                  <a:gd name="connsiteY6" fmla="*/ 61824 h 73598"/>
                                  <a:gd name="connsiteX7" fmla="*/ 30301 w 31533"/>
                                  <a:gd name="connsiteY7" fmla="*/ 60465 h 73598"/>
                                  <a:gd name="connsiteX8" fmla="*/ 31510 w 31533"/>
                                  <a:gd name="connsiteY8" fmla="*/ 71452 h 73598"/>
                                  <a:gd name="connsiteX9" fmla="*/ 20327 w 31533"/>
                                  <a:gd name="connsiteY9" fmla="*/ 73567 h 73598"/>
                                  <a:gd name="connsiteX10" fmla="*/ 13426 w 31533"/>
                                  <a:gd name="connsiteY10" fmla="*/ 72303 h 73598"/>
                                  <a:gd name="connsiteX11" fmla="*/ 8892 w 31533"/>
                                  <a:gd name="connsiteY11" fmla="*/ 68976 h 73598"/>
                                  <a:gd name="connsiteX12" fmla="*/ 6928 w 31533"/>
                                  <a:gd name="connsiteY12" fmla="*/ 63440 h 73598"/>
                                  <a:gd name="connsiteX13" fmla="*/ 6475 w 31533"/>
                                  <a:gd name="connsiteY13" fmla="*/ 53467 h 73598"/>
                                  <a:gd name="connsiteX14" fmla="*/ 6475 w 31533"/>
                                  <a:gd name="connsiteY14" fmla="*/ 30144 h 73598"/>
                                  <a:gd name="connsiteX15" fmla="*/ -24 w 31533"/>
                                  <a:gd name="connsiteY15" fmla="*/ 30144 h 73598"/>
                                  <a:gd name="connsiteX16" fmla="*/ -24 w 31533"/>
                                  <a:gd name="connsiteY16" fmla="*/ 18856 h 73598"/>
                                  <a:gd name="connsiteX17" fmla="*/ 6475 w 31533"/>
                                  <a:gd name="connsiteY17" fmla="*/ 18856 h 73598"/>
                                  <a:gd name="connsiteX18" fmla="*/ 6475 w 31533"/>
                                  <a:gd name="connsiteY18" fmla="*/ 8230 h 73598"/>
                                  <a:gd name="connsiteX19" fmla="*/ 20679 w 31533"/>
                                  <a:gd name="connsiteY19" fmla="*/ -31 h 73598"/>
                                  <a:gd name="connsiteX20" fmla="*/ 20679 w 31533"/>
                                  <a:gd name="connsiteY20" fmla="*/ 18856 h 7359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Lst>
                                <a:rect l="l" t="t" r="r" b="b"/>
                                <a:pathLst>
                                  <a:path w="31533" h="73598">
                                    <a:moveTo>
                                      <a:pt x="30351" y="18856"/>
                                    </a:moveTo>
                                    <a:lnTo>
                                      <a:pt x="30351" y="30144"/>
                                    </a:lnTo>
                                    <a:lnTo>
                                      <a:pt x="20679" y="30144"/>
                                    </a:lnTo>
                                    <a:lnTo>
                                      <a:pt x="20679" y="51705"/>
                                    </a:lnTo>
                                    <a:cubicBezTo>
                                      <a:pt x="20679" y="56064"/>
                                      <a:pt x="20764" y="58617"/>
                                      <a:pt x="20931" y="59356"/>
                                    </a:cubicBezTo>
                                    <a:cubicBezTo>
                                      <a:pt x="21133" y="60061"/>
                                      <a:pt x="21553" y="60654"/>
                                      <a:pt x="22191" y="61119"/>
                                    </a:cubicBezTo>
                                    <a:cubicBezTo>
                                      <a:pt x="22862" y="61592"/>
                                      <a:pt x="23669" y="61824"/>
                                      <a:pt x="24609" y="61824"/>
                                    </a:cubicBezTo>
                                    <a:cubicBezTo>
                                      <a:pt x="25918" y="61824"/>
                                      <a:pt x="27816" y="61377"/>
                                      <a:pt x="30301" y="60465"/>
                                    </a:cubicBezTo>
                                    <a:lnTo>
                                      <a:pt x="31510" y="71452"/>
                                    </a:lnTo>
                                    <a:cubicBezTo>
                                      <a:pt x="28219" y="72862"/>
                                      <a:pt x="24491" y="73567"/>
                                      <a:pt x="20327" y="73567"/>
                                    </a:cubicBezTo>
                                    <a:cubicBezTo>
                                      <a:pt x="17774" y="73567"/>
                                      <a:pt x="15475" y="73146"/>
                                      <a:pt x="13426" y="72303"/>
                                    </a:cubicBezTo>
                                    <a:cubicBezTo>
                                      <a:pt x="11378" y="71435"/>
                                      <a:pt x="9866" y="70326"/>
                                      <a:pt x="8892" y="68976"/>
                                    </a:cubicBezTo>
                                    <a:cubicBezTo>
                                      <a:pt x="7953" y="67601"/>
                                      <a:pt x="7297" y="65752"/>
                                      <a:pt x="6928" y="63440"/>
                                    </a:cubicBezTo>
                                    <a:cubicBezTo>
                                      <a:pt x="6626" y="61789"/>
                                      <a:pt x="6475" y="58471"/>
                                      <a:pt x="6475" y="53467"/>
                                    </a:cubicBezTo>
                                    <a:lnTo>
                                      <a:pt x="6475" y="30144"/>
                                    </a:lnTo>
                                    <a:lnTo>
                                      <a:pt x="-24" y="30144"/>
                                    </a:lnTo>
                                    <a:lnTo>
                                      <a:pt x="-24" y="18856"/>
                                    </a:lnTo>
                                    <a:lnTo>
                                      <a:pt x="6475" y="18856"/>
                                    </a:lnTo>
                                    <a:lnTo>
                                      <a:pt x="6475" y="8230"/>
                                    </a:lnTo>
                                    <a:lnTo>
                                      <a:pt x="20679" y="-31"/>
                                    </a:lnTo>
                                    <a:lnTo>
                                      <a:pt x="20679" y="18856"/>
                                    </a:lnTo>
                                    <a:close/>
                                  </a:path>
                                </a:pathLst>
                              </a:custGeom>
                              <a:solidFill>
                                <a:srgbClr val="0000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7" name="Freeform: Shape 217"/>
                            <wps:cNvSpPr/>
                            <wps:spPr>
                              <a:xfrm>
                                <a:off x="282420" y="790714"/>
                                <a:ext cx="50221" cy="55914"/>
                              </a:xfrm>
                              <a:custGeom>
                                <a:avLst/>
                                <a:gdLst>
                                  <a:gd name="connsiteX0" fmla="*/ 14282 w 50221"/>
                                  <a:gd name="connsiteY0" fmla="*/ 17498 h 55914"/>
                                  <a:gd name="connsiteX1" fmla="*/ 1438 w 50221"/>
                                  <a:gd name="connsiteY1" fmla="*/ 15177 h 55914"/>
                                  <a:gd name="connsiteX2" fmla="*/ 8892 w 50221"/>
                                  <a:gd name="connsiteY2" fmla="*/ 3691 h 55914"/>
                                  <a:gd name="connsiteX3" fmla="*/ 24609 w 50221"/>
                                  <a:gd name="connsiteY3" fmla="*/ -31 h 55914"/>
                                  <a:gd name="connsiteX4" fmla="*/ 38713 w 50221"/>
                                  <a:gd name="connsiteY4" fmla="*/ 2230 h 55914"/>
                                  <a:gd name="connsiteX5" fmla="*/ 45211 w 50221"/>
                                  <a:gd name="connsiteY5" fmla="*/ 7930 h 55914"/>
                                  <a:gd name="connsiteX6" fmla="*/ 47125 w 50221"/>
                                  <a:gd name="connsiteY6" fmla="*/ 20567 h 55914"/>
                                  <a:gd name="connsiteX7" fmla="*/ 46974 w 50221"/>
                                  <a:gd name="connsiteY7" fmla="*/ 37090 h 55914"/>
                                  <a:gd name="connsiteX8" fmla="*/ 47629 w 50221"/>
                                  <a:gd name="connsiteY8" fmla="*/ 47518 h 55914"/>
                                  <a:gd name="connsiteX9" fmla="*/ 50198 w 50221"/>
                                  <a:gd name="connsiteY9" fmla="*/ 54671 h 55914"/>
                                  <a:gd name="connsiteX10" fmla="*/ 36194 w 50221"/>
                                  <a:gd name="connsiteY10" fmla="*/ 54671 h 55914"/>
                                  <a:gd name="connsiteX11" fmla="*/ 34834 w 50221"/>
                                  <a:gd name="connsiteY11" fmla="*/ 50493 h 55914"/>
                                  <a:gd name="connsiteX12" fmla="*/ 34330 w 50221"/>
                                  <a:gd name="connsiteY12" fmla="*/ 48825 h 55914"/>
                                  <a:gd name="connsiteX13" fmla="*/ 26573 w 50221"/>
                                  <a:gd name="connsiteY13" fmla="*/ 54121 h 55914"/>
                                  <a:gd name="connsiteX14" fmla="*/ 17758 w 50221"/>
                                  <a:gd name="connsiteY14" fmla="*/ 55883 h 55914"/>
                                  <a:gd name="connsiteX15" fmla="*/ 4711 w 50221"/>
                                  <a:gd name="connsiteY15" fmla="*/ 51396 h 55914"/>
                                  <a:gd name="connsiteX16" fmla="*/ -24 w 50221"/>
                                  <a:gd name="connsiteY16" fmla="*/ 40065 h 55914"/>
                                  <a:gd name="connsiteX17" fmla="*/ 2143 w 50221"/>
                                  <a:gd name="connsiteY17" fmla="*/ 32001 h 55914"/>
                                  <a:gd name="connsiteX18" fmla="*/ 8187 w 50221"/>
                                  <a:gd name="connsiteY18" fmla="*/ 26559 h 55914"/>
                                  <a:gd name="connsiteX19" fmla="*/ 19471 w 50221"/>
                                  <a:gd name="connsiteY19" fmla="*/ 23241 h 55914"/>
                                  <a:gd name="connsiteX20" fmla="*/ 33222 w 50221"/>
                                  <a:gd name="connsiteY20" fmla="*/ 19759 h 55914"/>
                                  <a:gd name="connsiteX21" fmla="*/ 33222 w 50221"/>
                                  <a:gd name="connsiteY21" fmla="*/ 18349 h 55914"/>
                                  <a:gd name="connsiteX22" fmla="*/ 31207 w 50221"/>
                                  <a:gd name="connsiteY22" fmla="*/ 12563 h 55914"/>
                                  <a:gd name="connsiteX23" fmla="*/ 23601 w 50221"/>
                                  <a:gd name="connsiteY23" fmla="*/ 10801 h 55914"/>
                                  <a:gd name="connsiteX24" fmla="*/ 17707 w 50221"/>
                                  <a:gd name="connsiteY24" fmla="*/ 12305 h 55914"/>
                                  <a:gd name="connsiteX25" fmla="*/ 14282 w 50221"/>
                                  <a:gd name="connsiteY25" fmla="*/ 17498 h 55914"/>
                                  <a:gd name="connsiteX26" fmla="*/ 33222 w 50221"/>
                                  <a:gd name="connsiteY26" fmla="*/ 28983 h 55914"/>
                                  <a:gd name="connsiteX27" fmla="*/ 24609 w 50221"/>
                                  <a:gd name="connsiteY27" fmla="*/ 31150 h 55914"/>
                                  <a:gd name="connsiteX28" fmla="*/ 16902 w 50221"/>
                                  <a:gd name="connsiteY28" fmla="*/ 33617 h 55914"/>
                                  <a:gd name="connsiteX29" fmla="*/ 14131 w 50221"/>
                                  <a:gd name="connsiteY29" fmla="*/ 38603 h 55914"/>
                                  <a:gd name="connsiteX30" fmla="*/ 16347 w 50221"/>
                                  <a:gd name="connsiteY30" fmla="*/ 43744 h 55914"/>
                                  <a:gd name="connsiteX31" fmla="*/ 21990 w 50221"/>
                                  <a:gd name="connsiteY31" fmla="*/ 45902 h 55914"/>
                                  <a:gd name="connsiteX32" fmla="*/ 29293 w 50221"/>
                                  <a:gd name="connsiteY32" fmla="*/ 43392 h 55914"/>
                                  <a:gd name="connsiteX33" fmla="*/ 32669 w 50221"/>
                                  <a:gd name="connsiteY33" fmla="*/ 38707 h 55914"/>
                                  <a:gd name="connsiteX34" fmla="*/ 33222 w 50221"/>
                                  <a:gd name="connsiteY34" fmla="*/ 31803 h 5591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Lst>
                                <a:rect l="l" t="t" r="r" b="b"/>
                                <a:pathLst>
                                  <a:path w="50221" h="55914">
                                    <a:moveTo>
                                      <a:pt x="14282" y="17498"/>
                                    </a:moveTo>
                                    <a:lnTo>
                                      <a:pt x="1438" y="15177"/>
                                    </a:lnTo>
                                    <a:cubicBezTo>
                                      <a:pt x="2881" y="10010"/>
                                      <a:pt x="5367" y="6176"/>
                                      <a:pt x="8892" y="3691"/>
                                    </a:cubicBezTo>
                                    <a:cubicBezTo>
                                      <a:pt x="12419" y="1207"/>
                                      <a:pt x="17658" y="-31"/>
                                      <a:pt x="24609" y="-31"/>
                                    </a:cubicBezTo>
                                    <a:cubicBezTo>
                                      <a:pt x="30922" y="-31"/>
                                      <a:pt x="35623" y="725"/>
                                      <a:pt x="38713" y="2230"/>
                                    </a:cubicBezTo>
                                    <a:cubicBezTo>
                                      <a:pt x="41803" y="3709"/>
                                      <a:pt x="43968" y="5609"/>
                                      <a:pt x="45211" y="7930"/>
                                    </a:cubicBezTo>
                                    <a:cubicBezTo>
                                      <a:pt x="46487" y="10208"/>
                                      <a:pt x="47125" y="14420"/>
                                      <a:pt x="47125" y="20567"/>
                                    </a:cubicBezTo>
                                    <a:lnTo>
                                      <a:pt x="46974" y="37090"/>
                                    </a:lnTo>
                                    <a:cubicBezTo>
                                      <a:pt x="46974" y="41793"/>
                                      <a:pt x="47192" y="45266"/>
                                      <a:pt x="47629" y="47518"/>
                                    </a:cubicBezTo>
                                    <a:cubicBezTo>
                                      <a:pt x="48099" y="49736"/>
                                      <a:pt x="48955" y="52118"/>
                                      <a:pt x="50198" y="54671"/>
                                    </a:cubicBezTo>
                                    <a:lnTo>
                                      <a:pt x="36194" y="54671"/>
                                    </a:lnTo>
                                    <a:cubicBezTo>
                                      <a:pt x="35825" y="53734"/>
                                      <a:pt x="35371" y="52341"/>
                                      <a:pt x="34834" y="50493"/>
                                    </a:cubicBezTo>
                                    <a:cubicBezTo>
                                      <a:pt x="34599" y="49650"/>
                                      <a:pt x="34431" y="49100"/>
                                      <a:pt x="34330" y="48825"/>
                                    </a:cubicBezTo>
                                    <a:cubicBezTo>
                                      <a:pt x="31913" y="51181"/>
                                      <a:pt x="29327" y="52943"/>
                                      <a:pt x="26573" y="54121"/>
                                    </a:cubicBezTo>
                                    <a:cubicBezTo>
                                      <a:pt x="23820" y="55290"/>
                                      <a:pt x="20881" y="55883"/>
                                      <a:pt x="17758" y="55883"/>
                                    </a:cubicBezTo>
                                    <a:cubicBezTo>
                                      <a:pt x="12251" y="55883"/>
                                      <a:pt x="7902" y="54387"/>
                                      <a:pt x="4711" y="51396"/>
                                    </a:cubicBezTo>
                                    <a:cubicBezTo>
                                      <a:pt x="1555" y="48412"/>
                                      <a:pt x="-24" y="44630"/>
                                      <a:pt x="-24" y="40065"/>
                                    </a:cubicBezTo>
                                    <a:cubicBezTo>
                                      <a:pt x="-24" y="37039"/>
                                      <a:pt x="698" y="34356"/>
                                      <a:pt x="2143" y="32001"/>
                                    </a:cubicBezTo>
                                    <a:cubicBezTo>
                                      <a:pt x="3587" y="29620"/>
                                      <a:pt x="5601" y="27806"/>
                                      <a:pt x="8187" y="26559"/>
                                    </a:cubicBezTo>
                                    <a:cubicBezTo>
                                      <a:pt x="10807" y="25287"/>
                                      <a:pt x="14568" y="24178"/>
                                      <a:pt x="19471" y="23241"/>
                                    </a:cubicBezTo>
                                    <a:cubicBezTo>
                                      <a:pt x="26086" y="21994"/>
                                      <a:pt x="30670" y="20834"/>
                                      <a:pt x="33222" y="19759"/>
                                    </a:cubicBezTo>
                                    <a:lnTo>
                                      <a:pt x="33222" y="18349"/>
                                    </a:lnTo>
                                    <a:cubicBezTo>
                                      <a:pt x="33222" y="15632"/>
                                      <a:pt x="32551" y="13698"/>
                                      <a:pt x="31207" y="12563"/>
                                    </a:cubicBezTo>
                                    <a:cubicBezTo>
                                      <a:pt x="29864" y="11386"/>
                                      <a:pt x="27329" y="10801"/>
                                      <a:pt x="23601" y="10801"/>
                                    </a:cubicBezTo>
                                    <a:cubicBezTo>
                                      <a:pt x="21083" y="10801"/>
                                      <a:pt x="19118" y="11300"/>
                                      <a:pt x="17707" y="12305"/>
                                    </a:cubicBezTo>
                                    <a:cubicBezTo>
                                      <a:pt x="16298" y="13286"/>
                                      <a:pt x="15156" y="15013"/>
                                      <a:pt x="14282" y="17498"/>
                                    </a:cubicBezTo>
                                    <a:close/>
                                    <a:moveTo>
                                      <a:pt x="33222" y="28983"/>
                                    </a:moveTo>
                                    <a:cubicBezTo>
                                      <a:pt x="31409" y="29585"/>
                                      <a:pt x="28538" y="30307"/>
                                      <a:pt x="24609" y="31150"/>
                                    </a:cubicBezTo>
                                    <a:cubicBezTo>
                                      <a:pt x="20679" y="31984"/>
                                      <a:pt x="18111" y="32809"/>
                                      <a:pt x="16902" y="33617"/>
                                    </a:cubicBezTo>
                                    <a:cubicBezTo>
                                      <a:pt x="15054" y="34924"/>
                                      <a:pt x="14131" y="36592"/>
                                      <a:pt x="14131" y="38603"/>
                                    </a:cubicBezTo>
                                    <a:cubicBezTo>
                                      <a:pt x="14131" y="40581"/>
                                      <a:pt x="14870" y="42300"/>
                                      <a:pt x="16347" y="43744"/>
                                    </a:cubicBezTo>
                                    <a:cubicBezTo>
                                      <a:pt x="17825" y="45189"/>
                                      <a:pt x="19706" y="45902"/>
                                      <a:pt x="21990" y="45902"/>
                                    </a:cubicBezTo>
                                    <a:cubicBezTo>
                                      <a:pt x="24542" y="45902"/>
                                      <a:pt x="26977" y="45068"/>
                                      <a:pt x="29293" y="43392"/>
                                    </a:cubicBezTo>
                                    <a:cubicBezTo>
                                      <a:pt x="31006" y="42111"/>
                                      <a:pt x="32131" y="40546"/>
                                      <a:pt x="32669" y="38707"/>
                                    </a:cubicBezTo>
                                    <a:cubicBezTo>
                                      <a:pt x="33037" y="37494"/>
                                      <a:pt x="33222" y="35190"/>
                                      <a:pt x="33222" y="31803"/>
                                    </a:cubicBezTo>
                                    <a:close/>
                                  </a:path>
                                </a:pathLst>
                              </a:custGeom>
                              <a:solidFill>
                                <a:srgbClr val="0000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8" name="Freeform: Shape 218"/>
                            <wps:cNvSpPr/>
                            <wps:spPr>
                              <a:xfrm>
                                <a:off x="337729" y="773030"/>
                                <a:ext cx="31533" cy="73598"/>
                              </a:xfrm>
                              <a:custGeom>
                                <a:avLst/>
                                <a:gdLst>
                                  <a:gd name="connsiteX0" fmla="*/ 30351 w 31533"/>
                                  <a:gd name="connsiteY0" fmla="*/ 18856 h 73598"/>
                                  <a:gd name="connsiteX1" fmla="*/ 30351 w 31533"/>
                                  <a:gd name="connsiteY1" fmla="*/ 30144 h 73598"/>
                                  <a:gd name="connsiteX2" fmla="*/ 20679 w 31533"/>
                                  <a:gd name="connsiteY2" fmla="*/ 30144 h 73598"/>
                                  <a:gd name="connsiteX3" fmla="*/ 20679 w 31533"/>
                                  <a:gd name="connsiteY3" fmla="*/ 51705 h 73598"/>
                                  <a:gd name="connsiteX4" fmla="*/ 20931 w 31533"/>
                                  <a:gd name="connsiteY4" fmla="*/ 59356 h 73598"/>
                                  <a:gd name="connsiteX5" fmla="*/ 22191 w 31533"/>
                                  <a:gd name="connsiteY5" fmla="*/ 61119 h 73598"/>
                                  <a:gd name="connsiteX6" fmla="*/ 24609 w 31533"/>
                                  <a:gd name="connsiteY6" fmla="*/ 61824 h 73598"/>
                                  <a:gd name="connsiteX7" fmla="*/ 30301 w 31533"/>
                                  <a:gd name="connsiteY7" fmla="*/ 60465 h 73598"/>
                                  <a:gd name="connsiteX8" fmla="*/ 31510 w 31533"/>
                                  <a:gd name="connsiteY8" fmla="*/ 71452 h 73598"/>
                                  <a:gd name="connsiteX9" fmla="*/ 20327 w 31533"/>
                                  <a:gd name="connsiteY9" fmla="*/ 73567 h 73598"/>
                                  <a:gd name="connsiteX10" fmla="*/ 13426 w 31533"/>
                                  <a:gd name="connsiteY10" fmla="*/ 72303 h 73598"/>
                                  <a:gd name="connsiteX11" fmla="*/ 8892 w 31533"/>
                                  <a:gd name="connsiteY11" fmla="*/ 68976 h 73598"/>
                                  <a:gd name="connsiteX12" fmla="*/ 6928 w 31533"/>
                                  <a:gd name="connsiteY12" fmla="*/ 63440 h 73598"/>
                                  <a:gd name="connsiteX13" fmla="*/ 6475 w 31533"/>
                                  <a:gd name="connsiteY13" fmla="*/ 53467 h 73598"/>
                                  <a:gd name="connsiteX14" fmla="*/ 6475 w 31533"/>
                                  <a:gd name="connsiteY14" fmla="*/ 30144 h 73598"/>
                                  <a:gd name="connsiteX15" fmla="*/ -24 w 31533"/>
                                  <a:gd name="connsiteY15" fmla="*/ 30144 h 73598"/>
                                  <a:gd name="connsiteX16" fmla="*/ -24 w 31533"/>
                                  <a:gd name="connsiteY16" fmla="*/ 18856 h 73598"/>
                                  <a:gd name="connsiteX17" fmla="*/ 6475 w 31533"/>
                                  <a:gd name="connsiteY17" fmla="*/ 18856 h 73598"/>
                                  <a:gd name="connsiteX18" fmla="*/ 6475 w 31533"/>
                                  <a:gd name="connsiteY18" fmla="*/ 8230 h 73598"/>
                                  <a:gd name="connsiteX19" fmla="*/ 20679 w 31533"/>
                                  <a:gd name="connsiteY19" fmla="*/ -31 h 73598"/>
                                  <a:gd name="connsiteX20" fmla="*/ 20679 w 31533"/>
                                  <a:gd name="connsiteY20" fmla="*/ 18856 h 7359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Lst>
                                <a:rect l="l" t="t" r="r" b="b"/>
                                <a:pathLst>
                                  <a:path w="31533" h="73598">
                                    <a:moveTo>
                                      <a:pt x="30351" y="18856"/>
                                    </a:moveTo>
                                    <a:lnTo>
                                      <a:pt x="30351" y="30144"/>
                                    </a:lnTo>
                                    <a:lnTo>
                                      <a:pt x="20679" y="30144"/>
                                    </a:lnTo>
                                    <a:lnTo>
                                      <a:pt x="20679" y="51705"/>
                                    </a:lnTo>
                                    <a:cubicBezTo>
                                      <a:pt x="20679" y="56064"/>
                                      <a:pt x="20764" y="58617"/>
                                      <a:pt x="20931" y="59356"/>
                                    </a:cubicBezTo>
                                    <a:cubicBezTo>
                                      <a:pt x="21133" y="60061"/>
                                      <a:pt x="21553" y="60654"/>
                                      <a:pt x="22191" y="61119"/>
                                    </a:cubicBezTo>
                                    <a:cubicBezTo>
                                      <a:pt x="22862" y="61592"/>
                                      <a:pt x="23669" y="61824"/>
                                      <a:pt x="24609" y="61824"/>
                                    </a:cubicBezTo>
                                    <a:cubicBezTo>
                                      <a:pt x="25918" y="61824"/>
                                      <a:pt x="27816" y="61377"/>
                                      <a:pt x="30301" y="60465"/>
                                    </a:cubicBezTo>
                                    <a:lnTo>
                                      <a:pt x="31510" y="71452"/>
                                    </a:lnTo>
                                    <a:cubicBezTo>
                                      <a:pt x="28219" y="72862"/>
                                      <a:pt x="24491" y="73567"/>
                                      <a:pt x="20327" y="73567"/>
                                    </a:cubicBezTo>
                                    <a:cubicBezTo>
                                      <a:pt x="17774" y="73567"/>
                                      <a:pt x="15475" y="73146"/>
                                      <a:pt x="13426" y="72303"/>
                                    </a:cubicBezTo>
                                    <a:cubicBezTo>
                                      <a:pt x="11378" y="71435"/>
                                      <a:pt x="9866" y="70326"/>
                                      <a:pt x="8892" y="68976"/>
                                    </a:cubicBezTo>
                                    <a:cubicBezTo>
                                      <a:pt x="7953" y="67601"/>
                                      <a:pt x="7297" y="65752"/>
                                      <a:pt x="6928" y="63440"/>
                                    </a:cubicBezTo>
                                    <a:cubicBezTo>
                                      <a:pt x="6626" y="61789"/>
                                      <a:pt x="6475" y="58471"/>
                                      <a:pt x="6475" y="53467"/>
                                    </a:cubicBezTo>
                                    <a:lnTo>
                                      <a:pt x="6475" y="30144"/>
                                    </a:lnTo>
                                    <a:lnTo>
                                      <a:pt x="-24" y="30144"/>
                                    </a:lnTo>
                                    <a:lnTo>
                                      <a:pt x="-24" y="18856"/>
                                    </a:lnTo>
                                    <a:lnTo>
                                      <a:pt x="6475" y="18856"/>
                                    </a:lnTo>
                                    <a:lnTo>
                                      <a:pt x="6475" y="8230"/>
                                    </a:lnTo>
                                    <a:lnTo>
                                      <a:pt x="20679" y="-31"/>
                                    </a:lnTo>
                                    <a:lnTo>
                                      <a:pt x="20679" y="18856"/>
                                    </a:lnTo>
                                    <a:close/>
                                  </a:path>
                                </a:pathLst>
                              </a:custGeom>
                              <a:solidFill>
                                <a:srgbClr val="0000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19" name="Freeform: Shape 219"/>
                            <wps:cNvSpPr/>
                            <wps:spPr>
                              <a:xfrm>
                                <a:off x="374753" y="790714"/>
                                <a:ext cx="55207" cy="55914"/>
                              </a:xfrm>
                              <a:custGeom>
                                <a:avLst/>
                                <a:gdLst>
                                  <a:gd name="connsiteX0" fmla="*/ -24 w 55207"/>
                                  <a:gd name="connsiteY0" fmla="*/ 27169 h 55914"/>
                                  <a:gd name="connsiteX1" fmla="*/ 3452 w 55207"/>
                                  <a:gd name="connsiteY1" fmla="*/ 13518 h 55914"/>
                                  <a:gd name="connsiteX2" fmla="*/ 13274 w 55207"/>
                                  <a:gd name="connsiteY2" fmla="*/ 3442 h 55914"/>
                                  <a:gd name="connsiteX3" fmla="*/ 27529 w 55207"/>
                                  <a:gd name="connsiteY3" fmla="*/ -31 h 55914"/>
                                  <a:gd name="connsiteX4" fmla="*/ 47427 w 55207"/>
                                  <a:gd name="connsiteY4" fmla="*/ 7878 h 55914"/>
                                  <a:gd name="connsiteX5" fmla="*/ 55184 w 55207"/>
                                  <a:gd name="connsiteY5" fmla="*/ 27771 h 55914"/>
                                  <a:gd name="connsiteX6" fmla="*/ 47326 w 55207"/>
                                  <a:gd name="connsiteY6" fmla="*/ 47922 h 55914"/>
                                  <a:gd name="connsiteX7" fmla="*/ 27631 w 55207"/>
                                  <a:gd name="connsiteY7" fmla="*/ 55883 h 55914"/>
                                  <a:gd name="connsiteX8" fmla="*/ 13577 w 55207"/>
                                  <a:gd name="connsiteY8" fmla="*/ 52556 h 55914"/>
                                  <a:gd name="connsiteX9" fmla="*/ 3452 w 55207"/>
                                  <a:gd name="connsiteY9" fmla="*/ 42833 h 55914"/>
                                  <a:gd name="connsiteX10" fmla="*/ -24 w 55207"/>
                                  <a:gd name="connsiteY10" fmla="*/ 27169 h 55914"/>
                                  <a:gd name="connsiteX11" fmla="*/ 14484 w 55207"/>
                                  <a:gd name="connsiteY11" fmla="*/ 27926 h 55914"/>
                                  <a:gd name="connsiteX12" fmla="*/ 18261 w 55207"/>
                                  <a:gd name="connsiteY12" fmla="*/ 40116 h 55914"/>
                                  <a:gd name="connsiteX13" fmla="*/ 27580 w 55207"/>
                                  <a:gd name="connsiteY13" fmla="*/ 44346 h 55914"/>
                                  <a:gd name="connsiteX14" fmla="*/ 36848 w 55207"/>
                                  <a:gd name="connsiteY14" fmla="*/ 40116 h 55914"/>
                                  <a:gd name="connsiteX15" fmla="*/ 40627 w 55207"/>
                                  <a:gd name="connsiteY15" fmla="*/ 27823 h 55914"/>
                                  <a:gd name="connsiteX16" fmla="*/ 36848 w 55207"/>
                                  <a:gd name="connsiteY16" fmla="*/ 15736 h 55914"/>
                                  <a:gd name="connsiteX17" fmla="*/ 27580 w 55207"/>
                                  <a:gd name="connsiteY17" fmla="*/ 11506 h 55914"/>
                                  <a:gd name="connsiteX18" fmla="*/ 18261 w 55207"/>
                                  <a:gd name="connsiteY18" fmla="*/ 15736 h 55914"/>
                                  <a:gd name="connsiteX19" fmla="*/ 14484 w 55207"/>
                                  <a:gd name="connsiteY19" fmla="*/ 27926 h 5591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55207" h="55914">
                                    <a:moveTo>
                                      <a:pt x="-24" y="27169"/>
                                    </a:moveTo>
                                    <a:cubicBezTo>
                                      <a:pt x="-24" y="22467"/>
                                      <a:pt x="1134" y="17919"/>
                                      <a:pt x="3452" y="13518"/>
                                    </a:cubicBezTo>
                                    <a:cubicBezTo>
                                      <a:pt x="5769" y="9116"/>
                                      <a:pt x="9043" y="5763"/>
                                      <a:pt x="13274" y="3442"/>
                                    </a:cubicBezTo>
                                    <a:cubicBezTo>
                                      <a:pt x="17539" y="1129"/>
                                      <a:pt x="22291" y="-31"/>
                                      <a:pt x="27529" y="-31"/>
                                    </a:cubicBezTo>
                                    <a:cubicBezTo>
                                      <a:pt x="35623" y="-31"/>
                                      <a:pt x="42255" y="2600"/>
                                      <a:pt x="47427" y="7878"/>
                                    </a:cubicBezTo>
                                    <a:cubicBezTo>
                                      <a:pt x="52599" y="13114"/>
                                      <a:pt x="55184" y="19750"/>
                                      <a:pt x="55184" y="27771"/>
                                    </a:cubicBezTo>
                                    <a:cubicBezTo>
                                      <a:pt x="55184" y="35870"/>
                                      <a:pt x="52565" y="42584"/>
                                      <a:pt x="47326" y="47922"/>
                                    </a:cubicBezTo>
                                    <a:cubicBezTo>
                                      <a:pt x="42121" y="53227"/>
                                      <a:pt x="35555" y="55883"/>
                                      <a:pt x="27631" y="55883"/>
                                    </a:cubicBezTo>
                                    <a:cubicBezTo>
                                      <a:pt x="22727" y="55883"/>
                                      <a:pt x="18043" y="54774"/>
                                      <a:pt x="13577" y="52556"/>
                                    </a:cubicBezTo>
                                    <a:cubicBezTo>
                                      <a:pt x="9144" y="50338"/>
                                      <a:pt x="5769" y="47097"/>
                                      <a:pt x="3452" y="42833"/>
                                    </a:cubicBezTo>
                                    <a:cubicBezTo>
                                      <a:pt x="1134" y="38535"/>
                                      <a:pt x="-24" y="33316"/>
                                      <a:pt x="-24" y="27169"/>
                                    </a:cubicBezTo>
                                    <a:close/>
                                    <a:moveTo>
                                      <a:pt x="14484" y="27926"/>
                                    </a:moveTo>
                                    <a:cubicBezTo>
                                      <a:pt x="14484" y="33230"/>
                                      <a:pt x="15743" y="37297"/>
                                      <a:pt x="18261" y="40116"/>
                                    </a:cubicBezTo>
                                    <a:cubicBezTo>
                                      <a:pt x="20780" y="42936"/>
                                      <a:pt x="23886" y="44346"/>
                                      <a:pt x="27580" y="44346"/>
                                    </a:cubicBezTo>
                                    <a:cubicBezTo>
                                      <a:pt x="31274" y="44346"/>
                                      <a:pt x="34364" y="42936"/>
                                      <a:pt x="36848" y="40116"/>
                                    </a:cubicBezTo>
                                    <a:cubicBezTo>
                                      <a:pt x="39367" y="37297"/>
                                      <a:pt x="40627" y="33196"/>
                                      <a:pt x="40627" y="27823"/>
                                    </a:cubicBezTo>
                                    <a:cubicBezTo>
                                      <a:pt x="40627" y="22587"/>
                                      <a:pt x="39367" y="18555"/>
                                      <a:pt x="36848" y="15736"/>
                                    </a:cubicBezTo>
                                    <a:cubicBezTo>
                                      <a:pt x="34364" y="12916"/>
                                      <a:pt x="31274" y="11506"/>
                                      <a:pt x="27580" y="11506"/>
                                    </a:cubicBezTo>
                                    <a:cubicBezTo>
                                      <a:pt x="23886" y="11506"/>
                                      <a:pt x="20780" y="12916"/>
                                      <a:pt x="18261" y="15736"/>
                                    </a:cubicBezTo>
                                    <a:cubicBezTo>
                                      <a:pt x="15743" y="18555"/>
                                      <a:pt x="14484" y="22622"/>
                                      <a:pt x="14484" y="27926"/>
                                    </a:cubicBezTo>
                                    <a:close/>
                                  </a:path>
                                </a:pathLst>
                              </a:custGeom>
                              <a:solidFill>
                                <a:srgbClr val="0000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0" name="Freeform: Shape 220"/>
                            <wps:cNvSpPr/>
                            <wps:spPr>
                              <a:xfrm>
                                <a:off x="440489" y="790714"/>
                                <a:ext cx="34655" cy="54702"/>
                              </a:xfrm>
                              <a:custGeom>
                                <a:avLst/>
                                <a:gdLst>
                                  <a:gd name="connsiteX0" fmla="*/ 14130 w 34655"/>
                                  <a:gd name="connsiteY0" fmla="*/ 54671 h 54702"/>
                                  <a:gd name="connsiteX1" fmla="*/ -24 w 34655"/>
                                  <a:gd name="connsiteY1" fmla="*/ 54671 h 54702"/>
                                  <a:gd name="connsiteX2" fmla="*/ -24 w 34655"/>
                                  <a:gd name="connsiteY2" fmla="*/ 1172 h 54702"/>
                                  <a:gd name="connsiteX3" fmla="*/ 13123 w 34655"/>
                                  <a:gd name="connsiteY3" fmla="*/ 1172 h 54702"/>
                                  <a:gd name="connsiteX4" fmla="*/ 13123 w 34655"/>
                                  <a:gd name="connsiteY4" fmla="*/ 8781 h 54702"/>
                                  <a:gd name="connsiteX5" fmla="*/ 19168 w 34655"/>
                                  <a:gd name="connsiteY5" fmla="*/ 1680 h 54702"/>
                                  <a:gd name="connsiteX6" fmla="*/ 25313 w 34655"/>
                                  <a:gd name="connsiteY6" fmla="*/ -31 h 54702"/>
                                  <a:gd name="connsiteX7" fmla="*/ 34632 w 34655"/>
                                  <a:gd name="connsiteY7" fmla="*/ 2634 h 54702"/>
                                  <a:gd name="connsiteX8" fmla="*/ 30249 w 34655"/>
                                  <a:gd name="connsiteY8" fmla="*/ 14979 h 54702"/>
                                  <a:gd name="connsiteX9" fmla="*/ 23601 w 34655"/>
                                  <a:gd name="connsiteY9" fmla="*/ 12658 h 54702"/>
                                  <a:gd name="connsiteX10" fmla="*/ 18564 w 34655"/>
                                  <a:gd name="connsiteY10" fmla="*/ 14326 h 54702"/>
                                  <a:gd name="connsiteX11" fmla="*/ 15289 w 34655"/>
                                  <a:gd name="connsiteY11" fmla="*/ 20215 h 54702"/>
                                  <a:gd name="connsiteX12" fmla="*/ 14130 w 34655"/>
                                  <a:gd name="connsiteY12" fmla="*/ 38148 h 5470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34655" h="54702">
                                    <a:moveTo>
                                      <a:pt x="14130" y="54671"/>
                                    </a:moveTo>
                                    <a:lnTo>
                                      <a:pt x="-24" y="54671"/>
                                    </a:lnTo>
                                    <a:lnTo>
                                      <a:pt x="-24" y="1172"/>
                                    </a:lnTo>
                                    <a:lnTo>
                                      <a:pt x="13123" y="1172"/>
                                    </a:lnTo>
                                    <a:lnTo>
                                      <a:pt x="13123" y="8781"/>
                                    </a:lnTo>
                                    <a:cubicBezTo>
                                      <a:pt x="15373" y="5187"/>
                                      <a:pt x="17388" y="2823"/>
                                      <a:pt x="19168" y="1680"/>
                                    </a:cubicBezTo>
                                    <a:cubicBezTo>
                                      <a:pt x="20981" y="536"/>
                                      <a:pt x="23030" y="-31"/>
                                      <a:pt x="25313" y="-31"/>
                                    </a:cubicBezTo>
                                    <a:cubicBezTo>
                                      <a:pt x="28537" y="-31"/>
                                      <a:pt x="31643" y="854"/>
                                      <a:pt x="34632" y="2634"/>
                                    </a:cubicBezTo>
                                    <a:lnTo>
                                      <a:pt x="30249" y="14979"/>
                                    </a:lnTo>
                                    <a:cubicBezTo>
                                      <a:pt x="27866" y="13432"/>
                                      <a:pt x="25649" y="12658"/>
                                      <a:pt x="23601" y="12658"/>
                                    </a:cubicBezTo>
                                    <a:cubicBezTo>
                                      <a:pt x="21619" y="12658"/>
                                      <a:pt x="19940" y="13217"/>
                                      <a:pt x="18564" y="14326"/>
                                    </a:cubicBezTo>
                                    <a:cubicBezTo>
                                      <a:pt x="17186" y="15400"/>
                                      <a:pt x="16095" y="17360"/>
                                      <a:pt x="15289" y="20215"/>
                                    </a:cubicBezTo>
                                    <a:cubicBezTo>
                                      <a:pt x="14517" y="23069"/>
                                      <a:pt x="14130" y="29052"/>
                                      <a:pt x="14130" y="38148"/>
                                    </a:cubicBezTo>
                                    <a:close/>
                                  </a:path>
                                </a:pathLst>
                              </a:custGeom>
                              <a:solidFill>
                                <a:srgbClr val="0000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1" name="Freeform: Shape 221"/>
                            <wps:cNvSpPr/>
                            <wps:spPr>
                              <a:xfrm>
                                <a:off x="506678" y="790714"/>
                                <a:ext cx="50473" cy="55914"/>
                              </a:xfrm>
                              <a:custGeom>
                                <a:avLst/>
                                <a:gdLst>
                                  <a:gd name="connsiteX0" fmla="*/ 49744 w 50473"/>
                                  <a:gd name="connsiteY0" fmla="*/ 16991 h 55914"/>
                                  <a:gd name="connsiteX1" fmla="*/ 35791 w 50473"/>
                                  <a:gd name="connsiteY1" fmla="*/ 19510 h 55914"/>
                                  <a:gd name="connsiteX2" fmla="*/ 32567 w 50473"/>
                                  <a:gd name="connsiteY2" fmla="*/ 13217 h 55914"/>
                                  <a:gd name="connsiteX3" fmla="*/ 26119 w 50473"/>
                                  <a:gd name="connsiteY3" fmla="*/ 11102 h 55914"/>
                                  <a:gd name="connsiteX4" fmla="*/ 17657 w 50473"/>
                                  <a:gd name="connsiteY4" fmla="*/ 14773 h 55914"/>
                                  <a:gd name="connsiteX5" fmla="*/ 14533 w 50473"/>
                                  <a:gd name="connsiteY5" fmla="*/ 26963 h 55914"/>
                                  <a:gd name="connsiteX6" fmla="*/ 17707 w 50473"/>
                                  <a:gd name="connsiteY6" fmla="*/ 40417 h 55914"/>
                                  <a:gd name="connsiteX7" fmla="*/ 26321 w 50473"/>
                                  <a:gd name="connsiteY7" fmla="*/ 44346 h 55914"/>
                                  <a:gd name="connsiteX8" fmla="*/ 32920 w 50473"/>
                                  <a:gd name="connsiteY8" fmla="*/ 42077 h 55914"/>
                                  <a:gd name="connsiteX9" fmla="*/ 36547 w 50473"/>
                                  <a:gd name="connsiteY9" fmla="*/ 34167 h 55914"/>
                                  <a:gd name="connsiteX10" fmla="*/ 50450 w 50473"/>
                                  <a:gd name="connsiteY10" fmla="*/ 36540 h 55914"/>
                                  <a:gd name="connsiteX11" fmla="*/ 42138 w 50473"/>
                                  <a:gd name="connsiteY11" fmla="*/ 50991 h 55914"/>
                                  <a:gd name="connsiteX12" fmla="*/ 25666 w 50473"/>
                                  <a:gd name="connsiteY12" fmla="*/ 55883 h 55914"/>
                                  <a:gd name="connsiteX13" fmla="*/ 6928 w 50473"/>
                                  <a:gd name="connsiteY13" fmla="*/ 48473 h 55914"/>
                                  <a:gd name="connsiteX14" fmla="*/ -24 w 50473"/>
                                  <a:gd name="connsiteY14" fmla="*/ 27978 h 55914"/>
                                  <a:gd name="connsiteX15" fmla="*/ 6978 w 50473"/>
                                  <a:gd name="connsiteY15" fmla="*/ 7371 h 55914"/>
                                  <a:gd name="connsiteX16" fmla="*/ 25917 w 50473"/>
                                  <a:gd name="connsiteY16" fmla="*/ -31 h 55914"/>
                                  <a:gd name="connsiteX17" fmla="*/ 41432 w 50473"/>
                                  <a:gd name="connsiteY17" fmla="*/ 4199 h 55914"/>
                                  <a:gd name="connsiteX18" fmla="*/ 49744 w 50473"/>
                                  <a:gd name="connsiteY18" fmla="*/ 16991 h 5591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50473" h="55914">
                                    <a:moveTo>
                                      <a:pt x="49744" y="16991"/>
                                    </a:moveTo>
                                    <a:lnTo>
                                      <a:pt x="35791" y="19510"/>
                                    </a:lnTo>
                                    <a:cubicBezTo>
                                      <a:pt x="35321" y="16724"/>
                                      <a:pt x="34246" y="14627"/>
                                      <a:pt x="32567" y="13217"/>
                                    </a:cubicBezTo>
                                    <a:cubicBezTo>
                                      <a:pt x="30922" y="11807"/>
                                      <a:pt x="28772" y="11102"/>
                                      <a:pt x="26119" y="11102"/>
                                    </a:cubicBezTo>
                                    <a:cubicBezTo>
                                      <a:pt x="22593" y="11102"/>
                                      <a:pt x="19772" y="12323"/>
                                      <a:pt x="17657" y="14773"/>
                                    </a:cubicBezTo>
                                    <a:cubicBezTo>
                                      <a:pt x="15575" y="17197"/>
                                      <a:pt x="14533" y="21255"/>
                                      <a:pt x="14533" y="26963"/>
                                    </a:cubicBezTo>
                                    <a:cubicBezTo>
                                      <a:pt x="14533" y="33316"/>
                                      <a:pt x="15592" y="37795"/>
                                      <a:pt x="17707" y="40417"/>
                                    </a:cubicBezTo>
                                    <a:cubicBezTo>
                                      <a:pt x="19857" y="43039"/>
                                      <a:pt x="22728" y="44346"/>
                                      <a:pt x="26321" y="44346"/>
                                    </a:cubicBezTo>
                                    <a:cubicBezTo>
                                      <a:pt x="29007" y="44346"/>
                                      <a:pt x="31207" y="43590"/>
                                      <a:pt x="32920" y="42077"/>
                                    </a:cubicBezTo>
                                    <a:cubicBezTo>
                                      <a:pt x="34632" y="40529"/>
                                      <a:pt x="35841" y="37898"/>
                                      <a:pt x="36547" y="34167"/>
                                    </a:cubicBezTo>
                                    <a:lnTo>
                                      <a:pt x="50450" y="36540"/>
                                    </a:lnTo>
                                    <a:cubicBezTo>
                                      <a:pt x="49005" y="42919"/>
                                      <a:pt x="46234" y="47733"/>
                                      <a:pt x="42138" y="50991"/>
                                    </a:cubicBezTo>
                                    <a:cubicBezTo>
                                      <a:pt x="38041" y="54250"/>
                                      <a:pt x="32550" y="55883"/>
                                      <a:pt x="25666" y="55883"/>
                                    </a:cubicBezTo>
                                    <a:cubicBezTo>
                                      <a:pt x="17842" y="55883"/>
                                      <a:pt x="11595" y="53416"/>
                                      <a:pt x="6928" y="48473"/>
                                    </a:cubicBezTo>
                                    <a:cubicBezTo>
                                      <a:pt x="2293" y="43538"/>
                                      <a:pt x="-24" y="36703"/>
                                      <a:pt x="-24" y="27978"/>
                                    </a:cubicBezTo>
                                    <a:cubicBezTo>
                                      <a:pt x="-24" y="19140"/>
                                      <a:pt x="2310" y="12271"/>
                                      <a:pt x="6978" y="7371"/>
                                    </a:cubicBezTo>
                                    <a:cubicBezTo>
                                      <a:pt x="11646" y="2436"/>
                                      <a:pt x="17959" y="-31"/>
                                      <a:pt x="25917" y="-31"/>
                                    </a:cubicBezTo>
                                    <a:cubicBezTo>
                                      <a:pt x="32433" y="-31"/>
                                      <a:pt x="37604" y="1379"/>
                                      <a:pt x="41432" y="4199"/>
                                    </a:cubicBezTo>
                                    <a:cubicBezTo>
                                      <a:pt x="45294" y="6984"/>
                                      <a:pt x="48065" y="11248"/>
                                      <a:pt x="49744" y="16991"/>
                                    </a:cubicBezTo>
                                    <a:close/>
                                  </a:path>
                                </a:pathLst>
                              </a:custGeom>
                              <a:solidFill>
                                <a:srgbClr val="0000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2" name="Freeform: Shape 222"/>
                            <wps:cNvSpPr/>
                            <wps:spPr>
                              <a:xfrm>
                                <a:off x="566923" y="791917"/>
                                <a:ext cx="48659" cy="54710"/>
                              </a:xfrm>
                              <a:custGeom>
                                <a:avLst/>
                                <a:gdLst>
                                  <a:gd name="connsiteX0" fmla="*/ 35488 w 48659"/>
                                  <a:gd name="connsiteY0" fmla="*/ 53467 h 54710"/>
                                  <a:gd name="connsiteX1" fmla="*/ 35488 w 48659"/>
                                  <a:gd name="connsiteY1" fmla="*/ 45455 h 54710"/>
                                  <a:gd name="connsiteX2" fmla="*/ 27781 w 48659"/>
                                  <a:gd name="connsiteY2" fmla="*/ 52212 h 54710"/>
                                  <a:gd name="connsiteX3" fmla="*/ 17757 w 48659"/>
                                  <a:gd name="connsiteY3" fmla="*/ 54680 h 54710"/>
                                  <a:gd name="connsiteX4" fmla="*/ 8086 w 48659"/>
                                  <a:gd name="connsiteY4" fmla="*/ 52307 h 54710"/>
                                  <a:gd name="connsiteX5" fmla="*/ 1890 w 48659"/>
                                  <a:gd name="connsiteY5" fmla="*/ 45661 h 54710"/>
                                  <a:gd name="connsiteX6" fmla="*/ -24 w 48659"/>
                                  <a:gd name="connsiteY6" fmla="*/ 33824 h 54710"/>
                                  <a:gd name="connsiteX7" fmla="*/ -24 w 48659"/>
                                  <a:gd name="connsiteY7" fmla="*/ -31 h 54710"/>
                                  <a:gd name="connsiteX8" fmla="*/ 14131 w 48659"/>
                                  <a:gd name="connsiteY8" fmla="*/ -31 h 54710"/>
                                  <a:gd name="connsiteX9" fmla="*/ 14131 w 48659"/>
                                  <a:gd name="connsiteY9" fmla="*/ 24556 h 54710"/>
                                  <a:gd name="connsiteX10" fmla="*/ 14886 w 48659"/>
                                  <a:gd name="connsiteY10" fmla="*/ 38406 h 54710"/>
                                  <a:gd name="connsiteX11" fmla="*/ 17757 w 48659"/>
                                  <a:gd name="connsiteY11" fmla="*/ 42438 h 54710"/>
                                  <a:gd name="connsiteX12" fmla="*/ 22996 w 48659"/>
                                  <a:gd name="connsiteY12" fmla="*/ 43899 h 54710"/>
                                  <a:gd name="connsiteX13" fmla="*/ 29495 w 48659"/>
                                  <a:gd name="connsiteY13" fmla="*/ 41930 h 54710"/>
                                  <a:gd name="connsiteX14" fmla="*/ 33423 w 48659"/>
                                  <a:gd name="connsiteY14" fmla="*/ 36996 h 54710"/>
                                  <a:gd name="connsiteX15" fmla="*/ 34481 w 48659"/>
                                  <a:gd name="connsiteY15" fmla="*/ 22536 h 54710"/>
                                  <a:gd name="connsiteX16" fmla="*/ 34481 w 48659"/>
                                  <a:gd name="connsiteY16" fmla="*/ -31 h 54710"/>
                                  <a:gd name="connsiteX17" fmla="*/ 48636 w 48659"/>
                                  <a:gd name="connsiteY17" fmla="*/ -31 h 54710"/>
                                  <a:gd name="connsiteX18" fmla="*/ 48636 w 48659"/>
                                  <a:gd name="connsiteY18" fmla="*/ 53467 h 5471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48659" h="54710">
                                    <a:moveTo>
                                      <a:pt x="35488" y="53467"/>
                                    </a:moveTo>
                                    <a:lnTo>
                                      <a:pt x="35488" y="45455"/>
                                    </a:lnTo>
                                    <a:cubicBezTo>
                                      <a:pt x="33541" y="48309"/>
                                      <a:pt x="30972" y="50562"/>
                                      <a:pt x="27781" y="52212"/>
                                    </a:cubicBezTo>
                                    <a:cubicBezTo>
                                      <a:pt x="24625" y="53854"/>
                                      <a:pt x="21284" y="54680"/>
                                      <a:pt x="17757" y="54680"/>
                                    </a:cubicBezTo>
                                    <a:cubicBezTo>
                                      <a:pt x="14165" y="54680"/>
                                      <a:pt x="10941" y="53889"/>
                                      <a:pt x="8086" y="52307"/>
                                    </a:cubicBezTo>
                                    <a:cubicBezTo>
                                      <a:pt x="5232" y="50734"/>
                                      <a:pt x="3167" y="48516"/>
                                      <a:pt x="1890" y="45661"/>
                                    </a:cubicBezTo>
                                    <a:cubicBezTo>
                                      <a:pt x="614" y="42807"/>
                                      <a:pt x="-24" y="38861"/>
                                      <a:pt x="-24" y="33824"/>
                                    </a:cubicBezTo>
                                    <a:lnTo>
                                      <a:pt x="-24" y="-31"/>
                                    </a:lnTo>
                                    <a:lnTo>
                                      <a:pt x="14131" y="-31"/>
                                    </a:lnTo>
                                    <a:lnTo>
                                      <a:pt x="14131" y="24556"/>
                                    </a:lnTo>
                                    <a:cubicBezTo>
                                      <a:pt x="14131" y="32078"/>
                                      <a:pt x="14383" y="36695"/>
                                      <a:pt x="14886" y="38406"/>
                                    </a:cubicBezTo>
                                    <a:cubicBezTo>
                                      <a:pt x="15423" y="40082"/>
                                      <a:pt x="16381" y="41432"/>
                                      <a:pt x="17757" y="42438"/>
                                    </a:cubicBezTo>
                                    <a:cubicBezTo>
                                      <a:pt x="19135" y="43409"/>
                                      <a:pt x="20881" y="43899"/>
                                      <a:pt x="22996" y="43899"/>
                                    </a:cubicBezTo>
                                    <a:cubicBezTo>
                                      <a:pt x="25415" y="43899"/>
                                      <a:pt x="27580" y="43246"/>
                                      <a:pt x="29495" y="41930"/>
                                    </a:cubicBezTo>
                                    <a:cubicBezTo>
                                      <a:pt x="31408" y="40589"/>
                                      <a:pt x="32718" y="38947"/>
                                      <a:pt x="33423" y="36996"/>
                                    </a:cubicBezTo>
                                    <a:cubicBezTo>
                                      <a:pt x="34128" y="35018"/>
                                      <a:pt x="34481" y="30196"/>
                                      <a:pt x="34481" y="22536"/>
                                    </a:cubicBezTo>
                                    <a:lnTo>
                                      <a:pt x="34481" y="-31"/>
                                    </a:lnTo>
                                    <a:lnTo>
                                      <a:pt x="48636" y="-31"/>
                                    </a:lnTo>
                                    <a:lnTo>
                                      <a:pt x="48636" y="53467"/>
                                    </a:lnTo>
                                    <a:close/>
                                  </a:path>
                                </a:pathLst>
                              </a:custGeom>
                              <a:solidFill>
                                <a:srgbClr val="0000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3" name="Freeform: Shape 223"/>
                            <wps:cNvSpPr/>
                            <wps:spPr>
                              <a:xfrm>
                                <a:off x="624096" y="770313"/>
                                <a:ext cx="36168" cy="75102"/>
                              </a:xfrm>
                              <a:custGeom>
                                <a:avLst/>
                                <a:gdLst>
                                  <a:gd name="connsiteX0" fmla="*/ -24 w 36168"/>
                                  <a:gd name="connsiteY0" fmla="*/ 21573 h 75102"/>
                                  <a:gd name="connsiteX1" fmla="*/ 7834 w 36168"/>
                                  <a:gd name="connsiteY1" fmla="*/ 21573 h 75102"/>
                                  <a:gd name="connsiteX2" fmla="*/ 7834 w 36168"/>
                                  <a:gd name="connsiteY2" fmla="*/ 17550 h 75102"/>
                                  <a:gd name="connsiteX3" fmla="*/ 9245 w 36168"/>
                                  <a:gd name="connsiteY3" fmla="*/ 7474 h 75102"/>
                                  <a:gd name="connsiteX4" fmla="*/ 14533 w 36168"/>
                                  <a:gd name="connsiteY4" fmla="*/ 2084 h 75102"/>
                                  <a:gd name="connsiteX5" fmla="*/ 24306 w 36168"/>
                                  <a:gd name="connsiteY5" fmla="*/ -31 h 75102"/>
                                  <a:gd name="connsiteX6" fmla="*/ 36145 w 36168"/>
                                  <a:gd name="connsiteY6" fmla="*/ 1783 h 75102"/>
                                  <a:gd name="connsiteX7" fmla="*/ 34228 w 36168"/>
                                  <a:gd name="connsiteY7" fmla="*/ 11652 h 75102"/>
                                  <a:gd name="connsiteX8" fmla="*/ 27731 w 36168"/>
                                  <a:gd name="connsiteY8" fmla="*/ 10844 h 75102"/>
                                  <a:gd name="connsiteX9" fmla="*/ 23299 w 36168"/>
                                  <a:gd name="connsiteY9" fmla="*/ 12305 h 75102"/>
                                  <a:gd name="connsiteX10" fmla="*/ 21989 w 36168"/>
                                  <a:gd name="connsiteY10" fmla="*/ 17799 h 75102"/>
                                  <a:gd name="connsiteX11" fmla="*/ 21989 w 36168"/>
                                  <a:gd name="connsiteY11" fmla="*/ 21573 h 75102"/>
                                  <a:gd name="connsiteX12" fmla="*/ 32569 w 36168"/>
                                  <a:gd name="connsiteY12" fmla="*/ 21573 h 75102"/>
                                  <a:gd name="connsiteX13" fmla="*/ 32569 w 36168"/>
                                  <a:gd name="connsiteY13" fmla="*/ 32706 h 75102"/>
                                  <a:gd name="connsiteX14" fmla="*/ 21989 w 36168"/>
                                  <a:gd name="connsiteY14" fmla="*/ 32706 h 75102"/>
                                  <a:gd name="connsiteX15" fmla="*/ 21989 w 36168"/>
                                  <a:gd name="connsiteY15" fmla="*/ 75071 h 75102"/>
                                  <a:gd name="connsiteX16" fmla="*/ 7834 w 36168"/>
                                  <a:gd name="connsiteY16" fmla="*/ 75071 h 75102"/>
                                  <a:gd name="connsiteX17" fmla="*/ 7834 w 36168"/>
                                  <a:gd name="connsiteY17" fmla="*/ 32706 h 75102"/>
                                  <a:gd name="connsiteX18" fmla="*/ -24 w 36168"/>
                                  <a:gd name="connsiteY18" fmla="*/ 32706 h 7510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36168" h="75102">
                                    <a:moveTo>
                                      <a:pt x="-24" y="21573"/>
                                    </a:moveTo>
                                    <a:lnTo>
                                      <a:pt x="7834" y="21573"/>
                                    </a:lnTo>
                                    <a:lnTo>
                                      <a:pt x="7834" y="17550"/>
                                    </a:lnTo>
                                    <a:cubicBezTo>
                                      <a:pt x="7834" y="13045"/>
                                      <a:pt x="8304" y="9692"/>
                                      <a:pt x="9245" y="7474"/>
                                    </a:cubicBezTo>
                                    <a:cubicBezTo>
                                      <a:pt x="10219" y="5256"/>
                                      <a:pt x="11982" y="3459"/>
                                      <a:pt x="14533" y="2084"/>
                                    </a:cubicBezTo>
                                    <a:cubicBezTo>
                                      <a:pt x="17119" y="674"/>
                                      <a:pt x="20377" y="-31"/>
                                      <a:pt x="24306" y="-31"/>
                                    </a:cubicBezTo>
                                    <a:cubicBezTo>
                                      <a:pt x="28336" y="-31"/>
                                      <a:pt x="32285" y="571"/>
                                      <a:pt x="36145" y="1783"/>
                                    </a:cubicBezTo>
                                    <a:lnTo>
                                      <a:pt x="34228" y="11652"/>
                                    </a:lnTo>
                                    <a:cubicBezTo>
                                      <a:pt x="31979" y="11119"/>
                                      <a:pt x="29814" y="10844"/>
                                      <a:pt x="27731" y="10844"/>
                                    </a:cubicBezTo>
                                    <a:cubicBezTo>
                                      <a:pt x="25683" y="10844"/>
                                      <a:pt x="24205" y="11334"/>
                                      <a:pt x="23299" y="12305"/>
                                    </a:cubicBezTo>
                                    <a:cubicBezTo>
                                      <a:pt x="22425" y="13251"/>
                                      <a:pt x="21989" y="15082"/>
                                      <a:pt x="21989" y="17799"/>
                                    </a:cubicBezTo>
                                    <a:lnTo>
                                      <a:pt x="21989" y="21573"/>
                                    </a:lnTo>
                                    <a:lnTo>
                                      <a:pt x="32569" y="21573"/>
                                    </a:lnTo>
                                    <a:lnTo>
                                      <a:pt x="32569" y="32706"/>
                                    </a:lnTo>
                                    <a:lnTo>
                                      <a:pt x="21989" y="32706"/>
                                    </a:lnTo>
                                    <a:lnTo>
                                      <a:pt x="21989" y="75071"/>
                                    </a:lnTo>
                                    <a:lnTo>
                                      <a:pt x="7834" y="75071"/>
                                    </a:lnTo>
                                    <a:lnTo>
                                      <a:pt x="7834" y="32706"/>
                                    </a:lnTo>
                                    <a:lnTo>
                                      <a:pt x="-24" y="32706"/>
                                    </a:lnTo>
                                    <a:close/>
                                  </a:path>
                                </a:pathLst>
                              </a:custGeom>
                              <a:solidFill>
                                <a:srgbClr val="0000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4" name="Freeform: Shape 224"/>
                            <wps:cNvSpPr/>
                            <wps:spPr>
                              <a:xfrm>
                                <a:off x="658554" y="770313"/>
                                <a:ext cx="36167" cy="75102"/>
                              </a:xfrm>
                              <a:custGeom>
                                <a:avLst/>
                                <a:gdLst>
                                  <a:gd name="connsiteX0" fmla="*/ -24 w 36167"/>
                                  <a:gd name="connsiteY0" fmla="*/ 21573 h 75102"/>
                                  <a:gd name="connsiteX1" fmla="*/ 7834 w 36167"/>
                                  <a:gd name="connsiteY1" fmla="*/ 21573 h 75102"/>
                                  <a:gd name="connsiteX2" fmla="*/ 7834 w 36167"/>
                                  <a:gd name="connsiteY2" fmla="*/ 17550 h 75102"/>
                                  <a:gd name="connsiteX3" fmla="*/ 9244 w 36167"/>
                                  <a:gd name="connsiteY3" fmla="*/ 7474 h 75102"/>
                                  <a:gd name="connsiteX4" fmla="*/ 14531 w 36167"/>
                                  <a:gd name="connsiteY4" fmla="*/ 2084 h 75102"/>
                                  <a:gd name="connsiteX5" fmla="*/ 24306 w 36167"/>
                                  <a:gd name="connsiteY5" fmla="*/ -31 h 75102"/>
                                  <a:gd name="connsiteX6" fmla="*/ 36143 w 36167"/>
                                  <a:gd name="connsiteY6" fmla="*/ 1783 h 75102"/>
                                  <a:gd name="connsiteX7" fmla="*/ 34226 w 36167"/>
                                  <a:gd name="connsiteY7" fmla="*/ 11652 h 75102"/>
                                  <a:gd name="connsiteX8" fmla="*/ 27727 w 36167"/>
                                  <a:gd name="connsiteY8" fmla="*/ 10844 h 75102"/>
                                  <a:gd name="connsiteX9" fmla="*/ 23291 w 36167"/>
                                  <a:gd name="connsiteY9" fmla="*/ 12305 h 75102"/>
                                  <a:gd name="connsiteX10" fmla="*/ 21984 w 36167"/>
                                  <a:gd name="connsiteY10" fmla="*/ 17799 h 75102"/>
                                  <a:gd name="connsiteX11" fmla="*/ 21984 w 36167"/>
                                  <a:gd name="connsiteY11" fmla="*/ 21573 h 75102"/>
                                  <a:gd name="connsiteX12" fmla="*/ 32567 w 36167"/>
                                  <a:gd name="connsiteY12" fmla="*/ 21573 h 75102"/>
                                  <a:gd name="connsiteX13" fmla="*/ 32567 w 36167"/>
                                  <a:gd name="connsiteY13" fmla="*/ 32706 h 75102"/>
                                  <a:gd name="connsiteX14" fmla="*/ 21984 w 36167"/>
                                  <a:gd name="connsiteY14" fmla="*/ 32706 h 75102"/>
                                  <a:gd name="connsiteX15" fmla="*/ 21984 w 36167"/>
                                  <a:gd name="connsiteY15" fmla="*/ 75071 h 75102"/>
                                  <a:gd name="connsiteX16" fmla="*/ 7834 w 36167"/>
                                  <a:gd name="connsiteY16" fmla="*/ 75071 h 75102"/>
                                  <a:gd name="connsiteX17" fmla="*/ 7834 w 36167"/>
                                  <a:gd name="connsiteY17" fmla="*/ 32706 h 75102"/>
                                  <a:gd name="connsiteX18" fmla="*/ -24 w 36167"/>
                                  <a:gd name="connsiteY18" fmla="*/ 32706 h 7510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36167" h="75102">
                                    <a:moveTo>
                                      <a:pt x="-24" y="21573"/>
                                    </a:moveTo>
                                    <a:lnTo>
                                      <a:pt x="7834" y="21573"/>
                                    </a:lnTo>
                                    <a:lnTo>
                                      <a:pt x="7834" y="17550"/>
                                    </a:lnTo>
                                    <a:cubicBezTo>
                                      <a:pt x="7834" y="13045"/>
                                      <a:pt x="8298" y="9692"/>
                                      <a:pt x="9244" y="7474"/>
                                    </a:cubicBezTo>
                                    <a:cubicBezTo>
                                      <a:pt x="10215" y="5256"/>
                                      <a:pt x="11978" y="3459"/>
                                      <a:pt x="14531" y="2084"/>
                                    </a:cubicBezTo>
                                    <a:cubicBezTo>
                                      <a:pt x="17119" y="674"/>
                                      <a:pt x="20377" y="-31"/>
                                      <a:pt x="24306" y="-31"/>
                                    </a:cubicBezTo>
                                    <a:cubicBezTo>
                                      <a:pt x="28329" y="-31"/>
                                      <a:pt x="32275" y="571"/>
                                      <a:pt x="36143" y="1783"/>
                                    </a:cubicBezTo>
                                    <a:lnTo>
                                      <a:pt x="34226" y="11652"/>
                                    </a:lnTo>
                                    <a:cubicBezTo>
                                      <a:pt x="31974" y="11119"/>
                                      <a:pt x="29808" y="10844"/>
                                      <a:pt x="27727" y="10844"/>
                                    </a:cubicBezTo>
                                    <a:cubicBezTo>
                                      <a:pt x="25681" y="10844"/>
                                      <a:pt x="24202" y="11334"/>
                                      <a:pt x="23291" y="12305"/>
                                    </a:cubicBezTo>
                                    <a:cubicBezTo>
                                      <a:pt x="22423" y="13251"/>
                                      <a:pt x="21984" y="15082"/>
                                      <a:pt x="21984" y="17799"/>
                                    </a:cubicBezTo>
                                    <a:lnTo>
                                      <a:pt x="21984" y="21573"/>
                                    </a:lnTo>
                                    <a:lnTo>
                                      <a:pt x="32567" y="21573"/>
                                    </a:lnTo>
                                    <a:lnTo>
                                      <a:pt x="32567" y="32706"/>
                                    </a:lnTo>
                                    <a:lnTo>
                                      <a:pt x="21984" y="32706"/>
                                    </a:lnTo>
                                    <a:lnTo>
                                      <a:pt x="21984" y="75071"/>
                                    </a:lnTo>
                                    <a:lnTo>
                                      <a:pt x="7834" y="75071"/>
                                    </a:lnTo>
                                    <a:lnTo>
                                      <a:pt x="7834" y="32706"/>
                                    </a:lnTo>
                                    <a:lnTo>
                                      <a:pt x="-24" y="32706"/>
                                    </a:lnTo>
                                    <a:close/>
                                  </a:path>
                                </a:pathLst>
                              </a:custGeom>
                              <a:solidFill>
                                <a:srgbClr val="0000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grpSp>
                        <wpg:grpSp>
                          <wpg:cNvPr id="225" name="Graphic 4" descr="Figure 1 Anatomy of the shoulder (reproduced with permission) (Wikimedia Commons 2022)"/>
                          <wpg:cNvGrpSpPr/>
                          <wpg:grpSpPr>
                            <a:xfrm>
                              <a:off x="100572" y="1118849"/>
                              <a:ext cx="769336" cy="95459"/>
                              <a:chOff x="100572" y="1118849"/>
                              <a:chExt cx="769336" cy="95459"/>
                            </a:xfrm>
                            <a:solidFill>
                              <a:srgbClr val="000000"/>
                            </a:solidFill>
                          </wpg:grpSpPr>
                          <wps:wsp>
                            <wps:cNvPr id="226" name="Freeform: Shape 226"/>
                            <wps:cNvSpPr/>
                            <wps:spPr>
                              <a:xfrm>
                                <a:off x="100572" y="1160105"/>
                                <a:ext cx="27805" cy="14159"/>
                              </a:xfrm>
                              <a:custGeom>
                                <a:avLst/>
                                <a:gdLst>
                                  <a:gd name="connsiteX0" fmla="*/ -24 w 27805"/>
                                  <a:gd name="connsiteY0" fmla="*/ 14128 h 14159"/>
                                  <a:gd name="connsiteX1" fmla="*/ -24 w 27805"/>
                                  <a:gd name="connsiteY1" fmla="*/ -31 h 14159"/>
                                  <a:gd name="connsiteX2" fmla="*/ 27782 w 27805"/>
                                  <a:gd name="connsiteY2" fmla="*/ -31 h 14159"/>
                                  <a:gd name="connsiteX3" fmla="*/ 27782 w 27805"/>
                                  <a:gd name="connsiteY3" fmla="*/ 14128 h 14159"/>
                                </a:gdLst>
                                <a:ahLst/>
                                <a:cxnLst>
                                  <a:cxn ang="0">
                                    <a:pos x="connsiteX0" y="connsiteY0"/>
                                  </a:cxn>
                                  <a:cxn ang="0">
                                    <a:pos x="connsiteX1" y="connsiteY1"/>
                                  </a:cxn>
                                  <a:cxn ang="0">
                                    <a:pos x="connsiteX2" y="connsiteY2"/>
                                  </a:cxn>
                                  <a:cxn ang="0">
                                    <a:pos x="connsiteX3" y="connsiteY3"/>
                                  </a:cxn>
                                </a:cxnLst>
                                <a:rect l="l" t="t" r="r" b="b"/>
                                <a:pathLst>
                                  <a:path w="27805" h="14159">
                                    <a:moveTo>
                                      <a:pt x="-24" y="14128"/>
                                    </a:moveTo>
                                    <a:lnTo>
                                      <a:pt x="-24" y="-31"/>
                                    </a:lnTo>
                                    <a:lnTo>
                                      <a:pt x="27782" y="-31"/>
                                    </a:lnTo>
                                    <a:lnTo>
                                      <a:pt x="27782" y="14128"/>
                                    </a:lnTo>
                                    <a:close/>
                                  </a:path>
                                </a:pathLst>
                              </a:custGeom>
                              <a:solidFill>
                                <a:srgbClr val="0000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7" name="Freeform: Shape 227"/>
                            <wps:cNvSpPr/>
                            <wps:spPr>
                              <a:xfrm>
                                <a:off x="161574" y="1118849"/>
                                <a:ext cx="60043" cy="76417"/>
                              </a:xfrm>
                              <a:custGeom>
                                <a:avLst/>
                                <a:gdLst>
                                  <a:gd name="connsiteX0" fmla="*/ -24 w 60043"/>
                                  <a:gd name="connsiteY0" fmla="*/ 51052 h 76417"/>
                                  <a:gd name="connsiteX1" fmla="*/ 14484 w 60043"/>
                                  <a:gd name="connsiteY1" fmla="*/ 49642 h 76417"/>
                                  <a:gd name="connsiteX2" fmla="*/ 19772 w 60043"/>
                                  <a:gd name="connsiteY2" fmla="*/ 60371 h 76417"/>
                                  <a:gd name="connsiteX3" fmla="*/ 30603 w 60043"/>
                                  <a:gd name="connsiteY3" fmla="*/ 63792 h 76417"/>
                                  <a:gd name="connsiteX4" fmla="*/ 41432 w 60043"/>
                                  <a:gd name="connsiteY4" fmla="*/ 60775 h 76417"/>
                                  <a:gd name="connsiteX5" fmla="*/ 45110 w 60043"/>
                                  <a:gd name="connsiteY5" fmla="*/ 53622 h 76417"/>
                                  <a:gd name="connsiteX6" fmla="*/ 43548 w 60043"/>
                                  <a:gd name="connsiteY6" fmla="*/ 49186 h 76417"/>
                                  <a:gd name="connsiteX7" fmla="*/ 38208 w 60043"/>
                                  <a:gd name="connsiteY7" fmla="*/ 45962 h 76417"/>
                                  <a:gd name="connsiteX8" fmla="*/ 26270 w 60043"/>
                                  <a:gd name="connsiteY8" fmla="*/ 42738 h 76417"/>
                                  <a:gd name="connsiteX9" fmla="*/ 9446 w 60043"/>
                                  <a:gd name="connsiteY9" fmla="*/ 35431 h 76417"/>
                                  <a:gd name="connsiteX10" fmla="*/ 2646 w 60043"/>
                                  <a:gd name="connsiteY10" fmla="*/ 20576 h 76417"/>
                                  <a:gd name="connsiteX11" fmla="*/ 5819 w 60043"/>
                                  <a:gd name="connsiteY11" fmla="*/ 10044 h 76417"/>
                                  <a:gd name="connsiteX12" fmla="*/ 15037 w 60043"/>
                                  <a:gd name="connsiteY12" fmla="*/ 2539 h 76417"/>
                                  <a:gd name="connsiteX13" fmla="*/ 29595 w 60043"/>
                                  <a:gd name="connsiteY13" fmla="*/ -31 h 76417"/>
                                  <a:gd name="connsiteX14" fmla="*/ 50499 w 60043"/>
                                  <a:gd name="connsiteY14" fmla="*/ 6064 h 76417"/>
                                  <a:gd name="connsiteX15" fmla="*/ 57904 w 60043"/>
                                  <a:gd name="connsiteY15" fmla="*/ 22338 h 76417"/>
                                  <a:gd name="connsiteX16" fmla="*/ 42994 w 60043"/>
                                  <a:gd name="connsiteY16" fmla="*/ 22991 h 76417"/>
                                  <a:gd name="connsiteX17" fmla="*/ 38864 w 60043"/>
                                  <a:gd name="connsiteY17" fmla="*/ 14833 h 76417"/>
                                  <a:gd name="connsiteX18" fmla="*/ 29444 w 60043"/>
                                  <a:gd name="connsiteY18" fmla="*/ 12314 h 76417"/>
                                  <a:gd name="connsiteX19" fmla="*/ 19269 w 60043"/>
                                  <a:gd name="connsiteY19" fmla="*/ 14979 h 76417"/>
                                  <a:gd name="connsiteX20" fmla="*/ 16901 w 60043"/>
                                  <a:gd name="connsiteY20" fmla="*/ 19570 h 76417"/>
                                  <a:gd name="connsiteX21" fmla="*/ 19117 w 60043"/>
                                  <a:gd name="connsiteY21" fmla="*/ 24049 h 76417"/>
                                  <a:gd name="connsiteX22" fmla="*/ 32819 w 60043"/>
                                  <a:gd name="connsiteY22" fmla="*/ 28983 h 76417"/>
                                  <a:gd name="connsiteX23" fmla="*/ 48887 w 60043"/>
                                  <a:gd name="connsiteY23" fmla="*/ 34322 h 76417"/>
                                  <a:gd name="connsiteX24" fmla="*/ 57048 w 60043"/>
                                  <a:gd name="connsiteY24" fmla="*/ 41827 h 76417"/>
                                  <a:gd name="connsiteX25" fmla="*/ 60020 w 60043"/>
                                  <a:gd name="connsiteY25" fmla="*/ 53571 h 76417"/>
                                  <a:gd name="connsiteX26" fmla="*/ 56494 w 60043"/>
                                  <a:gd name="connsiteY26" fmla="*/ 65460 h 76417"/>
                                  <a:gd name="connsiteX27" fmla="*/ 46520 w 60043"/>
                                  <a:gd name="connsiteY27" fmla="*/ 73713 h 76417"/>
                                  <a:gd name="connsiteX28" fmla="*/ 30451 w 60043"/>
                                  <a:gd name="connsiteY28" fmla="*/ 76387 h 76417"/>
                                  <a:gd name="connsiteX29" fmla="*/ 8942 w 60043"/>
                                  <a:gd name="connsiteY29" fmla="*/ 69939 h 76417"/>
                                  <a:gd name="connsiteX30" fmla="*/ -24 w 60043"/>
                                  <a:gd name="connsiteY30" fmla="*/ 51052 h 7641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Lst>
                                <a:rect l="l" t="t" r="r" b="b"/>
                                <a:pathLst>
                                  <a:path w="60043" h="76417">
                                    <a:moveTo>
                                      <a:pt x="-24" y="51052"/>
                                    </a:moveTo>
                                    <a:lnTo>
                                      <a:pt x="14484" y="49642"/>
                                    </a:lnTo>
                                    <a:cubicBezTo>
                                      <a:pt x="15356" y="54508"/>
                                      <a:pt x="17119" y="58084"/>
                                      <a:pt x="19772" y="60371"/>
                                    </a:cubicBezTo>
                                    <a:cubicBezTo>
                                      <a:pt x="22459" y="62649"/>
                                      <a:pt x="26069" y="63792"/>
                                      <a:pt x="30603" y="63792"/>
                                    </a:cubicBezTo>
                                    <a:cubicBezTo>
                                      <a:pt x="35404" y="63792"/>
                                      <a:pt x="39015" y="62786"/>
                                      <a:pt x="41432" y="60775"/>
                                    </a:cubicBezTo>
                                    <a:cubicBezTo>
                                      <a:pt x="43884" y="58720"/>
                                      <a:pt x="45110" y="56339"/>
                                      <a:pt x="45110" y="53622"/>
                                    </a:cubicBezTo>
                                    <a:cubicBezTo>
                                      <a:pt x="45110" y="51868"/>
                                      <a:pt x="44589" y="50398"/>
                                      <a:pt x="43548" y="49186"/>
                                    </a:cubicBezTo>
                                    <a:cubicBezTo>
                                      <a:pt x="42540" y="47940"/>
                                      <a:pt x="40761" y="46865"/>
                                      <a:pt x="38208" y="45962"/>
                                    </a:cubicBezTo>
                                    <a:cubicBezTo>
                                      <a:pt x="36462" y="45361"/>
                                      <a:pt x="32483" y="44286"/>
                                      <a:pt x="26270" y="42738"/>
                                    </a:cubicBezTo>
                                    <a:cubicBezTo>
                                      <a:pt x="18278" y="40753"/>
                                      <a:pt x="12670" y="38320"/>
                                      <a:pt x="9446" y="35431"/>
                                    </a:cubicBezTo>
                                    <a:cubicBezTo>
                                      <a:pt x="4913" y="31373"/>
                                      <a:pt x="2646" y="26413"/>
                                      <a:pt x="2646" y="20576"/>
                                    </a:cubicBezTo>
                                    <a:cubicBezTo>
                                      <a:pt x="2646" y="16810"/>
                                      <a:pt x="3703" y="13303"/>
                                      <a:pt x="5819" y="10044"/>
                                    </a:cubicBezTo>
                                    <a:cubicBezTo>
                                      <a:pt x="7968" y="6752"/>
                                      <a:pt x="11041" y="4250"/>
                                      <a:pt x="15037" y="2539"/>
                                    </a:cubicBezTo>
                                    <a:cubicBezTo>
                                      <a:pt x="19067" y="828"/>
                                      <a:pt x="23920" y="-31"/>
                                      <a:pt x="29595" y="-31"/>
                                    </a:cubicBezTo>
                                    <a:cubicBezTo>
                                      <a:pt x="38864" y="-31"/>
                                      <a:pt x="45831" y="2006"/>
                                      <a:pt x="50499" y="6064"/>
                                    </a:cubicBezTo>
                                    <a:cubicBezTo>
                                      <a:pt x="55201" y="10130"/>
                                      <a:pt x="57669" y="15555"/>
                                      <a:pt x="57904" y="22338"/>
                                    </a:cubicBezTo>
                                    <a:lnTo>
                                      <a:pt x="42994" y="22991"/>
                                    </a:lnTo>
                                    <a:cubicBezTo>
                                      <a:pt x="42356" y="19200"/>
                                      <a:pt x="40979" y="16475"/>
                                      <a:pt x="38864" y="14833"/>
                                    </a:cubicBezTo>
                                    <a:cubicBezTo>
                                      <a:pt x="36781" y="13157"/>
                                      <a:pt x="33642" y="12314"/>
                                      <a:pt x="29444" y="12314"/>
                                    </a:cubicBezTo>
                                    <a:cubicBezTo>
                                      <a:pt x="25112" y="12314"/>
                                      <a:pt x="21720" y="13200"/>
                                      <a:pt x="19269" y="14979"/>
                                    </a:cubicBezTo>
                                    <a:cubicBezTo>
                                      <a:pt x="17690" y="16122"/>
                                      <a:pt x="16901" y="17653"/>
                                      <a:pt x="16901" y="19570"/>
                                    </a:cubicBezTo>
                                    <a:cubicBezTo>
                                      <a:pt x="16901" y="21315"/>
                                      <a:pt x="17640" y="22811"/>
                                      <a:pt x="19117" y="24049"/>
                                    </a:cubicBezTo>
                                    <a:cubicBezTo>
                                      <a:pt x="20998" y="25631"/>
                                      <a:pt x="25565" y="27273"/>
                                      <a:pt x="32819" y="28983"/>
                                    </a:cubicBezTo>
                                    <a:cubicBezTo>
                                      <a:pt x="40072" y="30703"/>
                                      <a:pt x="45429" y="32482"/>
                                      <a:pt x="48887" y="34322"/>
                                    </a:cubicBezTo>
                                    <a:cubicBezTo>
                                      <a:pt x="52380" y="36136"/>
                                      <a:pt x="55100" y="38638"/>
                                      <a:pt x="57048" y="41827"/>
                                    </a:cubicBezTo>
                                    <a:cubicBezTo>
                                      <a:pt x="59029" y="44991"/>
                                      <a:pt x="60020" y="48902"/>
                                      <a:pt x="60020" y="53571"/>
                                    </a:cubicBezTo>
                                    <a:cubicBezTo>
                                      <a:pt x="60020" y="57800"/>
                                      <a:pt x="58844" y="61763"/>
                                      <a:pt x="56494" y="65460"/>
                                    </a:cubicBezTo>
                                    <a:cubicBezTo>
                                      <a:pt x="54143" y="69148"/>
                                      <a:pt x="50818" y="71908"/>
                                      <a:pt x="46520" y="73713"/>
                                    </a:cubicBezTo>
                                    <a:cubicBezTo>
                                      <a:pt x="42221" y="75501"/>
                                      <a:pt x="36866" y="76387"/>
                                      <a:pt x="30451" y="76387"/>
                                    </a:cubicBezTo>
                                    <a:cubicBezTo>
                                      <a:pt x="21115" y="76387"/>
                                      <a:pt x="13946" y="74237"/>
                                      <a:pt x="8942" y="69939"/>
                                    </a:cubicBezTo>
                                    <a:cubicBezTo>
                                      <a:pt x="3939" y="65606"/>
                                      <a:pt x="949" y="59313"/>
                                      <a:pt x="-24" y="51052"/>
                                    </a:cubicBezTo>
                                    <a:close/>
                                  </a:path>
                                </a:pathLst>
                              </a:custGeom>
                              <a:solidFill>
                                <a:srgbClr val="0000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8" name="Freeform: Shape 228"/>
                            <wps:cNvSpPr/>
                            <wps:spPr>
                              <a:xfrm>
                                <a:off x="233858" y="1140461"/>
                                <a:ext cx="48659" cy="54702"/>
                              </a:xfrm>
                              <a:custGeom>
                                <a:avLst/>
                                <a:gdLst>
                                  <a:gd name="connsiteX0" fmla="*/ 35488 w 48659"/>
                                  <a:gd name="connsiteY0" fmla="*/ 53467 h 54702"/>
                                  <a:gd name="connsiteX1" fmla="*/ 35488 w 48659"/>
                                  <a:gd name="connsiteY1" fmla="*/ 45455 h 54702"/>
                                  <a:gd name="connsiteX2" fmla="*/ 27781 w 48659"/>
                                  <a:gd name="connsiteY2" fmla="*/ 52204 h 54702"/>
                                  <a:gd name="connsiteX3" fmla="*/ 17757 w 48659"/>
                                  <a:gd name="connsiteY3" fmla="*/ 54671 h 54702"/>
                                  <a:gd name="connsiteX4" fmla="*/ 8086 w 48659"/>
                                  <a:gd name="connsiteY4" fmla="*/ 52307 h 54702"/>
                                  <a:gd name="connsiteX5" fmla="*/ 1890 w 48659"/>
                                  <a:gd name="connsiteY5" fmla="*/ 45653 h 54702"/>
                                  <a:gd name="connsiteX6" fmla="*/ -24 w 48659"/>
                                  <a:gd name="connsiteY6" fmla="*/ 33815 h 54702"/>
                                  <a:gd name="connsiteX7" fmla="*/ -24 w 48659"/>
                                  <a:gd name="connsiteY7" fmla="*/ -31 h 54702"/>
                                  <a:gd name="connsiteX8" fmla="*/ 14130 w 48659"/>
                                  <a:gd name="connsiteY8" fmla="*/ -31 h 54702"/>
                                  <a:gd name="connsiteX9" fmla="*/ 14130 w 48659"/>
                                  <a:gd name="connsiteY9" fmla="*/ 24547 h 54702"/>
                                  <a:gd name="connsiteX10" fmla="*/ 14886 w 48659"/>
                                  <a:gd name="connsiteY10" fmla="*/ 38406 h 54702"/>
                                  <a:gd name="connsiteX11" fmla="*/ 17757 w 48659"/>
                                  <a:gd name="connsiteY11" fmla="*/ 42429 h 54702"/>
                                  <a:gd name="connsiteX12" fmla="*/ 22996 w 48659"/>
                                  <a:gd name="connsiteY12" fmla="*/ 43891 h 54702"/>
                                  <a:gd name="connsiteX13" fmla="*/ 29494 w 48659"/>
                                  <a:gd name="connsiteY13" fmla="*/ 41930 h 54702"/>
                                  <a:gd name="connsiteX14" fmla="*/ 33423 w 48659"/>
                                  <a:gd name="connsiteY14" fmla="*/ 36996 h 54702"/>
                                  <a:gd name="connsiteX15" fmla="*/ 34481 w 48659"/>
                                  <a:gd name="connsiteY15" fmla="*/ 22536 h 54702"/>
                                  <a:gd name="connsiteX16" fmla="*/ 34481 w 48659"/>
                                  <a:gd name="connsiteY16" fmla="*/ -31 h 54702"/>
                                  <a:gd name="connsiteX17" fmla="*/ 48636 w 48659"/>
                                  <a:gd name="connsiteY17" fmla="*/ -31 h 54702"/>
                                  <a:gd name="connsiteX18" fmla="*/ 48636 w 48659"/>
                                  <a:gd name="connsiteY18" fmla="*/ 53467 h 5470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48659" h="54702">
                                    <a:moveTo>
                                      <a:pt x="35488" y="53467"/>
                                    </a:moveTo>
                                    <a:lnTo>
                                      <a:pt x="35488" y="45455"/>
                                    </a:lnTo>
                                    <a:cubicBezTo>
                                      <a:pt x="33541" y="48309"/>
                                      <a:pt x="30972" y="50562"/>
                                      <a:pt x="27781" y="52204"/>
                                    </a:cubicBezTo>
                                    <a:cubicBezTo>
                                      <a:pt x="24624" y="53854"/>
                                      <a:pt x="21284" y="54671"/>
                                      <a:pt x="17757" y="54671"/>
                                    </a:cubicBezTo>
                                    <a:cubicBezTo>
                                      <a:pt x="14164" y="54671"/>
                                      <a:pt x="10940" y="53880"/>
                                      <a:pt x="8086" y="52307"/>
                                    </a:cubicBezTo>
                                    <a:cubicBezTo>
                                      <a:pt x="5232" y="50725"/>
                                      <a:pt x="3166" y="48507"/>
                                      <a:pt x="1890" y="45653"/>
                                    </a:cubicBezTo>
                                    <a:cubicBezTo>
                                      <a:pt x="614" y="42799"/>
                                      <a:pt x="-24" y="38853"/>
                                      <a:pt x="-24" y="33815"/>
                                    </a:cubicBezTo>
                                    <a:lnTo>
                                      <a:pt x="-24" y="-31"/>
                                    </a:lnTo>
                                    <a:lnTo>
                                      <a:pt x="14130" y="-31"/>
                                    </a:lnTo>
                                    <a:lnTo>
                                      <a:pt x="14130" y="24547"/>
                                    </a:lnTo>
                                    <a:cubicBezTo>
                                      <a:pt x="14130" y="32070"/>
                                      <a:pt x="14382" y="36686"/>
                                      <a:pt x="14886" y="38406"/>
                                    </a:cubicBezTo>
                                    <a:cubicBezTo>
                                      <a:pt x="15423" y="40082"/>
                                      <a:pt x="16381" y="41423"/>
                                      <a:pt x="17757" y="42429"/>
                                    </a:cubicBezTo>
                                    <a:cubicBezTo>
                                      <a:pt x="19135" y="43409"/>
                                      <a:pt x="20881" y="43891"/>
                                      <a:pt x="22996" y="43891"/>
                                    </a:cubicBezTo>
                                    <a:cubicBezTo>
                                      <a:pt x="25414" y="43891"/>
                                      <a:pt x="27580" y="43237"/>
                                      <a:pt x="29494" y="41930"/>
                                    </a:cubicBezTo>
                                    <a:cubicBezTo>
                                      <a:pt x="31408" y="40589"/>
                                      <a:pt x="32718" y="38939"/>
                                      <a:pt x="33423" y="36996"/>
                                    </a:cubicBezTo>
                                    <a:cubicBezTo>
                                      <a:pt x="34128" y="35010"/>
                                      <a:pt x="34481" y="30196"/>
                                      <a:pt x="34481" y="22536"/>
                                    </a:cubicBezTo>
                                    <a:lnTo>
                                      <a:pt x="34481" y="-31"/>
                                    </a:lnTo>
                                    <a:lnTo>
                                      <a:pt x="48636" y="-31"/>
                                    </a:lnTo>
                                    <a:lnTo>
                                      <a:pt x="48636" y="53467"/>
                                    </a:lnTo>
                                    <a:close/>
                                  </a:path>
                                </a:pathLst>
                              </a:custGeom>
                              <a:solidFill>
                                <a:srgbClr val="0000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29" name="Freeform: Shape 229"/>
                            <wps:cNvSpPr/>
                            <wps:spPr>
                              <a:xfrm>
                                <a:off x="296824" y="1139249"/>
                                <a:ext cx="52185" cy="75059"/>
                              </a:xfrm>
                              <a:custGeom>
                                <a:avLst/>
                                <a:gdLst>
                                  <a:gd name="connsiteX0" fmla="*/ -24 w 52185"/>
                                  <a:gd name="connsiteY0" fmla="*/ 1181 h 75059"/>
                                  <a:gd name="connsiteX1" fmla="*/ 13173 w 52185"/>
                                  <a:gd name="connsiteY1" fmla="*/ 1181 h 75059"/>
                                  <a:gd name="connsiteX2" fmla="*/ 13173 w 52185"/>
                                  <a:gd name="connsiteY2" fmla="*/ 9039 h 75059"/>
                                  <a:gd name="connsiteX3" fmla="*/ 20125 w 52185"/>
                                  <a:gd name="connsiteY3" fmla="*/ 2488 h 75059"/>
                                  <a:gd name="connsiteX4" fmla="*/ 29847 w 52185"/>
                                  <a:gd name="connsiteY4" fmla="*/ -31 h 75059"/>
                                  <a:gd name="connsiteX5" fmla="*/ 45664 w 52185"/>
                                  <a:gd name="connsiteY5" fmla="*/ 7276 h 75059"/>
                                  <a:gd name="connsiteX6" fmla="*/ 52162 w 52185"/>
                                  <a:gd name="connsiteY6" fmla="*/ 27625 h 75059"/>
                                  <a:gd name="connsiteX7" fmla="*/ 45614 w 52185"/>
                                  <a:gd name="connsiteY7" fmla="*/ 48481 h 75059"/>
                                  <a:gd name="connsiteX8" fmla="*/ 29746 w 52185"/>
                                  <a:gd name="connsiteY8" fmla="*/ 55883 h 75059"/>
                                  <a:gd name="connsiteX9" fmla="*/ 21687 w 52185"/>
                                  <a:gd name="connsiteY9" fmla="*/ 54121 h 75059"/>
                                  <a:gd name="connsiteX10" fmla="*/ 14131 w 52185"/>
                                  <a:gd name="connsiteY10" fmla="*/ 48077 h 75059"/>
                                  <a:gd name="connsiteX11" fmla="*/ 14131 w 52185"/>
                                  <a:gd name="connsiteY11" fmla="*/ 75028 h 75059"/>
                                  <a:gd name="connsiteX12" fmla="*/ -24 w 52185"/>
                                  <a:gd name="connsiteY12" fmla="*/ 75028 h 75059"/>
                                  <a:gd name="connsiteX13" fmla="*/ 13980 w 52185"/>
                                  <a:gd name="connsiteY13" fmla="*/ 27023 h 75059"/>
                                  <a:gd name="connsiteX14" fmla="*/ 17556 w 52185"/>
                                  <a:gd name="connsiteY14" fmla="*/ 40374 h 75059"/>
                                  <a:gd name="connsiteX15" fmla="*/ 26271 w 52185"/>
                                  <a:gd name="connsiteY15" fmla="*/ 44656 h 75059"/>
                                  <a:gd name="connsiteX16" fmla="*/ 34481 w 52185"/>
                                  <a:gd name="connsiteY16" fmla="*/ 40727 h 75059"/>
                                  <a:gd name="connsiteX17" fmla="*/ 37755 w 52185"/>
                                  <a:gd name="connsiteY17" fmla="*/ 27728 h 75059"/>
                                  <a:gd name="connsiteX18" fmla="*/ 34380 w 52185"/>
                                  <a:gd name="connsiteY18" fmla="*/ 15237 h 75059"/>
                                  <a:gd name="connsiteX19" fmla="*/ 26019 w 52185"/>
                                  <a:gd name="connsiteY19" fmla="*/ 11153 h 75059"/>
                                  <a:gd name="connsiteX20" fmla="*/ 17405 w 52185"/>
                                  <a:gd name="connsiteY20" fmla="*/ 15185 h 75059"/>
                                  <a:gd name="connsiteX21" fmla="*/ 13980 w 52185"/>
                                  <a:gd name="connsiteY21" fmla="*/ 27023 h 7505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Lst>
                                <a:rect l="l" t="t" r="r" b="b"/>
                                <a:pathLst>
                                  <a:path w="52185" h="75059">
                                    <a:moveTo>
                                      <a:pt x="-24" y="1181"/>
                                    </a:moveTo>
                                    <a:lnTo>
                                      <a:pt x="13173" y="1181"/>
                                    </a:lnTo>
                                    <a:lnTo>
                                      <a:pt x="13173" y="9039"/>
                                    </a:lnTo>
                                    <a:cubicBezTo>
                                      <a:pt x="14886" y="6356"/>
                                      <a:pt x="17204" y="4173"/>
                                      <a:pt x="20125" y="2488"/>
                                    </a:cubicBezTo>
                                    <a:cubicBezTo>
                                      <a:pt x="23047" y="811"/>
                                      <a:pt x="26287" y="-31"/>
                                      <a:pt x="29847" y="-31"/>
                                    </a:cubicBezTo>
                                    <a:cubicBezTo>
                                      <a:pt x="36059" y="-31"/>
                                      <a:pt x="41332" y="2410"/>
                                      <a:pt x="45664" y="7276"/>
                                    </a:cubicBezTo>
                                    <a:cubicBezTo>
                                      <a:pt x="49996" y="12142"/>
                                      <a:pt x="52162" y="18925"/>
                                      <a:pt x="52162" y="27625"/>
                                    </a:cubicBezTo>
                                    <a:cubicBezTo>
                                      <a:pt x="52162" y="36557"/>
                                      <a:pt x="49979" y="43512"/>
                                      <a:pt x="45614" y="48481"/>
                                    </a:cubicBezTo>
                                    <a:cubicBezTo>
                                      <a:pt x="41248" y="53416"/>
                                      <a:pt x="35959" y="55883"/>
                                      <a:pt x="29746" y="55883"/>
                                    </a:cubicBezTo>
                                    <a:cubicBezTo>
                                      <a:pt x="26791" y="55883"/>
                                      <a:pt x="24104" y="55298"/>
                                      <a:pt x="21687" y="54121"/>
                                    </a:cubicBezTo>
                                    <a:cubicBezTo>
                                      <a:pt x="19302" y="52943"/>
                                      <a:pt x="16784" y="50931"/>
                                      <a:pt x="14131" y="48077"/>
                                    </a:cubicBezTo>
                                    <a:lnTo>
                                      <a:pt x="14131" y="75028"/>
                                    </a:lnTo>
                                    <a:lnTo>
                                      <a:pt x="-24" y="75028"/>
                                    </a:lnTo>
                                    <a:close/>
                                    <a:moveTo>
                                      <a:pt x="13980" y="27023"/>
                                    </a:moveTo>
                                    <a:cubicBezTo>
                                      <a:pt x="13980" y="33033"/>
                                      <a:pt x="15172" y="37486"/>
                                      <a:pt x="17556" y="40374"/>
                                    </a:cubicBezTo>
                                    <a:cubicBezTo>
                                      <a:pt x="19940" y="43228"/>
                                      <a:pt x="22845" y="44656"/>
                                      <a:pt x="26271" y="44656"/>
                                    </a:cubicBezTo>
                                    <a:cubicBezTo>
                                      <a:pt x="29562" y="44656"/>
                                      <a:pt x="32298" y="43340"/>
                                      <a:pt x="34481" y="40727"/>
                                    </a:cubicBezTo>
                                    <a:cubicBezTo>
                                      <a:pt x="36664" y="38070"/>
                                      <a:pt x="37755" y="33737"/>
                                      <a:pt x="37755" y="27728"/>
                                    </a:cubicBezTo>
                                    <a:cubicBezTo>
                                      <a:pt x="37755" y="22123"/>
                                      <a:pt x="36630" y="17954"/>
                                      <a:pt x="34380" y="15237"/>
                                    </a:cubicBezTo>
                                    <a:cubicBezTo>
                                      <a:pt x="32130" y="12512"/>
                                      <a:pt x="29343" y="11153"/>
                                      <a:pt x="26019" y="11153"/>
                                    </a:cubicBezTo>
                                    <a:cubicBezTo>
                                      <a:pt x="22560" y="11153"/>
                                      <a:pt x="19688" y="12495"/>
                                      <a:pt x="17405" y="15185"/>
                                    </a:cubicBezTo>
                                    <a:cubicBezTo>
                                      <a:pt x="15121" y="17833"/>
                                      <a:pt x="13980" y="21779"/>
                                      <a:pt x="13980" y="27023"/>
                                    </a:cubicBezTo>
                                    <a:close/>
                                  </a:path>
                                </a:pathLst>
                              </a:custGeom>
                              <a:solidFill>
                                <a:srgbClr val="0000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0" name="Freeform: Shape 230"/>
                            <wps:cNvSpPr/>
                            <wps:spPr>
                              <a:xfrm>
                                <a:off x="359688" y="1139249"/>
                                <a:ext cx="34655" cy="54710"/>
                              </a:xfrm>
                              <a:custGeom>
                                <a:avLst/>
                                <a:gdLst>
                                  <a:gd name="connsiteX0" fmla="*/ 14131 w 34655"/>
                                  <a:gd name="connsiteY0" fmla="*/ 54680 h 54710"/>
                                  <a:gd name="connsiteX1" fmla="*/ -24 w 34655"/>
                                  <a:gd name="connsiteY1" fmla="*/ 54680 h 54710"/>
                                  <a:gd name="connsiteX2" fmla="*/ -24 w 34655"/>
                                  <a:gd name="connsiteY2" fmla="*/ 1181 h 54710"/>
                                  <a:gd name="connsiteX3" fmla="*/ 13124 w 34655"/>
                                  <a:gd name="connsiteY3" fmla="*/ 1181 h 54710"/>
                                  <a:gd name="connsiteX4" fmla="*/ 13124 w 34655"/>
                                  <a:gd name="connsiteY4" fmla="*/ 8789 h 54710"/>
                                  <a:gd name="connsiteX5" fmla="*/ 19168 w 34655"/>
                                  <a:gd name="connsiteY5" fmla="*/ 1688 h 54710"/>
                                  <a:gd name="connsiteX6" fmla="*/ 25313 w 34655"/>
                                  <a:gd name="connsiteY6" fmla="*/ -31 h 54710"/>
                                  <a:gd name="connsiteX7" fmla="*/ 34632 w 34655"/>
                                  <a:gd name="connsiteY7" fmla="*/ 2642 h 54710"/>
                                  <a:gd name="connsiteX8" fmla="*/ 30250 w 34655"/>
                                  <a:gd name="connsiteY8" fmla="*/ 14979 h 54710"/>
                                  <a:gd name="connsiteX9" fmla="*/ 23601 w 34655"/>
                                  <a:gd name="connsiteY9" fmla="*/ 12666 h 54710"/>
                                  <a:gd name="connsiteX10" fmla="*/ 18564 w 34655"/>
                                  <a:gd name="connsiteY10" fmla="*/ 14326 h 54710"/>
                                  <a:gd name="connsiteX11" fmla="*/ 15289 w 34655"/>
                                  <a:gd name="connsiteY11" fmla="*/ 20223 h 54710"/>
                                  <a:gd name="connsiteX12" fmla="*/ 14131 w 34655"/>
                                  <a:gd name="connsiteY12" fmla="*/ 38156 h 5471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34655" h="54710">
                                    <a:moveTo>
                                      <a:pt x="14131" y="54680"/>
                                    </a:moveTo>
                                    <a:lnTo>
                                      <a:pt x="-24" y="54680"/>
                                    </a:lnTo>
                                    <a:lnTo>
                                      <a:pt x="-24" y="1181"/>
                                    </a:lnTo>
                                    <a:lnTo>
                                      <a:pt x="13124" y="1181"/>
                                    </a:lnTo>
                                    <a:lnTo>
                                      <a:pt x="13124" y="8789"/>
                                    </a:lnTo>
                                    <a:cubicBezTo>
                                      <a:pt x="15373" y="5196"/>
                                      <a:pt x="17388" y="2823"/>
                                      <a:pt x="19168" y="1688"/>
                                    </a:cubicBezTo>
                                    <a:cubicBezTo>
                                      <a:pt x="20981" y="545"/>
                                      <a:pt x="23030" y="-31"/>
                                      <a:pt x="25313" y="-31"/>
                                    </a:cubicBezTo>
                                    <a:cubicBezTo>
                                      <a:pt x="28537" y="-31"/>
                                      <a:pt x="31644" y="863"/>
                                      <a:pt x="34632" y="2642"/>
                                    </a:cubicBezTo>
                                    <a:lnTo>
                                      <a:pt x="30250" y="14979"/>
                                    </a:lnTo>
                                    <a:cubicBezTo>
                                      <a:pt x="27866" y="13440"/>
                                      <a:pt x="25649" y="12666"/>
                                      <a:pt x="23601" y="12666"/>
                                    </a:cubicBezTo>
                                    <a:cubicBezTo>
                                      <a:pt x="21620" y="12666"/>
                                      <a:pt x="19940" y="13217"/>
                                      <a:pt x="18564" y="14326"/>
                                    </a:cubicBezTo>
                                    <a:cubicBezTo>
                                      <a:pt x="17186" y="15400"/>
                                      <a:pt x="16095" y="17369"/>
                                      <a:pt x="15289" y="20223"/>
                                    </a:cubicBezTo>
                                    <a:cubicBezTo>
                                      <a:pt x="14517" y="23077"/>
                                      <a:pt x="14131" y="29052"/>
                                      <a:pt x="14131" y="38156"/>
                                    </a:cubicBezTo>
                                    <a:close/>
                                  </a:path>
                                </a:pathLst>
                              </a:custGeom>
                              <a:solidFill>
                                <a:srgbClr val="0000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1" name="Freeform: Shape 231"/>
                            <wps:cNvSpPr/>
                            <wps:spPr>
                              <a:xfrm>
                                <a:off x="396662" y="1139249"/>
                                <a:ext cx="50220" cy="55914"/>
                              </a:xfrm>
                              <a:custGeom>
                                <a:avLst/>
                                <a:gdLst>
                                  <a:gd name="connsiteX0" fmla="*/ 14282 w 50220"/>
                                  <a:gd name="connsiteY0" fmla="*/ 17498 h 55914"/>
                                  <a:gd name="connsiteX1" fmla="*/ 1437 w 50220"/>
                                  <a:gd name="connsiteY1" fmla="*/ 15185 h 55914"/>
                                  <a:gd name="connsiteX2" fmla="*/ 8892 w 50220"/>
                                  <a:gd name="connsiteY2" fmla="*/ 3700 h 55914"/>
                                  <a:gd name="connsiteX3" fmla="*/ 24608 w 50220"/>
                                  <a:gd name="connsiteY3" fmla="*/ -31 h 55914"/>
                                  <a:gd name="connsiteX4" fmla="*/ 38712 w 50220"/>
                                  <a:gd name="connsiteY4" fmla="*/ 2238 h 55914"/>
                                  <a:gd name="connsiteX5" fmla="*/ 45211 w 50220"/>
                                  <a:gd name="connsiteY5" fmla="*/ 7930 h 55914"/>
                                  <a:gd name="connsiteX6" fmla="*/ 47124 w 50220"/>
                                  <a:gd name="connsiteY6" fmla="*/ 20576 h 55914"/>
                                  <a:gd name="connsiteX7" fmla="*/ 46973 w 50220"/>
                                  <a:gd name="connsiteY7" fmla="*/ 37099 h 55914"/>
                                  <a:gd name="connsiteX8" fmla="*/ 47628 w 50220"/>
                                  <a:gd name="connsiteY8" fmla="*/ 47527 h 55914"/>
                                  <a:gd name="connsiteX9" fmla="*/ 50197 w 50220"/>
                                  <a:gd name="connsiteY9" fmla="*/ 54680 h 55914"/>
                                  <a:gd name="connsiteX10" fmla="*/ 36193 w 50220"/>
                                  <a:gd name="connsiteY10" fmla="*/ 54680 h 55914"/>
                                  <a:gd name="connsiteX11" fmla="*/ 34833 w 50220"/>
                                  <a:gd name="connsiteY11" fmla="*/ 50493 h 55914"/>
                                  <a:gd name="connsiteX12" fmla="*/ 34330 w 50220"/>
                                  <a:gd name="connsiteY12" fmla="*/ 48834 h 55914"/>
                                  <a:gd name="connsiteX13" fmla="*/ 26573 w 50220"/>
                                  <a:gd name="connsiteY13" fmla="*/ 54121 h 55914"/>
                                  <a:gd name="connsiteX14" fmla="*/ 17757 w 50220"/>
                                  <a:gd name="connsiteY14" fmla="*/ 55883 h 55914"/>
                                  <a:gd name="connsiteX15" fmla="*/ 4711 w 50220"/>
                                  <a:gd name="connsiteY15" fmla="*/ 51404 h 55914"/>
                                  <a:gd name="connsiteX16" fmla="*/ -24 w 50220"/>
                                  <a:gd name="connsiteY16" fmla="*/ 40065 h 55914"/>
                                  <a:gd name="connsiteX17" fmla="*/ 2142 w 50220"/>
                                  <a:gd name="connsiteY17" fmla="*/ 32009 h 55914"/>
                                  <a:gd name="connsiteX18" fmla="*/ 8186 w 50220"/>
                                  <a:gd name="connsiteY18" fmla="*/ 26568 h 55914"/>
                                  <a:gd name="connsiteX19" fmla="*/ 19470 w 50220"/>
                                  <a:gd name="connsiteY19" fmla="*/ 23241 h 55914"/>
                                  <a:gd name="connsiteX20" fmla="*/ 33221 w 50220"/>
                                  <a:gd name="connsiteY20" fmla="*/ 19767 h 55914"/>
                                  <a:gd name="connsiteX21" fmla="*/ 33221 w 50220"/>
                                  <a:gd name="connsiteY21" fmla="*/ 18358 h 55914"/>
                                  <a:gd name="connsiteX22" fmla="*/ 31207 w 50220"/>
                                  <a:gd name="connsiteY22" fmla="*/ 12563 h 55914"/>
                                  <a:gd name="connsiteX23" fmla="*/ 23601 w 50220"/>
                                  <a:gd name="connsiteY23" fmla="*/ 10801 h 55914"/>
                                  <a:gd name="connsiteX24" fmla="*/ 17707 w 50220"/>
                                  <a:gd name="connsiteY24" fmla="*/ 12314 h 55914"/>
                                  <a:gd name="connsiteX25" fmla="*/ 14282 w 50220"/>
                                  <a:gd name="connsiteY25" fmla="*/ 17498 h 55914"/>
                                  <a:gd name="connsiteX26" fmla="*/ 33221 w 50220"/>
                                  <a:gd name="connsiteY26" fmla="*/ 28983 h 55914"/>
                                  <a:gd name="connsiteX27" fmla="*/ 24608 w 50220"/>
                                  <a:gd name="connsiteY27" fmla="*/ 31150 h 55914"/>
                                  <a:gd name="connsiteX28" fmla="*/ 16901 w 50220"/>
                                  <a:gd name="connsiteY28" fmla="*/ 33617 h 55914"/>
                                  <a:gd name="connsiteX29" fmla="*/ 14130 w 50220"/>
                                  <a:gd name="connsiteY29" fmla="*/ 38612 h 55914"/>
                                  <a:gd name="connsiteX30" fmla="*/ 16347 w 50220"/>
                                  <a:gd name="connsiteY30" fmla="*/ 43744 h 55914"/>
                                  <a:gd name="connsiteX31" fmla="*/ 21989 w 50220"/>
                                  <a:gd name="connsiteY31" fmla="*/ 45911 h 55914"/>
                                  <a:gd name="connsiteX32" fmla="*/ 29293 w 50220"/>
                                  <a:gd name="connsiteY32" fmla="*/ 43392 h 55914"/>
                                  <a:gd name="connsiteX33" fmla="*/ 32668 w 50220"/>
                                  <a:gd name="connsiteY33" fmla="*/ 38706 h 55914"/>
                                  <a:gd name="connsiteX34" fmla="*/ 33221 w 50220"/>
                                  <a:gd name="connsiteY34" fmla="*/ 31803 h 5591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Lst>
                                <a:rect l="l" t="t" r="r" b="b"/>
                                <a:pathLst>
                                  <a:path w="50220" h="55914">
                                    <a:moveTo>
                                      <a:pt x="14282" y="17498"/>
                                    </a:moveTo>
                                    <a:lnTo>
                                      <a:pt x="1437" y="15185"/>
                                    </a:lnTo>
                                    <a:cubicBezTo>
                                      <a:pt x="2880" y="10010"/>
                                      <a:pt x="5366" y="6184"/>
                                      <a:pt x="8892" y="3700"/>
                                    </a:cubicBezTo>
                                    <a:cubicBezTo>
                                      <a:pt x="12418" y="1215"/>
                                      <a:pt x="17657" y="-31"/>
                                      <a:pt x="24608" y="-31"/>
                                    </a:cubicBezTo>
                                    <a:cubicBezTo>
                                      <a:pt x="30922" y="-31"/>
                                      <a:pt x="35622" y="725"/>
                                      <a:pt x="38712" y="2238"/>
                                    </a:cubicBezTo>
                                    <a:cubicBezTo>
                                      <a:pt x="41802" y="3717"/>
                                      <a:pt x="43968" y="5617"/>
                                      <a:pt x="45211" y="7930"/>
                                    </a:cubicBezTo>
                                    <a:cubicBezTo>
                                      <a:pt x="46486" y="10216"/>
                                      <a:pt x="47124" y="14429"/>
                                      <a:pt x="47124" y="20576"/>
                                    </a:cubicBezTo>
                                    <a:lnTo>
                                      <a:pt x="46973" y="37099"/>
                                    </a:lnTo>
                                    <a:cubicBezTo>
                                      <a:pt x="46973" y="41801"/>
                                      <a:pt x="47191" y="45274"/>
                                      <a:pt x="47628" y="47527"/>
                                    </a:cubicBezTo>
                                    <a:cubicBezTo>
                                      <a:pt x="48098" y="49736"/>
                                      <a:pt x="48955" y="52126"/>
                                      <a:pt x="50197" y="54680"/>
                                    </a:cubicBezTo>
                                    <a:lnTo>
                                      <a:pt x="36193" y="54680"/>
                                    </a:lnTo>
                                    <a:cubicBezTo>
                                      <a:pt x="35825" y="53734"/>
                                      <a:pt x="35371" y="52341"/>
                                      <a:pt x="34833" y="50493"/>
                                    </a:cubicBezTo>
                                    <a:cubicBezTo>
                                      <a:pt x="34599" y="49659"/>
                                      <a:pt x="34431" y="49100"/>
                                      <a:pt x="34330" y="48834"/>
                                    </a:cubicBezTo>
                                    <a:cubicBezTo>
                                      <a:pt x="31912" y="51181"/>
                                      <a:pt x="29326" y="52943"/>
                                      <a:pt x="26573" y="54121"/>
                                    </a:cubicBezTo>
                                    <a:cubicBezTo>
                                      <a:pt x="23819" y="55298"/>
                                      <a:pt x="20881" y="55883"/>
                                      <a:pt x="17757" y="55883"/>
                                    </a:cubicBezTo>
                                    <a:cubicBezTo>
                                      <a:pt x="12250" y="55883"/>
                                      <a:pt x="7901" y="54387"/>
                                      <a:pt x="4711" y="51404"/>
                                    </a:cubicBezTo>
                                    <a:cubicBezTo>
                                      <a:pt x="1554" y="48412"/>
                                      <a:pt x="-24" y="44638"/>
                                      <a:pt x="-24" y="40065"/>
                                    </a:cubicBezTo>
                                    <a:cubicBezTo>
                                      <a:pt x="-24" y="37047"/>
                                      <a:pt x="698" y="34356"/>
                                      <a:pt x="2142" y="32009"/>
                                    </a:cubicBezTo>
                                    <a:cubicBezTo>
                                      <a:pt x="3586" y="29628"/>
                                      <a:pt x="5600" y="27814"/>
                                      <a:pt x="8186" y="26568"/>
                                    </a:cubicBezTo>
                                    <a:cubicBezTo>
                                      <a:pt x="10806" y="25295"/>
                                      <a:pt x="14567" y="24186"/>
                                      <a:pt x="19470" y="23241"/>
                                    </a:cubicBezTo>
                                    <a:cubicBezTo>
                                      <a:pt x="26086" y="22003"/>
                                      <a:pt x="30670" y="20842"/>
                                      <a:pt x="33221" y="19767"/>
                                    </a:cubicBezTo>
                                    <a:lnTo>
                                      <a:pt x="33221" y="18358"/>
                                    </a:lnTo>
                                    <a:cubicBezTo>
                                      <a:pt x="33221" y="15641"/>
                                      <a:pt x="32550" y="13707"/>
                                      <a:pt x="31207" y="12563"/>
                                    </a:cubicBezTo>
                                    <a:cubicBezTo>
                                      <a:pt x="29863" y="11385"/>
                                      <a:pt x="27328" y="10801"/>
                                      <a:pt x="23601" y="10801"/>
                                    </a:cubicBezTo>
                                    <a:cubicBezTo>
                                      <a:pt x="21082" y="10801"/>
                                      <a:pt x="19117" y="11308"/>
                                      <a:pt x="17707" y="12314"/>
                                    </a:cubicBezTo>
                                    <a:cubicBezTo>
                                      <a:pt x="16297" y="13285"/>
                                      <a:pt x="15155" y="15013"/>
                                      <a:pt x="14282" y="17498"/>
                                    </a:cubicBezTo>
                                    <a:close/>
                                    <a:moveTo>
                                      <a:pt x="33221" y="28983"/>
                                    </a:moveTo>
                                    <a:cubicBezTo>
                                      <a:pt x="31408" y="29594"/>
                                      <a:pt x="28537" y="30316"/>
                                      <a:pt x="24608" y="31150"/>
                                    </a:cubicBezTo>
                                    <a:cubicBezTo>
                                      <a:pt x="20679" y="31992"/>
                                      <a:pt x="18110" y="32818"/>
                                      <a:pt x="16901" y="33617"/>
                                    </a:cubicBezTo>
                                    <a:cubicBezTo>
                                      <a:pt x="15054" y="34932"/>
                                      <a:pt x="14130" y="36592"/>
                                      <a:pt x="14130" y="38612"/>
                                    </a:cubicBezTo>
                                    <a:cubicBezTo>
                                      <a:pt x="14130" y="40589"/>
                                      <a:pt x="14870" y="42300"/>
                                      <a:pt x="16347" y="43744"/>
                                    </a:cubicBezTo>
                                    <a:cubicBezTo>
                                      <a:pt x="17824" y="45189"/>
                                      <a:pt x="19705" y="45911"/>
                                      <a:pt x="21989" y="45911"/>
                                    </a:cubicBezTo>
                                    <a:cubicBezTo>
                                      <a:pt x="24541" y="45911"/>
                                      <a:pt x="26976" y="45068"/>
                                      <a:pt x="29293" y="43392"/>
                                    </a:cubicBezTo>
                                    <a:cubicBezTo>
                                      <a:pt x="31005" y="42119"/>
                                      <a:pt x="32130" y="40555"/>
                                      <a:pt x="32668" y="38706"/>
                                    </a:cubicBezTo>
                                    <a:cubicBezTo>
                                      <a:pt x="33037" y="37503"/>
                                      <a:pt x="33221" y="35199"/>
                                      <a:pt x="33221" y="31803"/>
                                    </a:cubicBezTo>
                                    <a:close/>
                                  </a:path>
                                </a:pathLst>
                              </a:custGeom>
                              <a:solidFill>
                                <a:srgbClr val="0000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2" name="Freeform: Shape 232"/>
                            <wps:cNvSpPr/>
                            <wps:spPr>
                              <a:xfrm>
                                <a:off x="452827" y="1139249"/>
                                <a:ext cx="49969" cy="55914"/>
                              </a:xfrm>
                              <a:custGeom>
                                <a:avLst/>
                                <a:gdLst>
                                  <a:gd name="connsiteX0" fmla="*/ -24 w 49969"/>
                                  <a:gd name="connsiteY0" fmla="*/ 39411 h 55914"/>
                                  <a:gd name="connsiteX1" fmla="*/ 14181 w 49969"/>
                                  <a:gd name="connsiteY1" fmla="*/ 37245 h 55914"/>
                                  <a:gd name="connsiteX2" fmla="*/ 17858 w 49969"/>
                                  <a:gd name="connsiteY2" fmla="*/ 43547 h 55914"/>
                                  <a:gd name="connsiteX3" fmla="*/ 25616 w 49969"/>
                                  <a:gd name="connsiteY3" fmla="*/ 45661 h 55914"/>
                                  <a:gd name="connsiteX4" fmla="*/ 33876 w 49969"/>
                                  <a:gd name="connsiteY4" fmla="*/ 43641 h 55914"/>
                                  <a:gd name="connsiteX5" fmla="*/ 35740 w 49969"/>
                                  <a:gd name="connsiteY5" fmla="*/ 39867 h 55914"/>
                                  <a:gd name="connsiteX6" fmla="*/ 34733 w 49969"/>
                                  <a:gd name="connsiteY6" fmla="*/ 37193 h 55914"/>
                                  <a:gd name="connsiteX7" fmla="*/ 29998 w 49969"/>
                                  <a:gd name="connsiteY7" fmla="*/ 35337 h 55914"/>
                                  <a:gd name="connsiteX8" fmla="*/ 8288 w 49969"/>
                                  <a:gd name="connsiteY8" fmla="*/ 28433 h 55914"/>
                                  <a:gd name="connsiteX9" fmla="*/ 1941 w 49969"/>
                                  <a:gd name="connsiteY9" fmla="*/ 16398 h 55914"/>
                                  <a:gd name="connsiteX10" fmla="*/ 7431 w 49969"/>
                                  <a:gd name="connsiteY10" fmla="*/ 4706 h 55914"/>
                                  <a:gd name="connsiteX11" fmla="*/ 24457 w 49969"/>
                                  <a:gd name="connsiteY11" fmla="*/ -31 h 55914"/>
                                  <a:gd name="connsiteX12" fmla="*/ 40778 w 49969"/>
                                  <a:gd name="connsiteY12" fmla="*/ 3545 h 55914"/>
                                  <a:gd name="connsiteX13" fmla="*/ 48132 w 49969"/>
                                  <a:gd name="connsiteY13" fmla="*/ 14128 h 55914"/>
                                  <a:gd name="connsiteX14" fmla="*/ 34783 w 49969"/>
                                  <a:gd name="connsiteY14" fmla="*/ 16595 h 55914"/>
                                  <a:gd name="connsiteX15" fmla="*/ 31509 w 49969"/>
                                  <a:gd name="connsiteY15" fmla="*/ 11807 h 55914"/>
                                  <a:gd name="connsiteX16" fmla="*/ 24709 w 49969"/>
                                  <a:gd name="connsiteY16" fmla="*/ 10148 h 55914"/>
                                  <a:gd name="connsiteX17" fmla="*/ 16700 w 49969"/>
                                  <a:gd name="connsiteY17" fmla="*/ 11712 h 55914"/>
                                  <a:gd name="connsiteX18" fmla="*/ 15088 w 49969"/>
                                  <a:gd name="connsiteY18" fmla="*/ 14584 h 55914"/>
                                  <a:gd name="connsiteX19" fmla="*/ 16498 w 49969"/>
                                  <a:gd name="connsiteY19" fmla="*/ 17146 h 55914"/>
                                  <a:gd name="connsiteX20" fmla="*/ 29696 w 49969"/>
                                  <a:gd name="connsiteY20" fmla="*/ 21126 h 55914"/>
                                  <a:gd name="connsiteX21" fmla="*/ 45512 w 49969"/>
                                  <a:gd name="connsiteY21" fmla="*/ 27427 h 55914"/>
                                  <a:gd name="connsiteX22" fmla="*/ 49946 w 49969"/>
                                  <a:gd name="connsiteY22" fmla="*/ 37950 h 55914"/>
                                  <a:gd name="connsiteX23" fmla="*/ 43800 w 49969"/>
                                  <a:gd name="connsiteY23" fmla="*/ 50596 h 55914"/>
                                  <a:gd name="connsiteX24" fmla="*/ 25616 w 49969"/>
                                  <a:gd name="connsiteY24" fmla="*/ 55883 h 55914"/>
                                  <a:gd name="connsiteX25" fmla="*/ 8288 w 49969"/>
                                  <a:gd name="connsiteY25" fmla="*/ 51456 h 55914"/>
                                  <a:gd name="connsiteX26" fmla="*/ -24 w 49969"/>
                                  <a:gd name="connsiteY26" fmla="*/ 39411 h 5591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Lst>
                                <a:rect l="l" t="t" r="r" b="b"/>
                                <a:pathLst>
                                  <a:path w="49969" h="55914">
                                    <a:moveTo>
                                      <a:pt x="-24" y="39411"/>
                                    </a:moveTo>
                                    <a:lnTo>
                                      <a:pt x="14181" y="37245"/>
                                    </a:lnTo>
                                    <a:cubicBezTo>
                                      <a:pt x="14785" y="40005"/>
                                      <a:pt x="16011" y="42102"/>
                                      <a:pt x="17858" y="43547"/>
                                    </a:cubicBezTo>
                                    <a:cubicBezTo>
                                      <a:pt x="19705" y="44956"/>
                                      <a:pt x="22291" y="45661"/>
                                      <a:pt x="25616" y="45661"/>
                                    </a:cubicBezTo>
                                    <a:cubicBezTo>
                                      <a:pt x="29276" y="45661"/>
                                      <a:pt x="32030" y="44991"/>
                                      <a:pt x="33876" y="43641"/>
                                    </a:cubicBezTo>
                                    <a:cubicBezTo>
                                      <a:pt x="35120" y="42704"/>
                                      <a:pt x="35740" y="41449"/>
                                      <a:pt x="35740" y="39867"/>
                                    </a:cubicBezTo>
                                    <a:cubicBezTo>
                                      <a:pt x="35740" y="38792"/>
                                      <a:pt x="35404" y="37898"/>
                                      <a:pt x="34733" y="37193"/>
                                    </a:cubicBezTo>
                                    <a:cubicBezTo>
                                      <a:pt x="34028" y="36523"/>
                                      <a:pt x="32449" y="35904"/>
                                      <a:pt x="29998" y="35337"/>
                                    </a:cubicBezTo>
                                    <a:cubicBezTo>
                                      <a:pt x="18580" y="32818"/>
                                      <a:pt x="11343" y="30514"/>
                                      <a:pt x="8288" y="28433"/>
                                    </a:cubicBezTo>
                                    <a:cubicBezTo>
                                      <a:pt x="4056" y="25545"/>
                                      <a:pt x="1941" y="21530"/>
                                      <a:pt x="1941" y="16398"/>
                                    </a:cubicBezTo>
                                    <a:cubicBezTo>
                                      <a:pt x="1941" y="11755"/>
                                      <a:pt x="3771" y="7861"/>
                                      <a:pt x="7431" y="4706"/>
                                    </a:cubicBezTo>
                                    <a:cubicBezTo>
                                      <a:pt x="11091" y="1551"/>
                                      <a:pt x="16767" y="-31"/>
                                      <a:pt x="24457" y="-31"/>
                                    </a:cubicBezTo>
                                    <a:cubicBezTo>
                                      <a:pt x="31778" y="-31"/>
                                      <a:pt x="37218" y="1164"/>
                                      <a:pt x="40778" y="3545"/>
                                    </a:cubicBezTo>
                                    <a:cubicBezTo>
                                      <a:pt x="44337" y="5935"/>
                                      <a:pt x="46789" y="9460"/>
                                      <a:pt x="48132" y="14128"/>
                                    </a:cubicBezTo>
                                    <a:lnTo>
                                      <a:pt x="34783" y="16595"/>
                                    </a:lnTo>
                                    <a:cubicBezTo>
                                      <a:pt x="34213" y="14515"/>
                                      <a:pt x="33121" y="12916"/>
                                      <a:pt x="31509" y="11807"/>
                                    </a:cubicBezTo>
                                    <a:cubicBezTo>
                                      <a:pt x="29930" y="10698"/>
                                      <a:pt x="27664" y="10148"/>
                                      <a:pt x="24709" y="10148"/>
                                    </a:cubicBezTo>
                                    <a:cubicBezTo>
                                      <a:pt x="20981" y="10148"/>
                                      <a:pt x="18312" y="10672"/>
                                      <a:pt x="16700" y="11712"/>
                                    </a:cubicBezTo>
                                    <a:cubicBezTo>
                                      <a:pt x="15625" y="12452"/>
                                      <a:pt x="15088" y="13406"/>
                                      <a:pt x="15088" y="14584"/>
                                    </a:cubicBezTo>
                                    <a:cubicBezTo>
                                      <a:pt x="15088" y="15589"/>
                                      <a:pt x="15558" y="16441"/>
                                      <a:pt x="16498" y="17146"/>
                                    </a:cubicBezTo>
                                    <a:cubicBezTo>
                                      <a:pt x="17774" y="18091"/>
                                      <a:pt x="22174" y="19415"/>
                                      <a:pt x="29696" y="21126"/>
                                    </a:cubicBezTo>
                                    <a:cubicBezTo>
                                      <a:pt x="37252" y="22845"/>
                                      <a:pt x="42524" y="24943"/>
                                      <a:pt x="45512" y="27427"/>
                                    </a:cubicBezTo>
                                    <a:cubicBezTo>
                                      <a:pt x="48468" y="29946"/>
                                      <a:pt x="49946" y="33454"/>
                                      <a:pt x="49946" y="37950"/>
                                    </a:cubicBezTo>
                                    <a:cubicBezTo>
                                      <a:pt x="49946" y="42859"/>
                                      <a:pt x="47897" y="47071"/>
                                      <a:pt x="43800" y="50596"/>
                                    </a:cubicBezTo>
                                    <a:cubicBezTo>
                                      <a:pt x="39703" y="54121"/>
                                      <a:pt x="33642" y="55883"/>
                                      <a:pt x="25616" y="55883"/>
                                    </a:cubicBezTo>
                                    <a:cubicBezTo>
                                      <a:pt x="18328" y="55883"/>
                                      <a:pt x="12553" y="54404"/>
                                      <a:pt x="8288" y="51456"/>
                                    </a:cubicBezTo>
                                    <a:cubicBezTo>
                                      <a:pt x="4056" y="48498"/>
                                      <a:pt x="1286" y="44484"/>
                                      <a:pt x="-24" y="39411"/>
                                    </a:cubicBezTo>
                                    <a:close/>
                                  </a:path>
                                </a:pathLst>
                              </a:custGeom>
                              <a:solidFill>
                                <a:srgbClr val="0000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3" name="Freeform: Shape 233"/>
                            <wps:cNvSpPr/>
                            <wps:spPr>
                              <a:xfrm>
                                <a:off x="514836" y="1139249"/>
                                <a:ext cx="52185" cy="75059"/>
                              </a:xfrm>
                              <a:custGeom>
                                <a:avLst/>
                                <a:gdLst>
                                  <a:gd name="connsiteX0" fmla="*/ -24 w 52185"/>
                                  <a:gd name="connsiteY0" fmla="*/ 1181 h 75059"/>
                                  <a:gd name="connsiteX1" fmla="*/ 13173 w 52185"/>
                                  <a:gd name="connsiteY1" fmla="*/ 1181 h 75059"/>
                                  <a:gd name="connsiteX2" fmla="*/ 13173 w 52185"/>
                                  <a:gd name="connsiteY2" fmla="*/ 9039 h 75059"/>
                                  <a:gd name="connsiteX3" fmla="*/ 20125 w 52185"/>
                                  <a:gd name="connsiteY3" fmla="*/ 2488 h 75059"/>
                                  <a:gd name="connsiteX4" fmla="*/ 29847 w 52185"/>
                                  <a:gd name="connsiteY4" fmla="*/ -31 h 75059"/>
                                  <a:gd name="connsiteX5" fmla="*/ 45664 w 52185"/>
                                  <a:gd name="connsiteY5" fmla="*/ 7276 h 75059"/>
                                  <a:gd name="connsiteX6" fmla="*/ 52162 w 52185"/>
                                  <a:gd name="connsiteY6" fmla="*/ 27625 h 75059"/>
                                  <a:gd name="connsiteX7" fmla="*/ 45613 w 52185"/>
                                  <a:gd name="connsiteY7" fmla="*/ 48481 h 75059"/>
                                  <a:gd name="connsiteX8" fmla="*/ 29746 w 52185"/>
                                  <a:gd name="connsiteY8" fmla="*/ 55883 h 75059"/>
                                  <a:gd name="connsiteX9" fmla="*/ 21686 w 52185"/>
                                  <a:gd name="connsiteY9" fmla="*/ 54121 h 75059"/>
                                  <a:gd name="connsiteX10" fmla="*/ 14130 w 52185"/>
                                  <a:gd name="connsiteY10" fmla="*/ 48077 h 75059"/>
                                  <a:gd name="connsiteX11" fmla="*/ 14130 w 52185"/>
                                  <a:gd name="connsiteY11" fmla="*/ 75028 h 75059"/>
                                  <a:gd name="connsiteX12" fmla="*/ -24 w 52185"/>
                                  <a:gd name="connsiteY12" fmla="*/ 75028 h 75059"/>
                                  <a:gd name="connsiteX13" fmla="*/ 13980 w 52185"/>
                                  <a:gd name="connsiteY13" fmla="*/ 27023 h 75059"/>
                                  <a:gd name="connsiteX14" fmla="*/ 17556 w 52185"/>
                                  <a:gd name="connsiteY14" fmla="*/ 40374 h 75059"/>
                                  <a:gd name="connsiteX15" fmla="*/ 26270 w 52185"/>
                                  <a:gd name="connsiteY15" fmla="*/ 44656 h 75059"/>
                                  <a:gd name="connsiteX16" fmla="*/ 34481 w 52185"/>
                                  <a:gd name="connsiteY16" fmla="*/ 40727 h 75059"/>
                                  <a:gd name="connsiteX17" fmla="*/ 37755 w 52185"/>
                                  <a:gd name="connsiteY17" fmla="*/ 27728 h 75059"/>
                                  <a:gd name="connsiteX18" fmla="*/ 34380 w 52185"/>
                                  <a:gd name="connsiteY18" fmla="*/ 15237 h 75059"/>
                                  <a:gd name="connsiteX19" fmla="*/ 26018 w 52185"/>
                                  <a:gd name="connsiteY19" fmla="*/ 11153 h 75059"/>
                                  <a:gd name="connsiteX20" fmla="*/ 17405 w 52185"/>
                                  <a:gd name="connsiteY20" fmla="*/ 15185 h 75059"/>
                                  <a:gd name="connsiteX21" fmla="*/ 13980 w 52185"/>
                                  <a:gd name="connsiteY21" fmla="*/ 27023 h 7505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Lst>
                                <a:rect l="l" t="t" r="r" b="b"/>
                                <a:pathLst>
                                  <a:path w="52185" h="75059">
                                    <a:moveTo>
                                      <a:pt x="-24" y="1181"/>
                                    </a:moveTo>
                                    <a:lnTo>
                                      <a:pt x="13173" y="1181"/>
                                    </a:lnTo>
                                    <a:lnTo>
                                      <a:pt x="13173" y="9039"/>
                                    </a:lnTo>
                                    <a:cubicBezTo>
                                      <a:pt x="14886" y="6356"/>
                                      <a:pt x="17204" y="4173"/>
                                      <a:pt x="20125" y="2488"/>
                                    </a:cubicBezTo>
                                    <a:cubicBezTo>
                                      <a:pt x="23046" y="811"/>
                                      <a:pt x="26287" y="-31"/>
                                      <a:pt x="29847" y="-31"/>
                                    </a:cubicBezTo>
                                    <a:cubicBezTo>
                                      <a:pt x="36059" y="-31"/>
                                      <a:pt x="41332" y="2410"/>
                                      <a:pt x="45664" y="7276"/>
                                    </a:cubicBezTo>
                                    <a:cubicBezTo>
                                      <a:pt x="49996" y="12142"/>
                                      <a:pt x="52162" y="18925"/>
                                      <a:pt x="52162" y="27625"/>
                                    </a:cubicBezTo>
                                    <a:cubicBezTo>
                                      <a:pt x="52162" y="36557"/>
                                      <a:pt x="49979" y="43512"/>
                                      <a:pt x="45613" y="48481"/>
                                    </a:cubicBezTo>
                                    <a:cubicBezTo>
                                      <a:pt x="41247" y="53416"/>
                                      <a:pt x="35959" y="55883"/>
                                      <a:pt x="29746" y="55883"/>
                                    </a:cubicBezTo>
                                    <a:cubicBezTo>
                                      <a:pt x="26791" y="55883"/>
                                      <a:pt x="24104" y="55298"/>
                                      <a:pt x="21686" y="54121"/>
                                    </a:cubicBezTo>
                                    <a:cubicBezTo>
                                      <a:pt x="19302" y="52943"/>
                                      <a:pt x="16783" y="50931"/>
                                      <a:pt x="14130" y="48077"/>
                                    </a:cubicBezTo>
                                    <a:lnTo>
                                      <a:pt x="14130" y="75028"/>
                                    </a:lnTo>
                                    <a:lnTo>
                                      <a:pt x="-24" y="75028"/>
                                    </a:lnTo>
                                    <a:close/>
                                    <a:moveTo>
                                      <a:pt x="13980" y="27023"/>
                                    </a:moveTo>
                                    <a:cubicBezTo>
                                      <a:pt x="13980" y="33033"/>
                                      <a:pt x="15171" y="37486"/>
                                      <a:pt x="17556" y="40374"/>
                                    </a:cubicBezTo>
                                    <a:cubicBezTo>
                                      <a:pt x="19940" y="43228"/>
                                      <a:pt x="22845" y="44656"/>
                                      <a:pt x="26270" y="44656"/>
                                    </a:cubicBezTo>
                                    <a:cubicBezTo>
                                      <a:pt x="29562" y="44656"/>
                                      <a:pt x="32298" y="43340"/>
                                      <a:pt x="34481" y="40727"/>
                                    </a:cubicBezTo>
                                    <a:cubicBezTo>
                                      <a:pt x="36664" y="38070"/>
                                      <a:pt x="37755" y="33737"/>
                                      <a:pt x="37755" y="27728"/>
                                    </a:cubicBezTo>
                                    <a:cubicBezTo>
                                      <a:pt x="37755" y="22123"/>
                                      <a:pt x="36630" y="17954"/>
                                      <a:pt x="34380" y="15237"/>
                                    </a:cubicBezTo>
                                    <a:cubicBezTo>
                                      <a:pt x="32130" y="12512"/>
                                      <a:pt x="29343" y="11153"/>
                                      <a:pt x="26018" y="11153"/>
                                    </a:cubicBezTo>
                                    <a:cubicBezTo>
                                      <a:pt x="22560" y="11153"/>
                                      <a:pt x="19688" y="12495"/>
                                      <a:pt x="17405" y="15185"/>
                                    </a:cubicBezTo>
                                    <a:cubicBezTo>
                                      <a:pt x="15122" y="17833"/>
                                      <a:pt x="13980" y="21779"/>
                                      <a:pt x="13980" y="27023"/>
                                    </a:cubicBezTo>
                                    <a:close/>
                                  </a:path>
                                </a:pathLst>
                              </a:custGeom>
                              <a:solidFill>
                                <a:srgbClr val="0000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4" name="Freeform: Shape 234"/>
                            <wps:cNvSpPr/>
                            <wps:spPr>
                              <a:xfrm>
                                <a:off x="578305" y="1120113"/>
                                <a:ext cx="14153" cy="73847"/>
                              </a:xfrm>
                              <a:custGeom>
                                <a:avLst/>
                                <a:gdLst>
                                  <a:gd name="connsiteX0" fmla="*/ -24 w 14153"/>
                                  <a:gd name="connsiteY0" fmla="*/ 13062 h 73847"/>
                                  <a:gd name="connsiteX1" fmla="*/ -24 w 14153"/>
                                  <a:gd name="connsiteY1" fmla="*/ -31 h 73847"/>
                                  <a:gd name="connsiteX2" fmla="*/ 14130 w 14153"/>
                                  <a:gd name="connsiteY2" fmla="*/ -31 h 73847"/>
                                  <a:gd name="connsiteX3" fmla="*/ 14130 w 14153"/>
                                  <a:gd name="connsiteY3" fmla="*/ 13062 h 73847"/>
                                  <a:gd name="connsiteX4" fmla="*/ -24 w 14153"/>
                                  <a:gd name="connsiteY4" fmla="*/ 73816 h 73847"/>
                                  <a:gd name="connsiteX5" fmla="*/ -24 w 14153"/>
                                  <a:gd name="connsiteY5" fmla="*/ 20318 h 73847"/>
                                  <a:gd name="connsiteX6" fmla="*/ 14130 w 14153"/>
                                  <a:gd name="connsiteY6" fmla="*/ 20318 h 73847"/>
                                  <a:gd name="connsiteX7" fmla="*/ 14130 w 14153"/>
                                  <a:gd name="connsiteY7" fmla="*/ 73816 h 7384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14153" h="73847">
                                    <a:moveTo>
                                      <a:pt x="-24" y="13062"/>
                                    </a:moveTo>
                                    <a:lnTo>
                                      <a:pt x="-24" y="-31"/>
                                    </a:lnTo>
                                    <a:lnTo>
                                      <a:pt x="14130" y="-31"/>
                                    </a:lnTo>
                                    <a:lnTo>
                                      <a:pt x="14130" y="13062"/>
                                    </a:lnTo>
                                    <a:close/>
                                    <a:moveTo>
                                      <a:pt x="-24" y="73816"/>
                                    </a:moveTo>
                                    <a:lnTo>
                                      <a:pt x="-24" y="20318"/>
                                    </a:lnTo>
                                    <a:lnTo>
                                      <a:pt x="14130" y="20318"/>
                                    </a:lnTo>
                                    <a:lnTo>
                                      <a:pt x="14130" y="73816"/>
                                    </a:lnTo>
                                    <a:close/>
                                  </a:path>
                                </a:pathLst>
                              </a:custGeom>
                              <a:solidFill>
                                <a:srgbClr val="0000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5" name="Freeform: Shape 235"/>
                            <wps:cNvSpPr/>
                            <wps:spPr>
                              <a:xfrm>
                                <a:off x="606816" y="1139249"/>
                                <a:ext cx="48759" cy="54710"/>
                              </a:xfrm>
                              <a:custGeom>
                                <a:avLst/>
                                <a:gdLst>
                                  <a:gd name="connsiteX0" fmla="*/ 48736 w 48759"/>
                                  <a:gd name="connsiteY0" fmla="*/ 54680 h 54710"/>
                                  <a:gd name="connsiteX1" fmla="*/ 34582 w 48759"/>
                                  <a:gd name="connsiteY1" fmla="*/ 54680 h 54710"/>
                                  <a:gd name="connsiteX2" fmla="*/ 34582 w 48759"/>
                                  <a:gd name="connsiteY2" fmla="*/ 27376 h 54710"/>
                                  <a:gd name="connsiteX3" fmla="*/ 33675 w 48759"/>
                                  <a:gd name="connsiteY3" fmla="*/ 16191 h 54710"/>
                                  <a:gd name="connsiteX4" fmla="*/ 30703 w 48759"/>
                                  <a:gd name="connsiteY4" fmla="*/ 12211 h 54710"/>
                                  <a:gd name="connsiteX5" fmla="*/ 25817 w 48759"/>
                                  <a:gd name="connsiteY5" fmla="*/ 10801 h 54710"/>
                                  <a:gd name="connsiteX6" fmla="*/ 19219 w 48759"/>
                                  <a:gd name="connsiteY6" fmla="*/ 12821 h 54710"/>
                                  <a:gd name="connsiteX7" fmla="*/ 15189 w 48759"/>
                                  <a:gd name="connsiteY7" fmla="*/ 18160 h 54710"/>
                                  <a:gd name="connsiteX8" fmla="*/ 14131 w 48759"/>
                                  <a:gd name="connsiteY8" fmla="*/ 30445 h 54710"/>
                                  <a:gd name="connsiteX9" fmla="*/ 14131 w 48759"/>
                                  <a:gd name="connsiteY9" fmla="*/ 54680 h 54710"/>
                                  <a:gd name="connsiteX10" fmla="*/ -24 w 48759"/>
                                  <a:gd name="connsiteY10" fmla="*/ 54680 h 54710"/>
                                  <a:gd name="connsiteX11" fmla="*/ -24 w 48759"/>
                                  <a:gd name="connsiteY11" fmla="*/ 1181 h 54710"/>
                                  <a:gd name="connsiteX12" fmla="*/ 13124 w 48759"/>
                                  <a:gd name="connsiteY12" fmla="*/ 1181 h 54710"/>
                                  <a:gd name="connsiteX13" fmla="*/ 13124 w 48759"/>
                                  <a:gd name="connsiteY13" fmla="*/ 9039 h 54710"/>
                                  <a:gd name="connsiteX14" fmla="*/ 30753 w 48759"/>
                                  <a:gd name="connsiteY14" fmla="*/ -31 h 54710"/>
                                  <a:gd name="connsiteX15" fmla="*/ 39317 w 48759"/>
                                  <a:gd name="connsiteY15" fmla="*/ 1688 h 54710"/>
                                  <a:gd name="connsiteX16" fmla="*/ 45160 w 48759"/>
                                  <a:gd name="connsiteY16" fmla="*/ 5970 h 54710"/>
                                  <a:gd name="connsiteX17" fmla="*/ 47931 w 48759"/>
                                  <a:gd name="connsiteY17" fmla="*/ 11910 h 54710"/>
                                  <a:gd name="connsiteX18" fmla="*/ 48736 w 48759"/>
                                  <a:gd name="connsiteY18" fmla="*/ 21427 h 5471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48759" h="54710">
                                    <a:moveTo>
                                      <a:pt x="48736" y="54680"/>
                                    </a:moveTo>
                                    <a:lnTo>
                                      <a:pt x="34582" y="54680"/>
                                    </a:lnTo>
                                    <a:lnTo>
                                      <a:pt x="34582" y="27376"/>
                                    </a:lnTo>
                                    <a:cubicBezTo>
                                      <a:pt x="34582" y="21599"/>
                                      <a:pt x="34280" y="17868"/>
                                      <a:pt x="33675" y="16191"/>
                                    </a:cubicBezTo>
                                    <a:cubicBezTo>
                                      <a:pt x="33071" y="14480"/>
                                      <a:pt x="32080" y="13157"/>
                                      <a:pt x="30703" y="12211"/>
                                    </a:cubicBezTo>
                                    <a:cubicBezTo>
                                      <a:pt x="29360" y="11274"/>
                                      <a:pt x="27731" y="10801"/>
                                      <a:pt x="25817" y="10801"/>
                                    </a:cubicBezTo>
                                    <a:cubicBezTo>
                                      <a:pt x="23366" y="10801"/>
                                      <a:pt x="21166" y="11472"/>
                                      <a:pt x="19219" y="12821"/>
                                    </a:cubicBezTo>
                                    <a:cubicBezTo>
                                      <a:pt x="17271" y="14162"/>
                                      <a:pt x="15927" y="15942"/>
                                      <a:pt x="15189" y="18160"/>
                                    </a:cubicBezTo>
                                    <a:cubicBezTo>
                                      <a:pt x="14484" y="20369"/>
                                      <a:pt x="14131" y="24470"/>
                                      <a:pt x="14131" y="30445"/>
                                    </a:cubicBezTo>
                                    <a:lnTo>
                                      <a:pt x="14131" y="54680"/>
                                    </a:lnTo>
                                    <a:lnTo>
                                      <a:pt x="-24" y="54680"/>
                                    </a:lnTo>
                                    <a:lnTo>
                                      <a:pt x="-24" y="1181"/>
                                    </a:lnTo>
                                    <a:lnTo>
                                      <a:pt x="13124" y="1181"/>
                                    </a:lnTo>
                                    <a:lnTo>
                                      <a:pt x="13124" y="9039"/>
                                    </a:lnTo>
                                    <a:cubicBezTo>
                                      <a:pt x="17791" y="2995"/>
                                      <a:pt x="23668" y="-31"/>
                                      <a:pt x="30753" y="-31"/>
                                    </a:cubicBezTo>
                                    <a:cubicBezTo>
                                      <a:pt x="33876" y="-31"/>
                                      <a:pt x="36731" y="545"/>
                                      <a:pt x="39317" y="1688"/>
                                    </a:cubicBezTo>
                                    <a:cubicBezTo>
                                      <a:pt x="41903" y="2789"/>
                                      <a:pt x="43851" y="4224"/>
                                      <a:pt x="45160" y="5970"/>
                                    </a:cubicBezTo>
                                    <a:cubicBezTo>
                                      <a:pt x="46504" y="7715"/>
                                      <a:pt x="47427" y="9692"/>
                                      <a:pt x="47931" y="11910"/>
                                    </a:cubicBezTo>
                                    <a:cubicBezTo>
                                      <a:pt x="48468" y="14128"/>
                                      <a:pt x="48736" y="17300"/>
                                      <a:pt x="48736" y="21427"/>
                                    </a:cubicBezTo>
                                    <a:close/>
                                  </a:path>
                                </a:pathLst>
                              </a:custGeom>
                              <a:solidFill>
                                <a:srgbClr val="0000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6" name="Freeform: Shape 236"/>
                            <wps:cNvSpPr/>
                            <wps:spPr>
                              <a:xfrm>
                                <a:off x="666257" y="1139249"/>
                                <a:ext cx="50223" cy="55914"/>
                              </a:xfrm>
                              <a:custGeom>
                                <a:avLst/>
                                <a:gdLst>
                                  <a:gd name="connsiteX0" fmla="*/ 14282 w 50223"/>
                                  <a:gd name="connsiteY0" fmla="*/ 17498 h 55914"/>
                                  <a:gd name="connsiteX1" fmla="*/ 1438 w 50223"/>
                                  <a:gd name="connsiteY1" fmla="*/ 15185 h 55914"/>
                                  <a:gd name="connsiteX2" fmla="*/ 8891 w 50223"/>
                                  <a:gd name="connsiteY2" fmla="*/ 3700 h 55914"/>
                                  <a:gd name="connsiteX3" fmla="*/ 24606 w 50223"/>
                                  <a:gd name="connsiteY3" fmla="*/ -31 h 55914"/>
                                  <a:gd name="connsiteX4" fmla="*/ 38714 w 50223"/>
                                  <a:gd name="connsiteY4" fmla="*/ 2238 h 55914"/>
                                  <a:gd name="connsiteX5" fmla="*/ 45205 w 50223"/>
                                  <a:gd name="connsiteY5" fmla="*/ 7930 h 55914"/>
                                  <a:gd name="connsiteX6" fmla="*/ 47122 w 50223"/>
                                  <a:gd name="connsiteY6" fmla="*/ 20576 h 55914"/>
                                  <a:gd name="connsiteX7" fmla="*/ 46976 w 50223"/>
                                  <a:gd name="connsiteY7" fmla="*/ 37099 h 55914"/>
                                  <a:gd name="connsiteX8" fmla="*/ 47629 w 50223"/>
                                  <a:gd name="connsiteY8" fmla="*/ 47527 h 55914"/>
                                  <a:gd name="connsiteX9" fmla="*/ 50199 w 50223"/>
                                  <a:gd name="connsiteY9" fmla="*/ 54680 h 55914"/>
                                  <a:gd name="connsiteX10" fmla="*/ 36195 w 50223"/>
                                  <a:gd name="connsiteY10" fmla="*/ 54680 h 55914"/>
                                  <a:gd name="connsiteX11" fmla="*/ 34828 w 50223"/>
                                  <a:gd name="connsiteY11" fmla="*/ 50493 h 55914"/>
                                  <a:gd name="connsiteX12" fmla="*/ 34330 w 50223"/>
                                  <a:gd name="connsiteY12" fmla="*/ 48834 h 55914"/>
                                  <a:gd name="connsiteX13" fmla="*/ 26567 w 50223"/>
                                  <a:gd name="connsiteY13" fmla="*/ 54121 h 55914"/>
                                  <a:gd name="connsiteX14" fmla="*/ 17755 w 50223"/>
                                  <a:gd name="connsiteY14" fmla="*/ 55883 h 55914"/>
                                  <a:gd name="connsiteX15" fmla="*/ 4713 w 50223"/>
                                  <a:gd name="connsiteY15" fmla="*/ 51404 h 55914"/>
                                  <a:gd name="connsiteX16" fmla="*/ -24 w 50223"/>
                                  <a:gd name="connsiteY16" fmla="*/ 40065 h 55914"/>
                                  <a:gd name="connsiteX17" fmla="*/ 2143 w 50223"/>
                                  <a:gd name="connsiteY17" fmla="*/ 32009 h 55914"/>
                                  <a:gd name="connsiteX18" fmla="*/ 8186 w 50223"/>
                                  <a:gd name="connsiteY18" fmla="*/ 26568 h 55914"/>
                                  <a:gd name="connsiteX19" fmla="*/ 19465 w 50223"/>
                                  <a:gd name="connsiteY19" fmla="*/ 23241 h 55914"/>
                                  <a:gd name="connsiteX20" fmla="*/ 33220 w 50223"/>
                                  <a:gd name="connsiteY20" fmla="*/ 19767 h 55914"/>
                                  <a:gd name="connsiteX21" fmla="*/ 33220 w 50223"/>
                                  <a:gd name="connsiteY21" fmla="*/ 18358 h 55914"/>
                                  <a:gd name="connsiteX22" fmla="*/ 31209 w 50223"/>
                                  <a:gd name="connsiteY22" fmla="*/ 12563 h 55914"/>
                                  <a:gd name="connsiteX23" fmla="*/ 23601 w 50223"/>
                                  <a:gd name="connsiteY23" fmla="*/ 10801 h 55914"/>
                                  <a:gd name="connsiteX24" fmla="*/ 17703 w 50223"/>
                                  <a:gd name="connsiteY24" fmla="*/ 12314 h 55914"/>
                                  <a:gd name="connsiteX25" fmla="*/ 14282 w 50223"/>
                                  <a:gd name="connsiteY25" fmla="*/ 17498 h 55914"/>
                                  <a:gd name="connsiteX26" fmla="*/ 33220 w 50223"/>
                                  <a:gd name="connsiteY26" fmla="*/ 28983 h 55914"/>
                                  <a:gd name="connsiteX27" fmla="*/ 24606 w 50223"/>
                                  <a:gd name="connsiteY27" fmla="*/ 31150 h 55914"/>
                                  <a:gd name="connsiteX28" fmla="*/ 16895 w 50223"/>
                                  <a:gd name="connsiteY28" fmla="*/ 33617 h 55914"/>
                                  <a:gd name="connsiteX29" fmla="*/ 14127 w 50223"/>
                                  <a:gd name="connsiteY29" fmla="*/ 38612 h 55914"/>
                                  <a:gd name="connsiteX30" fmla="*/ 16345 w 50223"/>
                                  <a:gd name="connsiteY30" fmla="*/ 43744 h 55914"/>
                                  <a:gd name="connsiteX31" fmla="*/ 21984 w 50223"/>
                                  <a:gd name="connsiteY31" fmla="*/ 45911 h 55914"/>
                                  <a:gd name="connsiteX32" fmla="*/ 29292 w 50223"/>
                                  <a:gd name="connsiteY32" fmla="*/ 43392 h 55914"/>
                                  <a:gd name="connsiteX33" fmla="*/ 32662 w 50223"/>
                                  <a:gd name="connsiteY33" fmla="*/ 38706 h 55914"/>
                                  <a:gd name="connsiteX34" fmla="*/ 33220 w 50223"/>
                                  <a:gd name="connsiteY34" fmla="*/ 31803 h 5591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Lst>
                                <a:rect l="l" t="t" r="r" b="b"/>
                                <a:pathLst>
                                  <a:path w="50223" h="55914">
                                    <a:moveTo>
                                      <a:pt x="14282" y="17498"/>
                                    </a:moveTo>
                                    <a:lnTo>
                                      <a:pt x="1438" y="15185"/>
                                    </a:lnTo>
                                    <a:cubicBezTo>
                                      <a:pt x="2882" y="10010"/>
                                      <a:pt x="5367" y="6184"/>
                                      <a:pt x="8891" y="3700"/>
                                    </a:cubicBezTo>
                                    <a:cubicBezTo>
                                      <a:pt x="12416" y="1215"/>
                                      <a:pt x="17652" y="-31"/>
                                      <a:pt x="24606" y="-31"/>
                                    </a:cubicBezTo>
                                    <a:cubicBezTo>
                                      <a:pt x="30917" y="-31"/>
                                      <a:pt x="35619" y="725"/>
                                      <a:pt x="38714" y="2238"/>
                                    </a:cubicBezTo>
                                    <a:cubicBezTo>
                                      <a:pt x="41800" y="3717"/>
                                      <a:pt x="43967" y="5617"/>
                                      <a:pt x="45205" y="7930"/>
                                    </a:cubicBezTo>
                                    <a:cubicBezTo>
                                      <a:pt x="46485" y="10216"/>
                                      <a:pt x="47122" y="14429"/>
                                      <a:pt x="47122" y="20576"/>
                                    </a:cubicBezTo>
                                    <a:lnTo>
                                      <a:pt x="46976" y="37099"/>
                                    </a:lnTo>
                                    <a:cubicBezTo>
                                      <a:pt x="46976" y="41801"/>
                                      <a:pt x="47190" y="45274"/>
                                      <a:pt x="47629" y="47527"/>
                                    </a:cubicBezTo>
                                    <a:cubicBezTo>
                                      <a:pt x="48093" y="49736"/>
                                      <a:pt x="48953" y="52126"/>
                                      <a:pt x="50199" y="54680"/>
                                    </a:cubicBezTo>
                                    <a:lnTo>
                                      <a:pt x="36195" y="54680"/>
                                    </a:lnTo>
                                    <a:cubicBezTo>
                                      <a:pt x="35825" y="53734"/>
                                      <a:pt x="35370" y="52341"/>
                                      <a:pt x="34828" y="50493"/>
                                    </a:cubicBezTo>
                                    <a:cubicBezTo>
                                      <a:pt x="34596" y="49659"/>
                                      <a:pt x="34433" y="49100"/>
                                      <a:pt x="34330" y="48834"/>
                                    </a:cubicBezTo>
                                    <a:cubicBezTo>
                                      <a:pt x="31914" y="51181"/>
                                      <a:pt x="29326" y="52943"/>
                                      <a:pt x="26567" y="54121"/>
                                    </a:cubicBezTo>
                                    <a:cubicBezTo>
                                      <a:pt x="23816" y="55298"/>
                                      <a:pt x="20875" y="55883"/>
                                      <a:pt x="17755" y="55883"/>
                                    </a:cubicBezTo>
                                    <a:cubicBezTo>
                                      <a:pt x="12244" y="55883"/>
                                      <a:pt x="7903" y="54387"/>
                                      <a:pt x="4713" y="51404"/>
                                    </a:cubicBezTo>
                                    <a:cubicBezTo>
                                      <a:pt x="1550" y="48412"/>
                                      <a:pt x="-24" y="44638"/>
                                      <a:pt x="-24" y="40065"/>
                                    </a:cubicBezTo>
                                    <a:cubicBezTo>
                                      <a:pt x="-24" y="37047"/>
                                      <a:pt x="698" y="34356"/>
                                      <a:pt x="2143" y="32009"/>
                                    </a:cubicBezTo>
                                    <a:cubicBezTo>
                                      <a:pt x="3587" y="29628"/>
                                      <a:pt x="5599" y="27814"/>
                                      <a:pt x="8186" y="26568"/>
                                    </a:cubicBezTo>
                                    <a:cubicBezTo>
                                      <a:pt x="10808" y="25295"/>
                                      <a:pt x="14565" y="24186"/>
                                      <a:pt x="19465" y="23241"/>
                                    </a:cubicBezTo>
                                    <a:cubicBezTo>
                                      <a:pt x="26085" y="22003"/>
                                      <a:pt x="30667" y="20842"/>
                                      <a:pt x="33220" y="19767"/>
                                    </a:cubicBezTo>
                                    <a:lnTo>
                                      <a:pt x="33220" y="18358"/>
                                    </a:lnTo>
                                    <a:cubicBezTo>
                                      <a:pt x="33220" y="15641"/>
                                      <a:pt x="32550" y="13707"/>
                                      <a:pt x="31209" y="12563"/>
                                    </a:cubicBezTo>
                                    <a:cubicBezTo>
                                      <a:pt x="29859" y="11385"/>
                                      <a:pt x="27323" y="10801"/>
                                      <a:pt x="23601" y="10801"/>
                                    </a:cubicBezTo>
                                    <a:cubicBezTo>
                                      <a:pt x="21082" y="10801"/>
                                      <a:pt x="19113" y="11308"/>
                                      <a:pt x="17703" y="12314"/>
                                    </a:cubicBezTo>
                                    <a:cubicBezTo>
                                      <a:pt x="16293" y="13285"/>
                                      <a:pt x="15150" y="15013"/>
                                      <a:pt x="14282" y="17498"/>
                                    </a:cubicBezTo>
                                    <a:close/>
                                    <a:moveTo>
                                      <a:pt x="33220" y="28983"/>
                                    </a:moveTo>
                                    <a:cubicBezTo>
                                      <a:pt x="31407" y="29594"/>
                                      <a:pt x="28535" y="30316"/>
                                      <a:pt x="24606" y="31150"/>
                                    </a:cubicBezTo>
                                    <a:cubicBezTo>
                                      <a:pt x="20678" y="31992"/>
                                      <a:pt x="18107" y="32818"/>
                                      <a:pt x="16895" y="33617"/>
                                    </a:cubicBezTo>
                                    <a:cubicBezTo>
                                      <a:pt x="15055" y="34932"/>
                                      <a:pt x="14127" y="36592"/>
                                      <a:pt x="14127" y="38612"/>
                                    </a:cubicBezTo>
                                    <a:cubicBezTo>
                                      <a:pt x="14127" y="40589"/>
                                      <a:pt x="14866" y="42300"/>
                                      <a:pt x="16345" y="43744"/>
                                    </a:cubicBezTo>
                                    <a:cubicBezTo>
                                      <a:pt x="17823" y="45189"/>
                                      <a:pt x="19706" y="45911"/>
                                      <a:pt x="21984" y="45911"/>
                                    </a:cubicBezTo>
                                    <a:cubicBezTo>
                                      <a:pt x="24538" y="45911"/>
                                      <a:pt x="26971" y="45068"/>
                                      <a:pt x="29292" y="43392"/>
                                    </a:cubicBezTo>
                                    <a:cubicBezTo>
                                      <a:pt x="31003" y="42119"/>
                                      <a:pt x="32129" y="40555"/>
                                      <a:pt x="32662" y="38706"/>
                                    </a:cubicBezTo>
                                    <a:cubicBezTo>
                                      <a:pt x="33031" y="37503"/>
                                      <a:pt x="33220" y="35199"/>
                                      <a:pt x="33220" y="31803"/>
                                    </a:cubicBezTo>
                                    <a:close/>
                                  </a:path>
                                </a:pathLst>
                              </a:custGeom>
                              <a:solidFill>
                                <a:srgbClr val="0000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7" name="Freeform: Shape 237"/>
                            <wps:cNvSpPr/>
                            <wps:spPr>
                              <a:xfrm>
                                <a:off x="721561" y="1121574"/>
                                <a:ext cx="31533" cy="73589"/>
                              </a:xfrm>
                              <a:custGeom>
                                <a:avLst/>
                                <a:gdLst>
                                  <a:gd name="connsiteX0" fmla="*/ 30358 w 31533"/>
                                  <a:gd name="connsiteY0" fmla="*/ 18856 h 73589"/>
                                  <a:gd name="connsiteX1" fmla="*/ 30358 w 31533"/>
                                  <a:gd name="connsiteY1" fmla="*/ 30135 h 73589"/>
                                  <a:gd name="connsiteX2" fmla="*/ 20686 w 31533"/>
                                  <a:gd name="connsiteY2" fmla="*/ 30135 h 73589"/>
                                  <a:gd name="connsiteX3" fmla="*/ 20686 w 31533"/>
                                  <a:gd name="connsiteY3" fmla="*/ 51696 h 73589"/>
                                  <a:gd name="connsiteX4" fmla="*/ 20936 w 31533"/>
                                  <a:gd name="connsiteY4" fmla="*/ 59356 h 73589"/>
                                  <a:gd name="connsiteX5" fmla="*/ 22191 w 31533"/>
                                  <a:gd name="connsiteY5" fmla="*/ 61119 h 73589"/>
                                  <a:gd name="connsiteX6" fmla="*/ 24615 w 31533"/>
                                  <a:gd name="connsiteY6" fmla="*/ 61824 h 73589"/>
                                  <a:gd name="connsiteX7" fmla="*/ 30306 w 31533"/>
                                  <a:gd name="connsiteY7" fmla="*/ 60465 h 73589"/>
                                  <a:gd name="connsiteX8" fmla="*/ 31510 w 31533"/>
                                  <a:gd name="connsiteY8" fmla="*/ 71443 h 73589"/>
                                  <a:gd name="connsiteX9" fmla="*/ 20334 w 31533"/>
                                  <a:gd name="connsiteY9" fmla="*/ 73558 h 73589"/>
                                  <a:gd name="connsiteX10" fmla="*/ 13430 w 31533"/>
                                  <a:gd name="connsiteY10" fmla="*/ 72303 h 73589"/>
                                  <a:gd name="connsiteX11" fmla="*/ 8891 w 31533"/>
                                  <a:gd name="connsiteY11" fmla="*/ 68976 h 73589"/>
                                  <a:gd name="connsiteX12" fmla="*/ 6931 w 31533"/>
                                  <a:gd name="connsiteY12" fmla="*/ 63440 h 73589"/>
                                  <a:gd name="connsiteX13" fmla="*/ 6476 w 31533"/>
                                  <a:gd name="connsiteY13" fmla="*/ 53459 h 73589"/>
                                  <a:gd name="connsiteX14" fmla="*/ 6476 w 31533"/>
                                  <a:gd name="connsiteY14" fmla="*/ 30135 h 73589"/>
                                  <a:gd name="connsiteX15" fmla="*/ -24 w 31533"/>
                                  <a:gd name="connsiteY15" fmla="*/ 30135 h 73589"/>
                                  <a:gd name="connsiteX16" fmla="*/ -24 w 31533"/>
                                  <a:gd name="connsiteY16" fmla="*/ 18856 h 73589"/>
                                  <a:gd name="connsiteX17" fmla="*/ 6476 w 31533"/>
                                  <a:gd name="connsiteY17" fmla="*/ 18856 h 73589"/>
                                  <a:gd name="connsiteX18" fmla="*/ 6476 w 31533"/>
                                  <a:gd name="connsiteY18" fmla="*/ 8230 h 73589"/>
                                  <a:gd name="connsiteX19" fmla="*/ 20686 w 31533"/>
                                  <a:gd name="connsiteY19" fmla="*/ -31 h 73589"/>
                                  <a:gd name="connsiteX20" fmla="*/ 20686 w 31533"/>
                                  <a:gd name="connsiteY20" fmla="*/ 18856 h 7358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Lst>
                                <a:rect l="l" t="t" r="r" b="b"/>
                                <a:pathLst>
                                  <a:path w="31533" h="73589">
                                    <a:moveTo>
                                      <a:pt x="30358" y="18856"/>
                                    </a:moveTo>
                                    <a:lnTo>
                                      <a:pt x="30358" y="30135"/>
                                    </a:lnTo>
                                    <a:lnTo>
                                      <a:pt x="20686" y="30135"/>
                                    </a:lnTo>
                                    <a:lnTo>
                                      <a:pt x="20686" y="51696"/>
                                    </a:lnTo>
                                    <a:cubicBezTo>
                                      <a:pt x="20686" y="56064"/>
                                      <a:pt x="20764" y="58617"/>
                                      <a:pt x="20936" y="59356"/>
                                    </a:cubicBezTo>
                                    <a:cubicBezTo>
                                      <a:pt x="21133" y="60061"/>
                                      <a:pt x="21555" y="60646"/>
                                      <a:pt x="22191" y="61119"/>
                                    </a:cubicBezTo>
                                    <a:cubicBezTo>
                                      <a:pt x="22861" y="61591"/>
                                      <a:pt x="23669" y="61824"/>
                                      <a:pt x="24615" y="61824"/>
                                    </a:cubicBezTo>
                                    <a:cubicBezTo>
                                      <a:pt x="25922" y="61824"/>
                                      <a:pt x="27822" y="61368"/>
                                      <a:pt x="30306" y="60465"/>
                                    </a:cubicBezTo>
                                    <a:lnTo>
                                      <a:pt x="31510" y="71443"/>
                                    </a:lnTo>
                                    <a:cubicBezTo>
                                      <a:pt x="28217" y="72853"/>
                                      <a:pt x="24495" y="73558"/>
                                      <a:pt x="20334" y="73558"/>
                                    </a:cubicBezTo>
                                    <a:cubicBezTo>
                                      <a:pt x="17780" y="73558"/>
                                      <a:pt x="15477" y="73137"/>
                                      <a:pt x="13430" y="72303"/>
                                    </a:cubicBezTo>
                                    <a:cubicBezTo>
                                      <a:pt x="11384" y="71426"/>
                                      <a:pt x="9871" y="70317"/>
                                      <a:pt x="8891" y="68976"/>
                                    </a:cubicBezTo>
                                    <a:cubicBezTo>
                                      <a:pt x="7954" y="67601"/>
                                      <a:pt x="7301" y="65752"/>
                                      <a:pt x="6931" y="63440"/>
                                    </a:cubicBezTo>
                                    <a:cubicBezTo>
                                      <a:pt x="6630" y="61789"/>
                                      <a:pt x="6476" y="58462"/>
                                      <a:pt x="6476" y="53459"/>
                                    </a:cubicBezTo>
                                    <a:lnTo>
                                      <a:pt x="6476" y="30135"/>
                                    </a:lnTo>
                                    <a:lnTo>
                                      <a:pt x="-24" y="30135"/>
                                    </a:lnTo>
                                    <a:lnTo>
                                      <a:pt x="-24" y="18856"/>
                                    </a:lnTo>
                                    <a:lnTo>
                                      <a:pt x="6476" y="18856"/>
                                    </a:lnTo>
                                    <a:lnTo>
                                      <a:pt x="6476" y="8230"/>
                                    </a:lnTo>
                                    <a:lnTo>
                                      <a:pt x="20686" y="-31"/>
                                    </a:lnTo>
                                    <a:lnTo>
                                      <a:pt x="20686" y="18856"/>
                                    </a:lnTo>
                                    <a:close/>
                                  </a:path>
                                </a:pathLst>
                              </a:custGeom>
                              <a:solidFill>
                                <a:srgbClr val="0000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8" name="Freeform: Shape 238"/>
                            <wps:cNvSpPr/>
                            <wps:spPr>
                              <a:xfrm>
                                <a:off x="761562" y="1140461"/>
                                <a:ext cx="48658" cy="54702"/>
                              </a:xfrm>
                              <a:custGeom>
                                <a:avLst/>
                                <a:gdLst>
                                  <a:gd name="connsiteX0" fmla="*/ 35490 w 48658"/>
                                  <a:gd name="connsiteY0" fmla="*/ 53467 h 54702"/>
                                  <a:gd name="connsiteX1" fmla="*/ 35490 w 48658"/>
                                  <a:gd name="connsiteY1" fmla="*/ 45455 h 54702"/>
                                  <a:gd name="connsiteX2" fmla="*/ 27779 w 48658"/>
                                  <a:gd name="connsiteY2" fmla="*/ 52204 h 54702"/>
                                  <a:gd name="connsiteX3" fmla="*/ 17755 w 48658"/>
                                  <a:gd name="connsiteY3" fmla="*/ 54671 h 54702"/>
                                  <a:gd name="connsiteX4" fmla="*/ 8083 w 48658"/>
                                  <a:gd name="connsiteY4" fmla="*/ 52307 h 54702"/>
                                  <a:gd name="connsiteX5" fmla="*/ 1885 w 48658"/>
                                  <a:gd name="connsiteY5" fmla="*/ 45653 h 54702"/>
                                  <a:gd name="connsiteX6" fmla="*/ -24 w 48658"/>
                                  <a:gd name="connsiteY6" fmla="*/ 33815 h 54702"/>
                                  <a:gd name="connsiteX7" fmla="*/ -24 w 48658"/>
                                  <a:gd name="connsiteY7" fmla="*/ -31 h 54702"/>
                                  <a:gd name="connsiteX8" fmla="*/ 14127 w 48658"/>
                                  <a:gd name="connsiteY8" fmla="*/ -31 h 54702"/>
                                  <a:gd name="connsiteX9" fmla="*/ 14127 w 48658"/>
                                  <a:gd name="connsiteY9" fmla="*/ 24547 h 54702"/>
                                  <a:gd name="connsiteX10" fmla="*/ 14883 w 48658"/>
                                  <a:gd name="connsiteY10" fmla="*/ 38406 h 54702"/>
                                  <a:gd name="connsiteX11" fmla="*/ 17755 w 48658"/>
                                  <a:gd name="connsiteY11" fmla="*/ 42429 h 54702"/>
                                  <a:gd name="connsiteX12" fmla="*/ 22990 w 48658"/>
                                  <a:gd name="connsiteY12" fmla="*/ 43891 h 54702"/>
                                  <a:gd name="connsiteX13" fmla="*/ 29489 w 48658"/>
                                  <a:gd name="connsiteY13" fmla="*/ 41930 h 54702"/>
                                  <a:gd name="connsiteX14" fmla="*/ 33418 w 48658"/>
                                  <a:gd name="connsiteY14" fmla="*/ 36996 h 54702"/>
                                  <a:gd name="connsiteX15" fmla="*/ 34476 w 48658"/>
                                  <a:gd name="connsiteY15" fmla="*/ 22536 h 54702"/>
                                  <a:gd name="connsiteX16" fmla="*/ 34476 w 48658"/>
                                  <a:gd name="connsiteY16" fmla="*/ -31 h 54702"/>
                                  <a:gd name="connsiteX17" fmla="*/ 48635 w 48658"/>
                                  <a:gd name="connsiteY17" fmla="*/ -31 h 54702"/>
                                  <a:gd name="connsiteX18" fmla="*/ 48635 w 48658"/>
                                  <a:gd name="connsiteY18" fmla="*/ 53467 h 5470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48658" h="54702">
                                    <a:moveTo>
                                      <a:pt x="35490" y="53467"/>
                                    </a:moveTo>
                                    <a:lnTo>
                                      <a:pt x="35490" y="45455"/>
                                    </a:lnTo>
                                    <a:cubicBezTo>
                                      <a:pt x="33539" y="48309"/>
                                      <a:pt x="30968" y="50562"/>
                                      <a:pt x="27779" y="52204"/>
                                    </a:cubicBezTo>
                                    <a:cubicBezTo>
                                      <a:pt x="24624" y="53854"/>
                                      <a:pt x="21279" y="54671"/>
                                      <a:pt x="17755" y="54671"/>
                                    </a:cubicBezTo>
                                    <a:cubicBezTo>
                                      <a:pt x="14161" y="54671"/>
                                      <a:pt x="10937" y="53880"/>
                                      <a:pt x="8083" y="52307"/>
                                    </a:cubicBezTo>
                                    <a:cubicBezTo>
                                      <a:pt x="5229" y="50725"/>
                                      <a:pt x="3166" y="48507"/>
                                      <a:pt x="1885" y="45653"/>
                                    </a:cubicBezTo>
                                    <a:cubicBezTo>
                                      <a:pt x="612" y="42799"/>
                                      <a:pt x="-24" y="38853"/>
                                      <a:pt x="-24" y="33815"/>
                                    </a:cubicBezTo>
                                    <a:lnTo>
                                      <a:pt x="-24" y="-31"/>
                                    </a:lnTo>
                                    <a:lnTo>
                                      <a:pt x="14127" y="-31"/>
                                    </a:lnTo>
                                    <a:lnTo>
                                      <a:pt x="14127" y="24547"/>
                                    </a:lnTo>
                                    <a:cubicBezTo>
                                      <a:pt x="14127" y="32070"/>
                                      <a:pt x="14376" y="36686"/>
                                      <a:pt x="14883" y="38406"/>
                                    </a:cubicBezTo>
                                    <a:cubicBezTo>
                                      <a:pt x="15425" y="40082"/>
                                      <a:pt x="16379" y="41423"/>
                                      <a:pt x="17755" y="42429"/>
                                    </a:cubicBezTo>
                                    <a:cubicBezTo>
                                      <a:pt x="19130" y="43409"/>
                                      <a:pt x="20875" y="43891"/>
                                      <a:pt x="22990" y="43891"/>
                                    </a:cubicBezTo>
                                    <a:cubicBezTo>
                                      <a:pt x="25415" y="43891"/>
                                      <a:pt x="27581" y="43237"/>
                                      <a:pt x="29489" y="41930"/>
                                    </a:cubicBezTo>
                                    <a:cubicBezTo>
                                      <a:pt x="31407" y="40589"/>
                                      <a:pt x="32713" y="38939"/>
                                      <a:pt x="33418" y="36996"/>
                                    </a:cubicBezTo>
                                    <a:cubicBezTo>
                                      <a:pt x="34123" y="35010"/>
                                      <a:pt x="34476" y="30196"/>
                                      <a:pt x="34476" y="22536"/>
                                    </a:cubicBezTo>
                                    <a:lnTo>
                                      <a:pt x="34476" y="-31"/>
                                    </a:lnTo>
                                    <a:lnTo>
                                      <a:pt x="48635" y="-31"/>
                                    </a:lnTo>
                                    <a:lnTo>
                                      <a:pt x="48635" y="53467"/>
                                    </a:lnTo>
                                    <a:close/>
                                  </a:path>
                                </a:pathLst>
                              </a:custGeom>
                              <a:solidFill>
                                <a:srgbClr val="0000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39" name="Freeform: Shape 239"/>
                            <wps:cNvSpPr/>
                            <wps:spPr>
                              <a:xfrm>
                                <a:off x="819944" y="1139249"/>
                                <a:ext cx="49965" cy="55914"/>
                              </a:xfrm>
                              <a:custGeom>
                                <a:avLst/>
                                <a:gdLst>
                                  <a:gd name="connsiteX0" fmla="*/ -24 w 49965"/>
                                  <a:gd name="connsiteY0" fmla="*/ 39411 h 55914"/>
                                  <a:gd name="connsiteX1" fmla="*/ 14178 w 49965"/>
                                  <a:gd name="connsiteY1" fmla="*/ 37245 h 55914"/>
                                  <a:gd name="connsiteX2" fmla="*/ 17858 w 49965"/>
                                  <a:gd name="connsiteY2" fmla="*/ 43547 h 55914"/>
                                  <a:gd name="connsiteX3" fmla="*/ 25612 w 49965"/>
                                  <a:gd name="connsiteY3" fmla="*/ 45661 h 55914"/>
                                  <a:gd name="connsiteX4" fmla="*/ 33874 w 49965"/>
                                  <a:gd name="connsiteY4" fmla="*/ 43641 h 55914"/>
                                  <a:gd name="connsiteX5" fmla="*/ 35739 w 49965"/>
                                  <a:gd name="connsiteY5" fmla="*/ 39867 h 55914"/>
                                  <a:gd name="connsiteX6" fmla="*/ 34734 w 49965"/>
                                  <a:gd name="connsiteY6" fmla="*/ 37193 h 55914"/>
                                  <a:gd name="connsiteX7" fmla="*/ 29997 w 49965"/>
                                  <a:gd name="connsiteY7" fmla="*/ 35337 h 55914"/>
                                  <a:gd name="connsiteX8" fmla="*/ 8281 w 49965"/>
                                  <a:gd name="connsiteY8" fmla="*/ 28433 h 55914"/>
                                  <a:gd name="connsiteX9" fmla="*/ 1936 w 49965"/>
                                  <a:gd name="connsiteY9" fmla="*/ 16398 h 55914"/>
                                  <a:gd name="connsiteX10" fmla="*/ 7430 w 49965"/>
                                  <a:gd name="connsiteY10" fmla="*/ 4706 h 55914"/>
                                  <a:gd name="connsiteX11" fmla="*/ 24452 w 49965"/>
                                  <a:gd name="connsiteY11" fmla="*/ -31 h 55914"/>
                                  <a:gd name="connsiteX12" fmla="*/ 40777 w 49965"/>
                                  <a:gd name="connsiteY12" fmla="*/ 3545 h 55914"/>
                                  <a:gd name="connsiteX13" fmla="*/ 48128 w 49965"/>
                                  <a:gd name="connsiteY13" fmla="*/ 14128 h 55914"/>
                                  <a:gd name="connsiteX14" fmla="*/ 34785 w 49965"/>
                                  <a:gd name="connsiteY14" fmla="*/ 16595 h 55914"/>
                                  <a:gd name="connsiteX15" fmla="*/ 31510 w 49965"/>
                                  <a:gd name="connsiteY15" fmla="*/ 11807 h 55914"/>
                                  <a:gd name="connsiteX16" fmla="*/ 24710 w 49965"/>
                                  <a:gd name="connsiteY16" fmla="*/ 10148 h 55914"/>
                                  <a:gd name="connsiteX17" fmla="*/ 16697 w 49965"/>
                                  <a:gd name="connsiteY17" fmla="*/ 11712 h 55914"/>
                                  <a:gd name="connsiteX18" fmla="*/ 15081 w 49965"/>
                                  <a:gd name="connsiteY18" fmla="*/ 14584 h 55914"/>
                                  <a:gd name="connsiteX19" fmla="*/ 16500 w 49965"/>
                                  <a:gd name="connsiteY19" fmla="*/ 17146 h 55914"/>
                                  <a:gd name="connsiteX20" fmla="*/ 29696 w 49965"/>
                                  <a:gd name="connsiteY20" fmla="*/ 21126 h 55914"/>
                                  <a:gd name="connsiteX21" fmla="*/ 45514 w 49965"/>
                                  <a:gd name="connsiteY21" fmla="*/ 27427 h 55914"/>
                                  <a:gd name="connsiteX22" fmla="*/ 49941 w 49965"/>
                                  <a:gd name="connsiteY22" fmla="*/ 37950 h 55914"/>
                                  <a:gd name="connsiteX23" fmla="*/ 43795 w 49965"/>
                                  <a:gd name="connsiteY23" fmla="*/ 50596 h 55914"/>
                                  <a:gd name="connsiteX24" fmla="*/ 25612 w 49965"/>
                                  <a:gd name="connsiteY24" fmla="*/ 55883 h 55914"/>
                                  <a:gd name="connsiteX25" fmla="*/ 8281 w 49965"/>
                                  <a:gd name="connsiteY25" fmla="*/ 51456 h 55914"/>
                                  <a:gd name="connsiteX26" fmla="*/ -24 w 49965"/>
                                  <a:gd name="connsiteY26" fmla="*/ 39411 h 5591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Lst>
                                <a:rect l="l" t="t" r="r" b="b"/>
                                <a:pathLst>
                                  <a:path w="49965" h="55914">
                                    <a:moveTo>
                                      <a:pt x="-24" y="39411"/>
                                    </a:moveTo>
                                    <a:lnTo>
                                      <a:pt x="14178" y="37245"/>
                                    </a:lnTo>
                                    <a:cubicBezTo>
                                      <a:pt x="14780" y="40005"/>
                                      <a:pt x="16010" y="42102"/>
                                      <a:pt x="17858" y="43547"/>
                                    </a:cubicBezTo>
                                    <a:cubicBezTo>
                                      <a:pt x="19706" y="44956"/>
                                      <a:pt x="22285" y="45661"/>
                                      <a:pt x="25612" y="45661"/>
                                    </a:cubicBezTo>
                                    <a:cubicBezTo>
                                      <a:pt x="29275" y="45661"/>
                                      <a:pt x="32026" y="44991"/>
                                      <a:pt x="33874" y="43641"/>
                                    </a:cubicBezTo>
                                    <a:cubicBezTo>
                                      <a:pt x="35120" y="42704"/>
                                      <a:pt x="35739" y="41449"/>
                                      <a:pt x="35739" y="39867"/>
                                    </a:cubicBezTo>
                                    <a:cubicBezTo>
                                      <a:pt x="35739" y="38792"/>
                                      <a:pt x="35404" y="37898"/>
                                      <a:pt x="34734" y="37193"/>
                                    </a:cubicBezTo>
                                    <a:cubicBezTo>
                                      <a:pt x="34029" y="36523"/>
                                      <a:pt x="32447" y="35904"/>
                                      <a:pt x="29997" y="35337"/>
                                    </a:cubicBezTo>
                                    <a:cubicBezTo>
                                      <a:pt x="18580" y="32818"/>
                                      <a:pt x="11341" y="30514"/>
                                      <a:pt x="8281" y="28433"/>
                                    </a:cubicBezTo>
                                    <a:cubicBezTo>
                                      <a:pt x="4051" y="25545"/>
                                      <a:pt x="1936" y="21530"/>
                                      <a:pt x="1936" y="16398"/>
                                    </a:cubicBezTo>
                                    <a:cubicBezTo>
                                      <a:pt x="1936" y="11755"/>
                                      <a:pt x="3768" y="7861"/>
                                      <a:pt x="7430" y="4706"/>
                                    </a:cubicBezTo>
                                    <a:cubicBezTo>
                                      <a:pt x="11092" y="1551"/>
                                      <a:pt x="16766" y="-31"/>
                                      <a:pt x="24452" y="-31"/>
                                    </a:cubicBezTo>
                                    <a:cubicBezTo>
                                      <a:pt x="31776" y="-31"/>
                                      <a:pt x="37218" y="1164"/>
                                      <a:pt x="40777" y="3545"/>
                                    </a:cubicBezTo>
                                    <a:cubicBezTo>
                                      <a:pt x="44336" y="5935"/>
                                      <a:pt x="46786" y="9460"/>
                                      <a:pt x="48128" y="14128"/>
                                    </a:cubicBezTo>
                                    <a:lnTo>
                                      <a:pt x="34785" y="16595"/>
                                    </a:lnTo>
                                    <a:cubicBezTo>
                                      <a:pt x="34209" y="14515"/>
                                      <a:pt x="33117" y="12916"/>
                                      <a:pt x="31510" y="11807"/>
                                    </a:cubicBezTo>
                                    <a:cubicBezTo>
                                      <a:pt x="29928" y="10698"/>
                                      <a:pt x="27658" y="10148"/>
                                      <a:pt x="24710" y="10148"/>
                                    </a:cubicBezTo>
                                    <a:cubicBezTo>
                                      <a:pt x="20979" y="10148"/>
                                      <a:pt x="18305" y="10672"/>
                                      <a:pt x="16697" y="11712"/>
                                    </a:cubicBezTo>
                                    <a:cubicBezTo>
                                      <a:pt x="15623" y="12452"/>
                                      <a:pt x="15081" y="13406"/>
                                      <a:pt x="15081" y="14584"/>
                                    </a:cubicBezTo>
                                    <a:cubicBezTo>
                                      <a:pt x="15081" y="15589"/>
                                      <a:pt x="15554" y="16441"/>
                                      <a:pt x="16500" y="17146"/>
                                    </a:cubicBezTo>
                                    <a:cubicBezTo>
                                      <a:pt x="17772" y="18091"/>
                                      <a:pt x="22174" y="19415"/>
                                      <a:pt x="29696" y="21126"/>
                                    </a:cubicBezTo>
                                    <a:cubicBezTo>
                                      <a:pt x="37252" y="22845"/>
                                      <a:pt x="42522" y="24943"/>
                                      <a:pt x="45514" y="27427"/>
                                    </a:cubicBezTo>
                                    <a:cubicBezTo>
                                      <a:pt x="48463" y="29946"/>
                                      <a:pt x="49941" y="33454"/>
                                      <a:pt x="49941" y="37950"/>
                                    </a:cubicBezTo>
                                    <a:cubicBezTo>
                                      <a:pt x="49941" y="42859"/>
                                      <a:pt x="47895" y="47071"/>
                                      <a:pt x="43795" y="50596"/>
                                    </a:cubicBezTo>
                                    <a:cubicBezTo>
                                      <a:pt x="39703" y="54121"/>
                                      <a:pt x="33642" y="55883"/>
                                      <a:pt x="25612" y="55883"/>
                                    </a:cubicBezTo>
                                    <a:cubicBezTo>
                                      <a:pt x="18322" y="55883"/>
                                      <a:pt x="12554" y="54404"/>
                                      <a:pt x="8281" y="51456"/>
                                    </a:cubicBezTo>
                                    <a:cubicBezTo>
                                      <a:pt x="4051" y="48498"/>
                                      <a:pt x="1283" y="44484"/>
                                      <a:pt x="-24" y="39411"/>
                                    </a:cubicBezTo>
                                    <a:close/>
                                  </a:path>
                                </a:pathLst>
                              </a:custGeom>
                              <a:solidFill>
                                <a:srgbClr val="0000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grpSp>
                        <wpg:grpSp>
                          <wpg:cNvPr id="240" name="Graphic 4" descr="Figure 1 Anatomy of the shoulder (reproduced with permission) (Wikimedia Commons 2022)"/>
                          <wpg:cNvGrpSpPr/>
                          <wpg:grpSpPr>
                            <a:xfrm>
                              <a:off x="100572" y="1278055"/>
                              <a:ext cx="757851" cy="95451"/>
                              <a:chOff x="100572" y="1278055"/>
                              <a:chExt cx="757851" cy="95451"/>
                            </a:xfrm>
                            <a:solidFill>
                              <a:srgbClr val="000000"/>
                            </a:solidFill>
                          </wpg:grpSpPr>
                          <wps:wsp>
                            <wps:cNvPr id="241" name="Freeform: Shape 241"/>
                            <wps:cNvSpPr/>
                            <wps:spPr>
                              <a:xfrm>
                                <a:off x="100572" y="1319311"/>
                                <a:ext cx="27805" cy="14150"/>
                              </a:xfrm>
                              <a:custGeom>
                                <a:avLst/>
                                <a:gdLst>
                                  <a:gd name="connsiteX0" fmla="*/ -24 w 27805"/>
                                  <a:gd name="connsiteY0" fmla="*/ 14119 h 14150"/>
                                  <a:gd name="connsiteX1" fmla="*/ -24 w 27805"/>
                                  <a:gd name="connsiteY1" fmla="*/ -31 h 14150"/>
                                  <a:gd name="connsiteX2" fmla="*/ 27782 w 27805"/>
                                  <a:gd name="connsiteY2" fmla="*/ -31 h 14150"/>
                                  <a:gd name="connsiteX3" fmla="*/ 27782 w 27805"/>
                                  <a:gd name="connsiteY3" fmla="*/ 14119 h 14150"/>
                                </a:gdLst>
                                <a:ahLst/>
                                <a:cxnLst>
                                  <a:cxn ang="0">
                                    <a:pos x="connsiteX0" y="connsiteY0"/>
                                  </a:cxn>
                                  <a:cxn ang="0">
                                    <a:pos x="connsiteX1" y="connsiteY1"/>
                                  </a:cxn>
                                  <a:cxn ang="0">
                                    <a:pos x="connsiteX2" y="connsiteY2"/>
                                  </a:cxn>
                                  <a:cxn ang="0">
                                    <a:pos x="connsiteX3" y="connsiteY3"/>
                                  </a:cxn>
                                </a:cxnLst>
                                <a:rect l="l" t="t" r="r" b="b"/>
                                <a:pathLst>
                                  <a:path w="27805" h="14150">
                                    <a:moveTo>
                                      <a:pt x="-24" y="14119"/>
                                    </a:moveTo>
                                    <a:lnTo>
                                      <a:pt x="-24" y="-31"/>
                                    </a:lnTo>
                                    <a:lnTo>
                                      <a:pt x="27782" y="-31"/>
                                    </a:lnTo>
                                    <a:lnTo>
                                      <a:pt x="27782" y="14119"/>
                                    </a:lnTo>
                                    <a:close/>
                                  </a:path>
                                </a:pathLst>
                              </a:custGeom>
                              <a:solidFill>
                                <a:srgbClr val="0000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2" name="Freeform: Shape 242"/>
                            <wps:cNvSpPr/>
                            <wps:spPr>
                              <a:xfrm>
                                <a:off x="161574" y="1278055"/>
                                <a:ext cx="60043" cy="76417"/>
                              </a:xfrm>
                              <a:custGeom>
                                <a:avLst/>
                                <a:gdLst>
                                  <a:gd name="connsiteX0" fmla="*/ -24 w 60043"/>
                                  <a:gd name="connsiteY0" fmla="*/ 51043 h 76417"/>
                                  <a:gd name="connsiteX1" fmla="*/ 14484 w 60043"/>
                                  <a:gd name="connsiteY1" fmla="*/ 49633 h 76417"/>
                                  <a:gd name="connsiteX2" fmla="*/ 19772 w 60043"/>
                                  <a:gd name="connsiteY2" fmla="*/ 60362 h 76417"/>
                                  <a:gd name="connsiteX3" fmla="*/ 30603 w 60043"/>
                                  <a:gd name="connsiteY3" fmla="*/ 63792 h 76417"/>
                                  <a:gd name="connsiteX4" fmla="*/ 41432 w 60043"/>
                                  <a:gd name="connsiteY4" fmla="*/ 60766 h 76417"/>
                                  <a:gd name="connsiteX5" fmla="*/ 45110 w 60043"/>
                                  <a:gd name="connsiteY5" fmla="*/ 53614 h 76417"/>
                                  <a:gd name="connsiteX6" fmla="*/ 43548 w 60043"/>
                                  <a:gd name="connsiteY6" fmla="*/ 49178 h 76417"/>
                                  <a:gd name="connsiteX7" fmla="*/ 38208 w 60043"/>
                                  <a:gd name="connsiteY7" fmla="*/ 45954 h 76417"/>
                                  <a:gd name="connsiteX8" fmla="*/ 26270 w 60043"/>
                                  <a:gd name="connsiteY8" fmla="*/ 42730 h 76417"/>
                                  <a:gd name="connsiteX9" fmla="*/ 9446 w 60043"/>
                                  <a:gd name="connsiteY9" fmla="*/ 35431 h 76417"/>
                                  <a:gd name="connsiteX10" fmla="*/ 2646 w 60043"/>
                                  <a:gd name="connsiteY10" fmla="*/ 20567 h 76417"/>
                                  <a:gd name="connsiteX11" fmla="*/ 5819 w 60043"/>
                                  <a:gd name="connsiteY11" fmla="*/ 10044 h 76417"/>
                                  <a:gd name="connsiteX12" fmla="*/ 15037 w 60043"/>
                                  <a:gd name="connsiteY12" fmla="*/ 2539 h 76417"/>
                                  <a:gd name="connsiteX13" fmla="*/ 29595 w 60043"/>
                                  <a:gd name="connsiteY13" fmla="*/ -31 h 76417"/>
                                  <a:gd name="connsiteX14" fmla="*/ 50499 w 60043"/>
                                  <a:gd name="connsiteY14" fmla="*/ 6064 h 76417"/>
                                  <a:gd name="connsiteX15" fmla="*/ 57904 w 60043"/>
                                  <a:gd name="connsiteY15" fmla="*/ 22329 h 76417"/>
                                  <a:gd name="connsiteX16" fmla="*/ 42994 w 60043"/>
                                  <a:gd name="connsiteY16" fmla="*/ 22991 h 76417"/>
                                  <a:gd name="connsiteX17" fmla="*/ 38864 w 60043"/>
                                  <a:gd name="connsiteY17" fmla="*/ 14824 h 76417"/>
                                  <a:gd name="connsiteX18" fmla="*/ 29444 w 60043"/>
                                  <a:gd name="connsiteY18" fmla="*/ 12305 h 76417"/>
                                  <a:gd name="connsiteX19" fmla="*/ 19269 w 60043"/>
                                  <a:gd name="connsiteY19" fmla="*/ 14979 h 76417"/>
                                  <a:gd name="connsiteX20" fmla="*/ 16901 w 60043"/>
                                  <a:gd name="connsiteY20" fmla="*/ 19561 h 76417"/>
                                  <a:gd name="connsiteX21" fmla="*/ 19117 w 60043"/>
                                  <a:gd name="connsiteY21" fmla="*/ 24049 h 76417"/>
                                  <a:gd name="connsiteX22" fmla="*/ 32819 w 60043"/>
                                  <a:gd name="connsiteY22" fmla="*/ 28983 h 76417"/>
                                  <a:gd name="connsiteX23" fmla="*/ 48887 w 60043"/>
                                  <a:gd name="connsiteY23" fmla="*/ 34322 h 76417"/>
                                  <a:gd name="connsiteX24" fmla="*/ 57048 w 60043"/>
                                  <a:gd name="connsiteY24" fmla="*/ 41827 h 76417"/>
                                  <a:gd name="connsiteX25" fmla="*/ 60020 w 60043"/>
                                  <a:gd name="connsiteY25" fmla="*/ 53562 h 76417"/>
                                  <a:gd name="connsiteX26" fmla="*/ 56494 w 60043"/>
                                  <a:gd name="connsiteY26" fmla="*/ 65452 h 76417"/>
                                  <a:gd name="connsiteX27" fmla="*/ 46520 w 60043"/>
                                  <a:gd name="connsiteY27" fmla="*/ 73713 h 76417"/>
                                  <a:gd name="connsiteX28" fmla="*/ 30451 w 60043"/>
                                  <a:gd name="connsiteY28" fmla="*/ 76387 h 76417"/>
                                  <a:gd name="connsiteX29" fmla="*/ 8942 w 60043"/>
                                  <a:gd name="connsiteY29" fmla="*/ 69939 h 76417"/>
                                  <a:gd name="connsiteX30" fmla="*/ -24 w 60043"/>
                                  <a:gd name="connsiteY30" fmla="*/ 51043 h 7641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Lst>
                                <a:rect l="l" t="t" r="r" b="b"/>
                                <a:pathLst>
                                  <a:path w="60043" h="76417">
                                    <a:moveTo>
                                      <a:pt x="-24" y="51043"/>
                                    </a:moveTo>
                                    <a:lnTo>
                                      <a:pt x="14484" y="49633"/>
                                    </a:lnTo>
                                    <a:cubicBezTo>
                                      <a:pt x="15356" y="54508"/>
                                      <a:pt x="17119" y="58084"/>
                                      <a:pt x="19772" y="60362"/>
                                    </a:cubicBezTo>
                                    <a:cubicBezTo>
                                      <a:pt x="22459" y="62649"/>
                                      <a:pt x="26069" y="63792"/>
                                      <a:pt x="30603" y="63792"/>
                                    </a:cubicBezTo>
                                    <a:cubicBezTo>
                                      <a:pt x="35404" y="63792"/>
                                      <a:pt x="39015" y="62786"/>
                                      <a:pt x="41432" y="60766"/>
                                    </a:cubicBezTo>
                                    <a:cubicBezTo>
                                      <a:pt x="43884" y="58720"/>
                                      <a:pt x="45110" y="56339"/>
                                      <a:pt x="45110" y="53614"/>
                                    </a:cubicBezTo>
                                    <a:cubicBezTo>
                                      <a:pt x="45110" y="51868"/>
                                      <a:pt x="44589" y="50390"/>
                                      <a:pt x="43548" y="49178"/>
                                    </a:cubicBezTo>
                                    <a:cubicBezTo>
                                      <a:pt x="42540" y="47940"/>
                                      <a:pt x="40761" y="46865"/>
                                      <a:pt x="38208" y="45954"/>
                                    </a:cubicBezTo>
                                    <a:cubicBezTo>
                                      <a:pt x="36462" y="45352"/>
                                      <a:pt x="32483" y="44277"/>
                                      <a:pt x="26270" y="42730"/>
                                    </a:cubicBezTo>
                                    <a:cubicBezTo>
                                      <a:pt x="18278" y="40753"/>
                                      <a:pt x="12670" y="38320"/>
                                      <a:pt x="9446" y="35431"/>
                                    </a:cubicBezTo>
                                    <a:cubicBezTo>
                                      <a:pt x="4913" y="31365"/>
                                      <a:pt x="2646" y="26413"/>
                                      <a:pt x="2646" y="20567"/>
                                    </a:cubicBezTo>
                                    <a:cubicBezTo>
                                      <a:pt x="2646" y="16810"/>
                                      <a:pt x="3703" y="13303"/>
                                      <a:pt x="5819" y="10044"/>
                                    </a:cubicBezTo>
                                    <a:cubicBezTo>
                                      <a:pt x="7968" y="6752"/>
                                      <a:pt x="11041" y="4250"/>
                                      <a:pt x="15037" y="2539"/>
                                    </a:cubicBezTo>
                                    <a:cubicBezTo>
                                      <a:pt x="19067" y="820"/>
                                      <a:pt x="23920" y="-31"/>
                                      <a:pt x="29595" y="-31"/>
                                    </a:cubicBezTo>
                                    <a:cubicBezTo>
                                      <a:pt x="38864" y="-31"/>
                                      <a:pt x="45831" y="1998"/>
                                      <a:pt x="50499" y="6064"/>
                                    </a:cubicBezTo>
                                    <a:cubicBezTo>
                                      <a:pt x="55201" y="10130"/>
                                      <a:pt x="57669" y="15546"/>
                                      <a:pt x="57904" y="22329"/>
                                    </a:cubicBezTo>
                                    <a:lnTo>
                                      <a:pt x="42994" y="22991"/>
                                    </a:lnTo>
                                    <a:cubicBezTo>
                                      <a:pt x="42356" y="19191"/>
                                      <a:pt x="40979" y="16475"/>
                                      <a:pt x="38864" y="14824"/>
                                    </a:cubicBezTo>
                                    <a:cubicBezTo>
                                      <a:pt x="36781" y="13148"/>
                                      <a:pt x="33642" y="12305"/>
                                      <a:pt x="29444" y="12305"/>
                                    </a:cubicBezTo>
                                    <a:cubicBezTo>
                                      <a:pt x="25112" y="12305"/>
                                      <a:pt x="21720" y="13200"/>
                                      <a:pt x="19269" y="14979"/>
                                    </a:cubicBezTo>
                                    <a:cubicBezTo>
                                      <a:pt x="17690" y="16122"/>
                                      <a:pt x="16901" y="17653"/>
                                      <a:pt x="16901" y="19561"/>
                                    </a:cubicBezTo>
                                    <a:cubicBezTo>
                                      <a:pt x="16901" y="21306"/>
                                      <a:pt x="17640" y="22802"/>
                                      <a:pt x="19117" y="24049"/>
                                    </a:cubicBezTo>
                                    <a:cubicBezTo>
                                      <a:pt x="20998" y="25622"/>
                                      <a:pt x="25565" y="27273"/>
                                      <a:pt x="32819" y="28983"/>
                                    </a:cubicBezTo>
                                    <a:cubicBezTo>
                                      <a:pt x="40072" y="30694"/>
                                      <a:pt x="45429" y="32474"/>
                                      <a:pt x="48887" y="34322"/>
                                    </a:cubicBezTo>
                                    <a:cubicBezTo>
                                      <a:pt x="52380" y="36136"/>
                                      <a:pt x="55100" y="38638"/>
                                      <a:pt x="57048" y="41827"/>
                                    </a:cubicBezTo>
                                    <a:cubicBezTo>
                                      <a:pt x="59029" y="44982"/>
                                      <a:pt x="60020" y="48894"/>
                                      <a:pt x="60020" y="53562"/>
                                    </a:cubicBezTo>
                                    <a:cubicBezTo>
                                      <a:pt x="60020" y="57792"/>
                                      <a:pt x="58844" y="61755"/>
                                      <a:pt x="56494" y="65452"/>
                                    </a:cubicBezTo>
                                    <a:cubicBezTo>
                                      <a:pt x="54143" y="69148"/>
                                      <a:pt x="50818" y="71899"/>
                                      <a:pt x="46520" y="73713"/>
                                    </a:cubicBezTo>
                                    <a:cubicBezTo>
                                      <a:pt x="42221" y="75493"/>
                                      <a:pt x="36866" y="76387"/>
                                      <a:pt x="30451" y="76387"/>
                                    </a:cubicBezTo>
                                    <a:cubicBezTo>
                                      <a:pt x="21115" y="76387"/>
                                      <a:pt x="13946" y="74237"/>
                                      <a:pt x="8942" y="69939"/>
                                    </a:cubicBezTo>
                                    <a:cubicBezTo>
                                      <a:pt x="3939" y="65606"/>
                                      <a:pt x="949" y="59305"/>
                                      <a:pt x="-24" y="51043"/>
                                    </a:cubicBezTo>
                                    <a:close/>
                                  </a:path>
                                </a:pathLst>
                              </a:custGeom>
                              <a:solidFill>
                                <a:srgbClr val="0000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3" name="Freeform: Shape 243"/>
                            <wps:cNvSpPr/>
                            <wps:spPr>
                              <a:xfrm>
                                <a:off x="233858" y="1299667"/>
                                <a:ext cx="48659" cy="54702"/>
                              </a:xfrm>
                              <a:custGeom>
                                <a:avLst/>
                                <a:gdLst>
                                  <a:gd name="connsiteX0" fmla="*/ 35488 w 48659"/>
                                  <a:gd name="connsiteY0" fmla="*/ 53459 h 54702"/>
                                  <a:gd name="connsiteX1" fmla="*/ 35488 w 48659"/>
                                  <a:gd name="connsiteY1" fmla="*/ 45455 h 54702"/>
                                  <a:gd name="connsiteX2" fmla="*/ 27781 w 48659"/>
                                  <a:gd name="connsiteY2" fmla="*/ 52204 h 54702"/>
                                  <a:gd name="connsiteX3" fmla="*/ 17757 w 48659"/>
                                  <a:gd name="connsiteY3" fmla="*/ 54671 h 54702"/>
                                  <a:gd name="connsiteX4" fmla="*/ 8086 w 48659"/>
                                  <a:gd name="connsiteY4" fmla="*/ 52298 h 54702"/>
                                  <a:gd name="connsiteX5" fmla="*/ 1890 w 48659"/>
                                  <a:gd name="connsiteY5" fmla="*/ 45653 h 54702"/>
                                  <a:gd name="connsiteX6" fmla="*/ -24 w 48659"/>
                                  <a:gd name="connsiteY6" fmla="*/ 33815 h 54702"/>
                                  <a:gd name="connsiteX7" fmla="*/ -24 w 48659"/>
                                  <a:gd name="connsiteY7" fmla="*/ -31 h 54702"/>
                                  <a:gd name="connsiteX8" fmla="*/ 14130 w 48659"/>
                                  <a:gd name="connsiteY8" fmla="*/ -31 h 54702"/>
                                  <a:gd name="connsiteX9" fmla="*/ 14130 w 48659"/>
                                  <a:gd name="connsiteY9" fmla="*/ 24547 h 54702"/>
                                  <a:gd name="connsiteX10" fmla="*/ 14886 w 48659"/>
                                  <a:gd name="connsiteY10" fmla="*/ 38397 h 54702"/>
                                  <a:gd name="connsiteX11" fmla="*/ 17757 w 48659"/>
                                  <a:gd name="connsiteY11" fmla="*/ 42429 h 54702"/>
                                  <a:gd name="connsiteX12" fmla="*/ 22996 w 48659"/>
                                  <a:gd name="connsiteY12" fmla="*/ 43891 h 54702"/>
                                  <a:gd name="connsiteX13" fmla="*/ 29494 w 48659"/>
                                  <a:gd name="connsiteY13" fmla="*/ 41922 h 54702"/>
                                  <a:gd name="connsiteX14" fmla="*/ 33423 w 48659"/>
                                  <a:gd name="connsiteY14" fmla="*/ 36987 h 54702"/>
                                  <a:gd name="connsiteX15" fmla="*/ 34481 w 48659"/>
                                  <a:gd name="connsiteY15" fmla="*/ 22536 h 54702"/>
                                  <a:gd name="connsiteX16" fmla="*/ 34481 w 48659"/>
                                  <a:gd name="connsiteY16" fmla="*/ -31 h 54702"/>
                                  <a:gd name="connsiteX17" fmla="*/ 48636 w 48659"/>
                                  <a:gd name="connsiteY17" fmla="*/ -31 h 54702"/>
                                  <a:gd name="connsiteX18" fmla="*/ 48636 w 48659"/>
                                  <a:gd name="connsiteY18" fmla="*/ 53459 h 5470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48659" h="54702">
                                    <a:moveTo>
                                      <a:pt x="35488" y="53459"/>
                                    </a:moveTo>
                                    <a:lnTo>
                                      <a:pt x="35488" y="45455"/>
                                    </a:lnTo>
                                    <a:cubicBezTo>
                                      <a:pt x="33541" y="48309"/>
                                      <a:pt x="30972" y="50553"/>
                                      <a:pt x="27781" y="52204"/>
                                    </a:cubicBezTo>
                                    <a:cubicBezTo>
                                      <a:pt x="24624" y="53846"/>
                                      <a:pt x="21284" y="54671"/>
                                      <a:pt x="17757" y="54671"/>
                                    </a:cubicBezTo>
                                    <a:cubicBezTo>
                                      <a:pt x="14164" y="54671"/>
                                      <a:pt x="10940" y="53880"/>
                                      <a:pt x="8086" y="52298"/>
                                    </a:cubicBezTo>
                                    <a:cubicBezTo>
                                      <a:pt x="5232" y="50725"/>
                                      <a:pt x="3166" y="48507"/>
                                      <a:pt x="1890" y="45653"/>
                                    </a:cubicBezTo>
                                    <a:cubicBezTo>
                                      <a:pt x="614" y="42799"/>
                                      <a:pt x="-24" y="38853"/>
                                      <a:pt x="-24" y="33815"/>
                                    </a:cubicBezTo>
                                    <a:lnTo>
                                      <a:pt x="-24" y="-31"/>
                                    </a:lnTo>
                                    <a:lnTo>
                                      <a:pt x="14130" y="-31"/>
                                    </a:lnTo>
                                    <a:lnTo>
                                      <a:pt x="14130" y="24547"/>
                                    </a:lnTo>
                                    <a:cubicBezTo>
                                      <a:pt x="14130" y="32070"/>
                                      <a:pt x="14382" y="36686"/>
                                      <a:pt x="14886" y="38397"/>
                                    </a:cubicBezTo>
                                    <a:cubicBezTo>
                                      <a:pt x="15423" y="40082"/>
                                      <a:pt x="16381" y="41423"/>
                                      <a:pt x="17757" y="42429"/>
                                    </a:cubicBezTo>
                                    <a:cubicBezTo>
                                      <a:pt x="19135" y="43400"/>
                                      <a:pt x="20881" y="43891"/>
                                      <a:pt x="22996" y="43891"/>
                                    </a:cubicBezTo>
                                    <a:cubicBezTo>
                                      <a:pt x="25414" y="43891"/>
                                      <a:pt x="27580" y="43237"/>
                                      <a:pt x="29494" y="41922"/>
                                    </a:cubicBezTo>
                                    <a:cubicBezTo>
                                      <a:pt x="31408" y="40581"/>
                                      <a:pt x="32718" y="38939"/>
                                      <a:pt x="33423" y="36987"/>
                                    </a:cubicBezTo>
                                    <a:cubicBezTo>
                                      <a:pt x="34128" y="35010"/>
                                      <a:pt x="34481" y="30187"/>
                                      <a:pt x="34481" y="22536"/>
                                    </a:cubicBezTo>
                                    <a:lnTo>
                                      <a:pt x="34481" y="-31"/>
                                    </a:lnTo>
                                    <a:lnTo>
                                      <a:pt x="48636" y="-31"/>
                                    </a:lnTo>
                                    <a:lnTo>
                                      <a:pt x="48636" y="53459"/>
                                    </a:lnTo>
                                    <a:close/>
                                  </a:path>
                                </a:pathLst>
                              </a:custGeom>
                              <a:solidFill>
                                <a:srgbClr val="0000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4" name="Freeform: Shape 244"/>
                            <wps:cNvSpPr/>
                            <wps:spPr>
                              <a:xfrm>
                                <a:off x="296622" y="1279310"/>
                                <a:ext cx="52236" cy="75059"/>
                              </a:xfrm>
                              <a:custGeom>
                                <a:avLst/>
                                <a:gdLst>
                                  <a:gd name="connsiteX0" fmla="*/ -24 w 52236"/>
                                  <a:gd name="connsiteY0" fmla="*/ 73816 h 75059"/>
                                  <a:gd name="connsiteX1" fmla="*/ -24 w 52236"/>
                                  <a:gd name="connsiteY1" fmla="*/ -31 h 75059"/>
                                  <a:gd name="connsiteX2" fmla="*/ 14131 w 52236"/>
                                  <a:gd name="connsiteY2" fmla="*/ -31 h 75059"/>
                                  <a:gd name="connsiteX3" fmla="*/ 14131 w 52236"/>
                                  <a:gd name="connsiteY3" fmla="*/ 26568 h 75059"/>
                                  <a:gd name="connsiteX4" fmla="*/ 29646 w 52236"/>
                                  <a:gd name="connsiteY4" fmla="*/ 19114 h 75059"/>
                                  <a:gd name="connsiteX5" fmla="*/ 45816 w 52236"/>
                                  <a:gd name="connsiteY5" fmla="*/ 26215 h 75059"/>
                                  <a:gd name="connsiteX6" fmla="*/ 52213 w 52236"/>
                                  <a:gd name="connsiteY6" fmla="*/ 46513 h 75059"/>
                                  <a:gd name="connsiteX7" fmla="*/ 45665 w 52236"/>
                                  <a:gd name="connsiteY7" fmla="*/ 67618 h 75059"/>
                                  <a:gd name="connsiteX8" fmla="*/ 29847 w 52236"/>
                                  <a:gd name="connsiteY8" fmla="*/ 75028 h 75059"/>
                                  <a:gd name="connsiteX9" fmla="*/ 20781 w 52236"/>
                                  <a:gd name="connsiteY9" fmla="*/ 72759 h 75059"/>
                                  <a:gd name="connsiteX10" fmla="*/ 13124 w 52236"/>
                                  <a:gd name="connsiteY10" fmla="*/ 65959 h 75059"/>
                                  <a:gd name="connsiteX11" fmla="*/ 13124 w 52236"/>
                                  <a:gd name="connsiteY11" fmla="*/ 73816 h 75059"/>
                                  <a:gd name="connsiteX12" fmla="*/ 14031 w 52236"/>
                                  <a:gd name="connsiteY12" fmla="*/ 45911 h 75059"/>
                                  <a:gd name="connsiteX13" fmla="*/ 16650 w 52236"/>
                                  <a:gd name="connsiteY13" fmla="*/ 58204 h 75059"/>
                                  <a:gd name="connsiteX14" fmla="*/ 26422 w 52236"/>
                                  <a:gd name="connsiteY14" fmla="*/ 63844 h 75059"/>
                                  <a:gd name="connsiteX15" fmla="*/ 34381 w 52236"/>
                                  <a:gd name="connsiteY15" fmla="*/ 59864 h 75059"/>
                                  <a:gd name="connsiteX16" fmla="*/ 37706 w 52236"/>
                                  <a:gd name="connsiteY16" fmla="*/ 47217 h 75059"/>
                                  <a:gd name="connsiteX17" fmla="*/ 34381 w 52236"/>
                                  <a:gd name="connsiteY17" fmla="*/ 34021 h 75059"/>
                                  <a:gd name="connsiteX18" fmla="*/ 25868 w 52236"/>
                                  <a:gd name="connsiteY18" fmla="*/ 29946 h 75059"/>
                                  <a:gd name="connsiteX19" fmla="*/ 17406 w 52236"/>
                                  <a:gd name="connsiteY19" fmla="*/ 33927 h 75059"/>
                                  <a:gd name="connsiteX20" fmla="*/ 14031 w 52236"/>
                                  <a:gd name="connsiteY20" fmla="*/ 45911 h 7505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Lst>
                                <a:rect l="l" t="t" r="r" b="b"/>
                                <a:pathLst>
                                  <a:path w="52236" h="75059">
                                    <a:moveTo>
                                      <a:pt x="-24" y="73816"/>
                                    </a:moveTo>
                                    <a:lnTo>
                                      <a:pt x="-24" y="-31"/>
                                    </a:lnTo>
                                    <a:lnTo>
                                      <a:pt x="14131" y="-31"/>
                                    </a:lnTo>
                                    <a:lnTo>
                                      <a:pt x="14131" y="26568"/>
                                    </a:lnTo>
                                    <a:cubicBezTo>
                                      <a:pt x="18497" y="21599"/>
                                      <a:pt x="23669" y="19114"/>
                                      <a:pt x="29646" y="19114"/>
                                    </a:cubicBezTo>
                                    <a:cubicBezTo>
                                      <a:pt x="36161" y="19114"/>
                                      <a:pt x="41551" y="21478"/>
                                      <a:pt x="45816" y="26215"/>
                                    </a:cubicBezTo>
                                    <a:cubicBezTo>
                                      <a:pt x="50081" y="30918"/>
                                      <a:pt x="52213" y="37684"/>
                                      <a:pt x="52213" y="46513"/>
                                    </a:cubicBezTo>
                                    <a:cubicBezTo>
                                      <a:pt x="52213" y="55651"/>
                                      <a:pt x="50030" y="62683"/>
                                      <a:pt x="45665" y="67618"/>
                                    </a:cubicBezTo>
                                    <a:cubicBezTo>
                                      <a:pt x="41333" y="72561"/>
                                      <a:pt x="36060" y="75028"/>
                                      <a:pt x="29847" y="75028"/>
                                    </a:cubicBezTo>
                                    <a:cubicBezTo>
                                      <a:pt x="26792" y="75028"/>
                                      <a:pt x="23769" y="74272"/>
                                      <a:pt x="20781" y="72759"/>
                                    </a:cubicBezTo>
                                    <a:cubicBezTo>
                                      <a:pt x="17825" y="71211"/>
                                      <a:pt x="15273" y="68950"/>
                                      <a:pt x="13124" y="65959"/>
                                    </a:cubicBezTo>
                                    <a:lnTo>
                                      <a:pt x="13124" y="73816"/>
                                    </a:lnTo>
                                    <a:close/>
                                    <a:moveTo>
                                      <a:pt x="14031" y="45911"/>
                                    </a:moveTo>
                                    <a:cubicBezTo>
                                      <a:pt x="14031" y="51456"/>
                                      <a:pt x="14904" y="55548"/>
                                      <a:pt x="16650" y="58204"/>
                                    </a:cubicBezTo>
                                    <a:cubicBezTo>
                                      <a:pt x="19101" y="61961"/>
                                      <a:pt x="22359" y="63844"/>
                                      <a:pt x="26422" y="63844"/>
                                    </a:cubicBezTo>
                                    <a:cubicBezTo>
                                      <a:pt x="29545" y="63844"/>
                                      <a:pt x="32198" y="62520"/>
                                      <a:pt x="34381" y="59864"/>
                                    </a:cubicBezTo>
                                    <a:cubicBezTo>
                                      <a:pt x="36597" y="57181"/>
                                      <a:pt x="37706" y="52960"/>
                                      <a:pt x="37706" y="47217"/>
                                    </a:cubicBezTo>
                                    <a:cubicBezTo>
                                      <a:pt x="37706" y="41114"/>
                                      <a:pt x="36597" y="36712"/>
                                      <a:pt x="34381" y="34021"/>
                                    </a:cubicBezTo>
                                    <a:cubicBezTo>
                                      <a:pt x="32165" y="31305"/>
                                      <a:pt x="29327" y="29946"/>
                                      <a:pt x="25868" y="29946"/>
                                    </a:cubicBezTo>
                                    <a:cubicBezTo>
                                      <a:pt x="22476" y="29946"/>
                                      <a:pt x="19655" y="31270"/>
                                      <a:pt x="17406" y="33927"/>
                                    </a:cubicBezTo>
                                    <a:cubicBezTo>
                                      <a:pt x="15156" y="36540"/>
                                      <a:pt x="14031" y="40538"/>
                                      <a:pt x="14031" y="45911"/>
                                    </a:cubicBezTo>
                                    <a:close/>
                                  </a:path>
                                </a:pathLst>
                              </a:custGeom>
                              <a:solidFill>
                                <a:srgbClr val="0000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5" name="Freeform: Shape 245"/>
                            <wps:cNvSpPr/>
                            <wps:spPr>
                              <a:xfrm>
                                <a:off x="355306" y="1298455"/>
                                <a:ext cx="49969" cy="55914"/>
                              </a:xfrm>
                              <a:custGeom>
                                <a:avLst/>
                                <a:gdLst>
                                  <a:gd name="connsiteX0" fmla="*/ -24 w 49969"/>
                                  <a:gd name="connsiteY0" fmla="*/ 39411 h 55914"/>
                                  <a:gd name="connsiteX1" fmla="*/ 14182 w 49969"/>
                                  <a:gd name="connsiteY1" fmla="*/ 37245 h 55914"/>
                                  <a:gd name="connsiteX2" fmla="*/ 17859 w 49969"/>
                                  <a:gd name="connsiteY2" fmla="*/ 43538 h 55914"/>
                                  <a:gd name="connsiteX3" fmla="*/ 25616 w 49969"/>
                                  <a:gd name="connsiteY3" fmla="*/ 45653 h 55914"/>
                                  <a:gd name="connsiteX4" fmla="*/ 33877 w 49969"/>
                                  <a:gd name="connsiteY4" fmla="*/ 43641 h 55914"/>
                                  <a:gd name="connsiteX5" fmla="*/ 35741 w 49969"/>
                                  <a:gd name="connsiteY5" fmla="*/ 39867 h 55914"/>
                                  <a:gd name="connsiteX6" fmla="*/ 34734 w 49969"/>
                                  <a:gd name="connsiteY6" fmla="*/ 37193 h 55914"/>
                                  <a:gd name="connsiteX7" fmla="*/ 29998 w 49969"/>
                                  <a:gd name="connsiteY7" fmla="*/ 35328 h 55914"/>
                                  <a:gd name="connsiteX8" fmla="*/ 8288 w 49969"/>
                                  <a:gd name="connsiteY8" fmla="*/ 28425 h 55914"/>
                                  <a:gd name="connsiteX9" fmla="*/ 1941 w 49969"/>
                                  <a:gd name="connsiteY9" fmla="*/ 16389 h 55914"/>
                                  <a:gd name="connsiteX10" fmla="*/ 7432 w 49969"/>
                                  <a:gd name="connsiteY10" fmla="*/ 4706 h 55914"/>
                                  <a:gd name="connsiteX11" fmla="*/ 24458 w 49969"/>
                                  <a:gd name="connsiteY11" fmla="*/ -31 h 55914"/>
                                  <a:gd name="connsiteX12" fmla="*/ 40778 w 49969"/>
                                  <a:gd name="connsiteY12" fmla="*/ 3545 h 55914"/>
                                  <a:gd name="connsiteX13" fmla="*/ 48133 w 49969"/>
                                  <a:gd name="connsiteY13" fmla="*/ 14119 h 55914"/>
                                  <a:gd name="connsiteX14" fmla="*/ 34783 w 49969"/>
                                  <a:gd name="connsiteY14" fmla="*/ 16595 h 55914"/>
                                  <a:gd name="connsiteX15" fmla="*/ 31510 w 49969"/>
                                  <a:gd name="connsiteY15" fmla="*/ 11807 h 55914"/>
                                  <a:gd name="connsiteX16" fmla="*/ 24710 w 49969"/>
                                  <a:gd name="connsiteY16" fmla="*/ 10148 h 55914"/>
                                  <a:gd name="connsiteX17" fmla="*/ 16700 w 49969"/>
                                  <a:gd name="connsiteY17" fmla="*/ 11704 h 55914"/>
                                  <a:gd name="connsiteX18" fmla="*/ 15088 w 49969"/>
                                  <a:gd name="connsiteY18" fmla="*/ 14575 h 55914"/>
                                  <a:gd name="connsiteX19" fmla="*/ 16499 w 49969"/>
                                  <a:gd name="connsiteY19" fmla="*/ 17146 h 55914"/>
                                  <a:gd name="connsiteX20" fmla="*/ 29696 w 49969"/>
                                  <a:gd name="connsiteY20" fmla="*/ 21126 h 55914"/>
                                  <a:gd name="connsiteX21" fmla="*/ 45513 w 49969"/>
                                  <a:gd name="connsiteY21" fmla="*/ 27419 h 55914"/>
                                  <a:gd name="connsiteX22" fmla="*/ 49946 w 49969"/>
                                  <a:gd name="connsiteY22" fmla="*/ 37950 h 55914"/>
                                  <a:gd name="connsiteX23" fmla="*/ 43801 w 49969"/>
                                  <a:gd name="connsiteY23" fmla="*/ 50596 h 55914"/>
                                  <a:gd name="connsiteX24" fmla="*/ 25616 w 49969"/>
                                  <a:gd name="connsiteY24" fmla="*/ 55883 h 55914"/>
                                  <a:gd name="connsiteX25" fmla="*/ 8288 w 49969"/>
                                  <a:gd name="connsiteY25" fmla="*/ 51447 h 55914"/>
                                  <a:gd name="connsiteX26" fmla="*/ -24 w 49969"/>
                                  <a:gd name="connsiteY26" fmla="*/ 39411 h 5591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Lst>
                                <a:rect l="l" t="t" r="r" b="b"/>
                                <a:pathLst>
                                  <a:path w="49969" h="55914">
                                    <a:moveTo>
                                      <a:pt x="-24" y="39411"/>
                                    </a:moveTo>
                                    <a:lnTo>
                                      <a:pt x="14182" y="37245"/>
                                    </a:lnTo>
                                    <a:cubicBezTo>
                                      <a:pt x="14786" y="39996"/>
                                      <a:pt x="16011" y="42094"/>
                                      <a:pt x="17859" y="43538"/>
                                    </a:cubicBezTo>
                                    <a:cubicBezTo>
                                      <a:pt x="19705" y="44948"/>
                                      <a:pt x="22291" y="45653"/>
                                      <a:pt x="25616" y="45653"/>
                                    </a:cubicBezTo>
                                    <a:cubicBezTo>
                                      <a:pt x="29276" y="45653"/>
                                      <a:pt x="32030" y="44982"/>
                                      <a:pt x="33877" y="43641"/>
                                    </a:cubicBezTo>
                                    <a:cubicBezTo>
                                      <a:pt x="35120" y="42704"/>
                                      <a:pt x="35741" y="41440"/>
                                      <a:pt x="35741" y="39867"/>
                                    </a:cubicBezTo>
                                    <a:cubicBezTo>
                                      <a:pt x="35741" y="38792"/>
                                      <a:pt x="35405" y="37898"/>
                                      <a:pt x="34734" y="37193"/>
                                    </a:cubicBezTo>
                                    <a:cubicBezTo>
                                      <a:pt x="34028" y="36523"/>
                                      <a:pt x="32450" y="35904"/>
                                      <a:pt x="29998" y="35328"/>
                                    </a:cubicBezTo>
                                    <a:cubicBezTo>
                                      <a:pt x="18581" y="32809"/>
                                      <a:pt x="11344" y="30514"/>
                                      <a:pt x="8288" y="28425"/>
                                    </a:cubicBezTo>
                                    <a:cubicBezTo>
                                      <a:pt x="4056" y="25545"/>
                                      <a:pt x="1941" y="21530"/>
                                      <a:pt x="1941" y="16389"/>
                                    </a:cubicBezTo>
                                    <a:cubicBezTo>
                                      <a:pt x="1941" y="11755"/>
                                      <a:pt x="3771" y="7861"/>
                                      <a:pt x="7432" y="4706"/>
                                    </a:cubicBezTo>
                                    <a:cubicBezTo>
                                      <a:pt x="11092" y="1551"/>
                                      <a:pt x="16767" y="-31"/>
                                      <a:pt x="24458" y="-31"/>
                                    </a:cubicBezTo>
                                    <a:cubicBezTo>
                                      <a:pt x="31778" y="-31"/>
                                      <a:pt x="37218" y="1164"/>
                                      <a:pt x="40778" y="3545"/>
                                    </a:cubicBezTo>
                                    <a:cubicBezTo>
                                      <a:pt x="44338" y="5926"/>
                                      <a:pt x="46789" y="9451"/>
                                      <a:pt x="48133" y="14119"/>
                                    </a:cubicBezTo>
                                    <a:lnTo>
                                      <a:pt x="34783" y="16595"/>
                                    </a:lnTo>
                                    <a:cubicBezTo>
                                      <a:pt x="34213" y="14506"/>
                                      <a:pt x="33122" y="12916"/>
                                      <a:pt x="31510" y="11807"/>
                                    </a:cubicBezTo>
                                    <a:cubicBezTo>
                                      <a:pt x="29931" y="10698"/>
                                      <a:pt x="27664" y="10148"/>
                                      <a:pt x="24710" y="10148"/>
                                    </a:cubicBezTo>
                                    <a:cubicBezTo>
                                      <a:pt x="20982" y="10148"/>
                                      <a:pt x="18312" y="10663"/>
                                      <a:pt x="16700" y="11704"/>
                                    </a:cubicBezTo>
                                    <a:cubicBezTo>
                                      <a:pt x="15625" y="12443"/>
                                      <a:pt x="15088" y="13397"/>
                                      <a:pt x="15088" y="14575"/>
                                    </a:cubicBezTo>
                                    <a:cubicBezTo>
                                      <a:pt x="15088" y="15581"/>
                                      <a:pt x="15558" y="16441"/>
                                      <a:pt x="16499" y="17146"/>
                                    </a:cubicBezTo>
                                    <a:cubicBezTo>
                                      <a:pt x="17775" y="18083"/>
                                      <a:pt x="22174" y="19415"/>
                                      <a:pt x="29696" y="21126"/>
                                    </a:cubicBezTo>
                                    <a:cubicBezTo>
                                      <a:pt x="37252" y="22837"/>
                                      <a:pt x="42524" y="24934"/>
                                      <a:pt x="45513" y="27419"/>
                                    </a:cubicBezTo>
                                    <a:cubicBezTo>
                                      <a:pt x="48468" y="29938"/>
                                      <a:pt x="49946" y="33445"/>
                                      <a:pt x="49946" y="37950"/>
                                    </a:cubicBezTo>
                                    <a:cubicBezTo>
                                      <a:pt x="49946" y="42850"/>
                                      <a:pt x="47897" y="47063"/>
                                      <a:pt x="43801" y="50596"/>
                                    </a:cubicBezTo>
                                    <a:cubicBezTo>
                                      <a:pt x="39703" y="54121"/>
                                      <a:pt x="33642" y="55883"/>
                                      <a:pt x="25616" y="55883"/>
                                    </a:cubicBezTo>
                                    <a:cubicBezTo>
                                      <a:pt x="18329" y="55883"/>
                                      <a:pt x="12553" y="54404"/>
                                      <a:pt x="8288" y="51447"/>
                                    </a:cubicBezTo>
                                    <a:cubicBezTo>
                                      <a:pt x="4056" y="48490"/>
                                      <a:pt x="1287" y="44484"/>
                                      <a:pt x="-24" y="39411"/>
                                    </a:cubicBezTo>
                                    <a:close/>
                                  </a:path>
                                </a:pathLst>
                              </a:custGeom>
                              <a:solidFill>
                                <a:srgbClr val="0000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6" name="Freeform: Shape 246"/>
                            <wps:cNvSpPr/>
                            <wps:spPr>
                              <a:xfrm>
                                <a:off x="414594" y="1298455"/>
                                <a:ext cx="50473" cy="55914"/>
                              </a:xfrm>
                              <a:custGeom>
                                <a:avLst/>
                                <a:gdLst>
                                  <a:gd name="connsiteX0" fmla="*/ 49745 w 50473"/>
                                  <a:gd name="connsiteY0" fmla="*/ 16991 h 55914"/>
                                  <a:gd name="connsiteX1" fmla="*/ 35791 w 50473"/>
                                  <a:gd name="connsiteY1" fmla="*/ 19510 h 55914"/>
                                  <a:gd name="connsiteX2" fmla="*/ 32567 w 50473"/>
                                  <a:gd name="connsiteY2" fmla="*/ 13217 h 55914"/>
                                  <a:gd name="connsiteX3" fmla="*/ 26119 w 50473"/>
                                  <a:gd name="connsiteY3" fmla="*/ 11102 h 55914"/>
                                  <a:gd name="connsiteX4" fmla="*/ 17657 w 50473"/>
                                  <a:gd name="connsiteY4" fmla="*/ 14781 h 55914"/>
                                  <a:gd name="connsiteX5" fmla="*/ 14534 w 50473"/>
                                  <a:gd name="connsiteY5" fmla="*/ 26972 h 55914"/>
                                  <a:gd name="connsiteX6" fmla="*/ 17707 w 50473"/>
                                  <a:gd name="connsiteY6" fmla="*/ 40417 h 55914"/>
                                  <a:gd name="connsiteX7" fmla="*/ 26321 w 50473"/>
                                  <a:gd name="connsiteY7" fmla="*/ 44346 h 55914"/>
                                  <a:gd name="connsiteX8" fmla="*/ 32920 w 50473"/>
                                  <a:gd name="connsiteY8" fmla="*/ 42076 h 55914"/>
                                  <a:gd name="connsiteX9" fmla="*/ 36547 w 50473"/>
                                  <a:gd name="connsiteY9" fmla="*/ 34167 h 55914"/>
                                  <a:gd name="connsiteX10" fmla="*/ 50450 w 50473"/>
                                  <a:gd name="connsiteY10" fmla="*/ 36540 h 55914"/>
                                  <a:gd name="connsiteX11" fmla="*/ 42138 w 50473"/>
                                  <a:gd name="connsiteY11" fmla="*/ 50991 h 55914"/>
                                  <a:gd name="connsiteX12" fmla="*/ 25666 w 50473"/>
                                  <a:gd name="connsiteY12" fmla="*/ 55883 h 55914"/>
                                  <a:gd name="connsiteX13" fmla="*/ 6928 w 50473"/>
                                  <a:gd name="connsiteY13" fmla="*/ 48473 h 55914"/>
                                  <a:gd name="connsiteX14" fmla="*/ -24 w 50473"/>
                                  <a:gd name="connsiteY14" fmla="*/ 27978 h 55914"/>
                                  <a:gd name="connsiteX15" fmla="*/ 6978 w 50473"/>
                                  <a:gd name="connsiteY15" fmla="*/ 7371 h 55914"/>
                                  <a:gd name="connsiteX16" fmla="*/ 25918 w 50473"/>
                                  <a:gd name="connsiteY16" fmla="*/ -31 h 55914"/>
                                  <a:gd name="connsiteX17" fmla="*/ 41433 w 50473"/>
                                  <a:gd name="connsiteY17" fmla="*/ 4199 h 55914"/>
                                  <a:gd name="connsiteX18" fmla="*/ 49745 w 50473"/>
                                  <a:gd name="connsiteY18" fmla="*/ 16991 h 5591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50473" h="55914">
                                    <a:moveTo>
                                      <a:pt x="49745" y="16991"/>
                                    </a:moveTo>
                                    <a:lnTo>
                                      <a:pt x="35791" y="19510"/>
                                    </a:lnTo>
                                    <a:cubicBezTo>
                                      <a:pt x="35321" y="16724"/>
                                      <a:pt x="34246" y="14627"/>
                                      <a:pt x="32567" y="13217"/>
                                    </a:cubicBezTo>
                                    <a:cubicBezTo>
                                      <a:pt x="30922" y="11807"/>
                                      <a:pt x="28772" y="11102"/>
                                      <a:pt x="26119" y="11102"/>
                                    </a:cubicBezTo>
                                    <a:cubicBezTo>
                                      <a:pt x="22593" y="11102"/>
                                      <a:pt x="19772" y="12323"/>
                                      <a:pt x="17657" y="14781"/>
                                    </a:cubicBezTo>
                                    <a:cubicBezTo>
                                      <a:pt x="15575" y="17197"/>
                                      <a:pt x="14534" y="21255"/>
                                      <a:pt x="14534" y="26972"/>
                                    </a:cubicBezTo>
                                    <a:cubicBezTo>
                                      <a:pt x="14534" y="33316"/>
                                      <a:pt x="15592" y="37795"/>
                                      <a:pt x="17707" y="40417"/>
                                    </a:cubicBezTo>
                                    <a:cubicBezTo>
                                      <a:pt x="19857" y="43039"/>
                                      <a:pt x="22728" y="44346"/>
                                      <a:pt x="26321" y="44346"/>
                                    </a:cubicBezTo>
                                    <a:cubicBezTo>
                                      <a:pt x="29007" y="44346"/>
                                      <a:pt x="31207" y="43590"/>
                                      <a:pt x="32920" y="42076"/>
                                    </a:cubicBezTo>
                                    <a:cubicBezTo>
                                      <a:pt x="34632" y="40538"/>
                                      <a:pt x="35842" y="37898"/>
                                      <a:pt x="36547" y="34167"/>
                                    </a:cubicBezTo>
                                    <a:lnTo>
                                      <a:pt x="50450" y="36540"/>
                                    </a:lnTo>
                                    <a:cubicBezTo>
                                      <a:pt x="49005" y="42919"/>
                                      <a:pt x="46235" y="47742"/>
                                      <a:pt x="42138" y="50991"/>
                                    </a:cubicBezTo>
                                    <a:cubicBezTo>
                                      <a:pt x="38041" y="54250"/>
                                      <a:pt x="32551" y="55883"/>
                                      <a:pt x="25666" y="55883"/>
                                    </a:cubicBezTo>
                                    <a:cubicBezTo>
                                      <a:pt x="17842" y="55883"/>
                                      <a:pt x="11596" y="53416"/>
                                      <a:pt x="6928" y="48473"/>
                                    </a:cubicBezTo>
                                    <a:cubicBezTo>
                                      <a:pt x="2293" y="43538"/>
                                      <a:pt x="-24" y="36703"/>
                                      <a:pt x="-24" y="27978"/>
                                    </a:cubicBezTo>
                                    <a:cubicBezTo>
                                      <a:pt x="-24" y="19140"/>
                                      <a:pt x="2310" y="12280"/>
                                      <a:pt x="6978" y="7371"/>
                                    </a:cubicBezTo>
                                    <a:cubicBezTo>
                                      <a:pt x="11646" y="2436"/>
                                      <a:pt x="17959" y="-31"/>
                                      <a:pt x="25918" y="-31"/>
                                    </a:cubicBezTo>
                                    <a:cubicBezTo>
                                      <a:pt x="32433" y="-31"/>
                                      <a:pt x="37604" y="1379"/>
                                      <a:pt x="41433" y="4199"/>
                                    </a:cubicBezTo>
                                    <a:cubicBezTo>
                                      <a:pt x="45295" y="6984"/>
                                      <a:pt x="48065" y="11248"/>
                                      <a:pt x="49745" y="16991"/>
                                    </a:cubicBezTo>
                                    <a:close/>
                                  </a:path>
                                </a:pathLst>
                              </a:custGeom>
                              <a:solidFill>
                                <a:srgbClr val="0000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7" name="Freeform: Shape 247"/>
                            <wps:cNvSpPr/>
                            <wps:spPr>
                              <a:xfrm>
                                <a:off x="471415" y="1298455"/>
                                <a:ext cx="50221" cy="55914"/>
                              </a:xfrm>
                              <a:custGeom>
                                <a:avLst/>
                                <a:gdLst>
                                  <a:gd name="connsiteX0" fmla="*/ 14282 w 50221"/>
                                  <a:gd name="connsiteY0" fmla="*/ 17498 h 55914"/>
                                  <a:gd name="connsiteX1" fmla="*/ 1437 w 50221"/>
                                  <a:gd name="connsiteY1" fmla="*/ 15177 h 55914"/>
                                  <a:gd name="connsiteX2" fmla="*/ 8892 w 50221"/>
                                  <a:gd name="connsiteY2" fmla="*/ 3700 h 55914"/>
                                  <a:gd name="connsiteX3" fmla="*/ 24608 w 50221"/>
                                  <a:gd name="connsiteY3" fmla="*/ -31 h 55914"/>
                                  <a:gd name="connsiteX4" fmla="*/ 38712 w 50221"/>
                                  <a:gd name="connsiteY4" fmla="*/ 2238 h 55914"/>
                                  <a:gd name="connsiteX5" fmla="*/ 45211 w 50221"/>
                                  <a:gd name="connsiteY5" fmla="*/ 7930 h 55914"/>
                                  <a:gd name="connsiteX6" fmla="*/ 47124 w 50221"/>
                                  <a:gd name="connsiteY6" fmla="*/ 20567 h 55914"/>
                                  <a:gd name="connsiteX7" fmla="*/ 46974 w 50221"/>
                                  <a:gd name="connsiteY7" fmla="*/ 37090 h 55914"/>
                                  <a:gd name="connsiteX8" fmla="*/ 47628 w 50221"/>
                                  <a:gd name="connsiteY8" fmla="*/ 47518 h 55914"/>
                                  <a:gd name="connsiteX9" fmla="*/ 50198 w 50221"/>
                                  <a:gd name="connsiteY9" fmla="*/ 54671 h 55914"/>
                                  <a:gd name="connsiteX10" fmla="*/ 36194 w 50221"/>
                                  <a:gd name="connsiteY10" fmla="*/ 54671 h 55914"/>
                                  <a:gd name="connsiteX11" fmla="*/ 34834 w 50221"/>
                                  <a:gd name="connsiteY11" fmla="*/ 50493 h 55914"/>
                                  <a:gd name="connsiteX12" fmla="*/ 34330 w 50221"/>
                                  <a:gd name="connsiteY12" fmla="*/ 48834 h 55914"/>
                                  <a:gd name="connsiteX13" fmla="*/ 26573 w 50221"/>
                                  <a:gd name="connsiteY13" fmla="*/ 54121 h 55914"/>
                                  <a:gd name="connsiteX14" fmla="*/ 17757 w 50221"/>
                                  <a:gd name="connsiteY14" fmla="*/ 55883 h 55914"/>
                                  <a:gd name="connsiteX15" fmla="*/ 4711 w 50221"/>
                                  <a:gd name="connsiteY15" fmla="*/ 51395 h 55914"/>
                                  <a:gd name="connsiteX16" fmla="*/ -24 w 50221"/>
                                  <a:gd name="connsiteY16" fmla="*/ 40065 h 55914"/>
                                  <a:gd name="connsiteX17" fmla="*/ 2142 w 50221"/>
                                  <a:gd name="connsiteY17" fmla="*/ 32001 h 55914"/>
                                  <a:gd name="connsiteX18" fmla="*/ 8186 w 50221"/>
                                  <a:gd name="connsiteY18" fmla="*/ 26568 h 55914"/>
                                  <a:gd name="connsiteX19" fmla="*/ 19470 w 50221"/>
                                  <a:gd name="connsiteY19" fmla="*/ 23241 h 55914"/>
                                  <a:gd name="connsiteX20" fmla="*/ 33222 w 50221"/>
                                  <a:gd name="connsiteY20" fmla="*/ 19767 h 55914"/>
                                  <a:gd name="connsiteX21" fmla="*/ 33222 w 50221"/>
                                  <a:gd name="connsiteY21" fmla="*/ 18358 h 55914"/>
                                  <a:gd name="connsiteX22" fmla="*/ 31207 w 50221"/>
                                  <a:gd name="connsiteY22" fmla="*/ 12563 h 55914"/>
                                  <a:gd name="connsiteX23" fmla="*/ 23601 w 50221"/>
                                  <a:gd name="connsiteY23" fmla="*/ 10801 h 55914"/>
                                  <a:gd name="connsiteX24" fmla="*/ 17707 w 50221"/>
                                  <a:gd name="connsiteY24" fmla="*/ 12305 h 55914"/>
                                  <a:gd name="connsiteX25" fmla="*/ 14282 w 50221"/>
                                  <a:gd name="connsiteY25" fmla="*/ 17498 h 55914"/>
                                  <a:gd name="connsiteX26" fmla="*/ 33222 w 50221"/>
                                  <a:gd name="connsiteY26" fmla="*/ 28983 h 55914"/>
                                  <a:gd name="connsiteX27" fmla="*/ 24608 w 50221"/>
                                  <a:gd name="connsiteY27" fmla="*/ 31150 h 55914"/>
                                  <a:gd name="connsiteX28" fmla="*/ 16901 w 50221"/>
                                  <a:gd name="connsiteY28" fmla="*/ 33617 h 55914"/>
                                  <a:gd name="connsiteX29" fmla="*/ 14131 w 50221"/>
                                  <a:gd name="connsiteY29" fmla="*/ 38603 h 55914"/>
                                  <a:gd name="connsiteX30" fmla="*/ 16347 w 50221"/>
                                  <a:gd name="connsiteY30" fmla="*/ 43744 h 55914"/>
                                  <a:gd name="connsiteX31" fmla="*/ 21989 w 50221"/>
                                  <a:gd name="connsiteY31" fmla="*/ 45911 h 55914"/>
                                  <a:gd name="connsiteX32" fmla="*/ 29293 w 50221"/>
                                  <a:gd name="connsiteY32" fmla="*/ 43392 h 55914"/>
                                  <a:gd name="connsiteX33" fmla="*/ 32668 w 50221"/>
                                  <a:gd name="connsiteY33" fmla="*/ 38706 h 55914"/>
                                  <a:gd name="connsiteX34" fmla="*/ 33222 w 50221"/>
                                  <a:gd name="connsiteY34" fmla="*/ 31803 h 5591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Lst>
                                <a:rect l="l" t="t" r="r" b="b"/>
                                <a:pathLst>
                                  <a:path w="50221" h="55914">
                                    <a:moveTo>
                                      <a:pt x="14282" y="17498"/>
                                    </a:moveTo>
                                    <a:lnTo>
                                      <a:pt x="1437" y="15177"/>
                                    </a:lnTo>
                                    <a:cubicBezTo>
                                      <a:pt x="2881" y="10010"/>
                                      <a:pt x="5366" y="6184"/>
                                      <a:pt x="8892" y="3700"/>
                                    </a:cubicBezTo>
                                    <a:cubicBezTo>
                                      <a:pt x="12418" y="1207"/>
                                      <a:pt x="17657" y="-31"/>
                                      <a:pt x="24608" y="-31"/>
                                    </a:cubicBezTo>
                                    <a:cubicBezTo>
                                      <a:pt x="30922" y="-31"/>
                                      <a:pt x="35622" y="725"/>
                                      <a:pt x="38712" y="2238"/>
                                    </a:cubicBezTo>
                                    <a:cubicBezTo>
                                      <a:pt x="41802" y="3709"/>
                                      <a:pt x="43968" y="5608"/>
                                      <a:pt x="45211" y="7930"/>
                                    </a:cubicBezTo>
                                    <a:cubicBezTo>
                                      <a:pt x="46486" y="10208"/>
                                      <a:pt x="47124" y="14429"/>
                                      <a:pt x="47124" y="20567"/>
                                    </a:cubicBezTo>
                                    <a:lnTo>
                                      <a:pt x="46974" y="37090"/>
                                    </a:lnTo>
                                    <a:cubicBezTo>
                                      <a:pt x="46974" y="41793"/>
                                      <a:pt x="47192" y="45266"/>
                                      <a:pt x="47628" y="47518"/>
                                    </a:cubicBezTo>
                                    <a:cubicBezTo>
                                      <a:pt x="48098" y="49736"/>
                                      <a:pt x="48955" y="52118"/>
                                      <a:pt x="50198" y="54671"/>
                                    </a:cubicBezTo>
                                    <a:lnTo>
                                      <a:pt x="36194" y="54671"/>
                                    </a:lnTo>
                                    <a:cubicBezTo>
                                      <a:pt x="35825" y="53734"/>
                                      <a:pt x="35371" y="52341"/>
                                      <a:pt x="34834" y="50493"/>
                                    </a:cubicBezTo>
                                    <a:cubicBezTo>
                                      <a:pt x="34599" y="49650"/>
                                      <a:pt x="34431" y="49100"/>
                                      <a:pt x="34330" y="48834"/>
                                    </a:cubicBezTo>
                                    <a:cubicBezTo>
                                      <a:pt x="31912" y="51181"/>
                                      <a:pt x="29326" y="52943"/>
                                      <a:pt x="26573" y="54121"/>
                                    </a:cubicBezTo>
                                    <a:cubicBezTo>
                                      <a:pt x="23819" y="55290"/>
                                      <a:pt x="20880" y="55883"/>
                                      <a:pt x="17757" y="55883"/>
                                    </a:cubicBezTo>
                                    <a:cubicBezTo>
                                      <a:pt x="12250" y="55883"/>
                                      <a:pt x="7901" y="54387"/>
                                      <a:pt x="4711" y="51395"/>
                                    </a:cubicBezTo>
                                    <a:cubicBezTo>
                                      <a:pt x="1555" y="48412"/>
                                      <a:pt x="-24" y="44630"/>
                                      <a:pt x="-24" y="40065"/>
                                    </a:cubicBezTo>
                                    <a:cubicBezTo>
                                      <a:pt x="-24" y="37039"/>
                                      <a:pt x="698" y="34356"/>
                                      <a:pt x="2142" y="32001"/>
                                    </a:cubicBezTo>
                                    <a:cubicBezTo>
                                      <a:pt x="3586" y="29620"/>
                                      <a:pt x="5601" y="27806"/>
                                      <a:pt x="8186" y="26568"/>
                                    </a:cubicBezTo>
                                    <a:cubicBezTo>
                                      <a:pt x="10806" y="25287"/>
                                      <a:pt x="14567" y="24178"/>
                                      <a:pt x="19470" y="23241"/>
                                    </a:cubicBezTo>
                                    <a:cubicBezTo>
                                      <a:pt x="26086" y="21994"/>
                                      <a:pt x="30670" y="20842"/>
                                      <a:pt x="33222" y="19767"/>
                                    </a:cubicBezTo>
                                    <a:lnTo>
                                      <a:pt x="33222" y="18358"/>
                                    </a:lnTo>
                                    <a:cubicBezTo>
                                      <a:pt x="33222" y="15632"/>
                                      <a:pt x="32550" y="13707"/>
                                      <a:pt x="31207" y="12563"/>
                                    </a:cubicBezTo>
                                    <a:cubicBezTo>
                                      <a:pt x="29863" y="11386"/>
                                      <a:pt x="27328" y="10801"/>
                                      <a:pt x="23601" y="10801"/>
                                    </a:cubicBezTo>
                                    <a:cubicBezTo>
                                      <a:pt x="21082" y="10801"/>
                                      <a:pt x="19117" y="11300"/>
                                      <a:pt x="17707" y="12305"/>
                                    </a:cubicBezTo>
                                    <a:cubicBezTo>
                                      <a:pt x="16297" y="13285"/>
                                      <a:pt x="15155" y="15013"/>
                                      <a:pt x="14282" y="17498"/>
                                    </a:cubicBezTo>
                                    <a:close/>
                                    <a:moveTo>
                                      <a:pt x="33222" y="28983"/>
                                    </a:moveTo>
                                    <a:cubicBezTo>
                                      <a:pt x="31408" y="29585"/>
                                      <a:pt x="28537" y="30307"/>
                                      <a:pt x="24608" y="31150"/>
                                    </a:cubicBezTo>
                                    <a:cubicBezTo>
                                      <a:pt x="20679" y="31992"/>
                                      <a:pt x="18110" y="32809"/>
                                      <a:pt x="16901" y="33617"/>
                                    </a:cubicBezTo>
                                    <a:cubicBezTo>
                                      <a:pt x="15054" y="34924"/>
                                      <a:pt x="14131" y="36592"/>
                                      <a:pt x="14131" y="38603"/>
                                    </a:cubicBezTo>
                                    <a:cubicBezTo>
                                      <a:pt x="14131" y="40589"/>
                                      <a:pt x="14870" y="42300"/>
                                      <a:pt x="16347" y="43744"/>
                                    </a:cubicBezTo>
                                    <a:cubicBezTo>
                                      <a:pt x="17824" y="45189"/>
                                      <a:pt x="19705" y="45911"/>
                                      <a:pt x="21989" y="45911"/>
                                    </a:cubicBezTo>
                                    <a:cubicBezTo>
                                      <a:pt x="24541" y="45911"/>
                                      <a:pt x="26976" y="45068"/>
                                      <a:pt x="29293" y="43392"/>
                                    </a:cubicBezTo>
                                    <a:cubicBezTo>
                                      <a:pt x="31005" y="42111"/>
                                      <a:pt x="32130" y="40555"/>
                                      <a:pt x="32668" y="38706"/>
                                    </a:cubicBezTo>
                                    <a:cubicBezTo>
                                      <a:pt x="33037" y="37494"/>
                                      <a:pt x="33222" y="35199"/>
                                      <a:pt x="33222" y="31803"/>
                                    </a:cubicBezTo>
                                    <a:close/>
                                  </a:path>
                                </a:pathLst>
                              </a:custGeom>
                              <a:solidFill>
                                <a:srgbClr val="0000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8" name="Freeform: Shape 248"/>
                            <wps:cNvSpPr/>
                            <wps:spPr>
                              <a:xfrm>
                                <a:off x="532164" y="1298455"/>
                                <a:ext cx="52185" cy="75050"/>
                              </a:xfrm>
                              <a:custGeom>
                                <a:avLst/>
                                <a:gdLst>
                                  <a:gd name="connsiteX0" fmla="*/ -24 w 52185"/>
                                  <a:gd name="connsiteY0" fmla="*/ 1181 h 75050"/>
                                  <a:gd name="connsiteX1" fmla="*/ 13173 w 52185"/>
                                  <a:gd name="connsiteY1" fmla="*/ 1181 h 75050"/>
                                  <a:gd name="connsiteX2" fmla="*/ 13173 w 52185"/>
                                  <a:gd name="connsiteY2" fmla="*/ 9039 h 75050"/>
                                  <a:gd name="connsiteX3" fmla="*/ 20125 w 52185"/>
                                  <a:gd name="connsiteY3" fmla="*/ 2488 h 75050"/>
                                  <a:gd name="connsiteX4" fmla="*/ 29847 w 52185"/>
                                  <a:gd name="connsiteY4" fmla="*/ -31 h 75050"/>
                                  <a:gd name="connsiteX5" fmla="*/ 45664 w 52185"/>
                                  <a:gd name="connsiteY5" fmla="*/ 7276 h 75050"/>
                                  <a:gd name="connsiteX6" fmla="*/ 52162 w 52185"/>
                                  <a:gd name="connsiteY6" fmla="*/ 27625 h 75050"/>
                                  <a:gd name="connsiteX7" fmla="*/ 45614 w 52185"/>
                                  <a:gd name="connsiteY7" fmla="*/ 48473 h 75050"/>
                                  <a:gd name="connsiteX8" fmla="*/ 29746 w 52185"/>
                                  <a:gd name="connsiteY8" fmla="*/ 55883 h 75050"/>
                                  <a:gd name="connsiteX9" fmla="*/ 21687 w 52185"/>
                                  <a:gd name="connsiteY9" fmla="*/ 54121 h 75050"/>
                                  <a:gd name="connsiteX10" fmla="*/ 14131 w 52185"/>
                                  <a:gd name="connsiteY10" fmla="*/ 48077 h 75050"/>
                                  <a:gd name="connsiteX11" fmla="*/ 14131 w 52185"/>
                                  <a:gd name="connsiteY11" fmla="*/ 75020 h 75050"/>
                                  <a:gd name="connsiteX12" fmla="*/ -24 w 52185"/>
                                  <a:gd name="connsiteY12" fmla="*/ 75020 h 75050"/>
                                  <a:gd name="connsiteX13" fmla="*/ 13980 w 52185"/>
                                  <a:gd name="connsiteY13" fmla="*/ 27015 h 75050"/>
                                  <a:gd name="connsiteX14" fmla="*/ 17556 w 52185"/>
                                  <a:gd name="connsiteY14" fmla="*/ 40366 h 75050"/>
                                  <a:gd name="connsiteX15" fmla="*/ 26271 w 52185"/>
                                  <a:gd name="connsiteY15" fmla="*/ 44647 h 75050"/>
                                  <a:gd name="connsiteX16" fmla="*/ 34481 w 52185"/>
                                  <a:gd name="connsiteY16" fmla="*/ 40718 h 75050"/>
                                  <a:gd name="connsiteX17" fmla="*/ 37755 w 52185"/>
                                  <a:gd name="connsiteY17" fmla="*/ 27720 h 75050"/>
                                  <a:gd name="connsiteX18" fmla="*/ 34380 w 52185"/>
                                  <a:gd name="connsiteY18" fmla="*/ 15228 h 75050"/>
                                  <a:gd name="connsiteX19" fmla="*/ 26019 w 52185"/>
                                  <a:gd name="connsiteY19" fmla="*/ 11153 h 75050"/>
                                  <a:gd name="connsiteX20" fmla="*/ 17405 w 52185"/>
                                  <a:gd name="connsiteY20" fmla="*/ 15177 h 75050"/>
                                  <a:gd name="connsiteX21" fmla="*/ 13980 w 52185"/>
                                  <a:gd name="connsiteY21" fmla="*/ 27015 h 750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Lst>
                                <a:rect l="l" t="t" r="r" b="b"/>
                                <a:pathLst>
                                  <a:path w="52185" h="75050">
                                    <a:moveTo>
                                      <a:pt x="-24" y="1181"/>
                                    </a:moveTo>
                                    <a:lnTo>
                                      <a:pt x="13173" y="1181"/>
                                    </a:lnTo>
                                    <a:lnTo>
                                      <a:pt x="13173" y="9039"/>
                                    </a:lnTo>
                                    <a:cubicBezTo>
                                      <a:pt x="14886" y="6348"/>
                                      <a:pt x="17204" y="4164"/>
                                      <a:pt x="20125" y="2488"/>
                                    </a:cubicBezTo>
                                    <a:cubicBezTo>
                                      <a:pt x="23047" y="811"/>
                                      <a:pt x="26287" y="-31"/>
                                      <a:pt x="29847" y="-31"/>
                                    </a:cubicBezTo>
                                    <a:cubicBezTo>
                                      <a:pt x="36059" y="-31"/>
                                      <a:pt x="41332" y="2402"/>
                                      <a:pt x="45664" y="7276"/>
                                    </a:cubicBezTo>
                                    <a:cubicBezTo>
                                      <a:pt x="49996" y="12142"/>
                                      <a:pt x="52162" y="18925"/>
                                      <a:pt x="52162" y="27625"/>
                                    </a:cubicBezTo>
                                    <a:cubicBezTo>
                                      <a:pt x="52162" y="36557"/>
                                      <a:pt x="49979" y="43504"/>
                                      <a:pt x="45614" y="48473"/>
                                    </a:cubicBezTo>
                                    <a:cubicBezTo>
                                      <a:pt x="41248" y="53416"/>
                                      <a:pt x="35959" y="55883"/>
                                      <a:pt x="29746" y="55883"/>
                                    </a:cubicBezTo>
                                    <a:cubicBezTo>
                                      <a:pt x="26791" y="55883"/>
                                      <a:pt x="24104" y="55290"/>
                                      <a:pt x="21687" y="54121"/>
                                    </a:cubicBezTo>
                                    <a:cubicBezTo>
                                      <a:pt x="19302" y="52943"/>
                                      <a:pt x="16784" y="50931"/>
                                      <a:pt x="14131" y="48077"/>
                                    </a:cubicBezTo>
                                    <a:lnTo>
                                      <a:pt x="14131" y="75020"/>
                                    </a:lnTo>
                                    <a:lnTo>
                                      <a:pt x="-24" y="75020"/>
                                    </a:lnTo>
                                    <a:close/>
                                    <a:moveTo>
                                      <a:pt x="13980" y="27015"/>
                                    </a:moveTo>
                                    <a:cubicBezTo>
                                      <a:pt x="13980" y="33033"/>
                                      <a:pt x="15172" y="37477"/>
                                      <a:pt x="17556" y="40366"/>
                                    </a:cubicBezTo>
                                    <a:cubicBezTo>
                                      <a:pt x="19940" y="43220"/>
                                      <a:pt x="22845" y="44647"/>
                                      <a:pt x="26271" y="44647"/>
                                    </a:cubicBezTo>
                                    <a:cubicBezTo>
                                      <a:pt x="29562" y="44647"/>
                                      <a:pt x="32298" y="43340"/>
                                      <a:pt x="34481" y="40718"/>
                                    </a:cubicBezTo>
                                    <a:cubicBezTo>
                                      <a:pt x="36664" y="38070"/>
                                      <a:pt x="37755" y="33737"/>
                                      <a:pt x="37755" y="27720"/>
                                    </a:cubicBezTo>
                                    <a:cubicBezTo>
                                      <a:pt x="37755" y="22115"/>
                                      <a:pt x="36630" y="17954"/>
                                      <a:pt x="34380" y="15228"/>
                                    </a:cubicBezTo>
                                    <a:cubicBezTo>
                                      <a:pt x="32130" y="12512"/>
                                      <a:pt x="29343" y="11153"/>
                                      <a:pt x="26019" y="11153"/>
                                    </a:cubicBezTo>
                                    <a:cubicBezTo>
                                      <a:pt x="22560" y="11153"/>
                                      <a:pt x="19688" y="12495"/>
                                      <a:pt x="17405" y="15177"/>
                                    </a:cubicBezTo>
                                    <a:cubicBezTo>
                                      <a:pt x="15121" y="17833"/>
                                      <a:pt x="13980" y="21779"/>
                                      <a:pt x="13980" y="27015"/>
                                    </a:cubicBezTo>
                                    <a:close/>
                                  </a:path>
                                </a:pathLst>
                              </a:custGeom>
                              <a:solidFill>
                                <a:srgbClr val="0000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9" name="Freeform: Shape 249"/>
                            <wps:cNvSpPr/>
                            <wps:spPr>
                              <a:xfrm>
                                <a:off x="595330" y="1299667"/>
                                <a:ext cx="48660" cy="54702"/>
                              </a:xfrm>
                              <a:custGeom>
                                <a:avLst/>
                                <a:gdLst>
                                  <a:gd name="connsiteX0" fmla="*/ 35489 w 48660"/>
                                  <a:gd name="connsiteY0" fmla="*/ 53459 h 54702"/>
                                  <a:gd name="connsiteX1" fmla="*/ 35489 w 48660"/>
                                  <a:gd name="connsiteY1" fmla="*/ 45455 h 54702"/>
                                  <a:gd name="connsiteX2" fmla="*/ 27782 w 48660"/>
                                  <a:gd name="connsiteY2" fmla="*/ 52204 h 54702"/>
                                  <a:gd name="connsiteX3" fmla="*/ 17758 w 48660"/>
                                  <a:gd name="connsiteY3" fmla="*/ 54671 h 54702"/>
                                  <a:gd name="connsiteX4" fmla="*/ 8087 w 48660"/>
                                  <a:gd name="connsiteY4" fmla="*/ 52298 h 54702"/>
                                  <a:gd name="connsiteX5" fmla="*/ 1891 w 48660"/>
                                  <a:gd name="connsiteY5" fmla="*/ 45653 h 54702"/>
                                  <a:gd name="connsiteX6" fmla="*/ -24 w 48660"/>
                                  <a:gd name="connsiteY6" fmla="*/ 33815 h 54702"/>
                                  <a:gd name="connsiteX7" fmla="*/ -24 w 48660"/>
                                  <a:gd name="connsiteY7" fmla="*/ -31 h 54702"/>
                                  <a:gd name="connsiteX8" fmla="*/ 14131 w 48660"/>
                                  <a:gd name="connsiteY8" fmla="*/ -31 h 54702"/>
                                  <a:gd name="connsiteX9" fmla="*/ 14131 w 48660"/>
                                  <a:gd name="connsiteY9" fmla="*/ 24547 h 54702"/>
                                  <a:gd name="connsiteX10" fmla="*/ 14887 w 48660"/>
                                  <a:gd name="connsiteY10" fmla="*/ 38397 h 54702"/>
                                  <a:gd name="connsiteX11" fmla="*/ 17758 w 48660"/>
                                  <a:gd name="connsiteY11" fmla="*/ 42429 h 54702"/>
                                  <a:gd name="connsiteX12" fmla="*/ 22997 w 48660"/>
                                  <a:gd name="connsiteY12" fmla="*/ 43891 h 54702"/>
                                  <a:gd name="connsiteX13" fmla="*/ 29495 w 48660"/>
                                  <a:gd name="connsiteY13" fmla="*/ 41922 h 54702"/>
                                  <a:gd name="connsiteX14" fmla="*/ 33424 w 48660"/>
                                  <a:gd name="connsiteY14" fmla="*/ 36987 h 54702"/>
                                  <a:gd name="connsiteX15" fmla="*/ 34482 w 48660"/>
                                  <a:gd name="connsiteY15" fmla="*/ 22536 h 54702"/>
                                  <a:gd name="connsiteX16" fmla="*/ 34482 w 48660"/>
                                  <a:gd name="connsiteY16" fmla="*/ -31 h 54702"/>
                                  <a:gd name="connsiteX17" fmla="*/ 48636 w 48660"/>
                                  <a:gd name="connsiteY17" fmla="*/ -31 h 54702"/>
                                  <a:gd name="connsiteX18" fmla="*/ 48636 w 48660"/>
                                  <a:gd name="connsiteY18" fmla="*/ 53459 h 5470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48660" h="54702">
                                    <a:moveTo>
                                      <a:pt x="35489" y="53459"/>
                                    </a:moveTo>
                                    <a:lnTo>
                                      <a:pt x="35489" y="45455"/>
                                    </a:lnTo>
                                    <a:cubicBezTo>
                                      <a:pt x="33541" y="48309"/>
                                      <a:pt x="30972" y="50553"/>
                                      <a:pt x="27782" y="52204"/>
                                    </a:cubicBezTo>
                                    <a:cubicBezTo>
                                      <a:pt x="24625" y="53846"/>
                                      <a:pt x="21284" y="54671"/>
                                      <a:pt x="17758" y="54671"/>
                                    </a:cubicBezTo>
                                    <a:cubicBezTo>
                                      <a:pt x="14165" y="54671"/>
                                      <a:pt x="10941" y="53880"/>
                                      <a:pt x="8087" y="52298"/>
                                    </a:cubicBezTo>
                                    <a:cubicBezTo>
                                      <a:pt x="5232" y="50725"/>
                                      <a:pt x="3167" y="48507"/>
                                      <a:pt x="1891" y="45653"/>
                                    </a:cubicBezTo>
                                    <a:cubicBezTo>
                                      <a:pt x="614" y="42799"/>
                                      <a:pt x="-24" y="38853"/>
                                      <a:pt x="-24" y="33815"/>
                                    </a:cubicBezTo>
                                    <a:lnTo>
                                      <a:pt x="-24" y="-31"/>
                                    </a:lnTo>
                                    <a:lnTo>
                                      <a:pt x="14131" y="-31"/>
                                    </a:lnTo>
                                    <a:lnTo>
                                      <a:pt x="14131" y="24547"/>
                                    </a:lnTo>
                                    <a:cubicBezTo>
                                      <a:pt x="14131" y="32070"/>
                                      <a:pt x="14383" y="36686"/>
                                      <a:pt x="14887" y="38397"/>
                                    </a:cubicBezTo>
                                    <a:cubicBezTo>
                                      <a:pt x="15424" y="40082"/>
                                      <a:pt x="16381" y="41423"/>
                                      <a:pt x="17758" y="42429"/>
                                    </a:cubicBezTo>
                                    <a:cubicBezTo>
                                      <a:pt x="19135" y="43400"/>
                                      <a:pt x="20881" y="43891"/>
                                      <a:pt x="22997" y="43891"/>
                                    </a:cubicBezTo>
                                    <a:cubicBezTo>
                                      <a:pt x="25415" y="43891"/>
                                      <a:pt x="27581" y="43237"/>
                                      <a:pt x="29495" y="41922"/>
                                    </a:cubicBezTo>
                                    <a:cubicBezTo>
                                      <a:pt x="31409" y="40581"/>
                                      <a:pt x="32718" y="38939"/>
                                      <a:pt x="33424" y="36987"/>
                                    </a:cubicBezTo>
                                    <a:cubicBezTo>
                                      <a:pt x="34129" y="35010"/>
                                      <a:pt x="34482" y="30187"/>
                                      <a:pt x="34482" y="22536"/>
                                    </a:cubicBezTo>
                                    <a:lnTo>
                                      <a:pt x="34482" y="-31"/>
                                    </a:lnTo>
                                    <a:lnTo>
                                      <a:pt x="48636" y="-31"/>
                                    </a:lnTo>
                                    <a:lnTo>
                                      <a:pt x="48636" y="53459"/>
                                    </a:lnTo>
                                    <a:close/>
                                  </a:path>
                                </a:pathLst>
                              </a:custGeom>
                              <a:solidFill>
                                <a:srgbClr val="0000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0" name="Freeform: Shape 250"/>
                            <wps:cNvSpPr/>
                            <wps:spPr>
                              <a:xfrm>
                                <a:off x="658701" y="1279310"/>
                                <a:ext cx="14150" cy="73847"/>
                              </a:xfrm>
                              <a:custGeom>
                                <a:avLst/>
                                <a:gdLst>
                                  <a:gd name="connsiteX0" fmla="*/ -24 w 14150"/>
                                  <a:gd name="connsiteY0" fmla="*/ 73816 h 73847"/>
                                  <a:gd name="connsiteX1" fmla="*/ -24 w 14150"/>
                                  <a:gd name="connsiteY1" fmla="*/ -31 h 73847"/>
                                  <a:gd name="connsiteX2" fmla="*/ 14127 w 14150"/>
                                  <a:gd name="connsiteY2" fmla="*/ -31 h 73847"/>
                                  <a:gd name="connsiteX3" fmla="*/ 14127 w 14150"/>
                                  <a:gd name="connsiteY3" fmla="*/ 73816 h 73847"/>
                                </a:gdLst>
                                <a:ahLst/>
                                <a:cxnLst>
                                  <a:cxn ang="0">
                                    <a:pos x="connsiteX0" y="connsiteY0"/>
                                  </a:cxn>
                                  <a:cxn ang="0">
                                    <a:pos x="connsiteX1" y="connsiteY1"/>
                                  </a:cxn>
                                  <a:cxn ang="0">
                                    <a:pos x="connsiteX2" y="connsiteY2"/>
                                  </a:cxn>
                                  <a:cxn ang="0">
                                    <a:pos x="connsiteX3" y="connsiteY3"/>
                                  </a:cxn>
                                </a:cxnLst>
                                <a:rect l="l" t="t" r="r" b="b"/>
                                <a:pathLst>
                                  <a:path w="14150" h="73847">
                                    <a:moveTo>
                                      <a:pt x="-24" y="73816"/>
                                    </a:moveTo>
                                    <a:lnTo>
                                      <a:pt x="-24" y="-31"/>
                                    </a:lnTo>
                                    <a:lnTo>
                                      <a:pt x="14127" y="-31"/>
                                    </a:lnTo>
                                    <a:lnTo>
                                      <a:pt x="14127" y="73816"/>
                                    </a:lnTo>
                                    <a:close/>
                                  </a:path>
                                </a:pathLst>
                              </a:custGeom>
                              <a:solidFill>
                                <a:srgbClr val="0000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1" name="Freeform: Shape 251"/>
                            <wps:cNvSpPr/>
                            <wps:spPr>
                              <a:xfrm>
                                <a:off x="683580" y="1298455"/>
                                <a:ext cx="50223" cy="55914"/>
                              </a:xfrm>
                              <a:custGeom>
                                <a:avLst/>
                                <a:gdLst>
                                  <a:gd name="connsiteX0" fmla="*/ 14282 w 50223"/>
                                  <a:gd name="connsiteY0" fmla="*/ 17498 h 55914"/>
                                  <a:gd name="connsiteX1" fmla="*/ 1438 w 50223"/>
                                  <a:gd name="connsiteY1" fmla="*/ 15177 h 55914"/>
                                  <a:gd name="connsiteX2" fmla="*/ 8891 w 50223"/>
                                  <a:gd name="connsiteY2" fmla="*/ 3700 h 55914"/>
                                  <a:gd name="connsiteX3" fmla="*/ 24615 w 50223"/>
                                  <a:gd name="connsiteY3" fmla="*/ -31 h 55914"/>
                                  <a:gd name="connsiteX4" fmla="*/ 38714 w 50223"/>
                                  <a:gd name="connsiteY4" fmla="*/ 2238 h 55914"/>
                                  <a:gd name="connsiteX5" fmla="*/ 45213 w 50223"/>
                                  <a:gd name="connsiteY5" fmla="*/ 7930 h 55914"/>
                                  <a:gd name="connsiteX6" fmla="*/ 47130 w 50223"/>
                                  <a:gd name="connsiteY6" fmla="*/ 20567 h 55914"/>
                                  <a:gd name="connsiteX7" fmla="*/ 46976 w 50223"/>
                                  <a:gd name="connsiteY7" fmla="*/ 37090 h 55914"/>
                                  <a:gd name="connsiteX8" fmla="*/ 47629 w 50223"/>
                                  <a:gd name="connsiteY8" fmla="*/ 47518 h 55914"/>
                                  <a:gd name="connsiteX9" fmla="*/ 50199 w 50223"/>
                                  <a:gd name="connsiteY9" fmla="*/ 54671 h 55914"/>
                                  <a:gd name="connsiteX10" fmla="*/ 36195 w 50223"/>
                                  <a:gd name="connsiteY10" fmla="*/ 54671 h 55914"/>
                                  <a:gd name="connsiteX11" fmla="*/ 34837 w 50223"/>
                                  <a:gd name="connsiteY11" fmla="*/ 50493 h 55914"/>
                                  <a:gd name="connsiteX12" fmla="*/ 34330 w 50223"/>
                                  <a:gd name="connsiteY12" fmla="*/ 48834 h 55914"/>
                                  <a:gd name="connsiteX13" fmla="*/ 26575 w 50223"/>
                                  <a:gd name="connsiteY13" fmla="*/ 54121 h 55914"/>
                                  <a:gd name="connsiteX14" fmla="*/ 17763 w 50223"/>
                                  <a:gd name="connsiteY14" fmla="*/ 55883 h 55914"/>
                                  <a:gd name="connsiteX15" fmla="*/ 4713 w 50223"/>
                                  <a:gd name="connsiteY15" fmla="*/ 51395 h 55914"/>
                                  <a:gd name="connsiteX16" fmla="*/ -24 w 50223"/>
                                  <a:gd name="connsiteY16" fmla="*/ 40065 h 55914"/>
                                  <a:gd name="connsiteX17" fmla="*/ 2143 w 50223"/>
                                  <a:gd name="connsiteY17" fmla="*/ 32001 h 55914"/>
                                  <a:gd name="connsiteX18" fmla="*/ 8186 w 50223"/>
                                  <a:gd name="connsiteY18" fmla="*/ 26568 h 55914"/>
                                  <a:gd name="connsiteX19" fmla="*/ 19474 w 50223"/>
                                  <a:gd name="connsiteY19" fmla="*/ 23241 h 55914"/>
                                  <a:gd name="connsiteX20" fmla="*/ 33229 w 50223"/>
                                  <a:gd name="connsiteY20" fmla="*/ 19767 h 55914"/>
                                  <a:gd name="connsiteX21" fmla="*/ 33229 w 50223"/>
                                  <a:gd name="connsiteY21" fmla="*/ 18358 h 55914"/>
                                  <a:gd name="connsiteX22" fmla="*/ 31209 w 50223"/>
                                  <a:gd name="connsiteY22" fmla="*/ 12563 h 55914"/>
                                  <a:gd name="connsiteX23" fmla="*/ 23601 w 50223"/>
                                  <a:gd name="connsiteY23" fmla="*/ 10801 h 55914"/>
                                  <a:gd name="connsiteX24" fmla="*/ 17712 w 50223"/>
                                  <a:gd name="connsiteY24" fmla="*/ 12305 h 55914"/>
                                  <a:gd name="connsiteX25" fmla="*/ 14282 w 50223"/>
                                  <a:gd name="connsiteY25" fmla="*/ 17498 h 55914"/>
                                  <a:gd name="connsiteX26" fmla="*/ 33229 w 50223"/>
                                  <a:gd name="connsiteY26" fmla="*/ 28983 h 55914"/>
                                  <a:gd name="connsiteX27" fmla="*/ 24615 w 50223"/>
                                  <a:gd name="connsiteY27" fmla="*/ 31150 h 55914"/>
                                  <a:gd name="connsiteX28" fmla="*/ 16904 w 50223"/>
                                  <a:gd name="connsiteY28" fmla="*/ 33617 h 55914"/>
                                  <a:gd name="connsiteX29" fmla="*/ 14135 w 50223"/>
                                  <a:gd name="connsiteY29" fmla="*/ 38603 h 55914"/>
                                  <a:gd name="connsiteX30" fmla="*/ 16353 w 50223"/>
                                  <a:gd name="connsiteY30" fmla="*/ 43744 h 55914"/>
                                  <a:gd name="connsiteX31" fmla="*/ 21993 w 50223"/>
                                  <a:gd name="connsiteY31" fmla="*/ 45911 h 55914"/>
                                  <a:gd name="connsiteX32" fmla="*/ 29300 w 50223"/>
                                  <a:gd name="connsiteY32" fmla="*/ 43392 h 55914"/>
                                  <a:gd name="connsiteX33" fmla="*/ 32670 w 50223"/>
                                  <a:gd name="connsiteY33" fmla="*/ 38706 h 55914"/>
                                  <a:gd name="connsiteX34" fmla="*/ 33220 w 50223"/>
                                  <a:gd name="connsiteY34" fmla="*/ 31803 h 5591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Lst>
                                <a:rect l="l" t="t" r="r" b="b"/>
                                <a:pathLst>
                                  <a:path w="50223" h="55914">
                                    <a:moveTo>
                                      <a:pt x="14282" y="17498"/>
                                    </a:moveTo>
                                    <a:lnTo>
                                      <a:pt x="1438" y="15177"/>
                                    </a:lnTo>
                                    <a:cubicBezTo>
                                      <a:pt x="2882" y="10010"/>
                                      <a:pt x="5367" y="6184"/>
                                      <a:pt x="8891" y="3700"/>
                                    </a:cubicBezTo>
                                    <a:cubicBezTo>
                                      <a:pt x="12425" y="1207"/>
                                      <a:pt x="17660" y="-31"/>
                                      <a:pt x="24615" y="-31"/>
                                    </a:cubicBezTo>
                                    <a:cubicBezTo>
                                      <a:pt x="30925" y="-31"/>
                                      <a:pt x="35628" y="725"/>
                                      <a:pt x="38714" y="2238"/>
                                    </a:cubicBezTo>
                                    <a:cubicBezTo>
                                      <a:pt x="41809" y="3709"/>
                                      <a:pt x="43975" y="5608"/>
                                      <a:pt x="45213" y="7930"/>
                                    </a:cubicBezTo>
                                    <a:cubicBezTo>
                                      <a:pt x="46494" y="10208"/>
                                      <a:pt x="47130" y="14429"/>
                                      <a:pt x="47130" y="20567"/>
                                    </a:cubicBezTo>
                                    <a:lnTo>
                                      <a:pt x="46976" y="37090"/>
                                    </a:lnTo>
                                    <a:cubicBezTo>
                                      <a:pt x="46976" y="41793"/>
                                      <a:pt x="47199" y="45266"/>
                                      <a:pt x="47629" y="47518"/>
                                    </a:cubicBezTo>
                                    <a:cubicBezTo>
                                      <a:pt x="48102" y="49736"/>
                                      <a:pt x="48961" y="52118"/>
                                      <a:pt x="50199" y="54671"/>
                                    </a:cubicBezTo>
                                    <a:lnTo>
                                      <a:pt x="36195" y="54671"/>
                                    </a:lnTo>
                                    <a:cubicBezTo>
                                      <a:pt x="35825" y="53734"/>
                                      <a:pt x="35378" y="52341"/>
                                      <a:pt x="34837" y="50493"/>
                                    </a:cubicBezTo>
                                    <a:cubicBezTo>
                                      <a:pt x="34605" y="49650"/>
                                      <a:pt x="34433" y="49100"/>
                                      <a:pt x="34330" y="48834"/>
                                    </a:cubicBezTo>
                                    <a:cubicBezTo>
                                      <a:pt x="31914" y="51181"/>
                                      <a:pt x="29326" y="52943"/>
                                      <a:pt x="26575" y="54121"/>
                                    </a:cubicBezTo>
                                    <a:cubicBezTo>
                                      <a:pt x="23824" y="55290"/>
                                      <a:pt x="20884" y="55883"/>
                                      <a:pt x="17763" y="55883"/>
                                    </a:cubicBezTo>
                                    <a:cubicBezTo>
                                      <a:pt x="12253" y="55883"/>
                                      <a:pt x="7903" y="54387"/>
                                      <a:pt x="4713" y="51395"/>
                                    </a:cubicBezTo>
                                    <a:cubicBezTo>
                                      <a:pt x="1558" y="48412"/>
                                      <a:pt x="-24" y="44630"/>
                                      <a:pt x="-24" y="40065"/>
                                    </a:cubicBezTo>
                                    <a:cubicBezTo>
                                      <a:pt x="-24" y="37039"/>
                                      <a:pt x="698" y="34356"/>
                                      <a:pt x="2143" y="32001"/>
                                    </a:cubicBezTo>
                                    <a:cubicBezTo>
                                      <a:pt x="3587" y="29620"/>
                                      <a:pt x="5607" y="27806"/>
                                      <a:pt x="8186" y="26568"/>
                                    </a:cubicBezTo>
                                    <a:cubicBezTo>
                                      <a:pt x="10808" y="25287"/>
                                      <a:pt x="14574" y="24178"/>
                                      <a:pt x="19474" y="23241"/>
                                    </a:cubicBezTo>
                                    <a:cubicBezTo>
                                      <a:pt x="26085" y="21994"/>
                                      <a:pt x="30676" y="20842"/>
                                      <a:pt x="33229" y="19767"/>
                                    </a:cubicBezTo>
                                    <a:lnTo>
                                      <a:pt x="33229" y="18358"/>
                                    </a:lnTo>
                                    <a:cubicBezTo>
                                      <a:pt x="33229" y="15632"/>
                                      <a:pt x="32550" y="13707"/>
                                      <a:pt x="31209" y="12563"/>
                                    </a:cubicBezTo>
                                    <a:cubicBezTo>
                                      <a:pt x="29868" y="11386"/>
                                      <a:pt x="27332" y="10801"/>
                                      <a:pt x="23601" y="10801"/>
                                    </a:cubicBezTo>
                                    <a:cubicBezTo>
                                      <a:pt x="21082" y="10801"/>
                                      <a:pt x="19122" y="11300"/>
                                      <a:pt x="17712" y="12305"/>
                                    </a:cubicBezTo>
                                    <a:cubicBezTo>
                                      <a:pt x="16302" y="13285"/>
                                      <a:pt x="15158" y="15013"/>
                                      <a:pt x="14282" y="17498"/>
                                    </a:cubicBezTo>
                                    <a:close/>
                                    <a:moveTo>
                                      <a:pt x="33229" y="28983"/>
                                    </a:moveTo>
                                    <a:cubicBezTo>
                                      <a:pt x="31415" y="29585"/>
                                      <a:pt x="28544" y="30307"/>
                                      <a:pt x="24615" y="31150"/>
                                    </a:cubicBezTo>
                                    <a:cubicBezTo>
                                      <a:pt x="20686" y="31992"/>
                                      <a:pt x="18116" y="32809"/>
                                      <a:pt x="16904" y="33617"/>
                                    </a:cubicBezTo>
                                    <a:cubicBezTo>
                                      <a:pt x="15055" y="34924"/>
                                      <a:pt x="14135" y="36592"/>
                                      <a:pt x="14135" y="38603"/>
                                    </a:cubicBezTo>
                                    <a:cubicBezTo>
                                      <a:pt x="14135" y="40589"/>
                                      <a:pt x="14875" y="42300"/>
                                      <a:pt x="16353" y="43744"/>
                                    </a:cubicBezTo>
                                    <a:cubicBezTo>
                                      <a:pt x="17832" y="45189"/>
                                      <a:pt x="19706" y="45911"/>
                                      <a:pt x="21993" y="45911"/>
                                    </a:cubicBezTo>
                                    <a:cubicBezTo>
                                      <a:pt x="24546" y="45911"/>
                                      <a:pt x="26979" y="45068"/>
                                      <a:pt x="29300" y="43392"/>
                                    </a:cubicBezTo>
                                    <a:cubicBezTo>
                                      <a:pt x="31011" y="42111"/>
                                      <a:pt x="32137" y="40555"/>
                                      <a:pt x="32670" y="38706"/>
                                    </a:cubicBezTo>
                                    <a:cubicBezTo>
                                      <a:pt x="33040" y="37494"/>
                                      <a:pt x="33220" y="35199"/>
                                      <a:pt x="33220" y="31803"/>
                                    </a:cubicBezTo>
                                    <a:close/>
                                  </a:path>
                                </a:pathLst>
                              </a:custGeom>
                              <a:solidFill>
                                <a:srgbClr val="0000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2" name="Freeform: Shape 252"/>
                            <wps:cNvSpPr/>
                            <wps:spPr>
                              <a:xfrm>
                                <a:off x="744128" y="1298455"/>
                                <a:ext cx="34662" cy="54701"/>
                              </a:xfrm>
                              <a:custGeom>
                                <a:avLst/>
                                <a:gdLst>
                                  <a:gd name="connsiteX0" fmla="*/ 14135 w 34662"/>
                                  <a:gd name="connsiteY0" fmla="*/ 54671 h 54701"/>
                                  <a:gd name="connsiteX1" fmla="*/ -24 w 34662"/>
                                  <a:gd name="connsiteY1" fmla="*/ 54671 h 54701"/>
                                  <a:gd name="connsiteX2" fmla="*/ -24 w 34662"/>
                                  <a:gd name="connsiteY2" fmla="*/ 1181 h 54701"/>
                                  <a:gd name="connsiteX3" fmla="*/ 13130 w 34662"/>
                                  <a:gd name="connsiteY3" fmla="*/ 1181 h 54701"/>
                                  <a:gd name="connsiteX4" fmla="*/ 13130 w 34662"/>
                                  <a:gd name="connsiteY4" fmla="*/ 8781 h 54701"/>
                                  <a:gd name="connsiteX5" fmla="*/ 19173 w 34662"/>
                                  <a:gd name="connsiteY5" fmla="*/ 1680 h 54701"/>
                                  <a:gd name="connsiteX6" fmla="*/ 25320 w 34662"/>
                                  <a:gd name="connsiteY6" fmla="*/ -31 h 54701"/>
                                  <a:gd name="connsiteX7" fmla="*/ 34639 w 34662"/>
                                  <a:gd name="connsiteY7" fmla="*/ 2634 h 54701"/>
                                  <a:gd name="connsiteX8" fmla="*/ 30255 w 34662"/>
                                  <a:gd name="connsiteY8" fmla="*/ 14979 h 54701"/>
                                  <a:gd name="connsiteX9" fmla="*/ 23601 w 34662"/>
                                  <a:gd name="connsiteY9" fmla="*/ 12658 h 54701"/>
                                  <a:gd name="connsiteX10" fmla="*/ 18563 w 34662"/>
                                  <a:gd name="connsiteY10" fmla="*/ 14326 h 54701"/>
                                  <a:gd name="connsiteX11" fmla="*/ 15296 w 34662"/>
                                  <a:gd name="connsiteY11" fmla="*/ 20215 h 54701"/>
                                  <a:gd name="connsiteX12" fmla="*/ 14135 w 34662"/>
                                  <a:gd name="connsiteY12" fmla="*/ 38148 h 5470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34662" h="54701">
                                    <a:moveTo>
                                      <a:pt x="14135" y="54671"/>
                                    </a:moveTo>
                                    <a:lnTo>
                                      <a:pt x="-24" y="54671"/>
                                    </a:lnTo>
                                    <a:lnTo>
                                      <a:pt x="-24" y="1181"/>
                                    </a:lnTo>
                                    <a:lnTo>
                                      <a:pt x="13130" y="1181"/>
                                    </a:lnTo>
                                    <a:lnTo>
                                      <a:pt x="13130" y="8781"/>
                                    </a:lnTo>
                                    <a:cubicBezTo>
                                      <a:pt x="15373" y="5187"/>
                                      <a:pt x="17394" y="2823"/>
                                      <a:pt x="19173" y="1680"/>
                                    </a:cubicBezTo>
                                    <a:cubicBezTo>
                                      <a:pt x="20987" y="536"/>
                                      <a:pt x="23033" y="-31"/>
                                      <a:pt x="25320" y="-31"/>
                                    </a:cubicBezTo>
                                    <a:cubicBezTo>
                                      <a:pt x="28544" y="-31"/>
                                      <a:pt x="31647" y="854"/>
                                      <a:pt x="34639" y="2634"/>
                                    </a:cubicBezTo>
                                    <a:lnTo>
                                      <a:pt x="30255" y="14979"/>
                                    </a:lnTo>
                                    <a:cubicBezTo>
                                      <a:pt x="27865" y="13432"/>
                                      <a:pt x="25655" y="12658"/>
                                      <a:pt x="23601" y="12658"/>
                                    </a:cubicBezTo>
                                    <a:cubicBezTo>
                                      <a:pt x="21623" y="12658"/>
                                      <a:pt x="19947" y="13217"/>
                                      <a:pt x="18563" y="14326"/>
                                    </a:cubicBezTo>
                                    <a:cubicBezTo>
                                      <a:pt x="17187" y="15400"/>
                                      <a:pt x="16095" y="17360"/>
                                      <a:pt x="15296" y="20215"/>
                                    </a:cubicBezTo>
                                    <a:cubicBezTo>
                                      <a:pt x="14522" y="23069"/>
                                      <a:pt x="14135" y="29052"/>
                                      <a:pt x="14135" y="38148"/>
                                    </a:cubicBezTo>
                                    <a:close/>
                                  </a:path>
                                </a:pathLst>
                              </a:custGeom>
                              <a:solidFill>
                                <a:srgbClr val="0000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3" name="Freeform: Shape 253"/>
                            <wps:cNvSpPr/>
                            <wps:spPr>
                              <a:xfrm>
                                <a:off x="784834" y="1279310"/>
                                <a:ext cx="14150" cy="73847"/>
                              </a:xfrm>
                              <a:custGeom>
                                <a:avLst/>
                                <a:gdLst>
                                  <a:gd name="connsiteX0" fmla="*/ -24 w 14150"/>
                                  <a:gd name="connsiteY0" fmla="*/ 13071 h 73847"/>
                                  <a:gd name="connsiteX1" fmla="*/ -24 w 14150"/>
                                  <a:gd name="connsiteY1" fmla="*/ -31 h 73847"/>
                                  <a:gd name="connsiteX2" fmla="*/ 14127 w 14150"/>
                                  <a:gd name="connsiteY2" fmla="*/ -31 h 73847"/>
                                  <a:gd name="connsiteX3" fmla="*/ 14127 w 14150"/>
                                  <a:gd name="connsiteY3" fmla="*/ 13071 h 73847"/>
                                  <a:gd name="connsiteX4" fmla="*/ -24 w 14150"/>
                                  <a:gd name="connsiteY4" fmla="*/ 73816 h 73847"/>
                                  <a:gd name="connsiteX5" fmla="*/ -24 w 14150"/>
                                  <a:gd name="connsiteY5" fmla="*/ 20326 h 73847"/>
                                  <a:gd name="connsiteX6" fmla="*/ 14127 w 14150"/>
                                  <a:gd name="connsiteY6" fmla="*/ 20326 h 73847"/>
                                  <a:gd name="connsiteX7" fmla="*/ 14127 w 14150"/>
                                  <a:gd name="connsiteY7" fmla="*/ 73816 h 7384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14150" h="73847">
                                    <a:moveTo>
                                      <a:pt x="-24" y="13071"/>
                                    </a:moveTo>
                                    <a:lnTo>
                                      <a:pt x="-24" y="-31"/>
                                    </a:lnTo>
                                    <a:lnTo>
                                      <a:pt x="14127" y="-31"/>
                                    </a:lnTo>
                                    <a:lnTo>
                                      <a:pt x="14127" y="13071"/>
                                    </a:lnTo>
                                    <a:close/>
                                    <a:moveTo>
                                      <a:pt x="-24" y="73816"/>
                                    </a:moveTo>
                                    <a:lnTo>
                                      <a:pt x="-24" y="20326"/>
                                    </a:lnTo>
                                    <a:lnTo>
                                      <a:pt x="14127" y="20326"/>
                                    </a:lnTo>
                                    <a:lnTo>
                                      <a:pt x="14127" y="73816"/>
                                    </a:lnTo>
                                    <a:close/>
                                  </a:path>
                                </a:pathLst>
                              </a:custGeom>
                              <a:solidFill>
                                <a:srgbClr val="0000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4" name="Freeform: Shape 254"/>
                            <wps:cNvSpPr/>
                            <wps:spPr>
                              <a:xfrm>
                                <a:off x="808458" y="1298455"/>
                                <a:ext cx="49965" cy="55914"/>
                              </a:xfrm>
                              <a:custGeom>
                                <a:avLst/>
                                <a:gdLst>
                                  <a:gd name="connsiteX0" fmla="*/ -24 w 49965"/>
                                  <a:gd name="connsiteY0" fmla="*/ 39411 h 55914"/>
                                  <a:gd name="connsiteX1" fmla="*/ 14178 w 49965"/>
                                  <a:gd name="connsiteY1" fmla="*/ 37245 h 55914"/>
                                  <a:gd name="connsiteX2" fmla="*/ 17858 w 49965"/>
                                  <a:gd name="connsiteY2" fmla="*/ 43538 h 55914"/>
                                  <a:gd name="connsiteX3" fmla="*/ 25612 w 49965"/>
                                  <a:gd name="connsiteY3" fmla="*/ 45653 h 55914"/>
                                  <a:gd name="connsiteX4" fmla="*/ 33874 w 49965"/>
                                  <a:gd name="connsiteY4" fmla="*/ 43641 h 55914"/>
                                  <a:gd name="connsiteX5" fmla="*/ 35739 w 49965"/>
                                  <a:gd name="connsiteY5" fmla="*/ 39867 h 55914"/>
                                  <a:gd name="connsiteX6" fmla="*/ 34734 w 49965"/>
                                  <a:gd name="connsiteY6" fmla="*/ 37193 h 55914"/>
                                  <a:gd name="connsiteX7" fmla="*/ 29997 w 49965"/>
                                  <a:gd name="connsiteY7" fmla="*/ 35328 h 55914"/>
                                  <a:gd name="connsiteX8" fmla="*/ 8289 w 49965"/>
                                  <a:gd name="connsiteY8" fmla="*/ 28425 h 55914"/>
                                  <a:gd name="connsiteX9" fmla="*/ 1936 w 49965"/>
                                  <a:gd name="connsiteY9" fmla="*/ 16389 h 55914"/>
                                  <a:gd name="connsiteX10" fmla="*/ 7430 w 49965"/>
                                  <a:gd name="connsiteY10" fmla="*/ 4706 h 55914"/>
                                  <a:gd name="connsiteX11" fmla="*/ 24452 w 49965"/>
                                  <a:gd name="connsiteY11" fmla="*/ -31 h 55914"/>
                                  <a:gd name="connsiteX12" fmla="*/ 40777 w 49965"/>
                                  <a:gd name="connsiteY12" fmla="*/ 3545 h 55914"/>
                                  <a:gd name="connsiteX13" fmla="*/ 48128 w 49965"/>
                                  <a:gd name="connsiteY13" fmla="*/ 14119 h 55914"/>
                                  <a:gd name="connsiteX14" fmla="*/ 34785 w 49965"/>
                                  <a:gd name="connsiteY14" fmla="*/ 16595 h 55914"/>
                                  <a:gd name="connsiteX15" fmla="*/ 31510 w 49965"/>
                                  <a:gd name="connsiteY15" fmla="*/ 11807 h 55914"/>
                                  <a:gd name="connsiteX16" fmla="*/ 24710 w 49965"/>
                                  <a:gd name="connsiteY16" fmla="*/ 10148 h 55914"/>
                                  <a:gd name="connsiteX17" fmla="*/ 16697 w 49965"/>
                                  <a:gd name="connsiteY17" fmla="*/ 11704 h 55914"/>
                                  <a:gd name="connsiteX18" fmla="*/ 15090 w 49965"/>
                                  <a:gd name="connsiteY18" fmla="*/ 14575 h 55914"/>
                                  <a:gd name="connsiteX19" fmla="*/ 16500 w 49965"/>
                                  <a:gd name="connsiteY19" fmla="*/ 17146 h 55914"/>
                                  <a:gd name="connsiteX20" fmla="*/ 29696 w 49965"/>
                                  <a:gd name="connsiteY20" fmla="*/ 21126 h 55914"/>
                                  <a:gd name="connsiteX21" fmla="*/ 45514 w 49965"/>
                                  <a:gd name="connsiteY21" fmla="*/ 27419 h 55914"/>
                                  <a:gd name="connsiteX22" fmla="*/ 49941 w 49965"/>
                                  <a:gd name="connsiteY22" fmla="*/ 37950 h 55914"/>
                                  <a:gd name="connsiteX23" fmla="*/ 43795 w 49965"/>
                                  <a:gd name="connsiteY23" fmla="*/ 50596 h 55914"/>
                                  <a:gd name="connsiteX24" fmla="*/ 25612 w 49965"/>
                                  <a:gd name="connsiteY24" fmla="*/ 55883 h 55914"/>
                                  <a:gd name="connsiteX25" fmla="*/ 8289 w 49965"/>
                                  <a:gd name="connsiteY25" fmla="*/ 51447 h 55914"/>
                                  <a:gd name="connsiteX26" fmla="*/ -24 w 49965"/>
                                  <a:gd name="connsiteY26" fmla="*/ 39411 h 5591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Lst>
                                <a:rect l="l" t="t" r="r" b="b"/>
                                <a:pathLst>
                                  <a:path w="49965" h="55914">
                                    <a:moveTo>
                                      <a:pt x="-24" y="39411"/>
                                    </a:moveTo>
                                    <a:lnTo>
                                      <a:pt x="14178" y="37245"/>
                                    </a:lnTo>
                                    <a:cubicBezTo>
                                      <a:pt x="14780" y="39996"/>
                                      <a:pt x="16010" y="42094"/>
                                      <a:pt x="17858" y="43538"/>
                                    </a:cubicBezTo>
                                    <a:cubicBezTo>
                                      <a:pt x="19706" y="44948"/>
                                      <a:pt x="22285" y="45653"/>
                                      <a:pt x="25612" y="45653"/>
                                    </a:cubicBezTo>
                                    <a:cubicBezTo>
                                      <a:pt x="29275" y="45653"/>
                                      <a:pt x="32026" y="44982"/>
                                      <a:pt x="33874" y="43641"/>
                                    </a:cubicBezTo>
                                    <a:cubicBezTo>
                                      <a:pt x="35120" y="42704"/>
                                      <a:pt x="35739" y="41440"/>
                                      <a:pt x="35739" y="39867"/>
                                    </a:cubicBezTo>
                                    <a:cubicBezTo>
                                      <a:pt x="35739" y="38792"/>
                                      <a:pt x="35404" y="37898"/>
                                      <a:pt x="34734" y="37193"/>
                                    </a:cubicBezTo>
                                    <a:cubicBezTo>
                                      <a:pt x="34029" y="36523"/>
                                      <a:pt x="32447" y="35904"/>
                                      <a:pt x="29997" y="35328"/>
                                    </a:cubicBezTo>
                                    <a:cubicBezTo>
                                      <a:pt x="18580" y="32809"/>
                                      <a:pt x="11341" y="30514"/>
                                      <a:pt x="8289" y="28425"/>
                                    </a:cubicBezTo>
                                    <a:cubicBezTo>
                                      <a:pt x="4051" y="25545"/>
                                      <a:pt x="1936" y="21530"/>
                                      <a:pt x="1936" y="16389"/>
                                    </a:cubicBezTo>
                                    <a:cubicBezTo>
                                      <a:pt x="1936" y="11755"/>
                                      <a:pt x="3768" y="7861"/>
                                      <a:pt x="7430" y="4706"/>
                                    </a:cubicBezTo>
                                    <a:cubicBezTo>
                                      <a:pt x="11092" y="1551"/>
                                      <a:pt x="16766" y="-31"/>
                                      <a:pt x="24452" y="-31"/>
                                    </a:cubicBezTo>
                                    <a:cubicBezTo>
                                      <a:pt x="31776" y="-31"/>
                                      <a:pt x="37218" y="1164"/>
                                      <a:pt x="40777" y="3545"/>
                                    </a:cubicBezTo>
                                    <a:cubicBezTo>
                                      <a:pt x="44336" y="5926"/>
                                      <a:pt x="46786" y="9451"/>
                                      <a:pt x="48128" y="14119"/>
                                    </a:cubicBezTo>
                                    <a:lnTo>
                                      <a:pt x="34785" y="16595"/>
                                    </a:lnTo>
                                    <a:cubicBezTo>
                                      <a:pt x="34209" y="14506"/>
                                      <a:pt x="33117" y="12916"/>
                                      <a:pt x="31510" y="11807"/>
                                    </a:cubicBezTo>
                                    <a:cubicBezTo>
                                      <a:pt x="29928" y="10698"/>
                                      <a:pt x="27658" y="10148"/>
                                      <a:pt x="24710" y="10148"/>
                                    </a:cubicBezTo>
                                    <a:cubicBezTo>
                                      <a:pt x="20979" y="10148"/>
                                      <a:pt x="18313" y="10663"/>
                                      <a:pt x="16697" y="11704"/>
                                    </a:cubicBezTo>
                                    <a:cubicBezTo>
                                      <a:pt x="15623" y="12443"/>
                                      <a:pt x="15090" y="13397"/>
                                      <a:pt x="15090" y="14575"/>
                                    </a:cubicBezTo>
                                    <a:cubicBezTo>
                                      <a:pt x="15090" y="15581"/>
                                      <a:pt x="15554" y="16441"/>
                                      <a:pt x="16500" y="17146"/>
                                    </a:cubicBezTo>
                                    <a:cubicBezTo>
                                      <a:pt x="17772" y="18083"/>
                                      <a:pt x="22174" y="19415"/>
                                      <a:pt x="29696" y="21126"/>
                                    </a:cubicBezTo>
                                    <a:cubicBezTo>
                                      <a:pt x="37252" y="22837"/>
                                      <a:pt x="42522" y="24934"/>
                                      <a:pt x="45514" y="27419"/>
                                    </a:cubicBezTo>
                                    <a:cubicBezTo>
                                      <a:pt x="48463" y="29938"/>
                                      <a:pt x="49941" y="33445"/>
                                      <a:pt x="49941" y="37950"/>
                                    </a:cubicBezTo>
                                    <a:cubicBezTo>
                                      <a:pt x="49941" y="42850"/>
                                      <a:pt x="47895" y="47063"/>
                                      <a:pt x="43795" y="50596"/>
                                    </a:cubicBezTo>
                                    <a:cubicBezTo>
                                      <a:pt x="39703" y="54121"/>
                                      <a:pt x="33642" y="55883"/>
                                      <a:pt x="25612" y="55883"/>
                                    </a:cubicBezTo>
                                    <a:cubicBezTo>
                                      <a:pt x="18331" y="55883"/>
                                      <a:pt x="12554" y="54404"/>
                                      <a:pt x="8289" y="51447"/>
                                    </a:cubicBezTo>
                                    <a:cubicBezTo>
                                      <a:pt x="4051" y="48490"/>
                                      <a:pt x="1283" y="44484"/>
                                      <a:pt x="-24" y="39411"/>
                                    </a:cubicBezTo>
                                    <a:close/>
                                  </a:path>
                                </a:pathLst>
                              </a:custGeom>
                              <a:solidFill>
                                <a:srgbClr val="0000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grpSp>
                        <wpg:grpSp>
                          <wpg:cNvPr id="255" name="Graphic 4" descr="Figure 1 Anatomy of the shoulder (reproduced with permission) (Wikimedia Commons 2022)"/>
                          <wpg:cNvGrpSpPr/>
                          <wpg:grpSpPr>
                            <a:xfrm>
                              <a:off x="100572" y="1438516"/>
                              <a:ext cx="641544" cy="75051"/>
                              <a:chOff x="100572" y="1438516"/>
                              <a:chExt cx="641544" cy="75051"/>
                            </a:xfrm>
                            <a:solidFill>
                              <a:srgbClr val="000000"/>
                            </a:solidFill>
                          </wpg:grpSpPr>
                          <wps:wsp>
                            <wps:cNvPr id="256" name="Freeform: Shape 256"/>
                            <wps:cNvSpPr/>
                            <wps:spPr>
                              <a:xfrm>
                                <a:off x="100572" y="1478509"/>
                                <a:ext cx="27805" cy="14159"/>
                              </a:xfrm>
                              <a:custGeom>
                                <a:avLst/>
                                <a:gdLst>
                                  <a:gd name="connsiteX0" fmla="*/ -24 w 27805"/>
                                  <a:gd name="connsiteY0" fmla="*/ 14128 h 14159"/>
                                  <a:gd name="connsiteX1" fmla="*/ -24 w 27805"/>
                                  <a:gd name="connsiteY1" fmla="*/ -31 h 14159"/>
                                  <a:gd name="connsiteX2" fmla="*/ 27782 w 27805"/>
                                  <a:gd name="connsiteY2" fmla="*/ -31 h 14159"/>
                                  <a:gd name="connsiteX3" fmla="*/ 27782 w 27805"/>
                                  <a:gd name="connsiteY3" fmla="*/ 14128 h 14159"/>
                                </a:gdLst>
                                <a:ahLst/>
                                <a:cxnLst>
                                  <a:cxn ang="0">
                                    <a:pos x="connsiteX0" y="connsiteY0"/>
                                  </a:cxn>
                                  <a:cxn ang="0">
                                    <a:pos x="connsiteX1" y="connsiteY1"/>
                                  </a:cxn>
                                  <a:cxn ang="0">
                                    <a:pos x="connsiteX2" y="connsiteY2"/>
                                  </a:cxn>
                                  <a:cxn ang="0">
                                    <a:pos x="connsiteX3" y="connsiteY3"/>
                                  </a:cxn>
                                </a:cxnLst>
                                <a:rect l="l" t="t" r="r" b="b"/>
                                <a:pathLst>
                                  <a:path w="27805" h="14159">
                                    <a:moveTo>
                                      <a:pt x="-24" y="14128"/>
                                    </a:moveTo>
                                    <a:lnTo>
                                      <a:pt x="-24" y="-31"/>
                                    </a:lnTo>
                                    <a:lnTo>
                                      <a:pt x="27782" y="-31"/>
                                    </a:lnTo>
                                    <a:lnTo>
                                      <a:pt x="27782" y="14128"/>
                                    </a:lnTo>
                                    <a:close/>
                                  </a:path>
                                </a:pathLst>
                              </a:custGeom>
                              <a:solidFill>
                                <a:srgbClr val="0000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7" name="Freeform: Shape 257"/>
                            <wps:cNvSpPr/>
                            <wps:spPr>
                              <a:xfrm>
                                <a:off x="160063" y="1438516"/>
                                <a:ext cx="58683" cy="73847"/>
                              </a:xfrm>
                              <a:custGeom>
                                <a:avLst/>
                                <a:gdLst>
                                  <a:gd name="connsiteX0" fmla="*/ 21888 w 58683"/>
                                  <a:gd name="connsiteY0" fmla="*/ 73816 h 73847"/>
                                  <a:gd name="connsiteX1" fmla="*/ 21888 w 58683"/>
                                  <a:gd name="connsiteY1" fmla="*/ 12460 h 73847"/>
                                  <a:gd name="connsiteX2" fmla="*/ -24 w 58683"/>
                                  <a:gd name="connsiteY2" fmla="*/ 12460 h 73847"/>
                                  <a:gd name="connsiteX3" fmla="*/ -24 w 58683"/>
                                  <a:gd name="connsiteY3" fmla="*/ -31 h 73847"/>
                                  <a:gd name="connsiteX4" fmla="*/ 58660 w 58683"/>
                                  <a:gd name="connsiteY4" fmla="*/ -31 h 73847"/>
                                  <a:gd name="connsiteX5" fmla="*/ 58660 w 58683"/>
                                  <a:gd name="connsiteY5" fmla="*/ 12460 h 73847"/>
                                  <a:gd name="connsiteX6" fmla="*/ 36799 w 58683"/>
                                  <a:gd name="connsiteY6" fmla="*/ 12460 h 73847"/>
                                  <a:gd name="connsiteX7" fmla="*/ 36799 w 58683"/>
                                  <a:gd name="connsiteY7" fmla="*/ 73816 h 7384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58683" h="73847">
                                    <a:moveTo>
                                      <a:pt x="21888" y="73816"/>
                                    </a:moveTo>
                                    <a:lnTo>
                                      <a:pt x="21888" y="12460"/>
                                    </a:lnTo>
                                    <a:lnTo>
                                      <a:pt x="-24" y="12460"/>
                                    </a:lnTo>
                                    <a:lnTo>
                                      <a:pt x="-24" y="-31"/>
                                    </a:lnTo>
                                    <a:lnTo>
                                      <a:pt x="58660" y="-31"/>
                                    </a:lnTo>
                                    <a:lnTo>
                                      <a:pt x="58660" y="12460"/>
                                    </a:lnTo>
                                    <a:lnTo>
                                      <a:pt x="36799" y="12460"/>
                                    </a:lnTo>
                                    <a:lnTo>
                                      <a:pt x="36799" y="73816"/>
                                    </a:lnTo>
                                    <a:close/>
                                  </a:path>
                                </a:pathLst>
                              </a:custGeom>
                              <a:solidFill>
                                <a:srgbClr val="0000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8" name="Freeform: Shape 258"/>
                            <wps:cNvSpPr/>
                            <wps:spPr>
                              <a:xfrm>
                                <a:off x="216529" y="1457653"/>
                                <a:ext cx="49982" cy="55914"/>
                              </a:xfrm>
                              <a:custGeom>
                                <a:avLst/>
                                <a:gdLst>
                                  <a:gd name="connsiteX0" fmla="*/ 35086 w 49982"/>
                                  <a:gd name="connsiteY0" fmla="*/ 37649 h 55914"/>
                                  <a:gd name="connsiteX1" fmla="*/ 49190 w 49982"/>
                                  <a:gd name="connsiteY1" fmla="*/ 40022 h 55914"/>
                                  <a:gd name="connsiteX2" fmla="*/ 40577 w 49982"/>
                                  <a:gd name="connsiteY2" fmla="*/ 51860 h 55914"/>
                                  <a:gd name="connsiteX3" fmla="*/ 25918 w 49982"/>
                                  <a:gd name="connsiteY3" fmla="*/ 55883 h 55914"/>
                                  <a:gd name="connsiteX4" fmla="*/ 5266 w 49982"/>
                                  <a:gd name="connsiteY4" fmla="*/ 46770 h 55914"/>
                                  <a:gd name="connsiteX5" fmla="*/ -24 w 49982"/>
                                  <a:gd name="connsiteY5" fmla="*/ 28330 h 55914"/>
                                  <a:gd name="connsiteX6" fmla="*/ 6928 w 49982"/>
                                  <a:gd name="connsiteY6" fmla="*/ 7526 h 55914"/>
                                  <a:gd name="connsiteX7" fmla="*/ 24508 w 49982"/>
                                  <a:gd name="connsiteY7" fmla="*/ -31 h 55914"/>
                                  <a:gd name="connsiteX8" fmla="*/ 43348 w 49982"/>
                                  <a:gd name="connsiteY8" fmla="*/ 7878 h 55914"/>
                                  <a:gd name="connsiteX9" fmla="*/ 49946 w 49982"/>
                                  <a:gd name="connsiteY9" fmla="*/ 32009 h 55914"/>
                                  <a:gd name="connsiteX10" fmla="*/ 14484 w 49982"/>
                                  <a:gd name="connsiteY10" fmla="*/ 32009 h 55914"/>
                                  <a:gd name="connsiteX11" fmla="*/ 17909 w 49982"/>
                                  <a:gd name="connsiteY11" fmla="*/ 41836 h 55914"/>
                                  <a:gd name="connsiteX12" fmla="*/ 26070 w 49982"/>
                                  <a:gd name="connsiteY12" fmla="*/ 45309 h 55914"/>
                                  <a:gd name="connsiteX13" fmla="*/ 31661 w 49982"/>
                                  <a:gd name="connsiteY13" fmla="*/ 43495 h 55914"/>
                                  <a:gd name="connsiteX14" fmla="*/ 35086 w 49982"/>
                                  <a:gd name="connsiteY14" fmla="*/ 37649 h 55914"/>
                                  <a:gd name="connsiteX15" fmla="*/ 35892 w 49982"/>
                                  <a:gd name="connsiteY15" fmla="*/ 23344 h 55914"/>
                                  <a:gd name="connsiteX16" fmla="*/ 32718 w 49982"/>
                                  <a:gd name="connsiteY16" fmla="*/ 14025 h 55914"/>
                                  <a:gd name="connsiteX17" fmla="*/ 25365 w 49982"/>
                                  <a:gd name="connsiteY17" fmla="*/ 10801 h 55914"/>
                                  <a:gd name="connsiteX18" fmla="*/ 17707 w 49982"/>
                                  <a:gd name="connsiteY18" fmla="*/ 14180 h 55914"/>
                                  <a:gd name="connsiteX19" fmla="*/ 14735 w 49982"/>
                                  <a:gd name="connsiteY19" fmla="*/ 23344 h 5591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49982" h="55914">
                                    <a:moveTo>
                                      <a:pt x="35086" y="37649"/>
                                    </a:moveTo>
                                    <a:lnTo>
                                      <a:pt x="49190" y="40022"/>
                                    </a:lnTo>
                                    <a:cubicBezTo>
                                      <a:pt x="47377" y="45189"/>
                                      <a:pt x="44506" y="49135"/>
                                      <a:pt x="40577" y="51860"/>
                                    </a:cubicBezTo>
                                    <a:cubicBezTo>
                                      <a:pt x="36682" y="54542"/>
                                      <a:pt x="31795" y="55883"/>
                                      <a:pt x="25918" y="55883"/>
                                    </a:cubicBezTo>
                                    <a:cubicBezTo>
                                      <a:pt x="16616" y="55883"/>
                                      <a:pt x="9732" y="52848"/>
                                      <a:pt x="5266" y="46770"/>
                                    </a:cubicBezTo>
                                    <a:cubicBezTo>
                                      <a:pt x="1740" y="41896"/>
                                      <a:pt x="-24" y="35758"/>
                                      <a:pt x="-24" y="28330"/>
                                    </a:cubicBezTo>
                                    <a:cubicBezTo>
                                      <a:pt x="-24" y="19467"/>
                                      <a:pt x="2294" y="12529"/>
                                      <a:pt x="6928" y="7526"/>
                                    </a:cubicBezTo>
                                    <a:cubicBezTo>
                                      <a:pt x="11562" y="2488"/>
                                      <a:pt x="17422" y="-31"/>
                                      <a:pt x="24508" y="-31"/>
                                    </a:cubicBezTo>
                                    <a:cubicBezTo>
                                      <a:pt x="32467" y="-31"/>
                                      <a:pt x="38747" y="2608"/>
                                      <a:pt x="43348" y="7878"/>
                                    </a:cubicBezTo>
                                    <a:cubicBezTo>
                                      <a:pt x="47948" y="13122"/>
                                      <a:pt x="50148" y="21160"/>
                                      <a:pt x="49946" y="32009"/>
                                    </a:cubicBezTo>
                                    <a:lnTo>
                                      <a:pt x="14484" y="32009"/>
                                    </a:lnTo>
                                    <a:cubicBezTo>
                                      <a:pt x="14584" y="36205"/>
                                      <a:pt x="15727" y="39480"/>
                                      <a:pt x="17909" y="41836"/>
                                    </a:cubicBezTo>
                                    <a:cubicBezTo>
                                      <a:pt x="20092" y="44148"/>
                                      <a:pt x="22812" y="45309"/>
                                      <a:pt x="26070" y="45309"/>
                                    </a:cubicBezTo>
                                    <a:cubicBezTo>
                                      <a:pt x="28286" y="45309"/>
                                      <a:pt x="30150" y="44707"/>
                                      <a:pt x="31661" y="43495"/>
                                    </a:cubicBezTo>
                                    <a:cubicBezTo>
                                      <a:pt x="33172" y="42283"/>
                                      <a:pt x="34314" y="40340"/>
                                      <a:pt x="35086" y="37649"/>
                                    </a:cubicBezTo>
                                    <a:close/>
                                    <a:moveTo>
                                      <a:pt x="35892" y="23344"/>
                                    </a:moveTo>
                                    <a:cubicBezTo>
                                      <a:pt x="35791" y="19252"/>
                                      <a:pt x="34734" y="16140"/>
                                      <a:pt x="32718" y="14025"/>
                                    </a:cubicBezTo>
                                    <a:cubicBezTo>
                                      <a:pt x="30703" y="11876"/>
                                      <a:pt x="28252" y="10801"/>
                                      <a:pt x="25365" y="10801"/>
                                    </a:cubicBezTo>
                                    <a:cubicBezTo>
                                      <a:pt x="22275" y="10801"/>
                                      <a:pt x="19723" y="11927"/>
                                      <a:pt x="17707" y="14180"/>
                                    </a:cubicBezTo>
                                    <a:cubicBezTo>
                                      <a:pt x="15693" y="16423"/>
                                      <a:pt x="14702" y="19484"/>
                                      <a:pt x="14735" y="23344"/>
                                    </a:cubicBezTo>
                                    <a:close/>
                                  </a:path>
                                </a:pathLst>
                              </a:custGeom>
                              <a:solidFill>
                                <a:srgbClr val="0000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9" name="Freeform: Shape 259"/>
                            <wps:cNvSpPr/>
                            <wps:spPr>
                              <a:xfrm>
                                <a:off x="277481" y="1457653"/>
                                <a:ext cx="34655" cy="54710"/>
                              </a:xfrm>
                              <a:custGeom>
                                <a:avLst/>
                                <a:gdLst>
                                  <a:gd name="connsiteX0" fmla="*/ 14131 w 34655"/>
                                  <a:gd name="connsiteY0" fmla="*/ 54680 h 54710"/>
                                  <a:gd name="connsiteX1" fmla="*/ -24 w 34655"/>
                                  <a:gd name="connsiteY1" fmla="*/ 54680 h 54710"/>
                                  <a:gd name="connsiteX2" fmla="*/ -24 w 34655"/>
                                  <a:gd name="connsiteY2" fmla="*/ 1181 h 54710"/>
                                  <a:gd name="connsiteX3" fmla="*/ 13124 w 34655"/>
                                  <a:gd name="connsiteY3" fmla="*/ 1181 h 54710"/>
                                  <a:gd name="connsiteX4" fmla="*/ 13124 w 34655"/>
                                  <a:gd name="connsiteY4" fmla="*/ 8789 h 54710"/>
                                  <a:gd name="connsiteX5" fmla="*/ 19168 w 34655"/>
                                  <a:gd name="connsiteY5" fmla="*/ 1688 h 54710"/>
                                  <a:gd name="connsiteX6" fmla="*/ 25313 w 34655"/>
                                  <a:gd name="connsiteY6" fmla="*/ -31 h 54710"/>
                                  <a:gd name="connsiteX7" fmla="*/ 34632 w 34655"/>
                                  <a:gd name="connsiteY7" fmla="*/ 2642 h 54710"/>
                                  <a:gd name="connsiteX8" fmla="*/ 30250 w 34655"/>
                                  <a:gd name="connsiteY8" fmla="*/ 14988 h 54710"/>
                                  <a:gd name="connsiteX9" fmla="*/ 23601 w 34655"/>
                                  <a:gd name="connsiteY9" fmla="*/ 12666 h 54710"/>
                                  <a:gd name="connsiteX10" fmla="*/ 18564 w 34655"/>
                                  <a:gd name="connsiteY10" fmla="*/ 14326 h 54710"/>
                                  <a:gd name="connsiteX11" fmla="*/ 15289 w 34655"/>
                                  <a:gd name="connsiteY11" fmla="*/ 20223 h 54710"/>
                                  <a:gd name="connsiteX12" fmla="*/ 14131 w 34655"/>
                                  <a:gd name="connsiteY12" fmla="*/ 38156 h 5471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34655" h="54710">
                                    <a:moveTo>
                                      <a:pt x="14131" y="54680"/>
                                    </a:moveTo>
                                    <a:lnTo>
                                      <a:pt x="-24" y="54680"/>
                                    </a:lnTo>
                                    <a:lnTo>
                                      <a:pt x="-24" y="1181"/>
                                    </a:lnTo>
                                    <a:lnTo>
                                      <a:pt x="13124" y="1181"/>
                                    </a:lnTo>
                                    <a:lnTo>
                                      <a:pt x="13124" y="8789"/>
                                    </a:lnTo>
                                    <a:cubicBezTo>
                                      <a:pt x="15373" y="5196"/>
                                      <a:pt x="17388" y="2823"/>
                                      <a:pt x="19168" y="1688"/>
                                    </a:cubicBezTo>
                                    <a:cubicBezTo>
                                      <a:pt x="20981" y="545"/>
                                      <a:pt x="23030" y="-31"/>
                                      <a:pt x="25313" y="-31"/>
                                    </a:cubicBezTo>
                                    <a:cubicBezTo>
                                      <a:pt x="28537" y="-31"/>
                                      <a:pt x="31644" y="863"/>
                                      <a:pt x="34632" y="2642"/>
                                    </a:cubicBezTo>
                                    <a:lnTo>
                                      <a:pt x="30250" y="14988"/>
                                    </a:lnTo>
                                    <a:cubicBezTo>
                                      <a:pt x="27865" y="13440"/>
                                      <a:pt x="25649" y="12666"/>
                                      <a:pt x="23601" y="12666"/>
                                    </a:cubicBezTo>
                                    <a:cubicBezTo>
                                      <a:pt x="21620" y="12666"/>
                                      <a:pt x="19940" y="13217"/>
                                      <a:pt x="18564" y="14326"/>
                                    </a:cubicBezTo>
                                    <a:cubicBezTo>
                                      <a:pt x="17186" y="15400"/>
                                      <a:pt x="16095" y="17369"/>
                                      <a:pt x="15289" y="20223"/>
                                    </a:cubicBezTo>
                                    <a:cubicBezTo>
                                      <a:pt x="14517" y="23077"/>
                                      <a:pt x="14131" y="29052"/>
                                      <a:pt x="14131" y="38156"/>
                                    </a:cubicBezTo>
                                    <a:close/>
                                  </a:path>
                                </a:pathLst>
                              </a:custGeom>
                              <a:solidFill>
                                <a:srgbClr val="0000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60" name="Freeform: Shape 260"/>
                            <wps:cNvSpPr/>
                            <wps:spPr>
                              <a:xfrm>
                                <a:off x="314051" y="1457653"/>
                                <a:ext cx="49982" cy="55914"/>
                              </a:xfrm>
                              <a:custGeom>
                                <a:avLst/>
                                <a:gdLst>
                                  <a:gd name="connsiteX0" fmla="*/ 35086 w 49982"/>
                                  <a:gd name="connsiteY0" fmla="*/ 37649 h 55914"/>
                                  <a:gd name="connsiteX1" fmla="*/ 49190 w 49982"/>
                                  <a:gd name="connsiteY1" fmla="*/ 40022 h 55914"/>
                                  <a:gd name="connsiteX2" fmla="*/ 40576 w 49982"/>
                                  <a:gd name="connsiteY2" fmla="*/ 51860 h 55914"/>
                                  <a:gd name="connsiteX3" fmla="*/ 25918 w 49982"/>
                                  <a:gd name="connsiteY3" fmla="*/ 55883 h 55914"/>
                                  <a:gd name="connsiteX4" fmla="*/ 5265 w 49982"/>
                                  <a:gd name="connsiteY4" fmla="*/ 46770 h 55914"/>
                                  <a:gd name="connsiteX5" fmla="*/ -24 w 49982"/>
                                  <a:gd name="connsiteY5" fmla="*/ 28330 h 55914"/>
                                  <a:gd name="connsiteX6" fmla="*/ 6928 w 49982"/>
                                  <a:gd name="connsiteY6" fmla="*/ 7526 h 55914"/>
                                  <a:gd name="connsiteX7" fmla="*/ 24508 w 49982"/>
                                  <a:gd name="connsiteY7" fmla="*/ -31 h 55914"/>
                                  <a:gd name="connsiteX8" fmla="*/ 43347 w 49982"/>
                                  <a:gd name="connsiteY8" fmla="*/ 7878 h 55914"/>
                                  <a:gd name="connsiteX9" fmla="*/ 49946 w 49982"/>
                                  <a:gd name="connsiteY9" fmla="*/ 32009 h 55914"/>
                                  <a:gd name="connsiteX10" fmla="*/ 14484 w 49982"/>
                                  <a:gd name="connsiteY10" fmla="*/ 32009 h 55914"/>
                                  <a:gd name="connsiteX11" fmla="*/ 17909 w 49982"/>
                                  <a:gd name="connsiteY11" fmla="*/ 41836 h 55914"/>
                                  <a:gd name="connsiteX12" fmla="*/ 26069 w 49982"/>
                                  <a:gd name="connsiteY12" fmla="*/ 45309 h 55914"/>
                                  <a:gd name="connsiteX13" fmla="*/ 31660 w 49982"/>
                                  <a:gd name="connsiteY13" fmla="*/ 43495 h 55914"/>
                                  <a:gd name="connsiteX14" fmla="*/ 35086 w 49982"/>
                                  <a:gd name="connsiteY14" fmla="*/ 37649 h 55914"/>
                                  <a:gd name="connsiteX15" fmla="*/ 35892 w 49982"/>
                                  <a:gd name="connsiteY15" fmla="*/ 23344 h 55914"/>
                                  <a:gd name="connsiteX16" fmla="*/ 32718 w 49982"/>
                                  <a:gd name="connsiteY16" fmla="*/ 14025 h 55914"/>
                                  <a:gd name="connsiteX17" fmla="*/ 25364 w 49982"/>
                                  <a:gd name="connsiteY17" fmla="*/ 10801 h 55914"/>
                                  <a:gd name="connsiteX18" fmla="*/ 17707 w 49982"/>
                                  <a:gd name="connsiteY18" fmla="*/ 14180 h 55914"/>
                                  <a:gd name="connsiteX19" fmla="*/ 14735 w 49982"/>
                                  <a:gd name="connsiteY19" fmla="*/ 23344 h 5591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49982" h="55914">
                                    <a:moveTo>
                                      <a:pt x="35086" y="37649"/>
                                    </a:moveTo>
                                    <a:lnTo>
                                      <a:pt x="49190" y="40022"/>
                                    </a:lnTo>
                                    <a:cubicBezTo>
                                      <a:pt x="47376" y="45189"/>
                                      <a:pt x="44506" y="49135"/>
                                      <a:pt x="40576" y="51860"/>
                                    </a:cubicBezTo>
                                    <a:cubicBezTo>
                                      <a:pt x="36681" y="54542"/>
                                      <a:pt x="31795" y="55883"/>
                                      <a:pt x="25918" y="55883"/>
                                    </a:cubicBezTo>
                                    <a:cubicBezTo>
                                      <a:pt x="16616" y="55883"/>
                                      <a:pt x="9731" y="52848"/>
                                      <a:pt x="5265" y="46770"/>
                                    </a:cubicBezTo>
                                    <a:cubicBezTo>
                                      <a:pt x="1740" y="41896"/>
                                      <a:pt x="-24" y="35758"/>
                                      <a:pt x="-24" y="28330"/>
                                    </a:cubicBezTo>
                                    <a:cubicBezTo>
                                      <a:pt x="-24" y="19467"/>
                                      <a:pt x="2293" y="12529"/>
                                      <a:pt x="6928" y="7526"/>
                                    </a:cubicBezTo>
                                    <a:cubicBezTo>
                                      <a:pt x="11561" y="2488"/>
                                      <a:pt x="17422" y="-31"/>
                                      <a:pt x="24508" y="-31"/>
                                    </a:cubicBezTo>
                                    <a:cubicBezTo>
                                      <a:pt x="32467" y="-31"/>
                                      <a:pt x="38746" y="2608"/>
                                      <a:pt x="43347" y="7878"/>
                                    </a:cubicBezTo>
                                    <a:cubicBezTo>
                                      <a:pt x="47948" y="13122"/>
                                      <a:pt x="50147" y="21160"/>
                                      <a:pt x="49946" y="32009"/>
                                    </a:cubicBezTo>
                                    <a:lnTo>
                                      <a:pt x="14484" y="32009"/>
                                    </a:lnTo>
                                    <a:cubicBezTo>
                                      <a:pt x="14584" y="36205"/>
                                      <a:pt x="15726" y="39480"/>
                                      <a:pt x="17909" y="41836"/>
                                    </a:cubicBezTo>
                                    <a:cubicBezTo>
                                      <a:pt x="20091" y="44148"/>
                                      <a:pt x="22811" y="45309"/>
                                      <a:pt x="26069" y="45309"/>
                                    </a:cubicBezTo>
                                    <a:cubicBezTo>
                                      <a:pt x="28285" y="45309"/>
                                      <a:pt x="30149" y="44707"/>
                                      <a:pt x="31660" y="43495"/>
                                    </a:cubicBezTo>
                                    <a:cubicBezTo>
                                      <a:pt x="33171" y="42283"/>
                                      <a:pt x="34313" y="40340"/>
                                      <a:pt x="35086" y="37649"/>
                                    </a:cubicBezTo>
                                    <a:close/>
                                    <a:moveTo>
                                      <a:pt x="35892" y="23344"/>
                                    </a:moveTo>
                                    <a:cubicBezTo>
                                      <a:pt x="35791" y="19252"/>
                                      <a:pt x="34733" y="16140"/>
                                      <a:pt x="32718" y="14025"/>
                                    </a:cubicBezTo>
                                    <a:cubicBezTo>
                                      <a:pt x="30703" y="11876"/>
                                      <a:pt x="28252" y="10801"/>
                                      <a:pt x="25364" y="10801"/>
                                    </a:cubicBezTo>
                                    <a:cubicBezTo>
                                      <a:pt x="22274" y="10801"/>
                                      <a:pt x="19723" y="11927"/>
                                      <a:pt x="17707" y="14180"/>
                                    </a:cubicBezTo>
                                    <a:cubicBezTo>
                                      <a:pt x="15692" y="16423"/>
                                      <a:pt x="14702" y="19484"/>
                                      <a:pt x="14735" y="23344"/>
                                    </a:cubicBezTo>
                                    <a:close/>
                                  </a:path>
                                </a:pathLst>
                              </a:custGeom>
                              <a:solidFill>
                                <a:srgbClr val="0000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61" name="Freeform: Shape 261"/>
                            <wps:cNvSpPr/>
                            <wps:spPr>
                              <a:xfrm>
                                <a:off x="370619" y="1457653"/>
                                <a:ext cx="49969" cy="55914"/>
                              </a:xfrm>
                              <a:custGeom>
                                <a:avLst/>
                                <a:gdLst>
                                  <a:gd name="connsiteX0" fmla="*/ -24 w 49969"/>
                                  <a:gd name="connsiteY0" fmla="*/ 39411 h 55914"/>
                                  <a:gd name="connsiteX1" fmla="*/ 14181 w 49969"/>
                                  <a:gd name="connsiteY1" fmla="*/ 37245 h 55914"/>
                                  <a:gd name="connsiteX2" fmla="*/ 17858 w 49969"/>
                                  <a:gd name="connsiteY2" fmla="*/ 43546 h 55914"/>
                                  <a:gd name="connsiteX3" fmla="*/ 25616 w 49969"/>
                                  <a:gd name="connsiteY3" fmla="*/ 45661 h 55914"/>
                                  <a:gd name="connsiteX4" fmla="*/ 33876 w 49969"/>
                                  <a:gd name="connsiteY4" fmla="*/ 43650 h 55914"/>
                                  <a:gd name="connsiteX5" fmla="*/ 35740 w 49969"/>
                                  <a:gd name="connsiteY5" fmla="*/ 39867 h 55914"/>
                                  <a:gd name="connsiteX6" fmla="*/ 34733 w 49969"/>
                                  <a:gd name="connsiteY6" fmla="*/ 37202 h 55914"/>
                                  <a:gd name="connsiteX7" fmla="*/ 29998 w 49969"/>
                                  <a:gd name="connsiteY7" fmla="*/ 35337 h 55914"/>
                                  <a:gd name="connsiteX8" fmla="*/ 8288 w 49969"/>
                                  <a:gd name="connsiteY8" fmla="*/ 28433 h 55914"/>
                                  <a:gd name="connsiteX9" fmla="*/ 1941 w 49969"/>
                                  <a:gd name="connsiteY9" fmla="*/ 16398 h 55914"/>
                                  <a:gd name="connsiteX10" fmla="*/ 7431 w 49969"/>
                                  <a:gd name="connsiteY10" fmla="*/ 4706 h 55914"/>
                                  <a:gd name="connsiteX11" fmla="*/ 24457 w 49969"/>
                                  <a:gd name="connsiteY11" fmla="*/ -31 h 55914"/>
                                  <a:gd name="connsiteX12" fmla="*/ 40778 w 49969"/>
                                  <a:gd name="connsiteY12" fmla="*/ 3545 h 55914"/>
                                  <a:gd name="connsiteX13" fmla="*/ 48132 w 49969"/>
                                  <a:gd name="connsiteY13" fmla="*/ 14128 h 55914"/>
                                  <a:gd name="connsiteX14" fmla="*/ 34783 w 49969"/>
                                  <a:gd name="connsiteY14" fmla="*/ 16595 h 55914"/>
                                  <a:gd name="connsiteX15" fmla="*/ 31509 w 49969"/>
                                  <a:gd name="connsiteY15" fmla="*/ 11807 h 55914"/>
                                  <a:gd name="connsiteX16" fmla="*/ 24709 w 49969"/>
                                  <a:gd name="connsiteY16" fmla="*/ 10148 h 55914"/>
                                  <a:gd name="connsiteX17" fmla="*/ 16700 w 49969"/>
                                  <a:gd name="connsiteY17" fmla="*/ 11712 h 55914"/>
                                  <a:gd name="connsiteX18" fmla="*/ 15088 w 49969"/>
                                  <a:gd name="connsiteY18" fmla="*/ 14584 h 55914"/>
                                  <a:gd name="connsiteX19" fmla="*/ 16498 w 49969"/>
                                  <a:gd name="connsiteY19" fmla="*/ 17145 h 55914"/>
                                  <a:gd name="connsiteX20" fmla="*/ 29696 w 49969"/>
                                  <a:gd name="connsiteY20" fmla="*/ 21126 h 55914"/>
                                  <a:gd name="connsiteX21" fmla="*/ 45512 w 49969"/>
                                  <a:gd name="connsiteY21" fmla="*/ 27427 h 55914"/>
                                  <a:gd name="connsiteX22" fmla="*/ 49946 w 49969"/>
                                  <a:gd name="connsiteY22" fmla="*/ 37950 h 55914"/>
                                  <a:gd name="connsiteX23" fmla="*/ 43800 w 49969"/>
                                  <a:gd name="connsiteY23" fmla="*/ 50596 h 55914"/>
                                  <a:gd name="connsiteX24" fmla="*/ 25616 w 49969"/>
                                  <a:gd name="connsiteY24" fmla="*/ 55883 h 55914"/>
                                  <a:gd name="connsiteX25" fmla="*/ 8288 w 49969"/>
                                  <a:gd name="connsiteY25" fmla="*/ 51456 h 55914"/>
                                  <a:gd name="connsiteX26" fmla="*/ -24 w 49969"/>
                                  <a:gd name="connsiteY26" fmla="*/ 39411 h 5591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Lst>
                                <a:rect l="l" t="t" r="r" b="b"/>
                                <a:pathLst>
                                  <a:path w="49969" h="55914">
                                    <a:moveTo>
                                      <a:pt x="-24" y="39411"/>
                                    </a:moveTo>
                                    <a:lnTo>
                                      <a:pt x="14181" y="37245"/>
                                    </a:lnTo>
                                    <a:cubicBezTo>
                                      <a:pt x="14785" y="40005"/>
                                      <a:pt x="16011" y="42102"/>
                                      <a:pt x="17858" y="43546"/>
                                    </a:cubicBezTo>
                                    <a:cubicBezTo>
                                      <a:pt x="19705" y="44956"/>
                                      <a:pt x="22291" y="45661"/>
                                      <a:pt x="25616" y="45661"/>
                                    </a:cubicBezTo>
                                    <a:cubicBezTo>
                                      <a:pt x="29276" y="45661"/>
                                      <a:pt x="32030" y="44991"/>
                                      <a:pt x="33876" y="43650"/>
                                    </a:cubicBezTo>
                                    <a:cubicBezTo>
                                      <a:pt x="35120" y="42704"/>
                                      <a:pt x="35740" y="41449"/>
                                      <a:pt x="35740" y="39867"/>
                                    </a:cubicBezTo>
                                    <a:cubicBezTo>
                                      <a:pt x="35740" y="38792"/>
                                      <a:pt x="35404" y="37907"/>
                                      <a:pt x="34733" y="37202"/>
                                    </a:cubicBezTo>
                                    <a:cubicBezTo>
                                      <a:pt x="34028" y="36523"/>
                                      <a:pt x="32449" y="35904"/>
                                      <a:pt x="29998" y="35337"/>
                                    </a:cubicBezTo>
                                    <a:cubicBezTo>
                                      <a:pt x="18580" y="32818"/>
                                      <a:pt x="11343" y="30514"/>
                                      <a:pt x="8288" y="28433"/>
                                    </a:cubicBezTo>
                                    <a:cubicBezTo>
                                      <a:pt x="4056" y="25545"/>
                                      <a:pt x="1941" y="21530"/>
                                      <a:pt x="1941" y="16398"/>
                                    </a:cubicBezTo>
                                    <a:cubicBezTo>
                                      <a:pt x="1941" y="11764"/>
                                      <a:pt x="3771" y="7861"/>
                                      <a:pt x="7431" y="4706"/>
                                    </a:cubicBezTo>
                                    <a:cubicBezTo>
                                      <a:pt x="11091" y="1551"/>
                                      <a:pt x="16767" y="-31"/>
                                      <a:pt x="24457" y="-31"/>
                                    </a:cubicBezTo>
                                    <a:cubicBezTo>
                                      <a:pt x="31778" y="-31"/>
                                      <a:pt x="37218" y="1164"/>
                                      <a:pt x="40778" y="3545"/>
                                    </a:cubicBezTo>
                                    <a:cubicBezTo>
                                      <a:pt x="44337" y="5935"/>
                                      <a:pt x="46789" y="9460"/>
                                      <a:pt x="48132" y="14128"/>
                                    </a:cubicBezTo>
                                    <a:lnTo>
                                      <a:pt x="34783" y="16595"/>
                                    </a:lnTo>
                                    <a:cubicBezTo>
                                      <a:pt x="34213" y="14515"/>
                                      <a:pt x="33121" y="12916"/>
                                      <a:pt x="31509" y="11807"/>
                                    </a:cubicBezTo>
                                    <a:cubicBezTo>
                                      <a:pt x="29930" y="10698"/>
                                      <a:pt x="27664" y="10148"/>
                                      <a:pt x="24709" y="10148"/>
                                    </a:cubicBezTo>
                                    <a:cubicBezTo>
                                      <a:pt x="20981" y="10148"/>
                                      <a:pt x="18312" y="10672"/>
                                      <a:pt x="16700" y="11712"/>
                                    </a:cubicBezTo>
                                    <a:cubicBezTo>
                                      <a:pt x="15625" y="12452"/>
                                      <a:pt x="15088" y="13406"/>
                                      <a:pt x="15088" y="14584"/>
                                    </a:cubicBezTo>
                                    <a:cubicBezTo>
                                      <a:pt x="15088" y="15589"/>
                                      <a:pt x="15558" y="16440"/>
                                      <a:pt x="16498" y="17145"/>
                                    </a:cubicBezTo>
                                    <a:cubicBezTo>
                                      <a:pt x="17774" y="18091"/>
                                      <a:pt x="22174" y="19415"/>
                                      <a:pt x="29696" y="21126"/>
                                    </a:cubicBezTo>
                                    <a:cubicBezTo>
                                      <a:pt x="37252" y="22845"/>
                                      <a:pt x="42524" y="24943"/>
                                      <a:pt x="45512" y="27427"/>
                                    </a:cubicBezTo>
                                    <a:cubicBezTo>
                                      <a:pt x="48468" y="29946"/>
                                      <a:pt x="49946" y="33454"/>
                                      <a:pt x="49946" y="37950"/>
                                    </a:cubicBezTo>
                                    <a:cubicBezTo>
                                      <a:pt x="49946" y="42859"/>
                                      <a:pt x="47897" y="47071"/>
                                      <a:pt x="43800" y="50596"/>
                                    </a:cubicBezTo>
                                    <a:cubicBezTo>
                                      <a:pt x="39703" y="54121"/>
                                      <a:pt x="33642" y="55883"/>
                                      <a:pt x="25616" y="55883"/>
                                    </a:cubicBezTo>
                                    <a:cubicBezTo>
                                      <a:pt x="18328" y="55883"/>
                                      <a:pt x="12553" y="54404"/>
                                      <a:pt x="8288" y="51456"/>
                                    </a:cubicBezTo>
                                    <a:cubicBezTo>
                                      <a:pt x="4056" y="48498"/>
                                      <a:pt x="1286" y="44484"/>
                                      <a:pt x="-24" y="39411"/>
                                    </a:cubicBezTo>
                                    <a:close/>
                                  </a:path>
                                </a:pathLst>
                              </a:custGeom>
                              <a:solidFill>
                                <a:srgbClr val="0000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62" name="Freeform: Shape 262"/>
                            <wps:cNvSpPr/>
                            <wps:spPr>
                              <a:xfrm>
                                <a:off x="460584" y="1457653"/>
                                <a:ext cx="78681" cy="54710"/>
                              </a:xfrm>
                              <a:custGeom>
                                <a:avLst/>
                                <a:gdLst>
                                  <a:gd name="connsiteX0" fmla="*/ -24 w 78681"/>
                                  <a:gd name="connsiteY0" fmla="*/ 1181 h 54710"/>
                                  <a:gd name="connsiteX1" fmla="*/ 13023 w 78681"/>
                                  <a:gd name="connsiteY1" fmla="*/ 1181 h 54710"/>
                                  <a:gd name="connsiteX2" fmla="*/ 13023 w 78681"/>
                                  <a:gd name="connsiteY2" fmla="*/ 8488 h 54710"/>
                                  <a:gd name="connsiteX3" fmla="*/ 29696 w 78681"/>
                                  <a:gd name="connsiteY3" fmla="*/ -31 h 54710"/>
                                  <a:gd name="connsiteX4" fmla="*/ 38612 w 78681"/>
                                  <a:gd name="connsiteY4" fmla="*/ 2092 h 54710"/>
                                  <a:gd name="connsiteX5" fmla="*/ 44807 w 78681"/>
                                  <a:gd name="connsiteY5" fmla="*/ 8488 h 54710"/>
                                  <a:gd name="connsiteX6" fmla="*/ 52414 w 78681"/>
                                  <a:gd name="connsiteY6" fmla="*/ 2092 h 54710"/>
                                  <a:gd name="connsiteX7" fmla="*/ 61129 w 78681"/>
                                  <a:gd name="connsiteY7" fmla="*/ -31 h 54710"/>
                                  <a:gd name="connsiteX8" fmla="*/ 71102 w 78681"/>
                                  <a:gd name="connsiteY8" fmla="*/ 2393 h 54710"/>
                                  <a:gd name="connsiteX9" fmla="*/ 77197 w 78681"/>
                                  <a:gd name="connsiteY9" fmla="*/ 9391 h 54710"/>
                                  <a:gd name="connsiteX10" fmla="*/ 78658 w 78681"/>
                                  <a:gd name="connsiteY10" fmla="*/ 20472 h 54710"/>
                                  <a:gd name="connsiteX11" fmla="*/ 78658 w 78681"/>
                                  <a:gd name="connsiteY11" fmla="*/ 54680 h 54710"/>
                                  <a:gd name="connsiteX12" fmla="*/ 64504 w 78681"/>
                                  <a:gd name="connsiteY12" fmla="*/ 54680 h 54710"/>
                                  <a:gd name="connsiteX13" fmla="*/ 64504 w 78681"/>
                                  <a:gd name="connsiteY13" fmla="*/ 24100 h 54710"/>
                                  <a:gd name="connsiteX14" fmla="*/ 63042 w 78681"/>
                                  <a:gd name="connsiteY14" fmla="*/ 13827 h 54710"/>
                                  <a:gd name="connsiteX15" fmla="*/ 56998 w 78681"/>
                                  <a:gd name="connsiteY15" fmla="*/ 10801 h 54710"/>
                                  <a:gd name="connsiteX16" fmla="*/ 51406 w 78681"/>
                                  <a:gd name="connsiteY16" fmla="*/ 12615 h 54710"/>
                                  <a:gd name="connsiteX17" fmla="*/ 47629 w 78681"/>
                                  <a:gd name="connsiteY17" fmla="*/ 17954 h 54710"/>
                                  <a:gd name="connsiteX18" fmla="*/ 46470 w 78681"/>
                                  <a:gd name="connsiteY18" fmla="*/ 28983 h 54710"/>
                                  <a:gd name="connsiteX19" fmla="*/ 46470 w 78681"/>
                                  <a:gd name="connsiteY19" fmla="*/ 54680 h 54710"/>
                                  <a:gd name="connsiteX20" fmla="*/ 32315 w 78681"/>
                                  <a:gd name="connsiteY20" fmla="*/ 54680 h 54710"/>
                                  <a:gd name="connsiteX21" fmla="*/ 32315 w 78681"/>
                                  <a:gd name="connsiteY21" fmla="*/ 25364 h 54710"/>
                                  <a:gd name="connsiteX22" fmla="*/ 31560 w 78681"/>
                                  <a:gd name="connsiteY22" fmla="*/ 15289 h 54710"/>
                                  <a:gd name="connsiteX23" fmla="*/ 29192 w 78681"/>
                                  <a:gd name="connsiteY23" fmla="*/ 11910 h 54710"/>
                                  <a:gd name="connsiteX24" fmla="*/ 24911 w 78681"/>
                                  <a:gd name="connsiteY24" fmla="*/ 10801 h 54710"/>
                                  <a:gd name="connsiteX25" fmla="*/ 19017 w 78681"/>
                                  <a:gd name="connsiteY25" fmla="*/ 12563 h 54710"/>
                                  <a:gd name="connsiteX26" fmla="*/ 15239 w 78681"/>
                                  <a:gd name="connsiteY26" fmla="*/ 17653 h 54710"/>
                                  <a:gd name="connsiteX27" fmla="*/ 14131 w 78681"/>
                                  <a:gd name="connsiteY27" fmla="*/ 28682 h 54710"/>
                                  <a:gd name="connsiteX28" fmla="*/ 14131 w 78681"/>
                                  <a:gd name="connsiteY28" fmla="*/ 54680 h 54710"/>
                                  <a:gd name="connsiteX29" fmla="*/ -24 w 78681"/>
                                  <a:gd name="connsiteY29" fmla="*/ 54680 h 5471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Lst>
                                <a:rect l="l" t="t" r="r" b="b"/>
                                <a:pathLst>
                                  <a:path w="78681" h="54710">
                                    <a:moveTo>
                                      <a:pt x="-24" y="1181"/>
                                    </a:moveTo>
                                    <a:lnTo>
                                      <a:pt x="13023" y="1181"/>
                                    </a:lnTo>
                                    <a:lnTo>
                                      <a:pt x="13023" y="8488"/>
                                    </a:lnTo>
                                    <a:cubicBezTo>
                                      <a:pt x="17690" y="2814"/>
                                      <a:pt x="23248" y="-31"/>
                                      <a:pt x="29696" y="-31"/>
                                    </a:cubicBezTo>
                                    <a:cubicBezTo>
                                      <a:pt x="33122" y="-31"/>
                                      <a:pt x="36094" y="674"/>
                                      <a:pt x="38612" y="2092"/>
                                    </a:cubicBezTo>
                                    <a:cubicBezTo>
                                      <a:pt x="41131" y="3502"/>
                                      <a:pt x="43196" y="5634"/>
                                      <a:pt x="44807" y="8488"/>
                                    </a:cubicBezTo>
                                    <a:cubicBezTo>
                                      <a:pt x="47159" y="5634"/>
                                      <a:pt x="49694" y="3502"/>
                                      <a:pt x="52414" y="2092"/>
                                    </a:cubicBezTo>
                                    <a:cubicBezTo>
                                      <a:pt x="55134" y="674"/>
                                      <a:pt x="58039" y="-31"/>
                                      <a:pt x="61129" y="-31"/>
                                    </a:cubicBezTo>
                                    <a:cubicBezTo>
                                      <a:pt x="65057" y="-31"/>
                                      <a:pt x="68382" y="777"/>
                                      <a:pt x="71102" y="2393"/>
                                    </a:cubicBezTo>
                                    <a:cubicBezTo>
                                      <a:pt x="73822" y="3966"/>
                                      <a:pt x="75854" y="6305"/>
                                      <a:pt x="77197" y="9391"/>
                                    </a:cubicBezTo>
                                    <a:cubicBezTo>
                                      <a:pt x="78171" y="11678"/>
                                      <a:pt x="78658" y="15366"/>
                                      <a:pt x="78658" y="20472"/>
                                    </a:cubicBezTo>
                                    <a:lnTo>
                                      <a:pt x="78658" y="54680"/>
                                    </a:lnTo>
                                    <a:lnTo>
                                      <a:pt x="64504" y="54680"/>
                                    </a:lnTo>
                                    <a:lnTo>
                                      <a:pt x="64504" y="24100"/>
                                    </a:lnTo>
                                    <a:cubicBezTo>
                                      <a:pt x="64504" y="18796"/>
                                      <a:pt x="64016" y="15366"/>
                                      <a:pt x="63042" y="13827"/>
                                    </a:cubicBezTo>
                                    <a:cubicBezTo>
                                      <a:pt x="61733" y="11807"/>
                                      <a:pt x="59718" y="10801"/>
                                      <a:pt x="56998" y="10801"/>
                                    </a:cubicBezTo>
                                    <a:cubicBezTo>
                                      <a:pt x="55016" y="10801"/>
                                      <a:pt x="53152" y="11411"/>
                                      <a:pt x="51406" y="12615"/>
                                    </a:cubicBezTo>
                                    <a:cubicBezTo>
                                      <a:pt x="49660" y="13827"/>
                                      <a:pt x="48401" y="15607"/>
                                      <a:pt x="47629" y="17954"/>
                                    </a:cubicBezTo>
                                    <a:cubicBezTo>
                                      <a:pt x="46856" y="20275"/>
                                      <a:pt x="46470" y="23946"/>
                                      <a:pt x="46470" y="28983"/>
                                    </a:cubicBezTo>
                                    <a:lnTo>
                                      <a:pt x="46470" y="54680"/>
                                    </a:lnTo>
                                    <a:lnTo>
                                      <a:pt x="32315" y="54680"/>
                                    </a:lnTo>
                                    <a:lnTo>
                                      <a:pt x="32315" y="25364"/>
                                    </a:lnTo>
                                    <a:cubicBezTo>
                                      <a:pt x="32315" y="20154"/>
                                      <a:pt x="32063" y="16793"/>
                                      <a:pt x="31560" y="15289"/>
                                    </a:cubicBezTo>
                                    <a:cubicBezTo>
                                      <a:pt x="31056" y="13775"/>
                                      <a:pt x="30267" y="12649"/>
                                      <a:pt x="29192" y="11910"/>
                                    </a:cubicBezTo>
                                    <a:cubicBezTo>
                                      <a:pt x="28151" y="11171"/>
                                      <a:pt x="26724" y="10801"/>
                                      <a:pt x="24911" y="10801"/>
                                    </a:cubicBezTo>
                                    <a:cubicBezTo>
                                      <a:pt x="22728" y="10801"/>
                                      <a:pt x="20764" y="11394"/>
                                      <a:pt x="19017" y="12563"/>
                                    </a:cubicBezTo>
                                    <a:cubicBezTo>
                                      <a:pt x="17271" y="13741"/>
                                      <a:pt x="16011" y="15435"/>
                                      <a:pt x="15239" y="17653"/>
                                    </a:cubicBezTo>
                                    <a:cubicBezTo>
                                      <a:pt x="14501" y="19871"/>
                                      <a:pt x="14131" y="23550"/>
                                      <a:pt x="14131" y="28682"/>
                                    </a:cubicBezTo>
                                    <a:lnTo>
                                      <a:pt x="14131" y="54680"/>
                                    </a:lnTo>
                                    <a:lnTo>
                                      <a:pt x="-24" y="54680"/>
                                    </a:lnTo>
                                    <a:close/>
                                  </a:path>
                                </a:pathLst>
                              </a:custGeom>
                              <a:solidFill>
                                <a:srgbClr val="0000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63" name="Freeform: Shape 263"/>
                            <wps:cNvSpPr/>
                            <wps:spPr>
                              <a:xfrm>
                                <a:off x="553320" y="1438516"/>
                                <a:ext cx="14154" cy="73847"/>
                              </a:xfrm>
                              <a:custGeom>
                                <a:avLst/>
                                <a:gdLst>
                                  <a:gd name="connsiteX0" fmla="*/ -24 w 14154"/>
                                  <a:gd name="connsiteY0" fmla="*/ 13062 h 73847"/>
                                  <a:gd name="connsiteX1" fmla="*/ -24 w 14154"/>
                                  <a:gd name="connsiteY1" fmla="*/ -31 h 73847"/>
                                  <a:gd name="connsiteX2" fmla="*/ 14131 w 14154"/>
                                  <a:gd name="connsiteY2" fmla="*/ -31 h 73847"/>
                                  <a:gd name="connsiteX3" fmla="*/ 14131 w 14154"/>
                                  <a:gd name="connsiteY3" fmla="*/ 13062 h 73847"/>
                                  <a:gd name="connsiteX4" fmla="*/ -24 w 14154"/>
                                  <a:gd name="connsiteY4" fmla="*/ 73816 h 73847"/>
                                  <a:gd name="connsiteX5" fmla="*/ -24 w 14154"/>
                                  <a:gd name="connsiteY5" fmla="*/ 20318 h 73847"/>
                                  <a:gd name="connsiteX6" fmla="*/ 14131 w 14154"/>
                                  <a:gd name="connsiteY6" fmla="*/ 20318 h 73847"/>
                                  <a:gd name="connsiteX7" fmla="*/ 14131 w 14154"/>
                                  <a:gd name="connsiteY7" fmla="*/ 73816 h 7384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14154" h="73847">
                                    <a:moveTo>
                                      <a:pt x="-24" y="13062"/>
                                    </a:moveTo>
                                    <a:lnTo>
                                      <a:pt x="-24" y="-31"/>
                                    </a:lnTo>
                                    <a:lnTo>
                                      <a:pt x="14131" y="-31"/>
                                    </a:lnTo>
                                    <a:lnTo>
                                      <a:pt x="14131" y="13062"/>
                                    </a:lnTo>
                                    <a:close/>
                                    <a:moveTo>
                                      <a:pt x="-24" y="73816"/>
                                    </a:moveTo>
                                    <a:lnTo>
                                      <a:pt x="-24" y="20318"/>
                                    </a:lnTo>
                                    <a:lnTo>
                                      <a:pt x="14131" y="20318"/>
                                    </a:lnTo>
                                    <a:lnTo>
                                      <a:pt x="14131" y="73816"/>
                                    </a:lnTo>
                                    <a:close/>
                                  </a:path>
                                </a:pathLst>
                              </a:custGeom>
                              <a:solidFill>
                                <a:srgbClr val="0000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64" name="Freeform: Shape 264"/>
                            <wps:cNvSpPr/>
                            <wps:spPr>
                              <a:xfrm>
                                <a:off x="581830" y="1457653"/>
                                <a:ext cx="48760" cy="54710"/>
                              </a:xfrm>
                              <a:custGeom>
                                <a:avLst/>
                                <a:gdLst>
                                  <a:gd name="connsiteX0" fmla="*/ 48737 w 48760"/>
                                  <a:gd name="connsiteY0" fmla="*/ 54680 h 54710"/>
                                  <a:gd name="connsiteX1" fmla="*/ 34582 w 48760"/>
                                  <a:gd name="connsiteY1" fmla="*/ 54680 h 54710"/>
                                  <a:gd name="connsiteX2" fmla="*/ 34582 w 48760"/>
                                  <a:gd name="connsiteY2" fmla="*/ 27376 h 54710"/>
                                  <a:gd name="connsiteX3" fmla="*/ 33675 w 48760"/>
                                  <a:gd name="connsiteY3" fmla="*/ 16191 h 54710"/>
                                  <a:gd name="connsiteX4" fmla="*/ 30703 w 48760"/>
                                  <a:gd name="connsiteY4" fmla="*/ 12211 h 54710"/>
                                  <a:gd name="connsiteX5" fmla="*/ 25818 w 48760"/>
                                  <a:gd name="connsiteY5" fmla="*/ 10801 h 54710"/>
                                  <a:gd name="connsiteX6" fmla="*/ 19219 w 48760"/>
                                  <a:gd name="connsiteY6" fmla="*/ 12821 h 54710"/>
                                  <a:gd name="connsiteX7" fmla="*/ 15189 w 48760"/>
                                  <a:gd name="connsiteY7" fmla="*/ 18160 h 54710"/>
                                  <a:gd name="connsiteX8" fmla="*/ 14131 w 48760"/>
                                  <a:gd name="connsiteY8" fmla="*/ 30445 h 54710"/>
                                  <a:gd name="connsiteX9" fmla="*/ 14131 w 48760"/>
                                  <a:gd name="connsiteY9" fmla="*/ 54680 h 54710"/>
                                  <a:gd name="connsiteX10" fmla="*/ -24 w 48760"/>
                                  <a:gd name="connsiteY10" fmla="*/ 54680 h 54710"/>
                                  <a:gd name="connsiteX11" fmla="*/ -24 w 48760"/>
                                  <a:gd name="connsiteY11" fmla="*/ 1181 h 54710"/>
                                  <a:gd name="connsiteX12" fmla="*/ 13124 w 48760"/>
                                  <a:gd name="connsiteY12" fmla="*/ 1181 h 54710"/>
                                  <a:gd name="connsiteX13" fmla="*/ 13124 w 48760"/>
                                  <a:gd name="connsiteY13" fmla="*/ 9039 h 54710"/>
                                  <a:gd name="connsiteX14" fmla="*/ 30754 w 48760"/>
                                  <a:gd name="connsiteY14" fmla="*/ -31 h 54710"/>
                                  <a:gd name="connsiteX15" fmla="*/ 39317 w 48760"/>
                                  <a:gd name="connsiteY15" fmla="*/ 1688 h 54710"/>
                                  <a:gd name="connsiteX16" fmla="*/ 45161 w 48760"/>
                                  <a:gd name="connsiteY16" fmla="*/ 5970 h 54710"/>
                                  <a:gd name="connsiteX17" fmla="*/ 47931 w 48760"/>
                                  <a:gd name="connsiteY17" fmla="*/ 11910 h 54710"/>
                                  <a:gd name="connsiteX18" fmla="*/ 48737 w 48760"/>
                                  <a:gd name="connsiteY18" fmla="*/ 21435 h 5471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48760" h="54710">
                                    <a:moveTo>
                                      <a:pt x="48737" y="54680"/>
                                    </a:moveTo>
                                    <a:lnTo>
                                      <a:pt x="34582" y="54680"/>
                                    </a:lnTo>
                                    <a:lnTo>
                                      <a:pt x="34582" y="27376"/>
                                    </a:lnTo>
                                    <a:cubicBezTo>
                                      <a:pt x="34582" y="21599"/>
                                      <a:pt x="34280" y="17868"/>
                                      <a:pt x="33675" y="16191"/>
                                    </a:cubicBezTo>
                                    <a:cubicBezTo>
                                      <a:pt x="33071" y="14480"/>
                                      <a:pt x="32081" y="13157"/>
                                      <a:pt x="30703" y="12211"/>
                                    </a:cubicBezTo>
                                    <a:cubicBezTo>
                                      <a:pt x="29361" y="11274"/>
                                      <a:pt x="27731" y="10801"/>
                                      <a:pt x="25818" y="10801"/>
                                    </a:cubicBezTo>
                                    <a:cubicBezTo>
                                      <a:pt x="23366" y="10801"/>
                                      <a:pt x="21167" y="11472"/>
                                      <a:pt x="19219" y="12821"/>
                                    </a:cubicBezTo>
                                    <a:cubicBezTo>
                                      <a:pt x="17271" y="14162"/>
                                      <a:pt x="15928" y="15942"/>
                                      <a:pt x="15189" y="18160"/>
                                    </a:cubicBezTo>
                                    <a:cubicBezTo>
                                      <a:pt x="14484" y="20369"/>
                                      <a:pt x="14131" y="24470"/>
                                      <a:pt x="14131" y="30445"/>
                                    </a:cubicBezTo>
                                    <a:lnTo>
                                      <a:pt x="14131" y="54680"/>
                                    </a:lnTo>
                                    <a:lnTo>
                                      <a:pt x="-24" y="54680"/>
                                    </a:lnTo>
                                    <a:lnTo>
                                      <a:pt x="-24" y="1181"/>
                                    </a:lnTo>
                                    <a:lnTo>
                                      <a:pt x="13124" y="1181"/>
                                    </a:lnTo>
                                    <a:lnTo>
                                      <a:pt x="13124" y="9039"/>
                                    </a:lnTo>
                                    <a:cubicBezTo>
                                      <a:pt x="17792" y="2995"/>
                                      <a:pt x="23669" y="-31"/>
                                      <a:pt x="30754" y="-31"/>
                                    </a:cubicBezTo>
                                    <a:cubicBezTo>
                                      <a:pt x="33877" y="-31"/>
                                      <a:pt x="36731" y="545"/>
                                      <a:pt x="39317" y="1688"/>
                                    </a:cubicBezTo>
                                    <a:cubicBezTo>
                                      <a:pt x="41903" y="2797"/>
                                      <a:pt x="43851" y="4224"/>
                                      <a:pt x="45161" y="5970"/>
                                    </a:cubicBezTo>
                                    <a:cubicBezTo>
                                      <a:pt x="46504" y="7715"/>
                                      <a:pt x="47428" y="9692"/>
                                      <a:pt x="47931" y="11910"/>
                                    </a:cubicBezTo>
                                    <a:cubicBezTo>
                                      <a:pt x="48468" y="14128"/>
                                      <a:pt x="48737" y="17300"/>
                                      <a:pt x="48737" y="21435"/>
                                    </a:cubicBezTo>
                                    <a:close/>
                                  </a:path>
                                </a:pathLst>
                              </a:custGeom>
                              <a:solidFill>
                                <a:srgbClr val="0000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65" name="Freeform: Shape 265"/>
                            <wps:cNvSpPr/>
                            <wps:spPr>
                              <a:xfrm>
                                <a:off x="641723" y="1457653"/>
                                <a:ext cx="55207" cy="55914"/>
                              </a:xfrm>
                              <a:custGeom>
                                <a:avLst/>
                                <a:gdLst>
                                  <a:gd name="connsiteX0" fmla="*/ -24 w 55207"/>
                                  <a:gd name="connsiteY0" fmla="*/ 27169 h 55914"/>
                                  <a:gd name="connsiteX1" fmla="*/ 3452 w 55207"/>
                                  <a:gd name="connsiteY1" fmla="*/ 13526 h 55914"/>
                                  <a:gd name="connsiteX2" fmla="*/ 13275 w 55207"/>
                                  <a:gd name="connsiteY2" fmla="*/ 3451 h 55914"/>
                                  <a:gd name="connsiteX3" fmla="*/ 27528 w 55207"/>
                                  <a:gd name="connsiteY3" fmla="*/ -31 h 55914"/>
                                  <a:gd name="connsiteX4" fmla="*/ 47429 w 55207"/>
                                  <a:gd name="connsiteY4" fmla="*/ 7878 h 55914"/>
                                  <a:gd name="connsiteX5" fmla="*/ 55184 w 55207"/>
                                  <a:gd name="connsiteY5" fmla="*/ 27780 h 55914"/>
                                  <a:gd name="connsiteX6" fmla="*/ 47326 w 55207"/>
                                  <a:gd name="connsiteY6" fmla="*/ 47931 h 55914"/>
                                  <a:gd name="connsiteX7" fmla="*/ 27631 w 55207"/>
                                  <a:gd name="connsiteY7" fmla="*/ 55883 h 55914"/>
                                  <a:gd name="connsiteX8" fmla="*/ 13577 w 55207"/>
                                  <a:gd name="connsiteY8" fmla="*/ 52565 h 55914"/>
                                  <a:gd name="connsiteX9" fmla="*/ 3452 w 55207"/>
                                  <a:gd name="connsiteY9" fmla="*/ 42842 h 55914"/>
                                  <a:gd name="connsiteX10" fmla="*/ -24 w 55207"/>
                                  <a:gd name="connsiteY10" fmla="*/ 27169 h 55914"/>
                                  <a:gd name="connsiteX11" fmla="*/ 14486 w 55207"/>
                                  <a:gd name="connsiteY11" fmla="*/ 27926 h 55914"/>
                                  <a:gd name="connsiteX12" fmla="*/ 18260 w 55207"/>
                                  <a:gd name="connsiteY12" fmla="*/ 40116 h 55914"/>
                                  <a:gd name="connsiteX13" fmla="*/ 27579 w 55207"/>
                                  <a:gd name="connsiteY13" fmla="*/ 44355 h 55914"/>
                                  <a:gd name="connsiteX14" fmla="*/ 36847 w 55207"/>
                                  <a:gd name="connsiteY14" fmla="*/ 40116 h 55914"/>
                                  <a:gd name="connsiteX15" fmla="*/ 40629 w 55207"/>
                                  <a:gd name="connsiteY15" fmla="*/ 27831 h 55914"/>
                                  <a:gd name="connsiteX16" fmla="*/ 36847 w 55207"/>
                                  <a:gd name="connsiteY16" fmla="*/ 15736 h 55914"/>
                                  <a:gd name="connsiteX17" fmla="*/ 27579 w 55207"/>
                                  <a:gd name="connsiteY17" fmla="*/ 11506 h 55914"/>
                                  <a:gd name="connsiteX18" fmla="*/ 18260 w 55207"/>
                                  <a:gd name="connsiteY18" fmla="*/ 15736 h 55914"/>
                                  <a:gd name="connsiteX19" fmla="*/ 14486 w 55207"/>
                                  <a:gd name="connsiteY19" fmla="*/ 27926 h 5591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55207" h="55914">
                                    <a:moveTo>
                                      <a:pt x="-24" y="27169"/>
                                    </a:moveTo>
                                    <a:cubicBezTo>
                                      <a:pt x="-24" y="22476"/>
                                      <a:pt x="1135" y="17919"/>
                                      <a:pt x="3452" y="13526"/>
                                    </a:cubicBezTo>
                                    <a:cubicBezTo>
                                      <a:pt x="5769" y="9124"/>
                                      <a:pt x="9043" y="5763"/>
                                      <a:pt x="13275" y="3451"/>
                                    </a:cubicBezTo>
                                    <a:cubicBezTo>
                                      <a:pt x="17538" y="1129"/>
                                      <a:pt x="22292" y="-31"/>
                                      <a:pt x="27528" y="-31"/>
                                    </a:cubicBezTo>
                                    <a:cubicBezTo>
                                      <a:pt x="35626" y="-31"/>
                                      <a:pt x="42254" y="2608"/>
                                      <a:pt x="47429" y="7878"/>
                                    </a:cubicBezTo>
                                    <a:cubicBezTo>
                                      <a:pt x="52596" y="13122"/>
                                      <a:pt x="55184" y="19750"/>
                                      <a:pt x="55184" y="27780"/>
                                    </a:cubicBezTo>
                                    <a:cubicBezTo>
                                      <a:pt x="55184" y="35869"/>
                                      <a:pt x="52562" y="42584"/>
                                      <a:pt x="47326" y="47931"/>
                                    </a:cubicBezTo>
                                    <a:cubicBezTo>
                                      <a:pt x="42125" y="53235"/>
                                      <a:pt x="35557" y="55883"/>
                                      <a:pt x="27631" y="55883"/>
                                    </a:cubicBezTo>
                                    <a:cubicBezTo>
                                      <a:pt x="22731" y="55883"/>
                                      <a:pt x="18045" y="54774"/>
                                      <a:pt x="13577" y="52565"/>
                                    </a:cubicBezTo>
                                    <a:cubicBezTo>
                                      <a:pt x="9144" y="50347"/>
                                      <a:pt x="5769" y="47106"/>
                                      <a:pt x="3452" y="42842"/>
                                    </a:cubicBezTo>
                                    <a:cubicBezTo>
                                      <a:pt x="1135" y="38543"/>
                                      <a:pt x="-24" y="33316"/>
                                      <a:pt x="-24" y="27169"/>
                                    </a:cubicBezTo>
                                    <a:close/>
                                    <a:moveTo>
                                      <a:pt x="14486" y="27926"/>
                                    </a:moveTo>
                                    <a:cubicBezTo>
                                      <a:pt x="14486" y="33239"/>
                                      <a:pt x="15741" y="37297"/>
                                      <a:pt x="18260" y="40116"/>
                                    </a:cubicBezTo>
                                    <a:cubicBezTo>
                                      <a:pt x="20779" y="42936"/>
                                      <a:pt x="23883" y="44355"/>
                                      <a:pt x="27579" y="44355"/>
                                    </a:cubicBezTo>
                                    <a:cubicBezTo>
                                      <a:pt x="31276" y="44355"/>
                                      <a:pt x="34362" y="42936"/>
                                      <a:pt x="36847" y="40116"/>
                                    </a:cubicBezTo>
                                    <a:cubicBezTo>
                                      <a:pt x="39366" y="37297"/>
                                      <a:pt x="40629" y="33204"/>
                                      <a:pt x="40629" y="27831"/>
                                    </a:cubicBezTo>
                                    <a:cubicBezTo>
                                      <a:pt x="40629" y="22587"/>
                                      <a:pt x="39366" y="18564"/>
                                      <a:pt x="36847" y="15736"/>
                                    </a:cubicBezTo>
                                    <a:cubicBezTo>
                                      <a:pt x="34362" y="12916"/>
                                      <a:pt x="31276" y="11506"/>
                                      <a:pt x="27579" y="11506"/>
                                    </a:cubicBezTo>
                                    <a:cubicBezTo>
                                      <a:pt x="23883" y="11506"/>
                                      <a:pt x="20779" y="12916"/>
                                      <a:pt x="18260" y="15736"/>
                                    </a:cubicBezTo>
                                    <a:cubicBezTo>
                                      <a:pt x="15741" y="18564"/>
                                      <a:pt x="14486" y="22622"/>
                                      <a:pt x="14486" y="27926"/>
                                    </a:cubicBezTo>
                                    <a:close/>
                                  </a:path>
                                </a:pathLst>
                              </a:custGeom>
                              <a:solidFill>
                                <a:srgbClr val="0000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66" name="Freeform: Shape 266"/>
                            <wps:cNvSpPr/>
                            <wps:spPr>
                              <a:xfrm>
                                <a:off x="707462" y="1457653"/>
                                <a:ext cx="34654" cy="54710"/>
                              </a:xfrm>
                              <a:custGeom>
                                <a:avLst/>
                                <a:gdLst>
                                  <a:gd name="connsiteX0" fmla="*/ 14127 w 34654"/>
                                  <a:gd name="connsiteY0" fmla="*/ 54680 h 54710"/>
                                  <a:gd name="connsiteX1" fmla="*/ -24 w 34654"/>
                                  <a:gd name="connsiteY1" fmla="*/ 54680 h 54710"/>
                                  <a:gd name="connsiteX2" fmla="*/ -24 w 34654"/>
                                  <a:gd name="connsiteY2" fmla="*/ 1181 h 54710"/>
                                  <a:gd name="connsiteX3" fmla="*/ 13121 w 34654"/>
                                  <a:gd name="connsiteY3" fmla="*/ 1181 h 54710"/>
                                  <a:gd name="connsiteX4" fmla="*/ 13121 w 34654"/>
                                  <a:gd name="connsiteY4" fmla="*/ 8789 h 54710"/>
                                  <a:gd name="connsiteX5" fmla="*/ 19165 w 34654"/>
                                  <a:gd name="connsiteY5" fmla="*/ 1688 h 54710"/>
                                  <a:gd name="connsiteX6" fmla="*/ 25311 w 34654"/>
                                  <a:gd name="connsiteY6" fmla="*/ -31 h 54710"/>
                                  <a:gd name="connsiteX7" fmla="*/ 34630 w 34654"/>
                                  <a:gd name="connsiteY7" fmla="*/ 2642 h 54710"/>
                                  <a:gd name="connsiteX8" fmla="*/ 30246 w 34654"/>
                                  <a:gd name="connsiteY8" fmla="*/ 14988 h 54710"/>
                                  <a:gd name="connsiteX9" fmla="*/ 23601 w 34654"/>
                                  <a:gd name="connsiteY9" fmla="*/ 12666 h 54710"/>
                                  <a:gd name="connsiteX10" fmla="*/ 18563 w 34654"/>
                                  <a:gd name="connsiteY10" fmla="*/ 14326 h 54710"/>
                                  <a:gd name="connsiteX11" fmla="*/ 15287 w 34654"/>
                                  <a:gd name="connsiteY11" fmla="*/ 20223 h 54710"/>
                                  <a:gd name="connsiteX12" fmla="*/ 14127 w 34654"/>
                                  <a:gd name="connsiteY12" fmla="*/ 38156 h 5471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34654" h="54710">
                                    <a:moveTo>
                                      <a:pt x="14127" y="54680"/>
                                    </a:moveTo>
                                    <a:lnTo>
                                      <a:pt x="-24" y="54680"/>
                                    </a:lnTo>
                                    <a:lnTo>
                                      <a:pt x="-24" y="1181"/>
                                    </a:lnTo>
                                    <a:lnTo>
                                      <a:pt x="13121" y="1181"/>
                                    </a:lnTo>
                                    <a:lnTo>
                                      <a:pt x="13121" y="8789"/>
                                    </a:lnTo>
                                    <a:cubicBezTo>
                                      <a:pt x="15373" y="5196"/>
                                      <a:pt x="17385" y="2823"/>
                                      <a:pt x="19165" y="1688"/>
                                    </a:cubicBezTo>
                                    <a:cubicBezTo>
                                      <a:pt x="20979" y="545"/>
                                      <a:pt x="23025" y="-31"/>
                                      <a:pt x="25311" y="-31"/>
                                    </a:cubicBezTo>
                                    <a:cubicBezTo>
                                      <a:pt x="28535" y="-31"/>
                                      <a:pt x="31639" y="863"/>
                                      <a:pt x="34630" y="2642"/>
                                    </a:cubicBezTo>
                                    <a:lnTo>
                                      <a:pt x="30246" y="14988"/>
                                    </a:lnTo>
                                    <a:cubicBezTo>
                                      <a:pt x="27865" y="13440"/>
                                      <a:pt x="25647" y="12666"/>
                                      <a:pt x="23601" y="12666"/>
                                    </a:cubicBezTo>
                                    <a:cubicBezTo>
                                      <a:pt x="21615" y="12666"/>
                                      <a:pt x="19938" y="13217"/>
                                      <a:pt x="18563" y="14326"/>
                                    </a:cubicBezTo>
                                    <a:cubicBezTo>
                                      <a:pt x="17187" y="15400"/>
                                      <a:pt x="16095" y="17369"/>
                                      <a:pt x="15287" y="20223"/>
                                    </a:cubicBezTo>
                                    <a:cubicBezTo>
                                      <a:pt x="14514" y="23077"/>
                                      <a:pt x="14127" y="29052"/>
                                      <a:pt x="14127" y="38156"/>
                                    </a:cubicBezTo>
                                    <a:close/>
                                  </a:path>
                                </a:pathLst>
                              </a:custGeom>
                              <a:solidFill>
                                <a:srgbClr val="0000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grpSp>
                        <wpg:grpSp>
                          <wpg:cNvPr id="267" name="Graphic 4" descr="Figure 1 Anatomy of the shoulder (reproduced with permission) (Wikimedia Commons 2022)"/>
                          <wpg:cNvGrpSpPr/>
                          <wpg:grpSpPr>
                            <a:xfrm>
                              <a:off x="107331" y="1596458"/>
                              <a:ext cx="700431" cy="95451"/>
                              <a:chOff x="107331" y="1596458"/>
                              <a:chExt cx="700431" cy="95451"/>
                            </a:xfrm>
                            <a:solidFill>
                              <a:srgbClr val="000000"/>
                            </a:solidFill>
                          </wpg:grpSpPr>
                          <wps:wsp>
                            <wps:cNvPr id="268" name="Freeform: Shape 268"/>
                            <wps:cNvSpPr/>
                            <wps:spPr>
                              <a:xfrm>
                                <a:off x="107331" y="1637715"/>
                                <a:ext cx="27805" cy="14150"/>
                              </a:xfrm>
                              <a:custGeom>
                                <a:avLst/>
                                <a:gdLst>
                                  <a:gd name="connsiteX0" fmla="*/ -24 w 27805"/>
                                  <a:gd name="connsiteY0" fmla="*/ 14119 h 14150"/>
                                  <a:gd name="connsiteX1" fmla="*/ -24 w 27805"/>
                                  <a:gd name="connsiteY1" fmla="*/ -31 h 14150"/>
                                  <a:gd name="connsiteX2" fmla="*/ 27782 w 27805"/>
                                  <a:gd name="connsiteY2" fmla="*/ -31 h 14150"/>
                                  <a:gd name="connsiteX3" fmla="*/ 27782 w 27805"/>
                                  <a:gd name="connsiteY3" fmla="*/ 14119 h 14150"/>
                                </a:gdLst>
                                <a:ahLst/>
                                <a:cxnLst>
                                  <a:cxn ang="0">
                                    <a:pos x="connsiteX0" y="connsiteY0"/>
                                  </a:cxn>
                                  <a:cxn ang="0">
                                    <a:pos x="connsiteX1" y="connsiteY1"/>
                                  </a:cxn>
                                  <a:cxn ang="0">
                                    <a:pos x="connsiteX2" y="connsiteY2"/>
                                  </a:cxn>
                                  <a:cxn ang="0">
                                    <a:pos x="connsiteX3" y="connsiteY3"/>
                                  </a:cxn>
                                </a:cxnLst>
                                <a:rect l="l" t="t" r="r" b="b"/>
                                <a:pathLst>
                                  <a:path w="27805" h="14150">
                                    <a:moveTo>
                                      <a:pt x="-24" y="14119"/>
                                    </a:moveTo>
                                    <a:lnTo>
                                      <a:pt x="-24" y="-31"/>
                                    </a:lnTo>
                                    <a:lnTo>
                                      <a:pt x="27782" y="-31"/>
                                    </a:lnTo>
                                    <a:lnTo>
                                      <a:pt x="27782" y="14119"/>
                                    </a:lnTo>
                                    <a:close/>
                                  </a:path>
                                </a:pathLst>
                              </a:custGeom>
                              <a:solidFill>
                                <a:srgbClr val="0000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69" name="Freeform: Shape 269"/>
                            <wps:cNvSpPr/>
                            <wps:spPr>
                              <a:xfrm>
                                <a:off x="171656" y="1597713"/>
                                <a:ext cx="14910" cy="73847"/>
                              </a:xfrm>
                              <a:custGeom>
                                <a:avLst/>
                                <a:gdLst>
                                  <a:gd name="connsiteX0" fmla="*/ -24 w 14910"/>
                                  <a:gd name="connsiteY0" fmla="*/ 73816 h 73847"/>
                                  <a:gd name="connsiteX1" fmla="*/ -24 w 14910"/>
                                  <a:gd name="connsiteY1" fmla="*/ -31 h 73847"/>
                                  <a:gd name="connsiteX2" fmla="*/ 14887 w 14910"/>
                                  <a:gd name="connsiteY2" fmla="*/ -31 h 73847"/>
                                  <a:gd name="connsiteX3" fmla="*/ 14887 w 14910"/>
                                  <a:gd name="connsiteY3" fmla="*/ 73816 h 73847"/>
                                </a:gdLst>
                                <a:ahLst/>
                                <a:cxnLst>
                                  <a:cxn ang="0">
                                    <a:pos x="connsiteX0" y="connsiteY0"/>
                                  </a:cxn>
                                  <a:cxn ang="0">
                                    <a:pos x="connsiteX1" y="connsiteY1"/>
                                  </a:cxn>
                                  <a:cxn ang="0">
                                    <a:pos x="connsiteX2" y="connsiteY2"/>
                                  </a:cxn>
                                  <a:cxn ang="0">
                                    <a:pos x="connsiteX3" y="connsiteY3"/>
                                  </a:cxn>
                                </a:cxnLst>
                                <a:rect l="l" t="t" r="r" b="b"/>
                                <a:pathLst>
                                  <a:path w="14910" h="73847">
                                    <a:moveTo>
                                      <a:pt x="-24" y="73816"/>
                                    </a:moveTo>
                                    <a:lnTo>
                                      <a:pt x="-24" y="-31"/>
                                    </a:lnTo>
                                    <a:lnTo>
                                      <a:pt x="14887" y="-31"/>
                                    </a:lnTo>
                                    <a:lnTo>
                                      <a:pt x="14887" y="73816"/>
                                    </a:lnTo>
                                    <a:close/>
                                  </a:path>
                                </a:pathLst>
                              </a:custGeom>
                              <a:solidFill>
                                <a:srgbClr val="0000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70" name="Freeform: Shape 270"/>
                            <wps:cNvSpPr/>
                            <wps:spPr>
                              <a:xfrm>
                                <a:off x="200519" y="1616859"/>
                                <a:ext cx="48760" cy="54701"/>
                              </a:xfrm>
                              <a:custGeom>
                                <a:avLst/>
                                <a:gdLst>
                                  <a:gd name="connsiteX0" fmla="*/ 48737 w 48760"/>
                                  <a:gd name="connsiteY0" fmla="*/ 54671 h 54701"/>
                                  <a:gd name="connsiteX1" fmla="*/ 34582 w 48760"/>
                                  <a:gd name="connsiteY1" fmla="*/ 54671 h 54701"/>
                                  <a:gd name="connsiteX2" fmla="*/ 34582 w 48760"/>
                                  <a:gd name="connsiteY2" fmla="*/ 27367 h 54701"/>
                                  <a:gd name="connsiteX3" fmla="*/ 33675 w 48760"/>
                                  <a:gd name="connsiteY3" fmla="*/ 16191 h 54701"/>
                                  <a:gd name="connsiteX4" fmla="*/ 30703 w 48760"/>
                                  <a:gd name="connsiteY4" fmla="*/ 12211 h 54701"/>
                                  <a:gd name="connsiteX5" fmla="*/ 25818 w 48760"/>
                                  <a:gd name="connsiteY5" fmla="*/ 10801 h 54701"/>
                                  <a:gd name="connsiteX6" fmla="*/ 19219 w 48760"/>
                                  <a:gd name="connsiteY6" fmla="*/ 12813 h 54701"/>
                                  <a:gd name="connsiteX7" fmla="*/ 15189 w 48760"/>
                                  <a:gd name="connsiteY7" fmla="*/ 18151 h 54701"/>
                                  <a:gd name="connsiteX8" fmla="*/ 14131 w 48760"/>
                                  <a:gd name="connsiteY8" fmla="*/ 30445 h 54701"/>
                                  <a:gd name="connsiteX9" fmla="*/ 14131 w 48760"/>
                                  <a:gd name="connsiteY9" fmla="*/ 54671 h 54701"/>
                                  <a:gd name="connsiteX10" fmla="*/ -24 w 48760"/>
                                  <a:gd name="connsiteY10" fmla="*/ 54671 h 54701"/>
                                  <a:gd name="connsiteX11" fmla="*/ -24 w 48760"/>
                                  <a:gd name="connsiteY11" fmla="*/ 1181 h 54701"/>
                                  <a:gd name="connsiteX12" fmla="*/ 13124 w 48760"/>
                                  <a:gd name="connsiteY12" fmla="*/ 1181 h 54701"/>
                                  <a:gd name="connsiteX13" fmla="*/ 13124 w 48760"/>
                                  <a:gd name="connsiteY13" fmla="*/ 9039 h 54701"/>
                                  <a:gd name="connsiteX14" fmla="*/ 30754 w 48760"/>
                                  <a:gd name="connsiteY14" fmla="*/ -31 h 54701"/>
                                  <a:gd name="connsiteX15" fmla="*/ 39317 w 48760"/>
                                  <a:gd name="connsiteY15" fmla="*/ 1680 h 54701"/>
                                  <a:gd name="connsiteX16" fmla="*/ 45161 w 48760"/>
                                  <a:gd name="connsiteY16" fmla="*/ 5961 h 54701"/>
                                  <a:gd name="connsiteX17" fmla="*/ 47932 w 48760"/>
                                  <a:gd name="connsiteY17" fmla="*/ 11910 h 54701"/>
                                  <a:gd name="connsiteX18" fmla="*/ 48737 w 48760"/>
                                  <a:gd name="connsiteY18" fmla="*/ 21427 h 5470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48760" h="54701">
                                    <a:moveTo>
                                      <a:pt x="48737" y="54671"/>
                                    </a:moveTo>
                                    <a:lnTo>
                                      <a:pt x="34582" y="54671"/>
                                    </a:lnTo>
                                    <a:lnTo>
                                      <a:pt x="34582" y="27367"/>
                                    </a:lnTo>
                                    <a:cubicBezTo>
                                      <a:pt x="34582" y="21599"/>
                                      <a:pt x="34281" y="17868"/>
                                      <a:pt x="33675" y="16191"/>
                                    </a:cubicBezTo>
                                    <a:cubicBezTo>
                                      <a:pt x="33071" y="14472"/>
                                      <a:pt x="32081" y="13148"/>
                                      <a:pt x="30703" y="12211"/>
                                    </a:cubicBezTo>
                                    <a:cubicBezTo>
                                      <a:pt x="29361" y="11265"/>
                                      <a:pt x="27731" y="10801"/>
                                      <a:pt x="25818" y="10801"/>
                                    </a:cubicBezTo>
                                    <a:cubicBezTo>
                                      <a:pt x="23366" y="10801"/>
                                      <a:pt x="21167" y="11472"/>
                                      <a:pt x="19219" y="12813"/>
                                    </a:cubicBezTo>
                                    <a:cubicBezTo>
                                      <a:pt x="17271" y="14154"/>
                                      <a:pt x="15928" y="15933"/>
                                      <a:pt x="15189" y="18151"/>
                                    </a:cubicBezTo>
                                    <a:cubicBezTo>
                                      <a:pt x="14484" y="20369"/>
                                      <a:pt x="14131" y="24470"/>
                                      <a:pt x="14131" y="30445"/>
                                    </a:cubicBezTo>
                                    <a:lnTo>
                                      <a:pt x="14131" y="54671"/>
                                    </a:lnTo>
                                    <a:lnTo>
                                      <a:pt x="-24" y="54671"/>
                                    </a:lnTo>
                                    <a:lnTo>
                                      <a:pt x="-24" y="1181"/>
                                    </a:lnTo>
                                    <a:lnTo>
                                      <a:pt x="13124" y="1181"/>
                                    </a:lnTo>
                                    <a:lnTo>
                                      <a:pt x="13124" y="9039"/>
                                    </a:lnTo>
                                    <a:cubicBezTo>
                                      <a:pt x="17792" y="2995"/>
                                      <a:pt x="23669" y="-31"/>
                                      <a:pt x="30754" y="-31"/>
                                    </a:cubicBezTo>
                                    <a:cubicBezTo>
                                      <a:pt x="33877" y="-31"/>
                                      <a:pt x="36732" y="536"/>
                                      <a:pt x="39317" y="1680"/>
                                    </a:cubicBezTo>
                                    <a:cubicBezTo>
                                      <a:pt x="41903" y="2789"/>
                                      <a:pt x="43851" y="4216"/>
                                      <a:pt x="45161" y="5961"/>
                                    </a:cubicBezTo>
                                    <a:cubicBezTo>
                                      <a:pt x="46504" y="7706"/>
                                      <a:pt x="47428" y="9692"/>
                                      <a:pt x="47932" y="11910"/>
                                    </a:cubicBezTo>
                                    <a:cubicBezTo>
                                      <a:pt x="48469" y="14119"/>
                                      <a:pt x="48737" y="17300"/>
                                      <a:pt x="48737" y="21427"/>
                                    </a:cubicBezTo>
                                    <a:close/>
                                  </a:path>
                                </a:pathLst>
                              </a:custGeom>
                              <a:solidFill>
                                <a:srgbClr val="0000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71" name="Freeform: Shape 271"/>
                            <wps:cNvSpPr/>
                            <wps:spPr>
                              <a:xfrm>
                                <a:off x="257491" y="1596458"/>
                                <a:ext cx="36167" cy="75102"/>
                              </a:xfrm>
                              <a:custGeom>
                                <a:avLst/>
                                <a:gdLst>
                                  <a:gd name="connsiteX0" fmla="*/ -24 w 36167"/>
                                  <a:gd name="connsiteY0" fmla="*/ 21581 h 75102"/>
                                  <a:gd name="connsiteX1" fmla="*/ 7834 w 36167"/>
                                  <a:gd name="connsiteY1" fmla="*/ 21581 h 75102"/>
                                  <a:gd name="connsiteX2" fmla="*/ 7834 w 36167"/>
                                  <a:gd name="connsiteY2" fmla="*/ 17550 h 75102"/>
                                  <a:gd name="connsiteX3" fmla="*/ 9245 w 36167"/>
                                  <a:gd name="connsiteY3" fmla="*/ 7474 h 75102"/>
                                  <a:gd name="connsiteX4" fmla="*/ 14533 w 36167"/>
                                  <a:gd name="connsiteY4" fmla="*/ 2084 h 75102"/>
                                  <a:gd name="connsiteX5" fmla="*/ 24306 w 36167"/>
                                  <a:gd name="connsiteY5" fmla="*/ -31 h 75102"/>
                                  <a:gd name="connsiteX6" fmla="*/ 36143 w 36167"/>
                                  <a:gd name="connsiteY6" fmla="*/ 1783 h 75102"/>
                                  <a:gd name="connsiteX7" fmla="*/ 34230 w 36167"/>
                                  <a:gd name="connsiteY7" fmla="*/ 11652 h 75102"/>
                                  <a:gd name="connsiteX8" fmla="*/ 27731 w 36167"/>
                                  <a:gd name="connsiteY8" fmla="*/ 10852 h 75102"/>
                                  <a:gd name="connsiteX9" fmla="*/ 23299 w 36167"/>
                                  <a:gd name="connsiteY9" fmla="*/ 12314 h 75102"/>
                                  <a:gd name="connsiteX10" fmla="*/ 21989 w 36167"/>
                                  <a:gd name="connsiteY10" fmla="*/ 17799 h 75102"/>
                                  <a:gd name="connsiteX11" fmla="*/ 21989 w 36167"/>
                                  <a:gd name="connsiteY11" fmla="*/ 21581 h 75102"/>
                                  <a:gd name="connsiteX12" fmla="*/ 32567 w 36167"/>
                                  <a:gd name="connsiteY12" fmla="*/ 21581 h 75102"/>
                                  <a:gd name="connsiteX13" fmla="*/ 32567 w 36167"/>
                                  <a:gd name="connsiteY13" fmla="*/ 32714 h 75102"/>
                                  <a:gd name="connsiteX14" fmla="*/ 21989 w 36167"/>
                                  <a:gd name="connsiteY14" fmla="*/ 32714 h 75102"/>
                                  <a:gd name="connsiteX15" fmla="*/ 21989 w 36167"/>
                                  <a:gd name="connsiteY15" fmla="*/ 75071 h 75102"/>
                                  <a:gd name="connsiteX16" fmla="*/ 7834 w 36167"/>
                                  <a:gd name="connsiteY16" fmla="*/ 75071 h 75102"/>
                                  <a:gd name="connsiteX17" fmla="*/ 7834 w 36167"/>
                                  <a:gd name="connsiteY17" fmla="*/ 32714 h 75102"/>
                                  <a:gd name="connsiteX18" fmla="*/ -24 w 36167"/>
                                  <a:gd name="connsiteY18" fmla="*/ 32714 h 7510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36167" h="75102">
                                    <a:moveTo>
                                      <a:pt x="-24" y="21581"/>
                                    </a:moveTo>
                                    <a:lnTo>
                                      <a:pt x="7834" y="21581"/>
                                    </a:lnTo>
                                    <a:lnTo>
                                      <a:pt x="7834" y="17550"/>
                                    </a:lnTo>
                                    <a:cubicBezTo>
                                      <a:pt x="7834" y="13045"/>
                                      <a:pt x="8304" y="9692"/>
                                      <a:pt x="9245" y="7474"/>
                                    </a:cubicBezTo>
                                    <a:cubicBezTo>
                                      <a:pt x="10219" y="5256"/>
                                      <a:pt x="11982" y="3459"/>
                                      <a:pt x="14533" y="2084"/>
                                    </a:cubicBezTo>
                                    <a:cubicBezTo>
                                      <a:pt x="17119" y="674"/>
                                      <a:pt x="20377" y="-31"/>
                                      <a:pt x="24306" y="-31"/>
                                    </a:cubicBezTo>
                                    <a:cubicBezTo>
                                      <a:pt x="28336" y="-31"/>
                                      <a:pt x="32282" y="571"/>
                                      <a:pt x="36143" y="1783"/>
                                    </a:cubicBezTo>
                                    <a:lnTo>
                                      <a:pt x="34230" y="11652"/>
                                    </a:lnTo>
                                    <a:cubicBezTo>
                                      <a:pt x="31979" y="11119"/>
                                      <a:pt x="29814" y="10852"/>
                                      <a:pt x="27731" y="10852"/>
                                    </a:cubicBezTo>
                                    <a:cubicBezTo>
                                      <a:pt x="25683" y="10852"/>
                                      <a:pt x="24205" y="11334"/>
                                      <a:pt x="23299" y="12314"/>
                                    </a:cubicBezTo>
                                    <a:cubicBezTo>
                                      <a:pt x="22425" y="13251"/>
                                      <a:pt x="21989" y="15082"/>
                                      <a:pt x="21989" y="17799"/>
                                    </a:cubicBezTo>
                                    <a:lnTo>
                                      <a:pt x="21989" y="21581"/>
                                    </a:lnTo>
                                    <a:lnTo>
                                      <a:pt x="32567" y="21581"/>
                                    </a:lnTo>
                                    <a:lnTo>
                                      <a:pt x="32567" y="32714"/>
                                    </a:lnTo>
                                    <a:lnTo>
                                      <a:pt x="21989" y="32714"/>
                                    </a:lnTo>
                                    <a:lnTo>
                                      <a:pt x="21989" y="75071"/>
                                    </a:lnTo>
                                    <a:lnTo>
                                      <a:pt x="7834" y="75071"/>
                                    </a:lnTo>
                                    <a:lnTo>
                                      <a:pt x="7834" y="32714"/>
                                    </a:lnTo>
                                    <a:lnTo>
                                      <a:pt x="-24" y="32714"/>
                                    </a:lnTo>
                                    <a:close/>
                                  </a:path>
                                </a:pathLst>
                              </a:custGeom>
                              <a:solidFill>
                                <a:srgbClr val="0000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72" name="Freeform: Shape 272"/>
                            <wps:cNvSpPr/>
                            <wps:spPr>
                              <a:xfrm>
                                <a:off x="297537" y="1616859"/>
                                <a:ext cx="34655" cy="54701"/>
                              </a:xfrm>
                              <a:custGeom>
                                <a:avLst/>
                                <a:gdLst>
                                  <a:gd name="connsiteX0" fmla="*/ 14131 w 34655"/>
                                  <a:gd name="connsiteY0" fmla="*/ 54671 h 54701"/>
                                  <a:gd name="connsiteX1" fmla="*/ -24 w 34655"/>
                                  <a:gd name="connsiteY1" fmla="*/ 54671 h 54701"/>
                                  <a:gd name="connsiteX2" fmla="*/ -24 w 34655"/>
                                  <a:gd name="connsiteY2" fmla="*/ 1181 h 54701"/>
                                  <a:gd name="connsiteX3" fmla="*/ 13124 w 34655"/>
                                  <a:gd name="connsiteY3" fmla="*/ 1181 h 54701"/>
                                  <a:gd name="connsiteX4" fmla="*/ 13124 w 34655"/>
                                  <a:gd name="connsiteY4" fmla="*/ 8781 h 54701"/>
                                  <a:gd name="connsiteX5" fmla="*/ 19168 w 34655"/>
                                  <a:gd name="connsiteY5" fmla="*/ 1680 h 54701"/>
                                  <a:gd name="connsiteX6" fmla="*/ 25313 w 34655"/>
                                  <a:gd name="connsiteY6" fmla="*/ -31 h 54701"/>
                                  <a:gd name="connsiteX7" fmla="*/ 34632 w 34655"/>
                                  <a:gd name="connsiteY7" fmla="*/ 2642 h 54701"/>
                                  <a:gd name="connsiteX8" fmla="*/ 30250 w 34655"/>
                                  <a:gd name="connsiteY8" fmla="*/ 14979 h 54701"/>
                                  <a:gd name="connsiteX9" fmla="*/ 23601 w 34655"/>
                                  <a:gd name="connsiteY9" fmla="*/ 12666 h 54701"/>
                                  <a:gd name="connsiteX10" fmla="*/ 18564 w 34655"/>
                                  <a:gd name="connsiteY10" fmla="*/ 14326 h 54701"/>
                                  <a:gd name="connsiteX11" fmla="*/ 15289 w 34655"/>
                                  <a:gd name="connsiteY11" fmla="*/ 20215 h 54701"/>
                                  <a:gd name="connsiteX12" fmla="*/ 14131 w 34655"/>
                                  <a:gd name="connsiteY12" fmla="*/ 38148 h 5470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34655" h="54701">
                                    <a:moveTo>
                                      <a:pt x="14131" y="54671"/>
                                    </a:moveTo>
                                    <a:lnTo>
                                      <a:pt x="-24" y="54671"/>
                                    </a:lnTo>
                                    <a:lnTo>
                                      <a:pt x="-24" y="1181"/>
                                    </a:lnTo>
                                    <a:lnTo>
                                      <a:pt x="13124" y="1181"/>
                                    </a:lnTo>
                                    <a:lnTo>
                                      <a:pt x="13124" y="8781"/>
                                    </a:lnTo>
                                    <a:cubicBezTo>
                                      <a:pt x="15373" y="5187"/>
                                      <a:pt x="17388" y="2823"/>
                                      <a:pt x="19168" y="1680"/>
                                    </a:cubicBezTo>
                                    <a:cubicBezTo>
                                      <a:pt x="20981" y="536"/>
                                      <a:pt x="23030" y="-31"/>
                                      <a:pt x="25313" y="-31"/>
                                    </a:cubicBezTo>
                                    <a:cubicBezTo>
                                      <a:pt x="28537" y="-31"/>
                                      <a:pt x="31644" y="854"/>
                                      <a:pt x="34632" y="2642"/>
                                    </a:cubicBezTo>
                                    <a:lnTo>
                                      <a:pt x="30250" y="14979"/>
                                    </a:lnTo>
                                    <a:cubicBezTo>
                                      <a:pt x="27865" y="13432"/>
                                      <a:pt x="25649" y="12666"/>
                                      <a:pt x="23601" y="12666"/>
                                    </a:cubicBezTo>
                                    <a:cubicBezTo>
                                      <a:pt x="21620" y="12666"/>
                                      <a:pt x="19940" y="13217"/>
                                      <a:pt x="18564" y="14326"/>
                                    </a:cubicBezTo>
                                    <a:cubicBezTo>
                                      <a:pt x="17186" y="15400"/>
                                      <a:pt x="16095" y="17360"/>
                                      <a:pt x="15289" y="20215"/>
                                    </a:cubicBezTo>
                                    <a:cubicBezTo>
                                      <a:pt x="14517" y="23069"/>
                                      <a:pt x="14131" y="29052"/>
                                      <a:pt x="14131" y="38148"/>
                                    </a:cubicBezTo>
                                    <a:close/>
                                  </a:path>
                                </a:pathLst>
                              </a:custGeom>
                              <a:solidFill>
                                <a:srgbClr val="0000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73" name="Freeform: Shape 273"/>
                            <wps:cNvSpPr/>
                            <wps:spPr>
                              <a:xfrm>
                                <a:off x="334511" y="1616859"/>
                                <a:ext cx="50221" cy="55914"/>
                              </a:xfrm>
                              <a:custGeom>
                                <a:avLst/>
                                <a:gdLst>
                                  <a:gd name="connsiteX0" fmla="*/ 14282 w 50221"/>
                                  <a:gd name="connsiteY0" fmla="*/ 17498 h 55914"/>
                                  <a:gd name="connsiteX1" fmla="*/ 1437 w 50221"/>
                                  <a:gd name="connsiteY1" fmla="*/ 15177 h 55914"/>
                                  <a:gd name="connsiteX2" fmla="*/ 8892 w 50221"/>
                                  <a:gd name="connsiteY2" fmla="*/ 3700 h 55914"/>
                                  <a:gd name="connsiteX3" fmla="*/ 24608 w 50221"/>
                                  <a:gd name="connsiteY3" fmla="*/ -31 h 55914"/>
                                  <a:gd name="connsiteX4" fmla="*/ 38712 w 50221"/>
                                  <a:gd name="connsiteY4" fmla="*/ 2238 h 55914"/>
                                  <a:gd name="connsiteX5" fmla="*/ 45211 w 50221"/>
                                  <a:gd name="connsiteY5" fmla="*/ 7930 h 55914"/>
                                  <a:gd name="connsiteX6" fmla="*/ 47124 w 50221"/>
                                  <a:gd name="connsiteY6" fmla="*/ 20567 h 55914"/>
                                  <a:gd name="connsiteX7" fmla="*/ 46974 w 50221"/>
                                  <a:gd name="connsiteY7" fmla="*/ 37090 h 55914"/>
                                  <a:gd name="connsiteX8" fmla="*/ 47628 w 50221"/>
                                  <a:gd name="connsiteY8" fmla="*/ 47518 h 55914"/>
                                  <a:gd name="connsiteX9" fmla="*/ 50198 w 50221"/>
                                  <a:gd name="connsiteY9" fmla="*/ 54671 h 55914"/>
                                  <a:gd name="connsiteX10" fmla="*/ 36193 w 50221"/>
                                  <a:gd name="connsiteY10" fmla="*/ 54671 h 55914"/>
                                  <a:gd name="connsiteX11" fmla="*/ 34833 w 50221"/>
                                  <a:gd name="connsiteY11" fmla="*/ 50493 h 55914"/>
                                  <a:gd name="connsiteX12" fmla="*/ 34330 w 50221"/>
                                  <a:gd name="connsiteY12" fmla="*/ 48834 h 55914"/>
                                  <a:gd name="connsiteX13" fmla="*/ 26573 w 50221"/>
                                  <a:gd name="connsiteY13" fmla="*/ 54121 h 55914"/>
                                  <a:gd name="connsiteX14" fmla="*/ 17757 w 50221"/>
                                  <a:gd name="connsiteY14" fmla="*/ 55883 h 55914"/>
                                  <a:gd name="connsiteX15" fmla="*/ 4711 w 50221"/>
                                  <a:gd name="connsiteY15" fmla="*/ 51395 h 55914"/>
                                  <a:gd name="connsiteX16" fmla="*/ -24 w 50221"/>
                                  <a:gd name="connsiteY16" fmla="*/ 40065 h 55914"/>
                                  <a:gd name="connsiteX17" fmla="*/ 2142 w 50221"/>
                                  <a:gd name="connsiteY17" fmla="*/ 32009 h 55914"/>
                                  <a:gd name="connsiteX18" fmla="*/ 8186 w 50221"/>
                                  <a:gd name="connsiteY18" fmla="*/ 26568 h 55914"/>
                                  <a:gd name="connsiteX19" fmla="*/ 19470 w 50221"/>
                                  <a:gd name="connsiteY19" fmla="*/ 23241 h 55914"/>
                                  <a:gd name="connsiteX20" fmla="*/ 33221 w 50221"/>
                                  <a:gd name="connsiteY20" fmla="*/ 19767 h 55914"/>
                                  <a:gd name="connsiteX21" fmla="*/ 33221 w 50221"/>
                                  <a:gd name="connsiteY21" fmla="*/ 18358 h 55914"/>
                                  <a:gd name="connsiteX22" fmla="*/ 31207 w 50221"/>
                                  <a:gd name="connsiteY22" fmla="*/ 12563 h 55914"/>
                                  <a:gd name="connsiteX23" fmla="*/ 23601 w 50221"/>
                                  <a:gd name="connsiteY23" fmla="*/ 10801 h 55914"/>
                                  <a:gd name="connsiteX24" fmla="*/ 17707 w 50221"/>
                                  <a:gd name="connsiteY24" fmla="*/ 12314 h 55914"/>
                                  <a:gd name="connsiteX25" fmla="*/ 14282 w 50221"/>
                                  <a:gd name="connsiteY25" fmla="*/ 17498 h 55914"/>
                                  <a:gd name="connsiteX26" fmla="*/ 33221 w 50221"/>
                                  <a:gd name="connsiteY26" fmla="*/ 28983 h 55914"/>
                                  <a:gd name="connsiteX27" fmla="*/ 24608 w 50221"/>
                                  <a:gd name="connsiteY27" fmla="*/ 31150 h 55914"/>
                                  <a:gd name="connsiteX28" fmla="*/ 16901 w 50221"/>
                                  <a:gd name="connsiteY28" fmla="*/ 33617 h 55914"/>
                                  <a:gd name="connsiteX29" fmla="*/ 14130 w 50221"/>
                                  <a:gd name="connsiteY29" fmla="*/ 38603 h 55914"/>
                                  <a:gd name="connsiteX30" fmla="*/ 16347 w 50221"/>
                                  <a:gd name="connsiteY30" fmla="*/ 43744 h 55914"/>
                                  <a:gd name="connsiteX31" fmla="*/ 21989 w 50221"/>
                                  <a:gd name="connsiteY31" fmla="*/ 45911 h 55914"/>
                                  <a:gd name="connsiteX32" fmla="*/ 29293 w 50221"/>
                                  <a:gd name="connsiteY32" fmla="*/ 43392 h 55914"/>
                                  <a:gd name="connsiteX33" fmla="*/ 32668 w 50221"/>
                                  <a:gd name="connsiteY33" fmla="*/ 38706 h 55914"/>
                                  <a:gd name="connsiteX34" fmla="*/ 33221 w 50221"/>
                                  <a:gd name="connsiteY34" fmla="*/ 31803 h 5591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Lst>
                                <a:rect l="l" t="t" r="r" b="b"/>
                                <a:pathLst>
                                  <a:path w="50221" h="55914">
                                    <a:moveTo>
                                      <a:pt x="14282" y="17498"/>
                                    </a:moveTo>
                                    <a:lnTo>
                                      <a:pt x="1437" y="15177"/>
                                    </a:lnTo>
                                    <a:cubicBezTo>
                                      <a:pt x="2881" y="10010"/>
                                      <a:pt x="5366" y="6184"/>
                                      <a:pt x="8892" y="3700"/>
                                    </a:cubicBezTo>
                                    <a:cubicBezTo>
                                      <a:pt x="12418" y="1207"/>
                                      <a:pt x="17657" y="-31"/>
                                      <a:pt x="24608" y="-31"/>
                                    </a:cubicBezTo>
                                    <a:cubicBezTo>
                                      <a:pt x="30922" y="-31"/>
                                      <a:pt x="35623" y="725"/>
                                      <a:pt x="38712" y="2238"/>
                                    </a:cubicBezTo>
                                    <a:cubicBezTo>
                                      <a:pt x="41802" y="3717"/>
                                      <a:pt x="43968" y="5608"/>
                                      <a:pt x="45211" y="7930"/>
                                    </a:cubicBezTo>
                                    <a:cubicBezTo>
                                      <a:pt x="46486" y="10208"/>
                                      <a:pt x="47124" y="14429"/>
                                      <a:pt x="47124" y="20567"/>
                                    </a:cubicBezTo>
                                    <a:lnTo>
                                      <a:pt x="46974" y="37090"/>
                                    </a:lnTo>
                                    <a:cubicBezTo>
                                      <a:pt x="46974" y="41793"/>
                                      <a:pt x="47191" y="45266"/>
                                      <a:pt x="47628" y="47518"/>
                                    </a:cubicBezTo>
                                    <a:cubicBezTo>
                                      <a:pt x="48098" y="49736"/>
                                      <a:pt x="48955" y="52118"/>
                                      <a:pt x="50198" y="54671"/>
                                    </a:cubicBezTo>
                                    <a:lnTo>
                                      <a:pt x="36193" y="54671"/>
                                    </a:lnTo>
                                    <a:cubicBezTo>
                                      <a:pt x="35825" y="53734"/>
                                      <a:pt x="35371" y="52341"/>
                                      <a:pt x="34833" y="50493"/>
                                    </a:cubicBezTo>
                                    <a:cubicBezTo>
                                      <a:pt x="34599" y="49650"/>
                                      <a:pt x="34431" y="49100"/>
                                      <a:pt x="34330" y="48834"/>
                                    </a:cubicBezTo>
                                    <a:cubicBezTo>
                                      <a:pt x="31912" y="51181"/>
                                      <a:pt x="29326" y="52943"/>
                                      <a:pt x="26573" y="54121"/>
                                    </a:cubicBezTo>
                                    <a:cubicBezTo>
                                      <a:pt x="23819" y="55298"/>
                                      <a:pt x="20881" y="55883"/>
                                      <a:pt x="17757" y="55883"/>
                                    </a:cubicBezTo>
                                    <a:cubicBezTo>
                                      <a:pt x="12250" y="55883"/>
                                      <a:pt x="7901" y="54387"/>
                                      <a:pt x="4711" y="51395"/>
                                    </a:cubicBezTo>
                                    <a:cubicBezTo>
                                      <a:pt x="1555" y="48412"/>
                                      <a:pt x="-24" y="44630"/>
                                      <a:pt x="-24" y="40065"/>
                                    </a:cubicBezTo>
                                    <a:cubicBezTo>
                                      <a:pt x="-24" y="37039"/>
                                      <a:pt x="698" y="34356"/>
                                      <a:pt x="2142" y="32009"/>
                                    </a:cubicBezTo>
                                    <a:cubicBezTo>
                                      <a:pt x="3586" y="29620"/>
                                      <a:pt x="5601" y="27806"/>
                                      <a:pt x="8186" y="26568"/>
                                    </a:cubicBezTo>
                                    <a:cubicBezTo>
                                      <a:pt x="10806" y="25287"/>
                                      <a:pt x="14567" y="24178"/>
                                      <a:pt x="19470" y="23241"/>
                                    </a:cubicBezTo>
                                    <a:cubicBezTo>
                                      <a:pt x="26086" y="21994"/>
                                      <a:pt x="30670" y="20842"/>
                                      <a:pt x="33221" y="19767"/>
                                    </a:cubicBezTo>
                                    <a:lnTo>
                                      <a:pt x="33221" y="18358"/>
                                    </a:lnTo>
                                    <a:cubicBezTo>
                                      <a:pt x="33221" y="15632"/>
                                      <a:pt x="32550" y="13707"/>
                                      <a:pt x="31207" y="12563"/>
                                    </a:cubicBezTo>
                                    <a:cubicBezTo>
                                      <a:pt x="29863" y="11386"/>
                                      <a:pt x="27328" y="10801"/>
                                      <a:pt x="23601" y="10801"/>
                                    </a:cubicBezTo>
                                    <a:cubicBezTo>
                                      <a:pt x="21082" y="10801"/>
                                      <a:pt x="19117" y="11300"/>
                                      <a:pt x="17707" y="12314"/>
                                    </a:cubicBezTo>
                                    <a:cubicBezTo>
                                      <a:pt x="16297" y="13285"/>
                                      <a:pt x="15155" y="15013"/>
                                      <a:pt x="14282" y="17498"/>
                                    </a:cubicBezTo>
                                    <a:close/>
                                    <a:moveTo>
                                      <a:pt x="33221" y="28983"/>
                                    </a:moveTo>
                                    <a:cubicBezTo>
                                      <a:pt x="31408" y="29585"/>
                                      <a:pt x="28537" y="30307"/>
                                      <a:pt x="24608" y="31150"/>
                                    </a:cubicBezTo>
                                    <a:cubicBezTo>
                                      <a:pt x="20679" y="31992"/>
                                      <a:pt x="18110" y="32809"/>
                                      <a:pt x="16901" y="33617"/>
                                    </a:cubicBezTo>
                                    <a:cubicBezTo>
                                      <a:pt x="15054" y="34924"/>
                                      <a:pt x="14130" y="36592"/>
                                      <a:pt x="14130" y="38603"/>
                                    </a:cubicBezTo>
                                    <a:cubicBezTo>
                                      <a:pt x="14130" y="40589"/>
                                      <a:pt x="14870" y="42300"/>
                                      <a:pt x="16347" y="43744"/>
                                    </a:cubicBezTo>
                                    <a:cubicBezTo>
                                      <a:pt x="17824" y="45189"/>
                                      <a:pt x="19705" y="45911"/>
                                      <a:pt x="21989" y="45911"/>
                                    </a:cubicBezTo>
                                    <a:cubicBezTo>
                                      <a:pt x="24541" y="45911"/>
                                      <a:pt x="26976" y="45068"/>
                                      <a:pt x="29293" y="43392"/>
                                    </a:cubicBezTo>
                                    <a:cubicBezTo>
                                      <a:pt x="31005" y="42111"/>
                                      <a:pt x="32130" y="40555"/>
                                      <a:pt x="32668" y="38706"/>
                                    </a:cubicBezTo>
                                    <a:cubicBezTo>
                                      <a:pt x="33037" y="37494"/>
                                      <a:pt x="33221" y="35199"/>
                                      <a:pt x="33221" y="31803"/>
                                    </a:cubicBezTo>
                                    <a:close/>
                                  </a:path>
                                </a:pathLst>
                              </a:custGeom>
                              <a:solidFill>
                                <a:srgbClr val="0000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74" name="Freeform: Shape 274"/>
                            <wps:cNvSpPr/>
                            <wps:spPr>
                              <a:xfrm>
                                <a:off x="390676" y="1616859"/>
                                <a:ext cx="49969" cy="55914"/>
                              </a:xfrm>
                              <a:custGeom>
                                <a:avLst/>
                                <a:gdLst>
                                  <a:gd name="connsiteX0" fmla="*/ -24 w 49969"/>
                                  <a:gd name="connsiteY0" fmla="*/ 39411 h 55914"/>
                                  <a:gd name="connsiteX1" fmla="*/ 14181 w 49969"/>
                                  <a:gd name="connsiteY1" fmla="*/ 37245 h 55914"/>
                                  <a:gd name="connsiteX2" fmla="*/ 17858 w 49969"/>
                                  <a:gd name="connsiteY2" fmla="*/ 43538 h 55914"/>
                                  <a:gd name="connsiteX3" fmla="*/ 25616 w 49969"/>
                                  <a:gd name="connsiteY3" fmla="*/ 45653 h 55914"/>
                                  <a:gd name="connsiteX4" fmla="*/ 33876 w 49969"/>
                                  <a:gd name="connsiteY4" fmla="*/ 43641 h 55914"/>
                                  <a:gd name="connsiteX5" fmla="*/ 35740 w 49969"/>
                                  <a:gd name="connsiteY5" fmla="*/ 39867 h 55914"/>
                                  <a:gd name="connsiteX6" fmla="*/ 34733 w 49969"/>
                                  <a:gd name="connsiteY6" fmla="*/ 37193 h 55914"/>
                                  <a:gd name="connsiteX7" fmla="*/ 29998 w 49969"/>
                                  <a:gd name="connsiteY7" fmla="*/ 35328 h 55914"/>
                                  <a:gd name="connsiteX8" fmla="*/ 8288 w 49969"/>
                                  <a:gd name="connsiteY8" fmla="*/ 28433 h 55914"/>
                                  <a:gd name="connsiteX9" fmla="*/ 1941 w 49969"/>
                                  <a:gd name="connsiteY9" fmla="*/ 16389 h 55914"/>
                                  <a:gd name="connsiteX10" fmla="*/ 7431 w 49969"/>
                                  <a:gd name="connsiteY10" fmla="*/ 4706 h 55914"/>
                                  <a:gd name="connsiteX11" fmla="*/ 24457 w 49969"/>
                                  <a:gd name="connsiteY11" fmla="*/ -31 h 55914"/>
                                  <a:gd name="connsiteX12" fmla="*/ 40778 w 49969"/>
                                  <a:gd name="connsiteY12" fmla="*/ 3545 h 55914"/>
                                  <a:gd name="connsiteX13" fmla="*/ 48132 w 49969"/>
                                  <a:gd name="connsiteY13" fmla="*/ 14119 h 55914"/>
                                  <a:gd name="connsiteX14" fmla="*/ 34783 w 49969"/>
                                  <a:gd name="connsiteY14" fmla="*/ 16595 h 55914"/>
                                  <a:gd name="connsiteX15" fmla="*/ 31509 w 49969"/>
                                  <a:gd name="connsiteY15" fmla="*/ 11807 h 55914"/>
                                  <a:gd name="connsiteX16" fmla="*/ 24709 w 49969"/>
                                  <a:gd name="connsiteY16" fmla="*/ 10148 h 55914"/>
                                  <a:gd name="connsiteX17" fmla="*/ 16700 w 49969"/>
                                  <a:gd name="connsiteY17" fmla="*/ 11704 h 55914"/>
                                  <a:gd name="connsiteX18" fmla="*/ 15088 w 49969"/>
                                  <a:gd name="connsiteY18" fmla="*/ 14575 h 55914"/>
                                  <a:gd name="connsiteX19" fmla="*/ 16498 w 49969"/>
                                  <a:gd name="connsiteY19" fmla="*/ 17146 h 55914"/>
                                  <a:gd name="connsiteX20" fmla="*/ 29696 w 49969"/>
                                  <a:gd name="connsiteY20" fmla="*/ 21126 h 55914"/>
                                  <a:gd name="connsiteX21" fmla="*/ 45512 w 49969"/>
                                  <a:gd name="connsiteY21" fmla="*/ 27419 h 55914"/>
                                  <a:gd name="connsiteX22" fmla="*/ 49946 w 49969"/>
                                  <a:gd name="connsiteY22" fmla="*/ 37950 h 55914"/>
                                  <a:gd name="connsiteX23" fmla="*/ 43800 w 49969"/>
                                  <a:gd name="connsiteY23" fmla="*/ 50596 h 55914"/>
                                  <a:gd name="connsiteX24" fmla="*/ 25616 w 49969"/>
                                  <a:gd name="connsiteY24" fmla="*/ 55883 h 55914"/>
                                  <a:gd name="connsiteX25" fmla="*/ 8288 w 49969"/>
                                  <a:gd name="connsiteY25" fmla="*/ 51447 h 55914"/>
                                  <a:gd name="connsiteX26" fmla="*/ -24 w 49969"/>
                                  <a:gd name="connsiteY26" fmla="*/ 39411 h 5591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Lst>
                                <a:rect l="l" t="t" r="r" b="b"/>
                                <a:pathLst>
                                  <a:path w="49969" h="55914">
                                    <a:moveTo>
                                      <a:pt x="-24" y="39411"/>
                                    </a:moveTo>
                                    <a:lnTo>
                                      <a:pt x="14181" y="37245"/>
                                    </a:lnTo>
                                    <a:cubicBezTo>
                                      <a:pt x="14785" y="39996"/>
                                      <a:pt x="16011" y="42094"/>
                                      <a:pt x="17858" y="43538"/>
                                    </a:cubicBezTo>
                                    <a:cubicBezTo>
                                      <a:pt x="19705" y="44948"/>
                                      <a:pt x="22291" y="45653"/>
                                      <a:pt x="25616" y="45653"/>
                                    </a:cubicBezTo>
                                    <a:cubicBezTo>
                                      <a:pt x="29276" y="45653"/>
                                      <a:pt x="32030" y="44982"/>
                                      <a:pt x="33876" y="43641"/>
                                    </a:cubicBezTo>
                                    <a:cubicBezTo>
                                      <a:pt x="35120" y="42704"/>
                                      <a:pt x="35740" y="41440"/>
                                      <a:pt x="35740" y="39867"/>
                                    </a:cubicBezTo>
                                    <a:cubicBezTo>
                                      <a:pt x="35740" y="38792"/>
                                      <a:pt x="35405" y="37898"/>
                                      <a:pt x="34733" y="37193"/>
                                    </a:cubicBezTo>
                                    <a:cubicBezTo>
                                      <a:pt x="34028" y="36523"/>
                                      <a:pt x="32449" y="35904"/>
                                      <a:pt x="29998" y="35328"/>
                                    </a:cubicBezTo>
                                    <a:cubicBezTo>
                                      <a:pt x="18580" y="32809"/>
                                      <a:pt x="11343" y="30514"/>
                                      <a:pt x="8288" y="28433"/>
                                    </a:cubicBezTo>
                                    <a:cubicBezTo>
                                      <a:pt x="4056" y="25545"/>
                                      <a:pt x="1941" y="21530"/>
                                      <a:pt x="1941" y="16389"/>
                                    </a:cubicBezTo>
                                    <a:cubicBezTo>
                                      <a:pt x="1941" y="11755"/>
                                      <a:pt x="3771" y="7861"/>
                                      <a:pt x="7431" y="4706"/>
                                    </a:cubicBezTo>
                                    <a:cubicBezTo>
                                      <a:pt x="11091" y="1551"/>
                                      <a:pt x="16767" y="-31"/>
                                      <a:pt x="24457" y="-31"/>
                                    </a:cubicBezTo>
                                    <a:cubicBezTo>
                                      <a:pt x="31778" y="-31"/>
                                      <a:pt x="37218" y="1164"/>
                                      <a:pt x="40778" y="3545"/>
                                    </a:cubicBezTo>
                                    <a:cubicBezTo>
                                      <a:pt x="44337" y="5926"/>
                                      <a:pt x="46789" y="9451"/>
                                      <a:pt x="48132" y="14119"/>
                                    </a:cubicBezTo>
                                    <a:lnTo>
                                      <a:pt x="34783" y="16595"/>
                                    </a:lnTo>
                                    <a:cubicBezTo>
                                      <a:pt x="34213" y="14506"/>
                                      <a:pt x="33121" y="12916"/>
                                      <a:pt x="31509" y="11807"/>
                                    </a:cubicBezTo>
                                    <a:cubicBezTo>
                                      <a:pt x="29930" y="10698"/>
                                      <a:pt x="27664" y="10148"/>
                                      <a:pt x="24709" y="10148"/>
                                    </a:cubicBezTo>
                                    <a:cubicBezTo>
                                      <a:pt x="20981" y="10148"/>
                                      <a:pt x="18312" y="10663"/>
                                      <a:pt x="16700" y="11704"/>
                                    </a:cubicBezTo>
                                    <a:cubicBezTo>
                                      <a:pt x="15625" y="12443"/>
                                      <a:pt x="15088" y="13397"/>
                                      <a:pt x="15088" y="14575"/>
                                    </a:cubicBezTo>
                                    <a:cubicBezTo>
                                      <a:pt x="15088" y="15581"/>
                                      <a:pt x="15558" y="16441"/>
                                      <a:pt x="16498" y="17146"/>
                                    </a:cubicBezTo>
                                    <a:cubicBezTo>
                                      <a:pt x="17774" y="18083"/>
                                      <a:pt x="22174" y="19415"/>
                                      <a:pt x="29696" y="21126"/>
                                    </a:cubicBezTo>
                                    <a:cubicBezTo>
                                      <a:pt x="37252" y="22837"/>
                                      <a:pt x="42524" y="24934"/>
                                      <a:pt x="45512" y="27419"/>
                                    </a:cubicBezTo>
                                    <a:cubicBezTo>
                                      <a:pt x="48468" y="29938"/>
                                      <a:pt x="49946" y="33445"/>
                                      <a:pt x="49946" y="37950"/>
                                    </a:cubicBezTo>
                                    <a:cubicBezTo>
                                      <a:pt x="49946" y="42850"/>
                                      <a:pt x="47897" y="47063"/>
                                      <a:pt x="43800" y="50596"/>
                                    </a:cubicBezTo>
                                    <a:cubicBezTo>
                                      <a:pt x="39703" y="54121"/>
                                      <a:pt x="33642" y="55883"/>
                                      <a:pt x="25616" y="55883"/>
                                    </a:cubicBezTo>
                                    <a:cubicBezTo>
                                      <a:pt x="18328" y="55883"/>
                                      <a:pt x="12553" y="54404"/>
                                      <a:pt x="8288" y="51447"/>
                                    </a:cubicBezTo>
                                    <a:cubicBezTo>
                                      <a:pt x="4056" y="48490"/>
                                      <a:pt x="1286" y="44484"/>
                                      <a:pt x="-24" y="39411"/>
                                    </a:cubicBezTo>
                                    <a:close/>
                                  </a:path>
                                </a:pathLst>
                              </a:custGeom>
                              <a:solidFill>
                                <a:srgbClr val="0000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75" name="Freeform: Shape 275"/>
                            <wps:cNvSpPr/>
                            <wps:spPr>
                              <a:xfrm>
                                <a:off x="452684" y="1616859"/>
                                <a:ext cx="52185" cy="75050"/>
                              </a:xfrm>
                              <a:custGeom>
                                <a:avLst/>
                                <a:gdLst>
                                  <a:gd name="connsiteX0" fmla="*/ -24 w 52185"/>
                                  <a:gd name="connsiteY0" fmla="*/ 1181 h 75050"/>
                                  <a:gd name="connsiteX1" fmla="*/ 13173 w 52185"/>
                                  <a:gd name="connsiteY1" fmla="*/ 1181 h 75050"/>
                                  <a:gd name="connsiteX2" fmla="*/ 13173 w 52185"/>
                                  <a:gd name="connsiteY2" fmla="*/ 9039 h 75050"/>
                                  <a:gd name="connsiteX3" fmla="*/ 20125 w 52185"/>
                                  <a:gd name="connsiteY3" fmla="*/ 2488 h 75050"/>
                                  <a:gd name="connsiteX4" fmla="*/ 29847 w 52185"/>
                                  <a:gd name="connsiteY4" fmla="*/ -31 h 75050"/>
                                  <a:gd name="connsiteX5" fmla="*/ 45664 w 52185"/>
                                  <a:gd name="connsiteY5" fmla="*/ 7276 h 75050"/>
                                  <a:gd name="connsiteX6" fmla="*/ 52162 w 52185"/>
                                  <a:gd name="connsiteY6" fmla="*/ 27625 h 75050"/>
                                  <a:gd name="connsiteX7" fmla="*/ 45613 w 52185"/>
                                  <a:gd name="connsiteY7" fmla="*/ 48481 h 75050"/>
                                  <a:gd name="connsiteX8" fmla="*/ 29746 w 52185"/>
                                  <a:gd name="connsiteY8" fmla="*/ 55883 h 75050"/>
                                  <a:gd name="connsiteX9" fmla="*/ 21686 w 52185"/>
                                  <a:gd name="connsiteY9" fmla="*/ 54121 h 75050"/>
                                  <a:gd name="connsiteX10" fmla="*/ 14130 w 52185"/>
                                  <a:gd name="connsiteY10" fmla="*/ 48077 h 75050"/>
                                  <a:gd name="connsiteX11" fmla="*/ 14130 w 52185"/>
                                  <a:gd name="connsiteY11" fmla="*/ 75020 h 75050"/>
                                  <a:gd name="connsiteX12" fmla="*/ -24 w 52185"/>
                                  <a:gd name="connsiteY12" fmla="*/ 75020 h 75050"/>
                                  <a:gd name="connsiteX13" fmla="*/ 13980 w 52185"/>
                                  <a:gd name="connsiteY13" fmla="*/ 27015 h 75050"/>
                                  <a:gd name="connsiteX14" fmla="*/ 17556 w 52185"/>
                                  <a:gd name="connsiteY14" fmla="*/ 40366 h 75050"/>
                                  <a:gd name="connsiteX15" fmla="*/ 26270 w 52185"/>
                                  <a:gd name="connsiteY15" fmla="*/ 44647 h 75050"/>
                                  <a:gd name="connsiteX16" fmla="*/ 34481 w 52185"/>
                                  <a:gd name="connsiteY16" fmla="*/ 40718 h 75050"/>
                                  <a:gd name="connsiteX17" fmla="*/ 37755 w 52185"/>
                                  <a:gd name="connsiteY17" fmla="*/ 27720 h 75050"/>
                                  <a:gd name="connsiteX18" fmla="*/ 34380 w 52185"/>
                                  <a:gd name="connsiteY18" fmla="*/ 15228 h 75050"/>
                                  <a:gd name="connsiteX19" fmla="*/ 26018 w 52185"/>
                                  <a:gd name="connsiteY19" fmla="*/ 11153 h 75050"/>
                                  <a:gd name="connsiteX20" fmla="*/ 17405 w 52185"/>
                                  <a:gd name="connsiteY20" fmla="*/ 15177 h 75050"/>
                                  <a:gd name="connsiteX21" fmla="*/ 13980 w 52185"/>
                                  <a:gd name="connsiteY21" fmla="*/ 27015 h 750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Lst>
                                <a:rect l="l" t="t" r="r" b="b"/>
                                <a:pathLst>
                                  <a:path w="52185" h="75050">
                                    <a:moveTo>
                                      <a:pt x="-24" y="1181"/>
                                    </a:moveTo>
                                    <a:lnTo>
                                      <a:pt x="13173" y="1181"/>
                                    </a:lnTo>
                                    <a:lnTo>
                                      <a:pt x="13173" y="9039"/>
                                    </a:lnTo>
                                    <a:cubicBezTo>
                                      <a:pt x="14886" y="6348"/>
                                      <a:pt x="17204" y="4164"/>
                                      <a:pt x="20125" y="2488"/>
                                    </a:cubicBezTo>
                                    <a:cubicBezTo>
                                      <a:pt x="23047" y="811"/>
                                      <a:pt x="26287" y="-31"/>
                                      <a:pt x="29847" y="-31"/>
                                    </a:cubicBezTo>
                                    <a:cubicBezTo>
                                      <a:pt x="36059" y="-31"/>
                                      <a:pt x="41332" y="2402"/>
                                      <a:pt x="45664" y="7276"/>
                                    </a:cubicBezTo>
                                    <a:cubicBezTo>
                                      <a:pt x="49996" y="12142"/>
                                      <a:pt x="52162" y="18925"/>
                                      <a:pt x="52162" y="27625"/>
                                    </a:cubicBezTo>
                                    <a:cubicBezTo>
                                      <a:pt x="52162" y="36557"/>
                                      <a:pt x="49979" y="43504"/>
                                      <a:pt x="45613" y="48481"/>
                                    </a:cubicBezTo>
                                    <a:cubicBezTo>
                                      <a:pt x="41247" y="53416"/>
                                      <a:pt x="35959" y="55883"/>
                                      <a:pt x="29746" y="55883"/>
                                    </a:cubicBezTo>
                                    <a:cubicBezTo>
                                      <a:pt x="26791" y="55883"/>
                                      <a:pt x="24104" y="55298"/>
                                      <a:pt x="21686" y="54121"/>
                                    </a:cubicBezTo>
                                    <a:cubicBezTo>
                                      <a:pt x="19302" y="52943"/>
                                      <a:pt x="16783" y="50931"/>
                                      <a:pt x="14130" y="48077"/>
                                    </a:cubicBezTo>
                                    <a:lnTo>
                                      <a:pt x="14130" y="75020"/>
                                    </a:lnTo>
                                    <a:lnTo>
                                      <a:pt x="-24" y="75020"/>
                                    </a:lnTo>
                                    <a:close/>
                                    <a:moveTo>
                                      <a:pt x="13980" y="27015"/>
                                    </a:moveTo>
                                    <a:cubicBezTo>
                                      <a:pt x="13980" y="33033"/>
                                      <a:pt x="15171" y="37477"/>
                                      <a:pt x="17556" y="40366"/>
                                    </a:cubicBezTo>
                                    <a:cubicBezTo>
                                      <a:pt x="19940" y="43220"/>
                                      <a:pt x="22845" y="44647"/>
                                      <a:pt x="26270" y="44647"/>
                                    </a:cubicBezTo>
                                    <a:cubicBezTo>
                                      <a:pt x="29562" y="44647"/>
                                      <a:pt x="32298" y="43340"/>
                                      <a:pt x="34481" y="40718"/>
                                    </a:cubicBezTo>
                                    <a:cubicBezTo>
                                      <a:pt x="36664" y="38070"/>
                                      <a:pt x="37755" y="33737"/>
                                      <a:pt x="37755" y="27720"/>
                                    </a:cubicBezTo>
                                    <a:cubicBezTo>
                                      <a:pt x="37755" y="22114"/>
                                      <a:pt x="36630" y="17954"/>
                                      <a:pt x="34380" y="15228"/>
                                    </a:cubicBezTo>
                                    <a:cubicBezTo>
                                      <a:pt x="32130" y="12512"/>
                                      <a:pt x="29343" y="11153"/>
                                      <a:pt x="26018" y="11153"/>
                                    </a:cubicBezTo>
                                    <a:cubicBezTo>
                                      <a:pt x="22560" y="11153"/>
                                      <a:pt x="19688" y="12495"/>
                                      <a:pt x="17405" y="15177"/>
                                    </a:cubicBezTo>
                                    <a:cubicBezTo>
                                      <a:pt x="15122" y="17833"/>
                                      <a:pt x="13980" y="21779"/>
                                      <a:pt x="13980" y="27015"/>
                                    </a:cubicBezTo>
                                    <a:close/>
                                  </a:path>
                                </a:pathLst>
                              </a:custGeom>
                              <a:solidFill>
                                <a:srgbClr val="0000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76" name="Freeform: Shape 276"/>
                            <wps:cNvSpPr/>
                            <wps:spPr>
                              <a:xfrm>
                                <a:off x="516154" y="1597713"/>
                                <a:ext cx="14153" cy="73847"/>
                              </a:xfrm>
                              <a:custGeom>
                                <a:avLst/>
                                <a:gdLst>
                                  <a:gd name="connsiteX0" fmla="*/ -24 w 14153"/>
                                  <a:gd name="connsiteY0" fmla="*/ 13071 h 73847"/>
                                  <a:gd name="connsiteX1" fmla="*/ -24 w 14153"/>
                                  <a:gd name="connsiteY1" fmla="*/ -31 h 73847"/>
                                  <a:gd name="connsiteX2" fmla="*/ 14130 w 14153"/>
                                  <a:gd name="connsiteY2" fmla="*/ -31 h 73847"/>
                                  <a:gd name="connsiteX3" fmla="*/ 14130 w 14153"/>
                                  <a:gd name="connsiteY3" fmla="*/ 13071 h 73847"/>
                                  <a:gd name="connsiteX4" fmla="*/ -24 w 14153"/>
                                  <a:gd name="connsiteY4" fmla="*/ 73816 h 73847"/>
                                  <a:gd name="connsiteX5" fmla="*/ -24 w 14153"/>
                                  <a:gd name="connsiteY5" fmla="*/ 20326 h 73847"/>
                                  <a:gd name="connsiteX6" fmla="*/ 14130 w 14153"/>
                                  <a:gd name="connsiteY6" fmla="*/ 20326 h 73847"/>
                                  <a:gd name="connsiteX7" fmla="*/ 14130 w 14153"/>
                                  <a:gd name="connsiteY7" fmla="*/ 73816 h 7384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14153" h="73847">
                                    <a:moveTo>
                                      <a:pt x="-24" y="13071"/>
                                    </a:moveTo>
                                    <a:lnTo>
                                      <a:pt x="-24" y="-31"/>
                                    </a:lnTo>
                                    <a:lnTo>
                                      <a:pt x="14130" y="-31"/>
                                    </a:lnTo>
                                    <a:lnTo>
                                      <a:pt x="14130" y="13071"/>
                                    </a:lnTo>
                                    <a:close/>
                                    <a:moveTo>
                                      <a:pt x="-24" y="73816"/>
                                    </a:moveTo>
                                    <a:lnTo>
                                      <a:pt x="-24" y="20326"/>
                                    </a:lnTo>
                                    <a:lnTo>
                                      <a:pt x="14130" y="20326"/>
                                    </a:lnTo>
                                    <a:lnTo>
                                      <a:pt x="14130" y="73816"/>
                                    </a:lnTo>
                                    <a:close/>
                                  </a:path>
                                </a:pathLst>
                              </a:custGeom>
                              <a:solidFill>
                                <a:srgbClr val="0000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77" name="Freeform: Shape 277"/>
                            <wps:cNvSpPr/>
                            <wps:spPr>
                              <a:xfrm>
                                <a:off x="544664" y="1616859"/>
                                <a:ext cx="48759" cy="54701"/>
                              </a:xfrm>
                              <a:custGeom>
                                <a:avLst/>
                                <a:gdLst>
                                  <a:gd name="connsiteX0" fmla="*/ 48736 w 48759"/>
                                  <a:gd name="connsiteY0" fmla="*/ 54671 h 54701"/>
                                  <a:gd name="connsiteX1" fmla="*/ 34582 w 48759"/>
                                  <a:gd name="connsiteY1" fmla="*/ 54671 h 54701"/>
                                  <a:gd name="connsiteX2" fmla="*/ 34582 w 48759"/>
                                  <a:gd name="connsiteY2" fmla="*/ 27367 h 54701"/>
                                  <a:gd name="connsiteX3" fmla="*/ 33675 w 48759"/>
                                  <a:gd name="connsiteY3" fmla="*/ 16191 h 54701"/>
                                  <a:gd name="connsiteX4" fmla="*/ 30703 w 48759"/>
                                  <a:gd name="connsiteY4" fmla="*/ 12211 h 54701"/>
                                  <a:gd name="connsiteX5" fmla="*/ 25817 w 48759"/>
                                  <a:gd name="connsiteY5" fmla="*/ 10801 h 54701"/>
                                  <a:gd name="connsiteX6" fmla="*/ 19219 w 48759"/>
                                  <a:gd name="connsiteY6" fmla="*/ 12813 h 54701"/>
                                  <a:gd name="connsiteX7" fmla="*/ 15189 w 48759"/>
                                  <a:gd name="connsiteY7" fmla="*/ 18151 h 54701"/>
                                  <a:gd name="connsiteX8" fmla="*/ 14131 w 48759"/>
                                  <a:gd name="connsiteY8" fmla="*/ 30445 h 54701"/>
                                  <a:gd name="connsiteX9" fmla="*/ 14131 w 48759"/>
                                  <a:gd name="connsiteY9" fmla="*/ 54671 h 54701"/>
                                  <a:gd name="connsiteX10" fmla="*/ -24 w 48759"/>
                                  <a:gd name="connsiteY10" fmla="*/ 54671 h 54701"/>
                                  <a:gd name="connsiteX11" fmla="*/ -24 w 48759"/>
                                  <a:gd name="connsiteY11" fmla="*/ 1181 h 54701"/>
                                  <a:gd name="connsiteX12" fmla="*/ 13124 w 48759"/>
                                  <a:gd name="connsiteY12" fmla="*/ 1181 h 54701"/>
                                  <a:gd name="connsiteX13" fmla="*/ 13124 w 48759"/>
                                  <a:gd name="connsiteY13" fmla="*/ 9039 h 54701"/>
                                  <a:gd name="connsiteX14" fmla="*/ 30753 w 48759"/>
                                  <a:gd name="connsiteY14" fmla="*/ -31 h 54701"/>
                                  <a:gd name="connsiteX15" fmla="*/ 39317 w 48759"/>
                                  <a:gd name="connsiteY15" fmla="*/ 1680 h 54701"/>
                                  <a:gd name="connsiteX16" fmla="*/ 45160 w 48759"/>
                                  <a:gd name="connsiteY16" fmla="*/ 5961 h 54701"/>
                                  <a:gd name="connsiteX17" fmla="*/ 47931 w 48759"/>
                                  <a:gd name="connsiteY17" fmla="*/ 11910 h 54701"/>
                                  <a:gd name="connsiteX18" fmla="*/ 48736 w 48759"/>
                                  <a:gd name="connsiteY18" fmla="*/ 21427 h 5470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48759" h="54701">
                                    <a:moveTo>
                                      <a:pt x="48736" y="54671"/>
                                    </a:moveTo>
                                    <a:lnTo>
                                      <a:pt x="34582" y="54671"/>
                                    </a:lnTo>
                                    <a:lnTo>
                                      <a:pt x="34582" y="27367"/>
                                    </a:lnTo>
                                    <a:cubicBezTo>
                                      <a:pt x="34582" y="21599"/>
                                      <a:pt x="34280" y="17868"/>
                                      <a:pt x="33675" y="16191"/>
                                    </a:cubicBezTo>
                                    <a:cubicBezTo>
                                      <a:pt x="33071" y="14472"/>
                                      <a:pt x="32080" y="13148"/>
                                      <a:pt x="30703" y="12211"/>
                                    </a:cubicBezTo>
                                    <a:cubicBezTo>
                                      <a:pt x="29360" y="11265"/>
                                      <a:pt x="27731" y="10801"/>
                                      <a:pt x="25817" y="10801"/>
                                    </a:cubicBezTo>
                                    <a:cubicBezTo>
                                      <a:pt x="23366" y="10801"/>
                                      <a:pt x="21166" y="11472"/>
                                      <a:pt x="19219" y="12813"/>
                                    </a:cubicBezTo>
                                    <a:cubicBezTo>
                                      <a:pt x="17271" y="14154"/>
                                      <a:pt x="15927" y="15933"/>
                                      <a:pt x="15189" y="18151"/>
                                    </a:cubicBezTo>
                                    <a:cubicBezTo>
                                      <a:pt x="14484" y="20369"/>
                                      <a:pt x="14131" y="24470"/>
                                      <a:pt x="14131" y="30445"/>
                                    </a:cubicBezTo>
                                    <a:lnTo>
                                      <a:pt x="14131" y="54671"/>
                                    </a:lnTo>
                                    <a:lnTo>
                                      <a:pt x="-24" y="54671"/>
                                    </a:lnTo>
                                    <a:lnTo>
                                      <a:pt x="-24" y="1181"/>
                                    </a:lnTo>
                                    <a:lnTo>
                                      <a:pt x="13124" y="1181"/>
                                    </a:lnTo>
                                    <a:lnTo>
                                      <a:pt x="13124" y="9039"/>
                                    </a:lnTo>
                                    <a:cubicBezTo>
                                      <a:pt x="17791" y="2995"/>
                                      <a:pt x="23668" y="-31"/>
                                      <a:pt x="30753" y="-31"/>
                                    </a:cubicBezTo>
                                    <a:cubicBezTo>
                                      <a:pt x="33876" y="-31"/>
                                      <a:pt x="36731" y="536"/>
                                      <a:pt x="39317" y="1680"/>
                                    </a:cubicBezTo>
                                    <a:cubicBezTo>
                                      <a:pt x="41903" y="2789"/>
                                      <a:pt x="43851" y="4216"/>
                                      <a:pt x="45160" y="5961"/>
                                    </a:cubicBezTo>
                                    <a:cubicBezTo>
                                      <a:pt x="46504" y="7706"/>
                                      <a:pt x="47427" y="9692"/>
                                      <a:pt x="47931" y="11910"/>
                                    </a:cubicBezTo>
                                    <a:cubicBezTo>
                                      <a:pt x="48468" y="14119"/>
                                      <a:pt x="48736" y="17300"/>
                                      <a:pt x="48736" y="21427"/>
                                    </a:cubicBezTo>
                                    <a:close/>
                                  </a:path>
                                </a:pathLst>
                              </a:custGeom>
                              <a:solidFill>
                                <a:srgbClr val="0000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78" name="Freeform: Shape 278"/>
                            <wps:cNvSpPr/>
                            <wps:spPr>
                              <a:xfrm>
                                <a:off x="604103" y="1616859"/>
                                <a:ext cx="50221" cy="55914"/>
                              </a:xfrm>
                              <a:custGeom>
                                <a:avLst/>
                                <a:gdLst>
                                  <a:gd name="connsiteX0" fmla="*/ 14282 w 50221"/>
                                  <a:gd name="connsiteY0" fmla="*/ 17498 h 55914"/>
                                  <a:gd name="connsiteX1" fmla="*/ 1438 w 50221"/>
                                  <a:gd name="connsiteY1" fmla="*/ 15177 h 55914"/>
                                  <a:gd name="connsiteX2" fmla="*/ 8892 w 50221"/>
                                  <a:gd name="connsiteY2" fmla="*/ 3700 h 55914"/>
                                  <a:gd name="connsiteX3" fmla="*/ 24609 w 50221"/>
                                  <a:gd name="connsiteY3" fmla="*/ -31 h 55914"/>
                                  <a:gd name="connsiteX4" fmla="*/ 38713 w 50221"/>
                                  <a:gd name="connsiteY4" fmla="*/ 2238 h 55914"/>
                                  <a:gd name="connsiteX5" fmla="*/ 45211 w 50221"/>
                                  <a:gd name="connsiteY5" fmla="*/ 7930 h 55914"/>
                                  <a:gd name="connsiteX6" fmla="*/ 47125 w 50221"/>
                                  <a:gd name="connsiteY6" fmla="*/ 20567 h 55914"/>
                                  <a:gd name="connsiteX7" fmla="*/ 46974 w 50221"/>
                                  <a:gd name="connsiteY7" fmla="*/ 37090 h 55914"/>
                                  <a:gd name="connsiteX8" fmla="*/ 47629 w 50221"/>
                                  <a:gd name="connsiteY8" fmla="*/ 47518 h 55914"/>
                                  <a:gd name="connsiteX9" fmla="*/ 50198 w 50221"/>
                                  <a:gd name="connsiteY9" fmla="*/ 54671 h 55914"/>
                                  <a:gd name="connsiteX10" fmla="*/ 36194 w 50221"/>
                                  <a:gd name="connsiteY10" fmla="*/ 54671 h 55914"/>
                                  <a:gd name="connsiteX11" fmla="*/ 34834 w 50221"/>
                                  <a:gd name="connsiteY11" fmla="*/ 50493 h 55914"/>
                                  <a:gd name="connsiteX12" fmla="*/ 34330 w 50221"/>
                                  <a:gd name="connsiteY12" fmla="*/ 48834 h 55914"/>
                                  <a:gd name="connsiteX13" fmla="*/ 26573 w 50221"/>
                                  <a:gd name="connsiteY13" fmla="*/ 54121 h 55914"/>
                                  <a:gd name="connsiteX14" fmla="*/ 17758 w 50221"/>
                                  <a:gd name="connsiteY14" fmla="*/ 55883 h 55914"/>
                                  <a:gd name="connsiteX15" fmla="*/ 4711 w 50221"/>
                                  <a:gd name="connsiteY15" fmla="*/ 51395 h 55914"/>
                                  <a:gd name="connsiteX16" fmla="*/ -24 w 50221"/>
                                  <a:gd name="connsiteY16" fmla="*/ 40065 h 55914"/>
                                  <a:gd name="connsiteX17" fmla="*/ 2143 w 50221"/>
                                  <a:gd name="connsiteY17" fmla="*/ 32009 h 55914"/>
                                  <a:gd name="connsiteX18" fmla="*/ 8187 w 50221"/>
                                  <a:gd name="connsiteY18" fmla="*/ 26568 h 55914"/>
                                  <a:gd name="connsiteX19" fmla="*/ 19471 w 50221"/>
                                  <a:gd name="connsiteY19" fmla="*/ 23241 h 55914"/>
                                  <a:gd name="connsiteX20" fmla="*/ 33222 w 50221"/>
                                  <a:gd name="connsiteY20" fmla="*/ 19767 h 55914"/>
                                  <a:gd name="connsiteX21" fmla="*/ 33222 w 50221"/>
                                  <a:gd name="connsiteY21" fmla="*/ 18358 h 55914"/>
                                  <a:gd name="connsiteX22" fmla="*/ 31207 w 50221"/>
                                  <a:gd name="connsiteY22" fmla="*/ 12563 h 55914"/>
                                  <a:gd name="connsiteX23" fmla="*/ 23601 w 50221"/>
                                  <a:gd name="connsiteY23" fmla="*/ 10801 h 55914"/>
                                  <a:gd name="connsiteX24" fmla="*/ 17707 w 50221"/>
                                  <a:gd name="connsiteY24" fmla="*/ 12314 h 55914"/>
                                  <a:gd name="connsiteX25" fmla="*/ 14282 w 50221"/>
                                  <a:gd name="connsiteY25" fmla="*/ 17498 h 55914"/>
                                  <a:gd name="connsiteX26" fmla="*/ 33222 w 50221"/>
                                  <a:gd name="connsiteY26" fmla="*/ 28983 h 55914"/>
                                  <a:gd name="connsiteX27" fmla="*/ 24609 w 50221"/>
                                  <a:gd name="connsiteY27" fmla="*/ 31150 h 55914"/>
                                  <a:gd name="connsiteX28" fmla="*/ 16902 w 50221"/>
                                  <a:gd name="connsiteY28" fmla="*/ 33617 h 55914"/>
                                  <a:gd name="connsiteX29" fmla="*/ 14131 w 50221"/>
                                  <a:gd name="connsiteY29" fmla="*/ 38603 h 55914"/>
                                  <a:gd name="connsiteX30" fmla="*/ 16347 w 50221"/>
                                  <a:gd name="connsiteY30" fmla="*/ 43744 h 55914"/>
                                  <a:gd name="connsiteX31" fmla="*/ 21990 w 50221"/>
                                  <a:gd name="connsiteY31" fmla="*/ 45911 h 55914"/>
                                  <a:gd name="connsiteX32" fmla="*/ 29293 w 50221"/>
                                  <a:gd name="connsiteY32" fmla="*/ 43392 h 55914"/>
                                  <a:gd name="connsiteX33" fmla="*/ 32669 w 50221"/>
                                  <a:gd name="connsiteY33" fmla="*/ 38706 h 55914"/>
                                  <a:gd name="connsiteX34" fmla="*/ 33222 w 50221"/>
                                  <a:gd name="connsiteY34" fmla="*/ 31803 h 5591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Lst>
                                <a:rect l="l" t="t" r="r" b="b"/>
                                <a:pathLst>
                                  <a:path w="50221" h="55914">
                                    <a:moveTo>
                                      <a:pt x="14282" y="17498"/>
                                    </a:moveTo>
                                    <a:lnTo>
                                      <a:pt x="1438" y="15177"/>
                                    </a:lnTo>
                                    <a:cubicBezTo>
                                      <a:pt x="2881" y="10010"/>
                                      <a:pt x="5367" y="6184"/>
                                      <a:pt x="8892" y="3700"/>
                                    </a:cubicBezTo>
                                    <a:cubicBezTo>
                                      <a:pt x="12419" y="1207"/>
                                      <a:pt x="17658" y="-31"/>
                                      <a:pt x="24609" y="-31"/>
                                    </a:cubicBezTo>
                                    <a:cubicBezTo>
                                      <a:pt x="30922" y="-31"/>
                                      <a:pt x="35623" y="725"/>
                                      <a:pt x="38713" y="2238"/>
                                    </a:cubicBezTo>
                                    <a:cubicBezTo>
                                      <a:pt x="41803" y="3717"/>
                                      <a:pt x="43968" y="5608"/>
                                      <a:pt x="45211" y="7930"/>
                                    </a:cubicBezTo>
                                    <a:cubicBezTo>
                                      <a:pt x="46487" y="10208"/>
                                      <a:pt x="47125" y="14429"/>
                                      <a:pt x="47125" y="20567"/>
                                    </a:cubicBezTo>
                                    <a:lnTo>
                                      <a:pt x="46974" y="37090"/>
                                    </a:lnTo>
                                    <a:cubicBezTo>
                                      <a:pt x="46974" y="41793"/>
                                      <a:pt x="47192" y="45266"/>
                                      <a:pt x="47629" y="47518"/>
                                    </a:cubicBezTo>
                                    <a:cubicBezTo>
                                      <a:pt x="48099" y="49736"/>
                                      <a:pt x="48955" y="52118"/>
                                      <a:pt x="50198" y="54671"/>
                                    </a:cubicBezTo>
                                    <a:lnTo>
                                      <a:pt x="36194" y="54671"/>
                                    </a:lnTo>
                                    <a:cubicBezTo>
                                      <a:pt x="35825" y="53734"/>
                                      <a:pt x="35371" y="52341"/>
                                      <a:pt x="34834" y="50493"/>
                                    </a:cubicBezTo>
                                    <a:cubicBezTo>
                                      <a:pt x="34599" y="49650"/>
                                      <a:pt x="34431" y="49100"/>
                                      <a:pt x="34330" y="48834"/>
                                    </a:cubicBezTo>
                                    <a:cubicBezTo>
                                      <a:pt x="31913" y="51181"/>
                                      <a:pt x="29327" y="52943"/>
                                      <a:pt x="26573" y="54121"/>
                                    </a:cubicBezTo>
                                    <a:cubicBezTo>
                                      <a:pt x="23820" y="55298"/>
                                      <a:pt x="20881" y="55883"/>
                                      <a:pt x="17758" y="55883"/>
                                    </a:cubicBezTo>
                                    <a:cubicBezTo>
                                      <a:pt x="12251" y="55883"/>
                                      <a:pt x="7902" y="54387"/>
                                      <a:pt x="4711" y="51395"/>
                                    </a:cubicBezTo>
                                    <a:cubicBezTo>
                                      <a:pt x="1555" y="48412"/>
                                      <a:pt x="-24" y="44630"/>
                                      <a:pt x="-24" y="40065"/>
                                    </a:cubicBezTo>
                                    <a:cubicBezTo>
                                      <a:pt x="-24" y="37039"/>
                                      <a:pt x="698" y="34356"/>
                                      <a:pt x="2143" y="32009"/>
                                    </a:cubicBezTo>
                                    <a:cubicBezTo>
                                      <a:pt x="3587" y="29620"/>
                                      <a:pt x="5601" y="27806"/>
                                      <a:pt x="8187" y="26568"/>
                                    </a:cubicBezTo>
                                    <a:cubicBezTo>
                                      <a:pt x="10807" y="25287"/>
                                      <a:pt x="14568" y="24178"/>
                                      <a:pt x="19471" y="23241"/>
                                    </a:cubicBezTo>
                                    <a:cubicBezTo>
                                      <a:pt x="26086" y="21994"/>
                                      <a:pt x="30670" y="20842"/>
                                      <a:pt x="33222" y="19767"/>
                                    </a:cubicBezTo>
                                    <a:lnTo>
                                      <a:pt x="33222" y="18358"/>
                                    </a:lnTo>
                                    <a:cubicBezTo>
                                      <a:pt x="33222" y="15632"/>
                                      <a:pt x="32551" y="13707"/>
                                      <a:pt x="31207" y="12563"/>
                                    </a:cubicBezTo>
                                    <a:cubicBezTo>
                                      <a:pt x="29864" y="11386"/>
                                      <a:pt x="27329" y="10801"/>
                                      <a:pt x="23601" y="10801"/>
                                    </a:cubicBezTo>
                                    <a:cubicBezTo>
                                      <a:pt x="21083" y="10801"/>
                                      <a:pt x="19118" y="11300"/>
                                      <a:pt x="17707" y="12314"/>
                                    </a:cubicBezTo>
                                    <a:cubicBezTo>
                                      <a:pt x="16298" y="13285"/>
                                      <a:pt x="15156" y="15013"/>
                                      <a:pt x="14282" y="17498"/>
                                    </a:cubicBezTo>
                                    <a:close/>
                                    <a:moveTo>
                                      <a:pt x="33222" y="28983"/>
                                    </a:moveTo>
                                    <a:cubicBezTo>
                                      <a:pt x="31409" y="29585"/>
                                      <a:pt x="28538" y="30307"/>
                                      <a:pt x="24609" y="31150"/>
                                    </a:cubicBezTo>
                                    <a:cubicBezTo>
                                      <a:pt x="20679" y="31992"/>
                                      <a:pt x="18111" y="32809"/>
                                      <a:pt x="16902" y="33617"/>
                                    </a:cubicBezTo>
                                    <a:cubicBezTo>
                                      <a:pt x="15054" y="34924"/>
                                      <a:pt x="14131" y="36592"/>
                                      <a:pt x="14131" y="38603"/>
                                    </a:cubicBezTo>
                                    <a:cubicBezTo>
                                      <a:pt x="14131" y="40589"/>
                                      <a:pt x="14870" y="42300"/>
                                      <a:pt x="16347" y="43744"/>
                                    </a:cubicBezTo>
                                    <a:cubicBezTo>
                                      <a:pt x="17825" y="45189"/>
                                      <a:pt x="19706" y="45911"/>
                                      <a:pt x="21990" y="45911"/>
                                    </a:cubicBezTo>
                                    <a:cubicBezTo>
                                      <a:pt x="24542" y="45911"/>
                                      <a:pt x="26977" y="45068"/>
                                      <a:pt x="29293" y="43392"/>
                                    </a:cubicBezTo>
                                    <a:cubicBezTo>
                                      <a:pt x="31006" y="42111"/>
                                      <a:pt x="32131" y="40555"/>
                                      <a:pt x="32669" y="38706"/>
                                    </a:cubicBezTo>
                                    <a:cubicBezTo>
                                      <a:pt x="33037" y="37494"/>
                                      <a:pt x="33222" y="35199"/>
                                      <a:pt x="33222" y="31803"/>
                                    </a:cubicBezTo>
                                    <a:close/>
                                  </a:path>
                                </a:pathLst>
                              </a:custGeom>
                              <a:solidFill>
                                <a:srgbClr val="0000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79" name="Freeform: Shape 279"/>
                            <wps:cNvSpPr/>
                            <wps:spPr>
                              <a:xfrm>
                                <a:off x="659414" y="1599175"/>
                                <a:ext cx="31533" cy="73598"/>
                              </a:xfrm>
                              <a:custGeom>
                                <a:avLst/>
                                <a:gdLst>
                                  <a:gd name="connsiteX0" fmla="*/ 30349 w 31533"/>
                                  <a:gd name="connsiteY0" fmla="*/ 18865 h 73598"/>
                                  <a:gd name="connsiteX1" fmla="*/ 30349 w 31533"/>
                                  <a:gd name="connsiteY1" fmla="*/ 30144 h 73598"/>
                                  <a:gd name="connsiteX2" fmla="*/ 20678 w 31533"/>
                                  <a:gd name="connsiteY2" fmla="*/ 30144 h 73598"/>
                                  <a:gd name="connsiteX3" fmla="*/ 20678 w 31533"/>
                                  <a:gd name="connsiteY3" fmla="*/ 51705 h 73598"/>
                                  <a:gd name="connsiteX4" fmla="*/ 20927 w 31533"/>
                                  <a:gd name="connsiteY4" fmla="*/ 59365 h 73598"/>
                                  <a:gd name="connsiteX5" fmla="*/ 22191 w 31533"/>
                                  <a:gd name="connsiteY5" fmla="*/ 61127 h 73598"/>
                                  <a:gd name="connsiteX6" fmla="*/ 24606 w 31533"/>
                                  <a:gd name="connsiteY6" fmla="*/ 61832 h 73598"/>
                                  <a:gd name="connsiteX7" fmla="*/ 30298 w 31533"/>
                                  <a:gd name="connsiteY7" fmla="*/ 60465 h 73598"/>
                                  <a:gd name="connsiteX8" fmla="*/ 31510 w 31533"/>
                                  <a:gd name="connsiteY8" fmla="*/ 71452 h 73598"/>
                                  <a:gd name="connsiteX9" fmla="*/ 20325 w 31533"/>
                                  <a:gd name="connsiteY9" fmla="*/ 73567 h 73598"/>
                                  <a:gd name="connsiteX10" fmla="*/ 13422 w 31533"/>
                                  <a:gd name="connsiteY10" fmla="*/ 72303 h 73598"/>
                                  <a:gd name="connsiteX11" fmla="*/ 8891 w 31533"/>
                                  <a:gd name="connsiteY11" fmla="*/ 68985 h 73598"/>
                                  <a:gd name="connsiteX12" fmla="*/ 6923 w 31533"/>
                                  <a:gd name="connsiteY12" fmla="*/ 63440 h 73598"/>
                                  <a:gd name="connsiteX13" fmla="*/ 6476 w 31533"/>
                                  <a:gd name="connsiteY13" fmla="*/ 53467 h 73598"/>
                                  <a:gd name="connsiteX14" fmla="*/ 6476 w 31533"/>
                                  <a:gd name="connsiteY14" fmla="*/ 30144 h 73598"/>
                                  <a:gd name="connsiteX15" fmla="*/ -24 w 31533"/>
                                  <a:gd name="connsiteY15" fmla="*/ 30144 h 73598"/>
                                  <a:gd name="connsiteX16" fmla="*/ -24 w 31533"/>
                                  <a:gd name="connsiteY16" fmla="*/ 18865 h 73598"/>
                                  <a:gd name="connsiteX17" fmla="*/ 6476 w 31533"/>
                                  <a:gd name="connsiteY17" fmla="*/ 18865 h 73598"/>
                                  <a:gd name="connsiteX18" fmla="*/ 6476 w 31533"/>
                                  <a:gd name="connsiteY18" fmla="*/ 8230 h 73598"/>
                                  <a:gd name="connsiteX19" fmla="*/ 20678 w 31533"/>
                                  <a:gd name="connsiteY19" fmla="*/ -31 h 73598"/>
                                  <a:gd name="connsiteX20" fmla="*/ 20678 w 31533"/>
                                  <a:gd name="connsiteY20" fmla="*/ 18865 h 7359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Lst>
                                <a:rect l="l" t="t" r="r" b="b"/>
                                <a:pathLst>
                                  <a:path w="31533" h="73598">
                                    <a:moveTo>
                                      <a:pt x="30349" y="18865"/>
                                    </a:moveTo>
                                    <a:lnTo>
                                      <a:pt x="30349" y="30144"/>
                                    </a:lnTo>
                                    <a:lnTo>
                                      <a:pt x="20678" y="30144"/>
                                    </a:lnTo>
                                    <a:lnTo>
                                      <a:pt x="20678" y="51705"/>
                                    </a:lnTo>
                                    <a:cubicBezTo>
                                      <a:pt x="20678" y="56072"/>
                                      <a:pt x="20764" y="58626"/>
                                      <a:pt x="20927" y="59365"/>
                                    </a:cubicBezTo>
                                    <a:cubicBezTo>
                                      <a:pt x="21133" y="60070"/>
                                      <a:pt x="21554" y="60654"/>
                                      <a:pt x="22191" y="61127"/>
                                    </a:cubicBezTo>
                                    <a:cubicBezTo>
                                      <a:pt x="22861" y="61591"/>
                                      <a:pt x="23669" y="61832"/>
                                      <a:pt x="24606" y="61832"/>
                                    </a:cubicBezTo>
                                    <a:cubicBezTo>
                                      <a:pt x="25913" y="61832"/>
                                      <a:pt x="27813" y="61377"/>
                                      <a:pt x="30298" y="60465"/>
                                    </a:cubicBezTo>
                                    <a:lnTo>
                                      <a:pt x="31510" y="71452"/>
                                    </a:lnTo>
                                    <a:cubicBezTo>
                                      <a:pt x="28217" y="72862"/>
                                      <a:pt x="24486" y="73567"/>
                                      <a:pt x="20325" y="73567"/>
                                    </a:cubicBezTo>
                                    <a:cubicBezTo>
                                      <a:pt x="17772" y="73567"/>
                                      <a:pt x="15476" y="73146"/>
                                      <a:pt x="13422" y="72303"/>
                                    </a:cubicBezTo>
                                    <a:cubicBezTo>
                                      <a:pt x="11376" y="71435"/>
                                      <a:pt x="9863" y="70326"/>
                                      <a:pt x="8891" y="68985"/>
                                    </a:cubicBezTo>
                                    <a:cubicBezTo>
                                      <a:pt x="7954" y="67601"/>
                                      <a:pt x="7292" y="65761"/>
                                      <a:pt x="6923" y="63440"/>
                                    </a:cubicBezTo>
                                    <a:cubicBezTo>
                                      <a:pt x="6622" y="61798"/>
                                      <a:pt x="6476" y="58471"/>
                                      <a:pt x="6476" y="53467"/>
                                    </a:cubicBezTo>
                                    <a:lnTo>
                                      <a:pt x="6476" y="30144"/>
                                    </a:lnTo>
                                    <a:lnTo>
                                      <a:pt x="-24" y="30144"/>
                                    </a:lnTo>
                                    <a:lnTo>
                                      <a:pt x="-24" y="18865"/>
                                    </a:lnTo>
                                    <a:lnTo>
                                      <a:pt x="6476" y="18865"/>
                                    </a:lnTo>
                                    <a:lnTo>
                                      <a:pt x="6476" y="8230"/>
                                    </a:lnTo>
                                    <a:lnTo>
                                      <a:pt x="20678" y="-31"/>
                                    </a:lnTo>
                                    <a:lnTo>
                                      <a:pt x="20678" y="18865"/>
                                    </a:lnTo>
                                    <a:close/>
                                  </a:path>
                                </a:pathLst>
                              </a:custGeom>
                              <a:solidFill>
                                <a:srgbClr val="0000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80" name="Freeform: Shape 280"/>
                            <wps:cNvSpPr/>
                            <wps:spPr>
                              <a:xfrm>
                                <a:off x="699407" y="1618071"/>
                                <a:ext cx="48658" cy="54702"/>
                              </a:xfrm>
                              <a:custGeom>
                                <a:avLst/>
                                <a:gdLst>
                                  <a:gd name="connsiteX0" fmla="*/ 35490 w 48658"/>
                                  <a:gd name="connsiteY0" fmla="*/ 53459 h 54702"/>
                                  <a:gd name="connsiteX1" fmla="*/ 35490 w 48658"/>
                                  <a:gd name="connsiteY1" fmla="*/ 45455 h 54702"/>
                                  <a:gd name="connsiteX2" fmla="*/ 27787 w 48658"/>
                                  <a:gd name="connsiteY2" fmla="*/ 52204 h 54702"/>
                                  <a:gd name="connsiteX3" fmla="*/ 17763 w 48658"/>
                                  <a:gd name="connsiteY3" fmla="*/ 54671 h 54702"/>
                                  <a:gd name="connsiteX4" fmla="*/ 8092 w 48658"/>
                                  <a:gd name="connsiteY4" fmla="*/ 52298 h 54702"/>
                                  <a:gd name="connsiteX5" fmla="*/ 1893 w 48658"/>
                                  <a:gd name="connsiteY5" fmla="*/ 45653 h 54702"/>
                                  <a:gd name="connsiteX6" fmla="*/ -24 w 48658"/>
                                  <a:gd name="connsiteY6" fmla="*/ 33815 h 54702"/>
                                  <a:gd name="connsiteX7" fmla="*/ -24 w 48658"/>
                                  <a:gd name="connsiteY7" fmla="*/ -31 h 54702"/>
                                  <a:gd name="connsiteX8" fmla="*/ 14135 w 48658"/>
                                  <a:gd name="connsiteY8" fmla="*/ -31 h 54702"/>
                                  <a:gd name="connsiteX9" fmla="*/ 14135 w 48658"/>
                                  <a:gd name="connsiteY9" fmla="*/ 24547 h 54702"/>
                                  <a:gd name="connsiteX10" fmla="*/ 14892 w 48658"/>
                                  <a:gd name="connsiteY10" fmla="*/ 38397 h 54702"/>
                                  <a:gd name="connsiteX11" fmla="*/ 17763 w 48658"/>
                                  <a:gd name="connsiteY11" fmla="*/ 42429 h 54702"/>
                                  <a:gd name="connsiteX12" fmla="*/ 22999 w 48658"/>
                                  <a:gd name="connsiteY12" fmla="*/ 43891 h 54702"/>
                                  <a:gd name="connsiteX13" fmla="*/ 29498 w 48658"/>
                                  <a:gd name="connsiteY13" fmla="*/ 41922 h 54702"/>
                                  <a:gd name="connsiteX14" fmla="*/ 33427 w 48658"/>
                                  <a:gd name="connsiteY14" fmla="*/ 36987 h 54702"/>
                                  <a:gd name="connsiteX15" fmla="*/ 34484 w 48658"/>
                                  <a:gd name="connsiteY15" fmla="*/ 22536 h 54702"/>
                                  <a:gd name="connsiteX16" fmla="*/ 34484 w 48658"/>
                                  <a:gd name="connsiteY16" fmla="*/ -31 h 54702"/>
                                  <a:gd name="connsiteX17" fmla="*/ 48635 w 48658"/>
                                  <a:gd name="connsiteY17" fmla="*/ -31 h 54702"/>
                                  <a:gd name="connsiteX18" fmla="*/ 48635 w 48658"/>
                                  <a:gd name="connsiteY18" fmla="*/ 53459 h 5470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48658" h="54702">
                                    <a:moveTo>
                                      <a:pt x="35490" y="53459"/>
                                    </a:moveTo>
                                    <a:lnTo>
                                      <a:pt x="35490" y="45455"/>
                                    </a:lnTo>
                                    <a:cubicBezTo>
                                      <a:pt x="33539" y="48309"/>
                                      <a:pt x="30977" y="50553"/>
                                      <a:pt x="27787" y="52204"/>
                                    </a:cubicBezTo>
                                    <a:cubicBezTo>
                                      <a:pt x="24624" y="53846"/>
                                      <a:pt x="21288" y="54671"/>
                                      <a:pt x="17763" y="54671"/>
                                    </a:cubicBezTo>
                                    <a:cubicBezTo>
                                      <a:pt x="14170" y="54671"/>
                                      <a:pt x="10946" y="53880"/>
                                      <a:pt x="8092" y="52298"/>
                                    </a:cubicBezTo>
                                    <a:cubicBezTo>
                                      <a:pt x="5238" y="50725"/>
                                      <a:pt x="3166" y="48507"/>
                                      <a:pt x="1893" y="45653"/>
                                    </a:cubicBezTo>
                                    <a:cubicBezTo>
                                      <a:pt x="612" y="42799"/>
                                      <a:pt x="-24" y="38853"/>
                                      <a:pt x="-24" y="33815"/>
                                    </a:cubicBezTo>
                                    <a:lnTo>
                                      <a:pt x="-24" y="-31"/>
                                    </a:lnTo>
                                    <a:lnTo>
                                      <a:pt x="14135" y="-31"/>
                                    </a:lnTo>
                                    <a:lnTo>
                                      <a:pt x="14135" y="24547"/>
                                    </a:lnTo>
                                    <a:cubicBezTo>
                                      <a:pt x="14135" y="32070"/>
                                      <a:pt x="14385" y="36686"/>
                                      <a:pt x="14892" y="38397"/>
                                    </a:cubicBezTo>
                                    <a:cubicBezTo>
                                      <a:pt x="15425" y="40082"/>
                                      <a:pt x="16379" y="41423"/>
                                      <a:pt x="17763" y="42429"/>
                                    </a:cubicBezTo>
                                    <a:cubicBezTo>
                                      <a:pt x="19139" y="43400"/>
                                      <a:pt x="20884" y="43891"/>
                                      <a:pt x="22999" y="43891"/>
                                    </a:cubicBezTo>
                                    <a:cubicBezTo>
                                      <a:pt x="25415" y="43891"/>
                                      <a:pt x="27581" y="43237"/>
                                      <a:pt x="29498" y="41922"/>
                                    </a:cubicBezTo>
                                    <a:cubicBezTo>
                                      <a:pt x="31407" y="40581"/>
                                      <a:pt x="32722" y="38939"/>
                                      <a:pt x="33427" y="36987"/>
                                    </a:cubicBezTo>
                                    <a:cubicBezTo>
                                      <a:pt x="34132" y="35010"/>
                                      <a:pt x="34484" y="30187"/>
                                      <a:pt x="34484" y="22536"/>
                                    </a:cubicBezTo>
                                    <a:lnTo>
                                      <a:pt x="34484" y="-31"/>
                                    </a:lnTo>
                                    <a:lnTo>
                                      <a:pt x="48635" y="-31"/>
                                    </a:lnTo>
                                    <a:lnTo>
                                      <a:pt x="48635" y="53459"/>
                                    </a:lnTo>
                                    <a:close/>
                                  </a:path>
                                </a:pathLst>
                              </a:custGeom>
                              <a:solidFill>
                                <a:srgbClr val="0000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81" name="Freeform: Shape 281"/>
                            <wps:cNvSpPr/>
                            <wps:spPr>
                              <a:xfrm>
                                <a:off x="757788" y="1616859"/>
                                <a:ext cx="49973" cy="55914"/>
                              </a:xfrm>
                              <a:custGeom>
                                <a:avLst/>
                                <a:gdLst>
                                  <a:gd name="connsiteX0" fmla="*/ -24 w 49973"/>
                                  <a:gd name="connsiteY0" fmla="*/ 39411 h 55914"/>
                                  <a:gd name="connsiteX1" fmla="*/ 14187 w 49973"/>
                                  <a:gd name="connsiteY1" fmla="*/ 37245 h 55914"/>
                                  <a:gd name="connsiteX2" fmla="*/ 17858 w 49973"/>
                                  <a:gd name="connsiteY2" fmla="*/ 43538 h 55914"/>
                                  <a:gd name="connsiteX3" fmla="*/ 25621 w 49973"/>
                                  <a:gd name="connsiteY3" fmla="*/ 45653 h 55914"/>
                                  <a:gd name="connsiteX4" fmla="*/ 33882 w 49973"/>
                                  <a:gd name="connsiteY4" fmla="*/ 43641 h 55914"/>
                                  <a:gd name="connsiteX5" fmla="*/ 35739 w 49973"/>
                                  <a:gd name="connsiteY5" fmla="*/ 39867 h 55914"/>
                                  <a:gd name="connsiteX6" fmla="*/ 34734 w 49973"/>
                                  <a:gd name="connsiteY6" fmla="*/ 37193 h 55914"/>
                                  <a:gd name="connsiteX7" fmla="*/ 29997 w 49973"/>
                                  <a:gd name="connsiteY7" fmla="*/ 35328 h 55914"/>
                                  <a:gd name="connsiteX8" fmla="*/ 8290 w 49973"/>
                                  <a:gd name="connsiteY8" fmla="*/ 28433 h 55914"/>
                                  <a:gd name="connsiteX9" fmla="*/ 1945 w 49973"/>
                                  <a:gd name="connsiteY9" fmla="*/ 16389 h 55914"/>
                                  <a:gd name="connsiteX10" fmla="*/ 7430 w 49973"/>
                                  <a:gd name="connsiteY10" fmla="*/ 4706 h 55914"/>
                                  <a:gd name="connsiteX11" fmla="*/ 24460 w 49973"/>
                                  <a:gd name="connsiteY11" fmla="*/ -31 h 55914"/>
                                  <a:gd name="connsiteX12" fmla="*/ 40777 w 49973"/>
                                  <a:gd name="connsiteY12" fmla="*/ 3545 h 55914"/>
                                  <a:gd name="connsiteX13" fmla="*/ 48136 w 49973"/>
                                  <a:gd name="connsiteY13" fmla="*/ 14119 h 55914"/>
                                  <a:gd name="connsiteX14" fmla="*/ 34785 w 49973"/>
                                  <a:gd name="connsiteY14" fmla="*/ 16595 h 55914"/>
                                  <a:gd name="connsiteX15" fmla="*/ 31510 w 49973"/>
                                  <a:gd name="connsiteY15" fmla="*/ 11807 h 55914"/>
                                  <a:gd name="connsiteX16" fmla="*/ 24710 w 49973"/>
                                  <a:gd name="connsiteY16" fmla="*/ 10148 h 55914"/>
                                  <a:gd name="connsiteX17" fmla="*/ 16697 w 49973"/>
                                  <a:gd name="connsiteY17" fmla="*/ 11704 h 55914"/>
                                  <a:gd name="connsiteX18" fmla="*/ 15090 w 49973"/>
                                  <a:gd name="connsiteY18" fmla="*/ 14575 h 55914"/>
                                  <a:gd name="connsiteX19" fmla="*/ 16500 w 49973"/>
                                  <a:gd name="connsiteY19" fmla="*/ 17146 h 55914"/>
                                  <a:gd name="connsiteX20" fmla="*/ 29696 w 49973"/>
                                  <a:gd name="connsiteY20" fmla="*/ 21126 h 55914"/>
                                  <a:gd name="connsiteX21" fmla="*/ 45514 w 49973"/>
                                  <a:gd name="connsiteY21" fmla="*/ 27419 h 55914"/>
                                  <a:gd name="connsiteX22" fmla="*/ 49950 w 49973"/>
                                  <a:gd name="connsiteY22" fmla="*/ 37950 h 55914"/>
                                  <a:gd name="connsiteX23" fmla="*/ 43803 w 49973"/>
                                  <a:gd name="connsiteY23" fmla="*/ 50596 h 55914"/>
                                  <a:gd name="connsiteX24" fmla="*/ 25621 w 49973"/>
                                  <a:gd name="connsiteY24" fmla="*/ 55883 h 55914"/>
                                  <a:gd name="connsiteX25" fmla="*/ 8290 w 49973"/>
                                  <a:gd name="connsiteY25" fmla="*/ 51447 h 55914"/>
                                  <a:gd name="connsiteX26" fmla="*/ -24 w 49973"/>
                                  <a:gd name="connsiteY26" fmla="*/ 39411 h 5591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Lst>
                                <a:rect l="l" t="t" r="r" b="b"/>
                                <a:pathLst>
                                  <a:path w="49973" h="55914">
                                    <a:moveTo>
                                      <a:pt x="-24" y="39411"/>
                                    </a:moveTo>
                                    <a:lnTo>
                                      <a:pt x="14187" y="37245"/>
                                    </a:lnTo>
                                    <a:cubicBezTo>
                                      <a:pt x="14789" y="39996"/>
                                      <a:pt x="16010" y="42094"/>
                                      <a:pt x="17858" y="43538"/>
                                    </a:cubicBezTo>
                                    <a:cubicBezTo>
                                      <a:pt x="19706" y="44948"/>
                                      <a:pt x="22294" y="45653"/>
                                      <a:pt x="25621" y="45653"/>
                                    </a:cubicBezTo>
                                    <a:cubicBezTo>
                                      <a:pt x="29275" y="45653"/>
                                      <a:pt x="32034" y="44982"/>
                                      <a:pt x="33882" y="43641"/>
                                    </a:cubicBezTo>
                                    <a:cubicBezTo>
                                      <a:pt x="35120" y="42704"/>
                                      <a:pt x="35739" y="41440"/>
                                      <a:pt x="35739" y="39867"/>
                                    </a:cubicBezTo>
                                    <a:cubicBezTo>
                                      <a:pt x="35739" y="38792"/>
                                      <a:pt x="35404" y="37898"/>
                                      <a:pt x="34734" y="37193"/>
                                    </a:cubicBezTo>
                                    <a:cubicBezTo>
                                      <a:pt x="34029" y="36523"/>
                                      <a:pt x="32455" y="35904"/>
                                      <a:pt x="29997" y="35328"/>
                                    </a:cubicBezTo>
                                    <a:cubicBezTo>
                                      <a:pt x="18580" y="32809"/>
                                      <a:pt x="11341" y="30514"/>
                                      <a:pt x="8290" y="28433"/>
                                    </a:cubicBezTo>
                                    <a:cubicBezTo>
                                      <a:pt x="4060" y="25545"/>
                                      <a:pt x="1945" y="21530"/>
                                      <a:pt x="1945" y="16389"/>
                                    </a:cubicBezTo>
                                    <a:cubicBezTo>
                                      <a:pt x="1945" y="11755"/>
                                      <a:pt x="3776" y="7861"/>
                                      <a:pt x="7430" y="4706"/>
                                    </a:cubicBezTo>
                                    <a:cubicBezTo>
                                      <a:pt x="11092" y="1551"/>
                                      <a:pt x="16766" y="-31"/>
                                      <a:pt x="24460" y="-31"/>
                                    </a:cubicBezTo>
                                    <a:cubicBezTo>
                                      <a:pt x="31776" y="-31"/>
                                      <a:pt x="37218" y="1164"/>
                                      <a:pt x="40777" y="3545"/>
                                    </a:cubicBezTo>
                                    <a:cubicBezTo>
                                      <a:pt x="44336" y="5926"/>
                                      <a:pt x="46786" y="9451"/>
                                      <a:pt x="48136" y="14119"/>
                                    </a:cubicBezTo>
                                    <a:lnTo>
                                      <a:pt x="34785" y="16595"/>
                                    </a:lnTo>
                                    <a:cubicBezTo>
                                      <a:pt x="34218" y="14506"/>
                                      <a:pt x="33126" y="12916"/>
                                      <a:pt x="31510" y="11807"/>
                                    </a:cubicBezTo>
                                    <a:cubicBezTo>
                                      <a:pt x="29937" y="10698"/>
                                      <a:pt x="27667" y="10148"/>
                                      <a:pt x="24710" y="10148"/>
                                    </a:cubicBezTo>
                                    <a:cubicBezTo>
                                      <a:pt x="20987" y="10148"/>
                                      <a:pt x="18314" y="10663"/>
                                      <a:pt x="16697" y="11704"/>
                                    </a:cubicBezTo>
                                    <a:cubicBezTo>
                                      <a:pt x="15623" y="12443"/>
                                      <a:pt x="15090" y="13397"/>
                                      <a:pt x="15090" y="14575"/>
                                    </a:cubicBezTo>
                                    <a:cubicBezTo>
                                      <a:pt x="15090" y="15581"/>
                                      <a:pt x="15563" y="16441"/>
                                      <a:pt x="16500" y="17146"/>
                                    </a:cubicBezTo>
                                    <a:cubicBezTo>
                                      <a:pt x="17772" y="18083"/>
                                      <a:pt x="22174" y="19415"/>
                                      <a:pt x="29696" y="21126"/>
                                    </a:cubicBezTo>
                                    <a:cubicBezTo>
                                      <a:pt x="37253" y="22837"/>
                                      <a:pt x="42522" y="24934"/>
                                      <a:pt x="45514" y="27419"/>
                                    </a:cubicBezTo>
                                    <a:cubicBezTo>
                                      <a:pt x="48471" y="29938"/>
                                      <a:pt x="49950" y="33445"/>
                                      <a:pt x="49950" y="37950"/>
                                    </a:cubicBezTo>
                                    <a:cubicBezTo>
                                      <a:pt x="49950" y="42850"/>
                                      <a:pt x="47895" y="47063"/>
                                      <a:pt x="43803" y="50596"/>
                                    </a:cubicBezTo>
                                    <a:cubicBezTo>
                                      <a:pt x="39703" y="54121"/>
                                      <a:pt x="33642" y="55883"/>
                                      <a:pt x="25621" y="55883"/>
                                    </a:cubicBezTo>
                                    <a:cubicBezTo>
                                      <a:pt x="18331" y="55883"/>
                                      <a:pt x="12554" y="54404"/>
                                      <a:pt x="8290" y="51447"/>
                                    </a:cubicBezTo>
                                    <a:cubicBezTo>
                                      <a:pt x="4060" y="48490"/>
                                      <a:pt x="1292" y="44484"/>
                                      <a:pt x="-24" y="39411"/>
                                    </a:cubicBezTo>
                                    <a:close/>
                                  </a:path>
                                </a:pathLst>
                              </a:custGeom>
                              <a:solidFill>
                                <a:srgbClr val="0000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grpSp>
                        <wpg:grpSp>
                          <wpg:cNvPr id="282" name="Graphic 4" descr="Figure 1 Anatomy of the shoulder (reproduced with permission) (Wikimedia Commons 2022)"/>
                          <wpg:cNvGrpSpPr/>
                          <wpg:grpSpPr>
                            <a:xfrm>
                              <a:off x="235028" y="2051973"/>
                              <a:ext cx="434710" cy="75050"/>
                              <a:chOff x="235028" y="2051973"/>
                              <a:chExt cx="434710" cy="75050"/>
                            </a:xfrm>
                            <a:solidFill>
                              <a:srgbClr val="D45500"/>
                            </a:solidFill>
                          </wpg:grpSpPr>
                          <wps:wsp>
                            <wps:cNvPr id="283" name="Freeform: Shape 283"/>
                            <wps:cNvSpPr/>
                            <wps:spPr>
                              <a:xfrm>
                                <a:off x="235028" y="2051973"/>
                                <a:ext cx="59036" cy="73847"/>
                              </a:xfrm>
                              <a:custGeom>
                                <a:avLst/>
                                <a:gdLst>
                                  <a:gd name="connsiteX0" fmla="*/ -24 w 59036"/>
                                  <a:gd name="connsiteY0" fmla="*/ 73816 h 73847"/>
                                  <a:gd name="connsiteX1" fmla="*/ -24 w 59036"/>
                                  <a:gd name="connsiteY1" fmla="*/ -31 h 73847"/>
                                  <a:gd name="connsiteX2" fmla="*/ 14887 w 59036"/>
                                  <a:gd name="connsiteY2" fmla="*/ -31 h 73847"/>
                                  <a:gd name="connsiteX3" fmla="*/ 14887 w 59036"/>
                                  <a:gd name="connsiteY3" fmla="*/ 29035 h 73847"/>
                                  <a:gd name="connsiteX4" fmla="*/ 44102 w 59036"/>
                                  <a:gd name="connsiteY4" fmla="*/ 29035 h 73847"/>
                                  <a:gd name="connsiteX5" fmla="*/ 44102 w 59036"/>
                                  <a:gd name="connsiteY5" fmla="*/ -31 h 73847"/>
                                  <a:gd name="connsiteX6" fmla="*/ 59013 w 59036"/>
                                  <a:gd name="connsiteY6" fmla="*/ -31 h 73847"/>
                                  <a:gd name="connsiteX7" fmla="*/ 59013 w 59036"/>
                                  <a:gd name="connsiteY7" fmla="*/ 73816 h 73847"/>
                                  <a:gd name="connsiteX8" fmla="*/ 44102 w 59036"/>
                                  <a:gd name="connsiteY8" fmla="*/ 73816 h 73847"/>
                                  <a:gd name="connsiteX9" fmla="*/ 44102 w 59036"/>
                                  <a:gd name="connsiteY9" fmla="*/ 41526 h 73847"/>
                                  <a:gd name="connsiteX10" fmla="*/ 14887 w 59036"/>
                                  <a:gd name="connsiteY10" fmla="*/ 41526 h 73847"/>
                                  <a:gd name="connsiteX11" fmla="*/ 14887 w 59036"/>
                                  <a:gd name="connsiteY11" fmla="*/ 73816 h 7384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Lst>
                                <a:rect l="l" t="t" r="r" b="b"/>
                                <a:pathLst>
                                  <a:path w="59036" h="73847">
                                    <a:moveTo>
                                      <a:pt x="-24" y="73816"/>
                                    </a:moveTo>
                                    <a:lnTo>
                                      <a:pt x="-24" y="-31"/>
                                    </a:lnTo>
                                    <a:lnTo>
                                      <a:pt x="14887" y="-31"/>
                                    </a:lnTo>
                                    <a:lnTo>
                                      <a:pt x="14887" y="29035"/>
                                    </a:lnTo>
                                    <a:lnTo>
                                      <a:pt x="44102" y="29035"/>
                                    </a:lnTo>
                                    <a:lnTo>
                                      <a:pt x="44102" y="-31"/>
                                    </a:lnTo>
                                    <a:lnTo>
                                      <a:pt x="59013" y="-31"/>
                                    </a:lnTo>
                                    <a:lnTo>
                                      <a:pt x="59013" y="73816"/>
                                    </a:lnTo>
                                    <a:lnTo>
                                      <a:pt x="44102" y="73816"/>
                                    </a:lnTo>
                                    <a:lnTo>
                                      <a:pt x="44102" y="41526"/>
                                    </a:lnTo>
                                    <a:lnTo>
                                      <a:pt x="14887" y="41526"/>
                                    </a:lnTo>
                                    <a:lnTo>
                                      <a:pt x="14887" y="73816"/>
                                    </a:lnTo>
                                    <a:close/>
                                  </a:path>
                                </a:pathLst>
                              </a:custGeom>
                              <a:solidFill>
                                <a:srgbClr val="D455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84" name="Freeform: Shape 284"/>
                            <wps:cNvSpPr/>
                            <wps:spPr>
                              <a:xfrm>
                                <a:off x="309126" y="2072322"/>
                                <a:ext cx="48660" cy="54702"/>
                              </a:xfrm>
                              <a:custGeom>
                                <a:avLst/>
                                <a:gdLst>
                                  <a:gd name="connsiteX0" fmla="*/ 35489 w 48660"/>
                                  <a:gd name="connsiteY0" fmla="*/ 53468 h 54702"/>
                                  <a:gd name="connsiteX1" fmla="*/ 35489 w 48660"/>
                                  <a:gd name="connsiteY1" fmla="*/ 45455 h 54702"/>
                                  <a:gd name="connsiteX2" fmla="*/ 27782 w 48660"/>
                                  <a:gd name="connsiteY2" fmla="*/ 52204 h 54702"/>
                                  <a:gd name="connsiteX3" fmla="*/ 17758 w 48660"/>
                                  <a:gd name="connsiteY3" fmla="*/ 54671 h 54702"/>
                                  <a:gd name="connsiteX4" fmla="*/ 8087 w 48660"/>
                                  <a:gd name="connsiteY4" fmla="*/ 52307 h 54702"/>
                                  <a:gd name="connsiteX5" fmla="*/ 1891 w 48660"/>
                                  <a:gd name="connsiteY5" fmla="*/ 45661 h 54702"/>
                                  <a:gd name="connsiteX6" fmla="*/ -24 w 48660"/>
                                  <a:gd name="connsiteY6" fmla="*/ 33824 h 54702"/>
                                  <a:gd name="connsiteX7" fmla="*/ -24 w 48660"/>
                                  <a:gd name="connsiteY7" fmla="*/ -31 h 54702"/>
                                  <a:gd name="connsiteX8" fmla="*/ 14131 w 48660"/>
                                  <a:gd name="connsiteY8" fmla="*/ -31 h 54702"/>
                                  <a:gd name="connsiteX9" fmla="*/ 14131 w 48660"/>
                                  <a:gd name="connsiteY9" fmla="*/ 24547 h 54702"/>
                                  <a:gd name="connsiteX10" fmla="*/ 14887 w 48660"/>
                                  <a:gd name="connsiteY10" fmla="*/ 38406 h 54702"/>
                                  <a:gd name="connsiteX11" fmla="*/ 17758 w 48660"/>
                                  <a:gd name="connsiteY11" fmla="*/ 42438 h 54702"/>
                                  <a:gd name="connsiteX12" fmla="*/ 22997 w 48660"/>
                                  <a:gd name="connsiteY12" fmla="*/ 43891 h 54702"/>
                                  <a:gd name="connsiteX13" fmla="*/ 29495 w 48660"/>
                                  <a:gd name="connsiteY13" fmla="*/ 41930 h 54702"/>
                                  <a:gd name="connsiteX14" fmla="*/ 33424 w 48660"/>
                                  <a:gd name="connsiteY14" fmla="*/ 36996 h 54702"/>
                                  <a:gd name="connsiteX15" fmla="*/ 34482 w 48660"/>
                                  <a:gd name="connsiteY15" fmla="*/ 22536 h 54702"/>
                                  <a:gd name="connsiteX16" fmla="*/ 34482 w 48660"/>
                                  <a:gd name="connsiteY16" fmla="*/ -31 h 54702"/>
                                  <a:gd name="connsiteX17" fmla="*/ 48636 w 48660"/>
                                  <a:gd name="connsiteY17" fmla="*/ -31 h 54702"/>
                                  <a:gd name="connsiteX18" fmla="*/ 48636 w 48660"/>
                                  <a:gd name="connsiteY18" fmla="*/ 53468 h 5470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48660" h="54702">
                                    <a:moveTo>
                                      <a:pt x="35489" y="53468"/>
                                    </a:moveTo>
                                    <a:lnTo>
                                      <a:pt x="35489" y="45455"/>
                                    </a:lnTo>
                                    <a:cubicBezTo>
                                      <a:pt x="33541" y="48309"/>
                                      <a:pt x="30972" y="50562"/>
                                      <a:pt x="27782" y="52204"/>
                                    </a:cubicBezTo>
                                    <a:cubicBezTo>
                                      <a:pt x="24625" y="53854"/>
                                      <a:pt x="21285" y="54671"/>
                                      <a:pt x="17758" y="54671"/>
                                    </a:cubicBezTo>
                                    <a:cubicBezTo>
                                      <a:pt x="14165" y="54671"/>
                                      <a:pt x="10941" y="53889"/>
                                      <a:pt x="8087" y="52307"/>
                                    </a:cubicBezTo>
                                    <a:cubicBezTo>
                                      <a:pt x="5232" y="50725"/>
                                      <a:pt x="3167" y="48516"/>
                                      <a:pt x="1891" y="45661"/>
                                    </a:cubicBezTo>
                                    <a:cubicBezTo>
                                      <a:pt x="615" y="42807"/>
                                      <a:pt x="-24" y="38861"/>
                                      <a:pt x="-24" y="33824"/>
                                    </a:cubicBezTo>
                                    <a:lnTo>
                                      <a:pt x="-24" y="-31"/>
                                    </a:lnTo>
                                    <a:lnTo>
                                      <a:pt x="14131" y="-31"/>
                                    </a:lnTo>
                                    <a:lnTo>
                                      <a:pt x="14131" y="24547"/>
                                    </a:lnTo>
                                    <a:cubicBezTo>
                                      <a:pt x="14131" y="32070"/>
                                      <a:pt x="14383" y="36695"/>
                                      <a:pt x="14887" y="38406"/>
                                    </a:cubicBezTo>
                                    <a:cubicBezTo>
                                      <a:pt x="15424" y="40082"/>
                                      <a:pt x="16381" y="41423"/>
                                      <a:pt x="17758" y="42438"/>
                                    </a:cubicBezTo>
                                    <a:cubicBezTo>
                                      <a:pt x="19135" y="43409"/>
                                      <a:pt x="20881" y="43891"/>
                                      <a:pt x="22997" y="43891"/>
                                    </a:cubicBezTo>
                                    <a:cubicBezTo>
                                      <a:pt x="25415" y="43891"/>
                                      <a:pt x="27581" y="43237"/>
                                      <a:pt x="29495" y="41930"/>
                                    </a:cubicBezTo>
                                    <a:cubicBezTo>
                                      <a:pt x="31409" y="40589"/>
                                      <a:pt x="32718" y="38939"/>
                                      <a:pt x="33424" y="36996"/>
                                    </a:cubicBezTo>
                                    <a:cubicBezTo>
                                      <a:pt x="34129" y="35010"/>
                                      <a:pt x="34482" y="30196"/>
                                      <a:pt x="34482" y="22536"/>
                                    </a:cubicBezTo>
                                    <a:lnTo>
                                      <a:pt x="34482" y="-31"/>
                                    </a:lnTo>
                                    <a:lnTo>
                                      <a:pt x="48636" y="-31"/>
                                    </a:lnTo>
                                    <a:lnTo>
                                      <a:pt x="48636" y="53468"/>
                                    </a:lnTo>
                                    <a:close/>
                                  </a:path>
                                </a:pathLst>
                              </a:custGeom>
                              <a:solidFill>
                                <a:srgbClr val="D455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85" name="Freeform: Shape 285"/>
                            <wps:cNvSpPr/>
                            <wps:spPr>
                              <a:xfrm>
                                <a:off x="371437" y="2071110"/>
                                <a:ext cx="78681" cy="54710"/>
                              </a:xfrm>
                              <a:custGeom>
                                <a:avLst/>
                                <a:gdLst>
                                  <a:gd name="connsiteX0" fmla="*/ -24 w 78681"/>
                                  <a:gd name="connsiteY0" fmla="*/ 1181 h 54710"/>
                                  <a:gd name="connsiteX1" fmla="*/ 13023 w 78681"/>
                                  <a:gd name="connsiteY1" fmla="*/ 1181 h 54710"/>
                                  <a:gd name="connsiteX2" fmla="*/ 13023 w 78681"/>
                                  <a:gd name="connsiteY2" fmla="*/ 8488 h 54710"/>
                                  <a:gd name="connsiteX3" fmla="*/ 29696 w 78681"/>
                                  <a:gd name="connsiteY3" fmla="*/ -31 h 54710"/>
                                  <a:gd name="connsiteX4" fmla="*/ 38612 w 78681"/>
                                  <a:gd name="connsiteY4" fmla="*/ 2092 h 54710"/>
                                  <a:gd name="connsiteX5" fmla="*/ 44807 w 78681"/>
                                  <a:gd name="connsiteY5" fmla="*/ 8488 h 54710"/>
                                  <a:gd name="connsiteX6" fmla="*/ 52414 w 78681"/>
                                  <a:gd name="connsiteY6" fmla="*/ 2092 h 54710"/>
                                  <a:gd name="connsiteX7" fmla="*/ 61129 w 78681"/>
                                  <a:gd name="connsiteY7" fmla="*/ -31 h 54710"/>
                                  <a:gd name="connsiteX8" fmla="*/ 71102 w 78681"/>
                                  <a:gd name="connsiteY8" fmla="*/ 2393 h 54710"/>
                                  <a:gd name="connsiteX9" fmla="*/ 77197 w 78681"/>
                                  <a:gd name="connsiteY9" fmla="*/ 9391 h 54710"/>
                                  <a:gd name="connsiteX10" fmla="*/ 78658 w 78681"/>
                                  <a:gd name="connsiteY10" fmla="*/ 20473 h 54710"/>
                                  <a:gd name="connsiteX11" fmla="*/ 78658 w 78681"/>
                                  <a:gd name="connsiteY11" fmla="*/ 54680 h 54710"/>
                                  <a:gd name="connsiteX12" fmla="*/ 64503 w 78681"/>
                                  <a:gd name="connsiteY12" fmla="*/ 54680 h 54710"/>
                                  <a:gd name="connsiteX13" fmla="*/ 64503 w 78681"/>
                                  <a:gd name="connsiteY13" fmla="*/ 24100 h 54710"/>
                                  <a:gd name="connsiteX14" fmla="*/ 63042 w 78681"/>
                                  <a:gd name="connsiteY14" fmla="*/ 13827 h 54710"/>
                                  <a:gd name="connsiteX15" fmla="*/ 56998 w 78681"/>
                                  <a:gd name="connsiteY15" fmla="*/ 10801 h 54710"/>
                                  <a:gd name="connsiteX16" fmla="*/ 51406 w 78681"/>
                                  <a:gd name="connsiteY16" fmla="*/ 12615 h 54710"/>
                                  <a:gd name="connsiteX17" fmla="*/ 47629 w 78681"/>
                                  <a:gd name="connsiteY17" fmla="*/ 17954 h 54710"/>
                                  <a:gd name="connsiteX18" fmla="*/ 46470 w 78681"/>
                                  <a:gd name="connsiteY18" fmla="*/ 28983 h 54710"/>
                                  <a:gd name="connsiteX19" fmla="*/ 46470 w 78681"/>
                                  <a:gd name="connsiteY19" fmla="*/ 54680 h 54710"/>
                                  <a:gd name="connsiteX20" fmla="*/ 32315 w 78681"/>
                                  <a:gd name="connsiteY20" fmla="*/ 54680 h 54710"/>
                                  <a:gd name="connsiteX21" fmla="*/ 32315 w 78681"/>
                                  <a:gd name="connsiteY21" fmla="*/ 25364 h 54710"/>
                                  <a:gd name="connsiteX22" fmla="*/ 31560 w 78681"/>
                                  <a:gd name="connsiteY22" fmla="*/ 15289 h 54710"/>
                                  <a:gd name="connsiteX23" fmla="*/ 29192 w 78681"/>
                                  <a:gd name="connsiteY23" fmla="*/ 11910 h 54710"/>
                                  <a:gd name="connsiteX24" fmla="*/ 24911 w 78681"/>
                                  <a:gd name="connsiteY24" fmla="*/ 10801 h 54710"/>
                                  <a:gd name="connsiteX25" fmla="*/ 19017 w 78681"/>
                                  <a:gd name="connsiteY25" fmla="*/ 12563 h 54710"/>
                                  <a:gd name="connsiteX26" fmla="*/ 15239 w 78681"/>
                                  <a:gd name="connsiteY26" fmla="*/ 17653 h 54710"/>
                                  <a:gd name="connsiteX27" fmla="*/ 14131 w 78681"/>
                                  <a:gd name="connsiteY27" fmla="*/ 28682 h 54710"/>
                                  <a:gd name="connsiteX28" fmla="*/ 14131 w 78681"/>
                                  <a:gd name="connsiteY28" fmla="*/ 54680 h 54710"/>
                                  <a:gd name="connsiteX29" fmla="*/ -24 w 78681"/>
                                  <a:gd name="connsiteY29" fmla="*/ 54680 h 5471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Lst>
                                <a:rect l="l" t="t" r="r" b="b"/>
                                <a:pathLst>
                                  <a:path w="78681" h="54710">
                                    <a:moveTo>
                                      <a:pt x="-24" y="1181"/>
                                    </a:moveTo>
                                    <a:lnTo>
                                      <a:pt x="13023" y="1181"/>
                                    </a:lnTo>
                                    <a:lnTo>
                                      <a:pt x="13023" y="8488"/>
                                    </a:lnTo>
                                    <a:cubicBezTo>
                                      <a:pt x="17690" y="2814"/>
                                      <a:pt x="23248" y="-31"/>
                                      <a:pt x="29696" y="-31"/>
                                    </a:cubicBezTo>
                                    <a:cubicBezTo>
                                      <a:pt x="33122" y="-31"/>
                                      <a:pt x="36094" y="682"/>
                                      <a:pt x="38612" y="2092"/>
                                    </a:cubicBezTo>
                                    <a:cubicBezTo>
                                      <a:pt x="41131" y="3502"/>
                                      <a:pt x="43195" y="5634"/>
                                      <a:pt x="44807" y="8488"/>
                                    </a:cubicBezTo>
                                    <a:cubicBezTo>
                                      <a:pt x="47159" y="5634"/>
                                      <a:pt x="49694" y="3502"/>
                                      <a:pt x="52414" y="2092"/>
                                    </a:cubicBezTo>
                                    <a:cubicBezTo>
                                      <a:pt x="55134" y="682"/>
                                      <a:pt x="58039" y="-31"/>
                                      <a:pt x="61129" y="-31"/>
                                    </a:cubicBezTo>
                                    <a:cubicBezTo>
                                      <a:pt x="65057" y="-31"/>
                                      <a:pt x="68382" y="777"/>
                                      <a:pt x="71102" y="2393"/>
                                    </a:cubicBezTo>
                                    <a:cubicBezTo>
                                      <a:pt x="73822" y="3966"/>
                                      <a:pt x="75854" y="6305"/>
                                      <a:pt x="77197" y="9391"/>
                                    </a:cubicBezTo>
                                    <a:cubicBezTo>
                                      <a:pt x="78171" y="11678"/>
                                      <a:pt x="78658" y="15366"/>
                                      <a:pt x="78658" y="20473"/>
                                    </a:cubicBezTo>
                                    <a:lnTo>
                                      <a:pt x="78658" y="54680"/>
                                    </a:lnTo>
                                    <a:lnTo>
                                      <a:pt x="64503" y="54680"/>
                                    </a:lnTo>
                                    <a:lnTo>
                                      <a:pt x="64503" y="24100"/>
                                    </a:lnTo>
                                    <a:cubicBezTo>
                                      <a:pt x="64503" y="18796"/>
                                      <a:pt x="64016" y="15366"/>
                                      <a:pt x="63042" y="13827"/>
                                    </a:cubicBezTo>
                                    <a:cubicBezTo>
                                      <a:pt x="61733" y="11807"/>
                                      <a:pt x="59718" y="10801"/>
                                      <a:pt x="56998" y="10801"/>
                                    </a:cubicBezTo>
                                    <a:cubicBezTo>
                                      <a:pt x="55016" y="10801"/>
                                      <a:pt x="53152" y="11411"/>
                                      <a:pt x="51406" y="12615"/>
                                    </a:cubicBezTo>
                                    <a:cubicBezTo>
                                      <a:pt x="49660" y="13827"/>
                                      <a:pt x="48401" y="15607"/>
                                      <a:pt x="47629" y="17954"/>
                                    </a:cubicBezTo>
                                    <a:cubicBezTo>
                                      <a:pt x="46856" y="20275"/>
                                      <a:pt x="46470" y="23954"/>
                                      <a:pt x="46470" y="28983"/>
                                    </a:cubicBezTo>
                                    <a:lnTo>
                                      <a:pt x="46470" y="54680"/>
                                    </a:lnTo>
                                    <a:lnTo>
                                      <a:pt x="32315" y="54680"/>
                                    </a:lnTo>
                                    <a:lnTo>
                                      <a:pt x="32315" y="25364"/>
                                    </a:lnTo>
                                    <a:cubicBezTo>
                                      <a:pt x="32315" y="20154"/>
                                      <a:pt x="32063" y="16802"/>
                                      <a:pt x="31560" y="15289"/>
                                    </a:cubicBezTo>
                                    <a:cubicBezTo>
                                      <a:pt x="31056" y="13776"/>
                                      <a:pt x="30267" y="12649"/>
                                      <a:pt x="29192" y="11910"/>
                                    </a:cubicBezTo>
                                    <a:cubicBezTo>
                                      <a:pt x="28151" y="11171"/>
                                      <a:pt x="26724" y="10801"/>
                                      <a:pt x="24911" y="10801"/>
                                    </a:cubicBezTo>
                                    <a:cubicBezTo>
                                      <a:pt x="22728" y="10801"/>
                                      <a:pt x="20764" y="11394"/>
                                      <a:pt x="19017" y="12563"/>
                                    </a:cubicBezTo>
                                    <a:cubicBezTo>
                                      <a:pt x="17271" y="13741"/>
                                      <a:pt x="16011" y="15435"/>
                                      <a:pt x="15239" y="17653"/>
                                    </a:cubicBezTo>
                                    <a:cubicBezTo>
                                      <a:pt x="14500" y="19871"/>
                                      <a:pt x="14131" y="23550"/>
                                      <a:pt x="14131" y="28682"/>
                                    </a:cubicBezTo>
                                    <a:lnTo>
                                      <a:pt x="14131" y="54680"/>
                                    </a:lnTo>
                                    <a:lnTo>
                                      <a:pt x="-24" y="54680"/>
                                    </a:lnTo>
                                    <a:close/>
                                  </a:path>
                                </a:pathLst>
                              </a:custGeom>
                              <a:solidFill>
                                <a:srgbClr val="D455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86" name="Freeform: Shape 286"/>
                            <wps:cNvSpPr/>
                            <wps:spPr>
                              <a:xfrm>
                                <a:off x="460042" y="2071110"/>
                                <a:ext cx="49982" cy="55914"/>
                              </a:xfrm>
                              <a:custGeom>
                                <a:avLst/>
                                <a:gdLst>
                                  <a:gd name="connsiteX0" fmla="*/ 35086 w 49982"/>
                                  <a:gd name="connsiteY0" fmla="*/ 37649 h 55914"/>
                                  <a:gd name="connsiteX1" fmla="*/ 49190 w 49982"/>
                                  <a:gd name="connsiteY1" fmla="*/ 40022 h 55914"/>
                                  <a:gd name="connsiteX2" fmla="*/ 40577 w 49982"/>
                                  <a:gd name="connsiteY2" fmla="*/ 51860 h 55914"/>
                                  <a:gd name="connsiteX3" fmla="*/ 25918 w 49982"/>
                                  <a:gd name="connsiteY3" fmla="*/ 55883 h 55914"/>
                                  <a:gd name="connsiteX4" fmla="*/ 5266 w 49982"/>
                                  <a:gd name="connsiteY4" fmla="*/ 46770 h 55914"/>
                                  <a:gd name="connsiteX5" fmla="*/ -24 w 49982"/>
                                  <a:gd name="connsiteY5" fmla="*/ 28330 h 55914"/>
                                  <a:gd name="connsiteX6" fmla="*/ 6928 w 49982"/>
                                  <a:gd name="connsiteY6" fmla="*/ 7526 h 55914"/>
                                  <a:gd name="connsiteX7" fmla="*/ 24508 w 49982"/>
                                  <a:gd name="connsiteY7" fmla="*/ -31 h 55914"/>
                                  <a:gd name="connsiteX8" fmla="*/ 43347 w 49982"/>
                                  <a:gd name="connsiteY8" fmla="*/ 7878 h 55914"/>
                                  <a:gd name="connsiteX9" fmla="*/ 49946 w 49982"/>
                                  <a:gd name="connsiteY9" fmla="*/ 32010 h 55914"/>
                                  <a:gd name="connsiteX10" fmla="*/ 14484 w 49982"/>
                                  <a:gd name="connsiteY10" fmla="*/ 32010 h 55914"/>
                                  <a:gd name="connsiteX11" fmla="*/ 17909 w 49982"/>
                                  <a:gd name="connsiteY11" fmla="*/ 41836 h 55914"/>
                                  <a:gd name="connsiteX12" fmla="*/ 26070 w 49982"/>
                                  <a:gd name="connsiteY12" fmla="*/ 45309 h 55914"/>
                                  <a:gd name="connsiteX13" fmla="*/ 31661 w 49982"/>
                                  <a:gd name="connsiteY13" fmla="*/ 43495 h 55914"/>
                                  <a:gd name="connsiteX14" fmla="*/ 35086 w 49982"/>
                                  <a:gd name="connsiteY14" fmla="*/ 37649 h 55914"/>
                                  <a:gd name="connsiteX15" fmla="*/ 35892 w 49982"/>
                                  <a:gd name="connsiteY15" fmla="*/ 23344 h 55914"/>
                                  <a:gd name="connsiteX16" fmla="*/ 32718 w 49982"/>
                                  <a:gd name="connsiteY16" fmla="*/ 14025 h 55914"/>
                                  <a:gd name="connsiteX17" fmla="*/ 25365 w 49982"/>
                                  <a:gd name="connsiteY17" fmla="*/ 10801 h 55914"/>
                                  <a:gd name="connsiteX18" fmla="*/ 17707 w 49982"/>
                                  <a:gd name="connsiteY18" fmla="*/ 14180 h 55914"/>
                                  <a:gd name="connsiteX19" fmla="*/ 14735 w 49982"/>
                                  <a:gd name="connsiteY19" fmla="*/ 23344 h 5591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49982" h="55914">
                                    <a:moveTo>
                                      <a:pt x="35086" y="37649"/>
                                    </a:moveTo>
                                    <a:lnTo>
                                      <a:pt x="49190" y="40022"/>
                                    </a:lnTo>
                                    <a:cubicBezTo>
                                      <a:pt x="47377" y="45189"/>
                                      <a:pt x="44506" y="49135"/>
                                      <a:pt x="40577" y="51860"/>
                                    </a:cubicBezTo>
                                    <a:cubicBezTo>
                                      <a:pt x="36682" y="54542"/>
                                      <a:pt x="31795" y="55883"/>
                                      <a:pt x="25918" y="55883"/>
                                    </a:cubicBezTo>
                                    <a:cubicBezTo>
                                      <a:pt x="16616" y="55883"/>
                                      <a:pt x="9732" y="52848"/>
                                      <a:pt x="5266" y="46770"/>
                                    </a:cubicBezTo>
                                    <a:cubicBezTo>
                                      <a:pt x="1739" y="41896"/>
                                      <a:pt x="-24" y="35758"/>
                                      <a:pt x="-24" y="28330"/>
                                    </a:cubicBezTo>
                                    <a:cubicBezTo>
                                      <a:pt x="-24" y="19467"/>
                                      <a:pt x="2294" y="12529"/>
                                      <a:pt x="6928" y="7526"/>
                                    </a:cubicBezTo>
                                    <a:cubicBezTo>
                                      <a:pt x="11562" y="2488"/>
                                      <a:pt x="17422" y="-31"/>
                                      <a:pt x="24508" y="-31"/>
                                    </a:cubicBezTo>
                                    <a:cubicBezTo>
                                      <a:pt x="32467" y="-31"/>
                                      <a:pt x="38747" y="2608"/>
                                      <a:pt x="43347" y="7878"/>
                                    </a:cubicBezTo>
                                    <a:cubicBezTo>
                                      <a:pt x="47948" y="13122"/>
                                      <a:pt x="50148" y="21160"/>
                                      <a:pt x="49946" y="32010"/>
                                    </a:cubicBezTo>
                                    <a:lnTo>
                                      <a:pt x="14484" y="32010"/>
                                    </a:lnTo>
                                    <a:cubicBezTo>
                                      <a:pt x="14584" y="36205"/>
                                      <a:pt x="15727" y="39480"/>
                                      <a:pt x="17909" y="41836"/>
                                    </a:cubicBezTo>
                                    <a:cubicBezTo>
                                      <a:pt x="20092" y="44148"/>
                                      <a:pt x="22812" y="45309"/>
                                      <a:pt x="26070" y="45309"/>
                                    </a:cubicBezTo>
                                    <a:cubicBezTo>
                                      <a:pt x="28286" y="45309"/>
                                      <a:pt x="30150" y="44707"/>
                                      <a:pt x="31661" y="43495"/>
                                    </a:cubicBezTo>
                                    <a:cubicBezTo>
                                      <a:pt x="33172" y="42283"/>
                                      <a:pt x="34314" y="40340"/>
                                      <a:pt x="35086" y="37649"/>
                                    </a:cubicBezTo>
                                    <a:close/>
                                    <a:moveTo>
                                      <a:pt x="35892" y="23344"/>
                                    </a:moveTo>
                                    <a:cubicBezTo>
                                      <a:pt x="35791" y="19252"/>
                                      <a:pt x="34734" y="16140"/>
                                      <a:pt x="32718" y="14025"/>
                                    </a:cubicBezTo>
                                    <a:cubicBezTo>
                                      <a:pt x="30703" y="11876"/>
                                      <a:pt x="28252" y="10801"/>
                                      <a:pt x="25365" y="10801"/>
                                    </a:cubicBezTo>
                                    <a:cubicBezTo>
                                      <a:pt x="22275" y="10801"/>
                                      <a:pt x="19723" y="11927"/>
                                      <a:pt x="17707" y="14180"/>
                                    </a:cubicBezTo>
                                    <a:cubicBezTo>
                                      <a:pt x="15693" y="16432"/>
                                      <a:pt x="14702" y="19484"/>
                                      <a:pt x="14735" y="23344"/>
                                    </a:cubicBezTo>
                                    <a:close/>
                                  </a:path>
                                </a:pathLst>
                              </a:custGeom>
                              <a:solidFill>
                                <a:srgbClr val="D455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87" name="Freeform: Shape 287"/>
                            <wps:cNvSpPr/>
                            <wps:spPr>
                              <a:xfrm>
                                <a:off x="520993" y="2071110"/>
                                <a:ext cx="34655" cy="54710"/>
                              </a:xfrm>
                              <a:custGeom>
                                <a:avLst/>
                                <a:gdLst>
                                  <a:gd name="connsiteX0" fmla="*/ 14131 w 34655"/>
                                  <a:gd name="connsiteY0" fmla="*/ 54680 h 54710"/>
                                  <a:gd name="connsiteX1" fmla="*/ -24 w 34655"/>
                                  <a:gd name="connsiteY1" fmla="*/ 54680 h 54710"/>
                                  <a:gd name="connsiteX2" fmla="*/ -24 w 34655"/>
                                  <a:gd name="connsiteY2" fmla="*/ 1181 h 54710"/>
                                  <a:gd name="connsiteX3" fmla="*/ 13124 w 34655"/>
                                  <a:gd name="connsiteY3" fmla="*/ 1181 h 54710"/>
                                  <a:gd name="connsiteX4" fmla="*/ 13124 w 34655"/>
                                  <a:gd name="connsiteY4" fmla="*/ 8789 h 54710"/>
                                  <a:gd name="connsiteX5" fmla="*/ 19168 w 34655"/>
                                  <a:gd name="connsiteY5" fmla="*/ 1688 h 54710"/>
                                  <a:gd name="connsiteX6" fmla="*/ 25313 w 34655"/>
                                  <a:gd name="connsiteY6" fmla="*/ -31 h 54710"/>
                                  <a:gd name="connsiteX7" fmla="*/ 34632 w 34655"/>
                                  <a:gd name="connsiteY7" fmla="*/ 2643 h 54710"/>
                                  <a:gd name="connsiteX8" fmla="*/ 30250 w 34655"/>
                                  <a:gd name="connsiteY8" fmla="*/ 14988 h 54710"/>
                                  <a:gd name="connsiteX9" fmla="*/ 23601 w 34655"/>
                                  <a:gd name="connsiteY9" fmla="*/ 12667 h 54710"/>
                                  <a:gd name="connsiteX10" fmla="*/ 18564 w 34655"/>
                                  <a:gd name="connsiteY10" fmla="*/ 14326 h 54710"/>
                                  <a:gd name="connsiteX11" fmla="*/ 15289 w 34655"/>
                                  <a:gd name="connsiteY11" fmla="*/ 20223 h 54710"/>
                                  <a:gd name="connsiteX12" fmla="*/ 14131 w 34655"/>
                                  <a:gd name="connsiteY12" fmla="*/ 38156 h 5471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34655" h="54710">
                                    <a:moveTo>
                                      <a:pt x="14131" y="54680"/>
                                    </a:moveTo>
                                    <a:lnTo>
                                      <a:pt x="-24" y="54680"/>
                                    </a:lnTo>
                                    <a:lnTo>
                                      <a:pt x="-24" y="1181"/>
                                    </a:lnTo>
                                    <a:lnTo>
                                      <a:pt x="13124" y="1181"/>
                                    </a:lnTo>
                                    <a:lnTo>
                                      <a:pt x="13124" y="8789"/>
                                    </a:lnTo>
                                    <a:cubicBezTo>
                                      <a:pt x="15373" y="5196"/>
                                      <a:pt x="17388" y="2832"/>
                                      <a:pt x="19168" y="1688"/>
                                    </a:cubicBezTo>
                                    <a:cubicBezTo>
                                      <a:pt x="20981" y="545"/>
                                      <a:pt x="23030" y="-31"/>
                                      <a:pt x="25313" y="-31"/>
                                    </a:cubicBezTo>
                                    <a:cubicBezTo>
                                      <a:pt x="28537" y="-31"/>
                                      <a:pt x="31644" y="863"/>
                                      <a:pt x="34632" y="2643"/>
                                    </a:cubicBezTo>
                                    <a:lnTo>
                                      <a:pt x="30250" y="14988"/>
                                    </a:lnTo>
                                    <a:cubicBezTo>
                                      <a:pt x="27866" y="13440"/>
                                      <a:pt x="25649" y="12667"/>
                                      <a:pt x="23601" y="12667"/>
                                    </a:cubicBezTo>
                                    <a:cubicBezTo>
                                      <a:pt x="21619" y="12667"/>
                                      <a:pt x="19940" y="13217"/>
                                      <a:pt x="18564" y="14326"/>
                                    </a:cubicBezTo>
                                    <a:cubicBezTo>
                                      <a:pt x="17186" y="15400"/>
                                      <a:pt x="16095" y="17369"/>
                                      <a:pt x="15289" y="20223"/>
                                    </a:cubicBezTo>
                                    <a:cubicBezTo>
                                      <a:pt x="14517" y="23078"/>
                                      <a:pt x="14131" y="29052"/>
                                      <a:pt x="14131" y="38156"/>
                                    </a:cubicBezTo>
                                    <a:close/>
                                  </a:path>
                                </a:pathLst>
                              </a:custGeom>
                              <a:solidFill>
                                <a:srgbClr val="D455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88" name="Freeform: Shape 288"/>
                            <wps:cNvSpPr/>
                            <wps:spPr>
                              <a:xfrm>
                                <a:off x="561391" y="2072322"/>
                                <a:ext cx="48659" cy="54702"/>
                              </a:xfrm>
                              <a:custGeom>
                                <a:avLst/>
                                <a:gdLst>
                                  <a:gd name="connsiteX0" fmla="*/ 35488 w 48659"/>
                                  <a:gd name="connsiteY0" fmla="*/ 53468 h 54702"/>
                                  <a:gd name="connsiteX1" fmla="*/ 35488 w 48659"/>
                                  <a:gd name="connsiteY1" fmla="*/ 45455 h 54702"/>
                                  <a:gd name="connsiteX2" fmla="*/ 27782 w 48659"/>
                                  <a:gd name="connsiteY2" fmla="*/ 52204 h 54702"/>
                                  <a:gd name="connsiteX3" fmla="*/ 17757 w 48659"/>
                                  <a:gd name="connsiteY3" fmla="*/ 54671 h 54702"/>
                                  <a:gd name="connsiteX4" fmla="*/ 8086 w 48659"/>
                                  <a:gd name="connsiteY4" fmla="*/ 52307 h 54702"/>
                                  <a:gd name="connsiteX5" fmla="*/ 1890 w 48659"/>
                                  <a:gd name="connsiteY5" fmla="*/ 45661 h 54702"/>
                                  <a:gd name="connsiteX6" fmla="*/ -24 w 48659"/>
                                  <a:gd name="connsiteY6" fmla="*/ 33824 h 54702"/>
                                  <a:gd name="connsiteX7" fmla="*/ -24 w 48659"/>
                                  <a:gd name="connsiteY7" fmla="*/ -31 h 54702"/>
                                  <a:gd name="connsiteX8" fmla="*/ 14131 w 48659"/>
                                  <a:gd name="connsiteY8" fmla="*/ -31 h 54702"/>
                                  <a:gd name="connsiteX9" fmla="*/ 14131 w 48659"/>
                                  <a:gd name="connsiteY9" fmla="*/ 24547 h 54702"/>
                                  <a:gd name="connsiteX10" fmla="*/ 14887 w 48659"/>
                                  <a:gd name="connsiteY10" fmla="*/ 38406 h 54702"/>
                                  <a:gd name="connsiteX11" fmla="*/ 17757 w 48659"/>
                                  <a:gd name="connsiteY11" fmla="*/ 42438 h 54702"/>
                                  <a:gd name="connsiteX12" fmla="*/ 22996 w 48659"/>
                                  <a:gd name="connsiteY12" fmla="*/ 43891 h 54702"/>
                                  <a:gd name="connsiteX13" fmla="*/ 29495 w 48659"/>
                                  <a:gd name="connsiteY13" fmla="*/ 41930 h 54702"/>
                                  <a:gd name="connsiteX14" fmla="*/ 33423 w 48659"/>
                                  <a:gd name="connsiteY14" fmla="*/ 36996 h 54702"/>
                                  <a:gd name="connsiteX15" fmla="*/ 34482 w 48659"/>
                                  <a:gd name="connsiteY15" fmla="*/ 22536 h 54702"/>
                                  <a:gd name="connsiteX16" fmla="*/ 34482 w 48659"/>
                                  <a:gd name="connsiteY16" fmla="*/ -31 h 54702"/>
                                  <a:gd name="connsiteX17" fmla="*/ 48636 w 48659"/>
                                  <a:gd name="connsiteY17" fmla="*/ -31 h 54702"/>
                                  <a:gd name="connsiteX18" fmla="*/ 48636 w 48659"/>
                                  <a:gd name="connsiteY18" fmla="*/ 53468 h 5470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48659" h="54702">
                                    <a:moveTo>
                                      <a:pt x="35488" y="53468"/>
                                    </a:moveTo>
                                    <a:lnTo>
                                      <a:pt x="35488" y="45455"/>
                                    </a:lnTo>
                                    <a:cubicBezTo>
                                      <a:pt x="33541" y="48309"/>
                                      <a:pt x="30972" y="50562"/>
                                      <a:pt x="27782" y="52204"/>
                                    </a:cubicBezTo>
                                    <a:cubicBezTo>
                                      <a:pt x="24625" y="53854"/>
                                      <a:pt x="21284" y="54671"/>
                                      <a:pt x="17757" y="54671"/>
                                    </a:cubicBezTo>
                                    <a:cubicBezTo>
                                      <a:pt x="14165" y="54671"/>
                                      <a:pt x="10941" y="53889"/>
                                      <a:pt x="8086" y="52307"/>
                                    </a:cubicBezTo>
                                    <a:cubicBezTo>
                                      <a:pt x="5232" y="50725"/>
                                      <a:pt x="3167" y="48516"/>
                                      <a:pt x="1890" y="45661"/>
                                    </a:cubicBezTo>
                                    <a:cubicBezTo>
                                      <a:pt x="614" y="42807"/>
                                      <a:pt x="-24" y="38861"/>
                                      <a:pt x="-24" y="33824"/>
                                    </a:cubicBezTo>
                                    <a:lnTo>
                                      <a:pt x="-24" y="-31"/>
                                    </a:lnTo>
                                    <a:lnTo>
                                      <a:pt x="14131" y="-31"/>
                                    </a:lnTo>
                                    <a:lnTo>
                                      <a:pt x="14131" y="24547"/>
                                    </a:lnTo>
                                    <a:cubicBezTo>
                                      <a:pt x="14131" y="32070"/>
                                      <a:pt x="14383" y="36695"/>
                                      <a:pt x="14887" y="38406"/>
                                    </a:cubicBezTo>
                                    <a:cubicBezTo>
                                      <a:pt x="15424" y="40082"/>
                                      <a:pt x="16381" y="41423"/>
                                      <a:pt x="17757" y="42438"/>
                                    </a:cubicBezTo>
                                    <a:cubicBezTo>
                                      <a:pt x="19134" y="43409"/>
                                      <a:pt x="20880" y="43891"/>
                                      <a:pt x="22996" y="43891"/>
                                    </a:cubicBezTo>
                                    <a:cubicBezTo>
                                      <a:pt x="25415" y="43891"/>
                                      <a:pt x="27580" y="43237"/>
                                      <a:pt x="29495" y="41930"/>
                                    </a:cubicBezTo>
                                    <a:cubicBezTo>
                                      <a:pt x="31408" y="40589"/>
                                      <a:pt x="32718" y="38939"/>
                                      <a:pt x="33423" y="36996"/>
                                    </a:cubicBezTo>
                                    <a:cubicBezTo>
                                      <a:pt x="34128" y="35010"/>
                                      <a:pt x="34482" y="30196"/>
                                      <a:pt x="34482" y="22536"/>
                                    </a:cubicBezTo>
                                    <a:lnTo>
                                      <a:pt x="34482" y="-31"/>
                                    </a:lnTo>
                                    <a:lnTo>
                                      <a:pt x="48636" y="-31"/>
                                    </a:lnTo>
                                    <a:lnTo>
                                      <a:pt x="48636" y="53468"/>
                                    </a:lnTo>
                                    <a:close/>
                                  </a:path>
                                </a:pathLst>
                              </a:custGeom>
                              <a:solidFill>
                                <a:srgbClr val="D455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89" name="Freeform: Shape 289"/>
                            <wps:cNvSpPr/>
                            <wps:spPr>
                              <a:xfrm>
                                <a:off x="619773" y="2071110"/>
                                <a:ext cx="49966" cy="55914"/>
                              </a:xfrm>
                              <a:custGeom>
                                <a:avLst/>
                                <a:gdLst>
                                  <a:gd name="connsiteX0" fmla="*/ -24 w 49966"/>
                                  <a:gd name="connsiteY0" fmla="*/ 39412 h 55914"/>
                                  <a:gd name="connsiteX1" fmla="*/ 14181 w 49966"/>
                                  <a:gd name="connsiteY1" fmla="*/ 37245 h 55914"/>
                                  <a:gd name="connsiteX2" fmla="*/ 17859 w 49966"/>
                                  <a:gd name="connsiteY2" fmla="*/ 43547 h 55914"/>
                                  <a:gd name="connsiteX3" fmla="*/ 25616 w 49966"/>
                                  <a:gd name="connsiteY3" fmla="*/ 45661 h 55914"/>
                                  <a:gd name="connsiteX4" fmla="*/ 33877 w 49966"/>
                                  <a:gd name="connsiteY4" fmla="*/ 43650 h 55914"/>
                                  <a:gd name="connsiteX5" fmla="*/ 35741 w 49966"/>
                                  <a:gd name="connsiteY5" fmla="*/ 39867 h 55914"/>
                                  <a:gd name="connsiteX6" fmla="*/ 34734 w 49966"/>
                                  <a:gd name="connsiteY6" fmla="*/ 37202 h 55914"/>
                                  <a:gd name="connsiteX7" fmla="*/ 29998 w 49966"/>
                                  <a:gd name="connsiteY7" fmla="*/ 35337 h 55914"/>
                                  <a:gd name="connsiteX8" fmla="*/ 8288 w 49966"/>
                                  <a:gd name="connsiteY8" fmla="*/ 28433 h 55914"/>
                                  <a:gd name="connsiteX9" fmla="*/ 1941 w 49966"/>
                                  <a:gd name="connsiteY9" fmla="*/ 16398 h 55914"/>
                                  <a:gd name="connsiteX10" fmla="*/ 7432 w 49966"/>
                                  <a:gd name="connsiteY10" fmla="*/ 4706 h 55914"/>
                                  <a:gd name="connsiteX11" fmla="*/ 24458 w 49966"/>
                                  <a:gd name="connsiteY11" fmla="*/ -31 h 55914"/>
                                  <a:gd name="connsiteX12" fmla="*/ 40778 w 49966"/>
                                  <a:gd name="connsiteY12" fmla="*/ 3545 h 55914"/>
                                  <a:gd name="connsiteX13" fmla="*/ 48128 w 49966"/>
                                  <a:gd name="connsiteY13" fmla="*/ 14128 h 55914"/>
                                  <a:gd name="connsiteX14" fmla="*/ 34783 w 49966"/>
                                  <a:gd name="connsiteY14" fmla="*/ 16595 h 55914"/>
                                  <a:gd name="connsiteX15" fmla="*/ 31510 w 49966"/>
                                  <a:gd name="connsiteY15" fmla="*/ 11807 h 55914"/>
                                  <a:gd name="connsiteX16" fmla="*/ 24710 w 49966"/>
                                  <a:gd name="connsiteY16" fmla="*/ 10148 h 55914"/>
                                  <a:gd name="connsiteX17" fmla="*/ 16700 w 49966"/>
                                  <a:gd name="connsiteY17" fmla="*/ 11712 h 55914"/>
                                  <a:gd name="connsiteX18" fmla="*/ 15088 w 49966"/>
                                  <a:gd name="connsiteY18" fmla="*/ 14584 h 55914"/>
                                  <a:gd name="connsiteX19" fmla="*/ 16499 w 49966"/>
                                  <a:gd name="connsiteY19" fmla="*/ 17154 h 55914"/>
                                  <a:gd name="connsiteX20" fmla="*/ 29696 w 49966"/>
                                  <a:gd name="connsiteY20" fmla="*/ 21126 h 55914"/>
                                  <a:gd name="connsiteX21" fmla="*/ 45515 w 49966"/>
                                  <a:gd name="connsiteY21" fmla="*/ 27427 h 55914"/>
                                  <a:gd name="connsiteX22" fmla="*/ 49942 w 49966"/>
                                  <a:gd name="connsiteY22" fmla="*/ 37950 h 55914"/>
                                  <a:gd name="connsiteX23" fmla="*/ 43804 w 49966"/>
                                  <a:gd name="connsiteY23" fmla="*/ 50596 h 55914"/>
                                  <a:gd name="connsiteX24" fmla="*/ 25616 w 49966"/>
                                  <a:gd name="connsiteY24" fmla="*/ 55883 h 55914"/>
                                  <a:gd name="connsiteX25" fmla="*/ 8288 w 49966"/>
                                  <a:gd name="connsiteY25" fmla="*/ 51456 h 55914"/>
                                  <a:gd name="connsiteX26" fmla="*/ -24 w 49966"/>
                                  <a:gd name="connsiteY26" fmla="*/ 39412 h 5591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Lst>
                                <a:rect l="l" t="t" r="r" b="b"/>
                                <a:pathLst>
                                  <a:path w="49966" h="55914">
                                    <a:moveTo>
                                      <a:pt x="-24" y="39412"/>
                                    </a:moveTo>
                                    <a:lnTo>
                                      <a:pt x="14181" y="37245"/>
                                    </a:lnTo>
                                    <a:cubicBezTo>
                                      <a:pt x="14786" y="40005"/>
                                      <a:pt x="16011" y="42102"/>
                                      <a:pt x="17859" y="43547"/>
                                    </a:cubicBezTo>
                                    <a:cubicBezTo>
                                      <a:pt x="19705" y="44956"/>
                                      <a:pt x="22291" y="45661"/>
                                      <a:pt x="25616" y="45661"/>
                                    </a:cubicBezTo>
                                    <a:cubicBezTo>
                                      <a:pt x="29276" y="45661"/>
                                      <a:pt x="32030" y="44991"/>
                                      <a:pt x="33877" y="43650"/>
                                    </a:cubicBezTo>
                                    <a:cubicBezTo>
                                      <a:pt x="35120" y="42704"/>
                                      <a:pt x="35741" y="41449"/>
                                      <a:pt x="35741" y="39867"/>
                                    </a:cubicBezTo>
                                    <a:cubicBezTo>
                                      <a:pt x="35741" y="38792"/>
                                      <a:pt x="35405" y="37907"/>
                                      <a:pt x="34734" y="37202"/>
                                    </a:cubicBezTo>
                                    <a:cubicBezTo>
                                      <a:pt x="34028" y="36523"/>
                                      <a:pt x="32449" y="35904"/>
                                      <a:pt x="29998" y="35337"/>
                                    </a:cubicBezTo>
                                    <a:cubicBezTo>
                                      <a:pt x="18581" y="32818"/>
                                      <a:pt x="11344" y="30514"/>
                                      <a:pt x="8288" y="28433"/>
                                    </a:cubicBezTo>
                                    <a:cubicBezTo>
                                      <a:pt x="4056" y="25545"/>
                                      <a:pt x="1941" y="21530"/>
                                      <a:pt x="1941" y="16398"/>
                                    </a:cubicBezTo>
                                    <a:cubicBezTo>
                                      <a:pt x="1941" y="11764"/>
                                      <a:pt x="3771" y="7861"/>
                                      <a:pt x="7432" y="4706"/>
                                    </a:cubicBezTo>
                                    <a:cubicBezTo>
                                      <a:pt x="11092" y="1551"/>
                                      <a:pt x="16767" y="-31"/>
                                      <a:pt x="24458" y="-31"/>
                                    </a:cubicBezTo>
                                    <a:cubicBezTo>
                                      <a:pt x="31778" y="-31"/>
                                      <a:pt x="37219" y="1164"/>
                                      <a:pt x="40778" y="3545"/>
                                    </a:cubicBezTo>
                                    <a:cubicBezTo>
                                      <a:pt x="44337" y="5935"/>
                                      <a:pt x="46787" y="9460"/>
                                      <a:pt x="48128" y="14128"/>
                                    </a:cubicBezTo>
                                    <a:lnTo>
                                      <a:pt x="34783" y="16595"/>
                                    </a:lnTo>
                                    <a:cubicBezTo>
                                      <a:pt x="34213" y="14515"/>
                                      <a:pt x="33122" y="12916"/>
                                      <a:pt x="31510" y="11807"/>
                                    </a:cubicBezTo>
                                    <a:cubicBezTo>
                                      <a:pt x="29931" y="10706"/>
                                      <a:pt x="27664" y="10148"/>
                                      <a:pt x="24710" y="10148"/>
                                    </a:cubicBezTo>
                                    <a:cubicBezTo>
                                      <a:pt x="20982" y="10148"/>
                                      <a:pt x="18312" y="10672"/>
                                      <a:pt x="16700" y="11712"/>
                                    </a:cubicBezTo>
                                    <a:cubicBezTo>
                                      <a:pt x="15625" y="12452"/>
                                      <a:pt x="15088" y="13406"/>
                                      <a:pt x="15088" y="14584"/>
                                    </a:cubicBezTo>
                                    <a:cubicBezTo>
                                      <a:pt x="15088" y="15590"/>
                                      <a:pt x="15558" y="16441"/>
                                      <a:pt x="16499" y="17154"/>
                                    </a:cubicBezTo>
                                    <a:cubicBezTo>
                                      <a:pt x="17775" y="18091"/>
                                      <a:pt x="22174" y="19415"/>
                                      <a:pt x="29696" y="21126"/>
                                    </a:cubicBezTo>
                                    <a:cubicBezTo>
                                      <a:pt x="37253" y="22845"/>
                                      <a:pt x="42523" y="24943"/>
                                      <a:pt x="45515" y="27427"/>
                                    </a:cubicBezTo>
                                    <a:cubicBezTo>
                                      <a:pt x="48472" y="29946"/>
                                      <a:pt x="49942" y="33454"/>
                                      <a:pt x="49942" y="37950"/>
                                    </a:cubicBezTo>
                                    <a:cubicBezTo>
                                      <a:pt x="49942" y="42859"/>
                                      <a:pt x="47896" y="47071"/>
                                      <a:pt x="43804" y="50596"/>
                                    </a:cubicBezTo>
                                    <a:cubicBezTo>
                                      <a:pt x="39703" y="54121"/>
                                      <a:pt x="33642" y="55883"/>
                                      <a:pt x="25616" y="55883"/>
                                    </a:cubicBezTo>
                                    <a:cubicBezTo>
                                      <a:pt x="18329" y="55883"/>
                                      <a:pt x="12553" y="54413"/>
                                      <a:pt x="8288" y="51456"/>
                                    </a:cubicBezTo>
                                    <a:cubicBezTo>
                                      <a:pt x="4056" y="48499"/>
                                      <a:pt x="1286" y="44484"/>
                                      <a:pt x="-24" y="39412"/>
                                    </a:cubicBezTo>
                                    <a:close/>
                                  </a:path>
                                </a:pathLst>
                              </a:custGeom>
                              <a:solidFill>
                                <a:srgbClr val="D455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grpSp>
                        <wpg:grpSp>
                          <wpg:cNvPr id="290" name="Graphic 4" descr="Figure 1 Anatomy of the shoulder (reproduced with permission) (Wikimedia Commons 2022)"/>
                          <wpg:cNvGrpSpPr/>
                          <wpg:grpSpPr>
                            <a:xfrm>
                              <a:off x="448677" y="2418330"/>
                              <a:ext cx="345111" cy="75051"/>
                              <a:chOff x="448677" y="2418330"/>
                              <a:chExt cx="345111" cy="75051"/>
                            </a:xfrm>
                            <a:solidFill>
                              <a:srgbClr val="AA4400"/>
                            </a:solidFill>
                          </wpg:grpSpPr>
                          <wps:wsp>
                            <wps:cNvPr id="291" name="Freeform: Shape 291"/>
                            <wps:cNvSpPr/>
                            <wps:spPr>
                              <a:xfrm>
                                <a:off x="448677" y="2437475"/>
                                <a:ext cx="78681" cy="54702"/>
                              </a:xfrm>
                              <a:custGeom>
                                <a:avLst/>
                                <a:gdLst>
                                  <a:gd name="connsiteX0" fmla="*/ -24 w 78681"/>
                                  <a:gd name="connsiteY0" fmla="*/ 1173 h 54702"/>
                                  <a:gd name="connsiteX1" fmla="*/ 13023 w 78681"/>
                                  <a:gd name="connsiteY1" fmla="*/ 1173 h 54702"/>
                                  <a:gd name="connsiteX2" fmla="*/ 13023 w 78681"/>
                                  <a:gd name="connsiteY2" fmla="*/ 8480 h 54702"/>
                                  <a:gd name="connsiteX3" fmla="*/ 29696 w 78681"/>
                                  <a:gd name="connsiteY3" fmla="*/ -31 h 54702"/>
                                  <a:gd name="connsiteX4" fmla="*/ 38612 w 78681"/>
                                  <a:gd name="connsiteY4" fmla="*/ 2084 h 54702"/>
                                  <a:gd name="connsiteX5" fmla="*/ 44807 w 78681"/>
                                  <a:gd name="connsiteY5" fmla="*/ 8480 h 54702"/>
                                  <a:gd name="connsiteX6" fmla="*/ 52414 w 78681"/>
                                  <a:gd name="connsiteY6" fmla="*/ 2084 h 54702"/>
                                  <a:gd name="connsiteX7" fmla="*/ 61129 w 78681"/>
                                  <a:gd name="connsiteY7" fmla="*/ -31 h 54702"/>
                                  <a:gd name="connsiteX8" fmla="*/ 71102 w 78681"/>
                                  <a:gd name="connsiteY8" fmla="*/ 2385 h 54702"/>
                                  <a:gd name="connsiteX9" fmla="*/ 77197 w 78681"/>
                                  <a:gd name="connsiteY9" fmla="*/ 9383 h 54702"/>
                                  <a:gd name="connsiteX10" fmla="*/ 78658 w 78681"/>
                                  <a:gd name="connsiteY10" fmla="*/ 20464 h 54702"/>
                                  <a:gd name="connsiteX11" fmla="*/ 78658 w 78681"/>
                                  <a:gd name="connsiteY11" fmla="*/ 54671 h 54702"/>
                                  <a:gd name="connsiteX12" fmla="*/ 64503 w 78681"/>
                                  <a:gd name="connsiteY12" fmla="*/ 54671 h 54702"/>
                                  <a:gd name="connsiteX13" fmla="*/ 64503 w 78681"/>
                                  <a:gd name="connsiteY13" fmla="*/ 24092 h 54702"/>
                                  <a:gd name="connsiteX14" fmla="*/ 63042 w 78681"/>
                                  <a:gd name="connsiteY14" fmla="*/ 13819 h 54702"/>
                                  <a:gd name="connsiteX15" fmla="*/ 56998 w 78681"/>
                                  <a:gd name="connsiteY15" fmla="*/ 10792 h 54702"/>
                                  <a:gd name="connsiteX16" fmla="*/ 51406 w 78681"/>
                                  <a:gd name="connsiteY16" fmla="*/ 12606 h 54702"/>
                                  <a:gd name="connsiteX17" fmla="*/ 47628 w 78681"/>
                                  <a:gd name="connsiteY17" fmla="*/ 17945 h 54702"/>
                                  <a:gd name="connsiteX18" fmla="*/ 46470 w 78681"/>
                                  <a:gd name="connsiteY18" fmla="*/ 28983 h 54702"/>
                                  <a:gd name="connsiteX19" fmla="*/ 46470 w 78681"/>
                                  <a:gd name="connsiteY19" fmla="*/ 54671 h 54702"/>
                                  <a:gd name="connsiteX20" fmla="*/ 32315 w 78681"/>
                                  <a:gd name="connsiteY20" fmla="*/ 54671 h 54702"/>
                                  <a:gd name="connsiteX21" fmla="*/ 32315 w 78681"/>
                                  <a:gd name="connsiteY21" fmla="*/ 25356 h 54702"/>
                                  <a:gd name="connsiteX22" fmla="*/ 31560 w 78681"/>
                                  <a:gd name="connsiteY22" fmla="*/ 15280 h 54702"/>
                                  <a:gd name="connsiteX23" fmla="*/ 29192 w 78681"/>
                                  <a:gd name="connsiteY23" fmla="*/ 11901 h 54702"/>
                                  <a:gd name="connsiteX24" fmla="*/ 24911 w 78681"/>
                                  <a:gd name="connsiteY24" fmla="*/ 10792 h 54702"/>
                                  <a:gd name="connsiteX25" fmla="*/ 19017 w 78681"/>
                                  <a:gd name="connsiteY25" fmla="*/ 12555 h 54702"/>
                                  <a:gd name="connsiteX26" fmla="*/ 15239 w 78681"/>
                                  <a:gd name="connsiteY26" fmla="*/ 17644 h 54702"/>
                                  <a:gd name="connsiteX27" fmla="*/ 14131 w 78681"/>
                                  <a:gd name="connsiteY27" fmla="*/ 28674 h 54702"/>
                                  <a:gd name="connsiteX28" fmla="*/ 14131 w 78681"/>
                                  <a:gd name="connsiteY28" fmla="*/ 54671 h 54702"/>
                                  <a:gd name="connsiteX29" fmla="*/ -24 w 78681"/>
                                  <a:gd name="connsiteY29" fmla="*/ 54671 h 5470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Lst>
                                <a:rect l="l" t="t" r="r" b="b"/>
                                <a:pathLst>
                                  <a:path w="78681" h="54702">
                                    <a:moveTo>
                                      <a:pt x="-24" y="1173"/>
                                    </a:moveTo>
                                    <a:lnTo>
                                      <a:pt x="13023" y="1173"/>
                                    </a:lnTo>
                                    <a:lnTo>
                                      <a:pt x="13023" y="8480"/>
                                    </a:lnTo>
                                    <a:cubicBezTo>
                                      <a:pt x="17690" y="2806"/>
                                      <a:pt x="23248" y="-31"/>
                                      <a:pt x="29696" y="-31"/>
                                    </a:cubicBezTo>
                                    <a:cubicBezTo>
                                      <a:pt x="33121" y="-31"/>
                                      <a:pt x="36093" y="674"/>
                                      <a:pt x="38612" y="2084"/>
                                    </a:cubicBezTo>
                                    <a:cubicBezTo>
                                      <a:pt x="41131" y="3494"/>
                                      <a:pt x="43196" y="5626"/>
                                      <a:pt x="44807" y="8480"/>
                                    </a:cubicBezTo>
                                    <a:cubicBezTo>
                                      <a:pt x="47159" y="5626"/>
                                      <a:pt x="49694" y="3494"/>
                                      <a:pt x="52414" y="2084"/>
                                    </a:cubicBezTo>
                                    <a:cubicBezTo>
                                      <a:pt x="55134" y="674"/>
                                      <a:pt x="58039" y="-31"/>
                                      <a:pt x="61129" y="-31"/>
                                    </a:cubicBezTo>
                                    <a:cubicBezTo>
                                      <a:pt x="65057" y="-31"/>
                                      <a:pt x="68382" y="769"/>
                                      <a:pt x="71102" y="2385"/>
                                    </a:cubicBezTo>
                                    <a:cubicBezTo>
                                      <a:pt x="73822" y="3958"/>
                                      <a:pt x="75853" y="6296"/>
                                      <a:pt x="77197" y="9383"/>
                                    </a:cubicBezTo>
                                    <a:cubicBezTo>
                                      <a:pt x="78171" y="11669"/>
                                      <a:pt x="78658" y="15366"/>
                                      <a:pt x="78658" y="20464"/>
                                    </a:cubicBezTo>
                                    <a:lnTo>
                                      <a:pt x="78658" y="54671"/>
                                    </a:lnTo>
                                    <a:lnTo>
                                      <a:pt x="64503" y="54671"/>
                                    </a:lnTo>
                                    <a:lnTo>
                                      <a:pt x="64503" y="24092"/>
                                    </a:lnTo>
                                    <a:cubicBezTo>
                                      <a:pt x="64503" y="18787"/>
                                      <a:pt x="64016" y="15366"/>
                                      <a:pt x="63042" y="13819"/>
                                    </a:cubicBezTo>
                                    <a:cubicBezTo>
                                      <a:pt x="61733" y="11798"/>
                                      <a:pt x="59718" y="10792"/>
                                      <a:pt x="56998" y="10792"/>
                                    </a:cubicBezTo>
                                    <a:cubicBezTo>
                                      <a:pt x="55016" y="10792"/>
                                      <a:pt x="53152" y="11403"/>
                                      <a:pt x="51406" y="12606"/>
                                    </a:cubicBezTo>
                                    <a:cubicBezTo>
                                      <a:pt x="49660" y="13819"/>
                                      <a:pt x="48401" y="15598"/>
                                      <a:pt x="47628" y="17945"/>
                                    </a:cubicBezTo>
                                    <a:cubicBezTo>
                                      <a:pt x="46856" y="20266"/>
                                      <a:pt x="46470" y="23946"/>
                                      <a:pt x="46470" y="28983"/>
                                    </a:cubicBezTo>
                                    <a:lnTo>
                                      <a:pt x="46470" y="54671"/>
                                    </a:lnTo>
                                    <a:lnTo>
                                      <a:pt x="32315" y="54671"/>
                                    </a:lnTo>
                                    <a:lnTo>
                                      <a:pt x="32315" y="25356"/>
                                    </a:lnTo>
                                    <a:cubicBezTo>
                                      <a:pt x="32315" y="20146"/>
                                      <a:pt x="32063" y="16793"/>
                                      <a:pt x="31560" y="15280"/>
                                    </a:cubicBezTo>
                                    <a:cubicBezTo>
                                      <a:pt x="31056" y="13767"/>
                                      <a:pt x="30267" y="12641"/>
                                      <a:pt x="29192" y="11901"/>
                                    </a:cubicBezTo>
                                    <a:cubicBezTo>
                                      <a:pt x="28151" y="11162"/>
                                      <a:pt x="26724" y="10792"/>
                                      <a:pt x="24911" y="10792"/>
                                    </a:cubicBezTo>
                                    <a:cubicBezTo>
                                      <a:pt x="22728" y="10792"/>
                                      <a:pt x="20763" y="11386"/>
                                      <a:pt x="19017" y="12555"/>
                                    </a:cubicBezTo>
                                    <a:cubicBezTo>
                                      <a:pt x="17271" y="13733"/>
                                      <a:pt x="16011" y="15426"/>
                                      <a:pt x="15239" y="17644"/>
                                    </a:cubicBezTo>
                                    <a:cubicBezTo>
                                      <a:pt x="14500" y="19862"/>
                                      <a:pt x="14131" y="23542"/>
                                      <a:pt x="14131" y="28674"/>
                                    </a:cubicBezTo>
                                    <a:lnTo>
                                      <a:pt x="14131" y="54671"/>
                                    </a:lnTo>
                                    <a:lnTo>
                                      <a:pt x="-24" y="54671"/>
                                    </a:lnTo>
                                    <a:close/>
                                  </a:path>
                                </a:pathLst>
                              </a:custGeom>
                              <a:solidFill>
                                <a:srgbClr val="AA44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92" name="Freeform: Shape 292"/>
                            <wps:cNvSpPr/>
                            <wps:spPr>
                              <a:xfrm>
                                <a:off x="541110" y="2438679"/>
                                <a:ext cx="48660" cy="54702"/>
                              </a:xfrm>
                              <a:custGeom>
                                <a:avLst/>
                                <a:gdLst>
                                  <a:gd name="connsiteX0" fmla="*/ 35489 w 48660"/>
                                  <a:gd name="connsiteY0" fmla="*/ 53467 h 54702"/>
                                  <a:gd name="connsiteX1" fmla="*/ 35489 w 48660"/>
                                  <a:gd name="connsiteY1" fmla="*/ 45455 h 54702"/>
                                  <a:gd name="connsiteX2" fmla="*/ 27782 w 48660"/>
                                  <a:gd name="connsiteY2" fmla="*/ 52204 h 54702"/>
                                  <a:gd name="connsiteX3" fmla="*/ 17758 w 48660"/>
                                  <a:gd name="connsiteY3" fmla="*/ 54671 h 54702"/>
                                  <a:gd name="connsiteX4" fmla="*/ 8087 w 48660"/>
                                  <a:gd name="connsiteY4" fmla="*/ 52307 h 54702"/>
                                  <a:gd name="connsiteX5" fmla="*/ 1891 w 48660"/>
                                  <a:gd name="connsiteY5" fmla="*/ 45661 h 54702"/>
                                  <a:gd name="connsiteX6" fmla="*/ -24 w 48660"/>
                                  <a:gd name="connsiteY6" fmla="*/ 33823 h 54702"/>
                                  <a:gd name="connsiteX7" fmla="*/ -24 w 48660"/>
                                  <a:gd name="connsiteY7" fmla="*/ -31 h 54702"/>
                                  <a:gd name="connsiteX8" fmla="*/ 14131 w 48660"/>
                                  <a:gd name="connsiteY8" fmla="*/ -31 h 54702"/>
                                  <a:gd name="connsiteX9" fmla="*/ 14131 w 48660"/>
                                  <a:gd name="connsiteY9" fmla="*/ 24556 h 54702"/>
                                  <a:gd name="connsiteX10" fmla="*/ 14887 w 48660"/>
                                  <a:gd name="connsiteY10" fmla="*/ 38406 h 54702"/>
                                  <a:gd name="connsiteX11" fmla="*/ 17758 w 48660"/>
                                  <a:gd name="connsiteY11" fmla="*/ 42438 h 54702"/>
                                  <a:gd name="connsiteX12" fmla="*/ 22997 w 48660"/>
                                  <a:gd name="connsiteY12" fmla="*/ 43899 h 54702"/>
                                  <a:gd name="connsiteX13" fmla="*/ 29495 w 48660"/>
                                  <a:gd name="connsiteY13" fmla="*/ 41930 h 54702"/>
                                  <a:gd name="connsiteX14" fmla="*/ 33424 w 48660"/>
                                  <a:gd name="connsiteY14" fmla="*/ 36996 h 54702"/>
                                  <a:gd name="connsiteX15" fmla="*/ 34482 w 48660"/>
                                  <a:gd name="connsiteY15" fmla="*/ 22536 h 54702"/>
                                  <a:gd name="connsiteX16" fmla="*/ 34482 w 48660"/>
                                  <a:gd name="connsiteY16" fmla="*/ -31 h 54702"/>
                                  <a:gd name="connsiteX17" fmla="*/ 48636 w 48660"/>
                                  <a:gd name="connsiteY17" fmla="*/ -31 h 54702"/>
                                  <a:gd name="connsiteX18" fmla="*/ 48636 w 48660"/>
                                  <a:gd name="connsiteY18" fmla="*/ 53467 h 5470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48660" h="54702">
                                    <a:moveTo>
                                      <a:pt x="35489" y="53467"/>
                                    </a:moveTo>
                                    <a:lnTo>
                                      <a:pt x="35489" y="45455"/>
                                    </a:lnTo>
                                    <a:cubicBezTo>
                                      <a:pt x="33541" y="48309"/>
                                      <a:pt x="30972" y="50561"/>
                                      <a:pt x="27782" y="52204"/>
                                    </a:cubicBezTo>
                                    <a:cubicBezTo>
                                      <a:pt x="24625" y="53854"/>
                                      <a:pt x="21284" y="54671"/>
                                      <a:pt x="17758" y="54671"/>
                                    </a:cubicBezTo>
                                    <a:cubicBezTo>
                                      <a:pt x="14165" y="54671"/>
                                      <a:pt x="10941" y="53889"/>
                                      <a:pt x="8087" y="52307"/>
                                    </a:cubicBezTo>
                                    <a:cubicBezTo>
                                      <a:pt x="5233" y="50725"/>
                                      <a:pt x="3167" y="48516"/>
                                      <a:pt x="1891" y="45661"/>
                                    </a:cubicBezTo>
                                    <a:cubicBezTo>
                                      <a:pt x="614" y="42807"/>
                                      <a:pt x="-24" y="38861"/>
                                      <a:pt x="-24" y="33823"/>
                                    </a:cubicBezTo>
                                    <a:lnTo>
                                      <a:pt x="-24" y="-31"/>
                                    </a:lnTo>
                                    <a:lnTo>
                                      <a:pt x="14131" y="-31"/>
                                    </a:lnTo>
                                    <a:lnTo>
                                      <a:pt x="14131" y="24556"/>
                                    </a:lnTo>
                                    <a:cubicBezTo>
                                      <a:pt x="14131" y="32078"/>
                                      <a:pt x="14383" y="36695"/>
                                      <a:pt x="14887" y="38406"/>
                                    </a:cubicBezTo>
                                    <a:cubicBezTo>
                                      <a:pt x="15424" y="40082"/>
                                      <a:pt x="16381" y="41423"/>
                                      <a:pt x="17758" y="42438"/>
                                    </a:cubicBezTo>
                                    <a:cubicBezTo>
                                      <a:pt x="19135" y="43409"/>
                                      <a:pt x="20881" y="43899"/>
                                      <a:pt x="22997" y="43899"/>
                                    </a:cubicBezTo>
                                    <a:cubicBezTo>
                                      <a:pt x="25415" y="43899"/>
                                      <a:pt x="27581" y="43237"/>
                                      <a:pt x="29495" y="41930"/>
                                    </a:cubicBezTo>
                                    <a:cubicBezTo>
                                      <a:pt x="31409" y="40589"/>
                                      <a:pt x="32718" y="38939"/>
                                      <a:pt x="33424" y="36996"/>
                                    </a:cubicBezTo>
                                    <a:cubicBezTo>
                                      <a:pt x="34129" y="35010"/>
                                      <a:pt x="34482" y="30196"/>
                                      <a:pt x="34482" y="22536"/>
                                    </a:cubicBezTo>
                                    <a:lnTo>
                                      <a:pt x="34482" y="-31"/>
                                    </a:lnTo>
                                    <a:lnTo>
                                      <a:pt x="48636" y="-31"/>
                                    </a:lnTo>
                                    <a:lnTo>
                                      <a:pt x="48636" y="53467"/>
                                    </a:lnTo>
                                    <a:close/>
                                  </a:path>
                                </a:pathLst>
                              </a:custGeom>
                              <a:solidFill>
                                <a:srgbClr val="AA44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93" name="Freeform: Shape 293"/>
                            <wps:cNvSpPr/>
                            <wps:spPr>
                              <a:xfrm>
                                <a:off x="599491" y="2437475"/>
                                <a:ext cx="49969" cy="55905"/>
                              </a:xfrm>
                              <a:custGeom>
                                <a:avLst/>
                                <a:gdLst>
                                  <a:gd name="connsiteX0" fmla="*/ -24 w 49969"/>
                                  <a:gd name="connsiteY0" fmla="*/ 39403 h 55905"/>
                                  <a:gd name="connsiteX1" fmla="*/ 14182 w 49969"/>
                                  <a:gd name="connsiteY1" fmla="*/ 37237 h 55905"/>
                                  <a:gd name="connsiteX2" fmla="*/ 17859 w 49969"/>
                                  <a:gd name="connsiteY2" fmla="*/ 43538 h 55905"/>
                                  <a:gd name="connsiteX3" fmla="*/ 25617 w 49969"/>
                                  <a:gd name="connsiteY3" fmla="*/ 45653 h 55905"/>
                                  <a:gd name="connsiteX4" fmla="*/ 33877 w 49969"/>
                                  <a:gd name="connsiteY4" fmla="*/ 43641 h 55905"/>
                                  <a:gd name="connsiteX5" fmla="*/ 35741 w 49969"/>
                                  <a:gd name="connsiteY5" fmla="*/ 39859 h 55905"/>
                                  <a:gd name="connsiteX6" fmla="*/ 34734 w 49969"/>
                                  <a:gd name="connsiteY6" fmla="*/ 37194 h 55905"/>
                                  <a:gd name="connsiteX7" fmla="*/ 29998 w 49969"/>
                                  <a:gd name="connsiteY7" fmla="*/ 35328 h 55905"/>
                                  <a:gd name="connsiteX8" fmla="*/ 8288 w 49969"/>
                                  <a:gd name="connsiteY8" fmla="*/ 28425 h 55905"/>
                                  <a:gd name="connsiteX9" fmla="*/ 1942 w 49969"/>
                                  <a:gd name="connsiteY9" fmla="*/ 16389 h 55905"/>
                                  <a:gd name="connsiteX10" fmla="*/ 7432 w 49969"/>
                                  <a:gd name="connsiteY10" fmla="*/ 4697 h 55905"/>
                                  <a:gd name="connsiteX11" fmla="*/ 24458 w 49969"/>
                                  <a:gd name="connsiteY11" fmla="*/ -31 h 55905"/>
                                  <a:gd name="connsiteX12" fmla="*/ 40778 w 49969"/>
                                  <a:gd name="connsiteY12" fmla="*/ 3545 h 55905"/>
                                  <a:gd name="connsiteX13" fmla="*/ 48133 w 49969"/>
                                  <a:gd name="connsiteY13" fmla="*/ 14119 h 55905"/>
                                  <a:gd name="connsiteX14" fmla="*/ 34784 w 49969"/>
                                  <a:gd name="connsiteY14" fmla="*/ 16587 h 55905"/>
                                  <a:gd name="connsiteX15" fmla="*/ 31510 w 49969"/>
                                  <a:gd name="connsiteY15" fmla="*/ 11798 h 55905"/>
                                  <a:gd name="connsiteX16" fmla="*/ 24710 w 49969"/>
                                  <a:gd name="connsiteY16" fmla="*/ 10139 h 55905"/>
                                  <a:gd name="connsiteX17" fmla="*/ 16701 w 49969"/>
                                  <a:gd name="connsiteY17" fmla="*/ 11704 h 55905"/>
                                  <a:gd name="connsiteX18" fmla="*/ 15089 w 49969"/>
                                  <a:gd name="connsiteY18" fmla="*/ 14575 h 55905"/>
                                  <a:gd name="connsiteX19" fmla="*/ 16499 w 49969"/>
                                  <a:gd name="connsiteY19" fmla="*/ 17146 h 55905"/>
                                  <a:gd name="connsiteX20" fmla="*/ 29697 w 49969"/>
                                  <a:gd name="connsiteY20" fmla="*/ 21117 h 55905"/>
                                  <a:gd name="connsiteX21" fmla="*/ 45513 w 49969"/>
                                  <a:gd name="connsiteY21" fmla="*/ 27419 h 55905"/>
                                  <a:gd name="connsiteX22" fmla="*/ 49946 w 49969"/>
                                  <a:gd name="connsiteY22" fmla="*/ 37950 h 55905"/>
                                  <a:gd name="connsiteX23" fmla="*/ 43801 w 49969"/>
                                  <a:gd name="connsiteY23" fmla="*/ 50587 h 55905"/>
                                  <a:gd name="connsiteX24" fmla="*/ 25617 w 49969"/>
                                  <a:gd name="connsiteY24" fmla="*/ 55875 h 55905"/>
                                  <a:gd name="connsiteX25" fmla="*/ 8288 w 49969"/>
                                  <a:gd name="connsiteY25" fmla="*/ 51447 h 55905"/>
                                  <a:gd name="connsiteX26" fmla="*/ -24 w 49969"/>
                                  <a:gd name="connsiteY26" fmla="*/ 39403 h 5590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Lst>
                                <a:rect l="l" t="t" r="r" b="b"/>
                                <a:pathLst>
                                  <a:path w="49969" h="55905">
                                    <a:moveTo>
                                      <a:pt x="-24" y="39403"/>
                                    </a:moveTo>
                                    <a:lnTo>
                                      <a:pt x="14182" y="37237"/>
                                    </a:lnTo>
                                    <a:cubicBezTo>
                                      <a:pt x="14786" y="39996"/>
                                      <a:pt x="16012" y="42094"/>
                                      <a:pt x="17859" y="43538"/>
                                    </a:cubicBezTo>
                                    <a:cubicBezTo>
                                      <a:pt x="19706" y="44948"/>
                                      <a:pt x="22291" y="45653"/>
                                      <a:pt x="25617" y="45653"/>
                                    </a:cubicBezTo>
                                    <a:cubicBezTo>
                                      <a:pt x="29276" y="45653"/>
                                      <a:pt x="32031" y="44982"/>
                                      <a:pt x="33877" y="43641"/>
                                    </a:cubicBezTo>
                                    <a:cubicBezTo>
                                      <a:pt x="35120" y="42695"/>
                                      <a:pt x="35741" y="41440"/>
                                      <a:pt x="35741" y="39859"/>
                                    </a:cubicBezTo>
                                    <a:cubicBezTo>
                                      <a:pt x="35741" y="38784"/>
                                      <a:pt x="35405" y="37899"/>
                                      <a:pt x="34734" y="37194"/>
                                    </a:cubicBezTo>
                                    <a:cubicBezTo>
                                      <a:pt x="34029" y="36514"/>
                                      <a:pt x="32450" y="35895"/>
                                      <a:pt x="29998" y="35328"/>
                                    </a:cubicBezTo>
                                    <a:cubicBezTo>
                                      <a:pt x="18581" y="32809"/>
                                      <a:pt x="11344" y="30505"/>
                                      <a:pt x="8288" y="28425"/>
                                    </a:cubicBezTo>
                                    <a:cubicBezTo>
                                      <a:pt x="4057" y="25536"/>
                                      <a:pt x="1942" y="21521"/>
                                      <a:pt x="1942" y="16389"/>
                                    </a:cubicBezTo>
                                    <a:cubicBezTo>
                                      <a:pt x="1942" y="11755"/>
                                      <a:pt x="3771" y="7861"/>
                                      <a:pt x="7432" y="4697"/>
                                    </a:cubicBezTo>
                                    <a:cubicBezTo>
                                      <a:pt x="11092" y="1542"/>
                                      <a:pt x="16768" y="-31"/>
                                      <a:pt x="24458" y="-31"/>
                                    </a:cubicBezTo>
                                    <a:cubicBezTo>
                                      <a:pt x="31779" y="-31"/>
                                      <a:pt x="37219" y="1155"/>
                                      <a:pt x="40778" y="3545"/>
                                    </a:cubicBezTo>
                                    <a:cubicBezTo>
                                      <a:pt x="44338" y="5927"/>
                                      <a:pt x="46790" y="9451"/>
                                      <a:pt x="48133" y="14119"/>
                                    </a:cubicBezTo>
                                    <a:lnTo>
                                      <a:pt x="34784" y="16587"/>
                                    </a:lnTo>
                                    <a:cubicBezTo>
                                      <a:pt x="34214" y="14506"/>
                                      <a:pt x="33122" y="12907"/>
                                      <a:pt x="31510" y="11798"/>
                                    </a:cubicBezTo>
                                    <a:cubicBezTo>
                                      <a:pt x="29931" y="10698"/>
                                      <a:pt x="27664" y="10139"/>
                                      <a:pt x="24710" y="10139"/>
                                    </a:cubicBezTo>
                                    <a:cubicBezTo>
                                      <a:pt x="20982" y="10139"/>
                                      <a:pt x="18313" y="10664"/>
                                      <a:pt x="16701" y="11704"/>
                                    </a:cubicBezTo>
                                    <a:cubicBezTo>
                                      <a:pt x="15626" y="12443"/>
                                      <a:pt x="15089" y="13397"/>
                                      <a:pt x="15089" y="14575"/>
                                    </a:cubicBezTo>
                                    <a:cubicBezTo>
                                      <a:pt x="15089" y="15581"/>
                                      <a:pt x="15558" y="16441"/>
                                      <a:pt x="16499" y="17146"/>
                                    </a:cubicBezTo>
                                    <a:cubicBezTo>
                                      <a:pt x="17775" y="18083"/>
                                      <a:pt x="22174" y="19407"/>
                                      <a:pt x="29697" y="21117"/>
                                    </a:cubicBezTo>
                                    <a:cubicBezTo>
                                      <a:pt x="37253" y="22837"/>
                                      <a:pt x="42525" y="24934"/>
                                      <a:pt x="45513" y="27419"/>
                                    </a:cubicBezTo>
                                    <a:cubicBezTo>
                                      <a:pt x="48469" y="29938"/>
                                      <a:pt x="49946" y="33445"/>
                                      <a:pt x="49946" y="37950"/>
                                    </a:cubicBezTo>
                                    <a:cubicBezTo>
                                      <a:pt x="49946" y="42850"/>
                                      <a:pt x="47898" y="47063"/>
                                      <a:pt x="43801" y="50587"/>
                                    </a:cubicBezTo>
                                    <a:cubicBezTo>
                                      <a:pt x="39703" y="54112"/>
                                      <a:pt x="33643" y="55875"/>
                                      <a:pt x="25617" y="55875"/>
                                    </a:cubicBezTo>
                                    <a:cubicBezTo>
                                      <a:pt x="18329" y="55875"/>
                                      <a:pt x="12553" y="54404"/>
                                      <a:pt x="8288" y="51447"/>
                                    </a:cubicBezTo>
                                    <a:cubicBezTo>
                                      <a:pt x="4057" y="48490"/>
                                      <a:pt x="1287" y="44475"/>
                                      <a:pt x="-24" y="39403"/>
                                    </a:cubicBezTo>
                                    <a:close/>
                                  </a:path>
                                </a:pathLst>
                              </a:custGeom>
                              <a:solidFill>
                                <a:srgbClr val="AA44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94" name="Freeform: Shape 294"/>
                            <wps:cNvSpPr/>
                            <wps:spPr>
                              <a:xfrm>
                                <a:off x="658778" y="2437475"/>
                                <a:ext cx="50472" cy="55905"/>
                              </a:xfrm>
                              <a:custGeom>
                                <a:avLst/>
                                <a:gdLst>
                                  <a:gd name="connsiteX0" fmla="*/ 49744 w 50472"/>
                                  <a:gd name="connsiteY0" fmla="*/ 16991 h 55905"/>
                                  <a:gd name="connsiteX1" fmla="*/ 35791 w 50472"/>
                                  <a:gd name="connsiteY1" fmla="*/ 19510 h 55905"/>
                                  <a:gd name="connsiteX2" fmla="*/ 32567 w 50472"/>
                                  <a:gd name="connsiteY2" fmla="*/ 13217 h 55905"/>
                                  <a:gd name="connsiteX3" fmla="*/ 26119 w 50472"/>
                                  <a:gd name="connsiteY3" fmla="*/ 11093 h 55905"/>
                                  <a:gd name="connsiteX4" fmla="*/ 17660 w 50472"/>
                                  <a:gd name="connsiteY4" fmla="*/ 14773 h 55905"/>
                                  <a:gd name="connsiteX5" fmla="*/ 14539 w 50472"/>
                                  <a:gd name="connsiteY5" fmla="*/ 26963 h 55905"/>
                                  <a:gd name="connsiteX6" fmla="*/ 17712 w 50472"/>
                                  <a:gd name="connsiteY6" fmla="*/ 40417 h 55905"/>
                                  <a:gd name="connsiteX7" fmla="*/ 26326 w 50472"/>
                                  <a:gd name="connsiteY7" fmla="*/ 44346 h 55905"/>
                                  <a:gd name="connsiteX8" fmla="*/ 32920 w 50472"/>
                                  <a:gd name="connsiteY8" fmla="*/ 42077 h 55905"/>
                                  <a:gd name="connsiteX9" fmla="*/ 36548 w 50472"/>
                                  <a:gd name="connsiteY9" fmla="*/ 34167 h 55905"/>
                                  <a:gd name="connsiteX10" fmla="*/ 50449 w 50472"/>
                                  <a:gd name="connsiteY10" fmla="*/ 36532 h 55905"/>
                                  <a:gd name="connsiteX11" fmla="*/ 42144 w 50472"/>
                                  <a:gd name="connsiteY11" fmla="*/ 50991 h 55905"/>
                                  <a:gd name="connsiteX12" fmla="*/ 25672 w 50472"/>
                                  <a:gd name="connsiteY12" fmla="*/ 55875 h 55905"/>
                                  <a:gd name="connsiteX13" fmla="*/ 6931 w 50472"/>
                                  <a:gd name="connsiteY13" fmla="*/ 48473 h 55905"/>
                                  <a:gd name="connsiteX14" fmla="*/ -24 w 50472"/>
                                  <a:gd name="connsiteY14" fmla="*/ 27969 h 55905"/>
                                  <a:gd name="connsiteX15" fmla="*/ 6983 w 50472"/>
                                  <a:gd name="connsiteY15" fmla="*/ 7371 h 55905"/>
                                  <a:gd name="connsiteX16" fmla="*/ 25922 w 50472"/>
                                  <a:gd name="connsiteY16" fmla="*/ -31 h 55905"/>
                                  <a:gd name="connsiteX17" fmla="*/ 41431 w 50472"/>
                                  <a:gd name="connsiteY17" fmla="*/ 4199 h 55905"/>
                                  <a:gd name="connsiteX18" fmla="*/ 49744 w 50472"/>
                                  <a:gd name="connsiteY18" fmla="*/ 16991 h 5590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50472" h="55905">
                                    <a:moveTo>
                                      <a:pt x="49744" y="16991"/>
                                    </a:moveTo>
                                    <a:lnTo>
                                      <a:pt x="35791" y="19510"/>
                                    </a:lnTo>
                                    <a:cubicBezTo>
                                      <a:pt x="35327" y="16724"/>
                                      <a:pt x="34252" y="14627"/>
                                      <a:pt x="32567" y="13217"/>
                                    </a:cubicBezTo>
                                    <a:cubicBezTo>
                                      <a:pt x="30925" y="11798"/>
                                      <a:pt x="28776" y="11093"/>
                                      <a:pt x="26119" y="11093"/>
                                    </a:cubicBezTo>
                                    <a:cubicBezTo>
                                      <a:pt x="22595" y="11093"/>
                                      <a:pt x="19775" y="12323"/>
                                      <a:pt x="17660" y="14773"/>
                                    </a:cubicBezTo>
                                    <a:cubicBezTo>
                                      <a:pt x="15580" y="17189"/>
                                      <a:pt x="14539" y="21255"/>
                                      <a:pt x="14539" y="26963"/>
                                    </a:cubicBezTo>
                                    <a:cubicBezTo>
                                      <a:pt x="14539" y="33308"/>
                                      <a:pt x="15597" y="37795"/>
                                      <a:pt x="17712" y="40417"/>
                                    </a:cubicBezTo>
                                    <a:cubicBezTo>
                                      <a:pt x="19861" y="43031"/>
                                      <a:pt x="22732" y="44346"/>
                                      <a:pt x="26326" y="44346"/>
                                    </a:cubicBezTo>
                                    <a:cubicBezTo>
                                      <a:pt x="29008" y="44346"/>
                                      <a:pt x="31209" y="43590"/>
                                      <a:pt x="32920" y="42077"/>
                                    </a:cubicBezTo>
                                    <a:cubicBezTo>
                                      <a:pt x="34630" y="40529"/>
                                      <a:pt x="35843" y="37899"/>
                                      <a:pt x="36548" y="34167"/>
                                    </a:cubicBezTo>
                                    <a:lnTo>
                                      <a:pt x="50449" y="36532"/>
                                    </a:lnTo>
                                    <a:cubicBezTo>
                                      <a:pt x="49004" y="42919"/>
                                      <a:pt x="46236" y="47733"/>
                                      <a:pt x="42144" y="50991"/>
                                    </a:cubicBezTo>
                                    <a:cubicBezTo>
                                      <a:pt x="38043" y="54250"/>
                                      <a:pt x="32550" y="55875"/>
                                      <a:pt x="25672" y="55875"/>
                                    </a:cubicBezTo>
                                    <a:cubicBezTo>
                                      <a:pt x="17841" y="55875"/>
                                      <a:pt x="11599" y="53407"/>
                                      <a:pt x="6931" y="48473"/>
                                    </a:cubicBezTo>
                                    <a:cubicBezTo>
                                      <a:pt x="2298" y="43538"/>
                                      <a:pt x="-24" y="36704"/>
                                      <a:pt x="-24" y="27969"/>
                                    </a:cubicBezTo>
                                    <a:cubicBezTo>
                                      <a:pt x="-24" y="19140"/>
                                      <a:pt x="2315" y="12271"/>
                                      <a:pt x="6983" y="7371"/>
                                    </a:cubicBezTo>
                                    <a:cubicBezTo>
                                      <a:pt x="11651" y="2436"/>
                                      <a:pt x="17961" y="-31"/>
                                      <a:pt x="25922" y="-31"/>
                                    </a:cubicBezTo>
                                    <a:cubicBezTo>
                                      <a:pt x="32438" y="-31"/>
                                      <a:pt x="37605" y="1379"/>
                                      <a:pt x="41431" y="4199"/>
                                    </a:cubicBezTo>
                                    <a:cubicBezTo>
                                      <a:pt x="45299" y="6984"/>
                                      <a:pt x="48067" y="11248"/>
                                      <a:pt x="49744" y="16991"/>
                                    </a:cubicBezTo>
                                    <a:close/>
                                  </a:path>
                                </a:pathLst>
                              </a:custGeom>
                              <a:solidFill>
                                <a:srgbClr val="AA44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95" name="Freeform: Shape 295"/>
                            <wps:cNvSpPr/>
                            <wps:spPr>
                              <a:xfrm>
                                <a:off x="719326" y="2418330"/>
                                <a:ext cx="14159" cy="73847"/>
                              </a:xfrm>
                              <a:custGeom>
                                <a:avLst/>
                                <a:gdLst>
                                  <a:gd name="connsiteX0" fmla="*/ -24 w 14159"/>
                                  <a:gd name="connsiteY0" fmla="*/ 73816 h 73847"/>
                                  <a:gd name="connsiteX1" fmla="*/ -24 w 14159"/>
                                  <a:gd name="connsiteY1" fmla="*/ -31 h 73847"/>
                                  <a:gd name="connsiteX2" fmla="*/ 14135 w 14159"/>
                                  <a:gd name="connsiteY2" fmla="*/ -31 h 73847"/>
                                  <a:gd name="connsiteX3" fmla="*/ 14135 w 14159"/>
                                  <a:gd name="connsiteY3" fmla="*/ 73816 h 73847"/>
                                </a:gdLst>
                                <a:ahLst/>
                                <a:cxnLst>
                                  <a:cxn ang="0">
                                    <a:pos x="connsiteX0" y="connsiteY0"/>
                                  </a:cxn>
                                  <a:cxn ang="0">
                                    <a:pos x="connsiteX1" y="connsiteY1"/>
                                  </a:cxn>
                                  <a:cxn ang="0">
                                    <a:pos x="connsiteX2" y="connsiteY2"/>
                                  </a:cxn>
                                  <a:cxn ang="0">
                                    <a:pos x="connsiteX3" y="connsiteY3"/>
                                  </a:cxn>
                                </a:cxnLst>
                                <a:rect l="l" t="t" r="r" b="b"/>
                                <a:pathLst>
                                  <a:path w="14159" h="73847">
                                    <a:moveTo>
                                      <a:pt x="-24" y="73816"/>
                                    </a:moveTo>
                                    <a:lnTo>
                                      <a:pt x="-24" y="-31"/>
                                    </a:lnTo>
                                    <a:lnTo>
                                      <a:pt x="14135" y="-31"/>
                                    </a:lnTo>
                                    <a:lnTo>
                                      <a:pt x="14135" y="73816"/>
                                    </a:lnTo>
                                    <a:close/>
                                  </a:path>
                                </a:pathLst>
                              </a:custGeom>
                              <a:solidFill>
                                <a:srgbClr val="AA44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96" name="Freeform: Shape 296"/>
                            <wps:cNvSpPr/>
                            <wps:spPr>
                              <a:xfrm>
                                <a:off x="743810" y="2437475"/>
                                <a:ext cx="49978" cy="55905"/>
                              </a:xfrm>
                              <a:custGeom>
                                <a:avLst/>
                                <a:gdLst>
                                  <a:gd name="connsiteX0" fmla="*/ 35086 w 49978"/>
                                  <a:gd name="connsiteY0" fmla="*/ 37641 h 55905"/>
                                  <a:gd name="connsiteX1" fmla="*/ 49185 w 49978"/>
                                  <a:gd name="connsiteY1" fmla="*/ 40013 h 55905"/>
                                  <a:gd name="connsiteX2" fmla="*/ 40579 w 49978"/>
                                  <a:gd name="connsiteY2" fmla="*/ 51851 h 55905"/>
                                  <a:gd name="connsiteX3" fmla="*/ 25913 w 49978"/>
                                  <a:gd name="connsiteY3" fmla="*/ 55875 h 55905"/>
                                  <a:gd name="connsiteX4" fmla="*/ 5263 w 49978"/>
                                  <a:gd name="connsiteY4" fmla="*/ 46762 h 55905"/>
                                  <a:gd name="connsiteX5" fmla="*/ -24 w 49978"/>
                                  <a:gd name="connsiteY5" fmla="*/ 28321 h 55905"/>
                                  <a:gd name="connsiteX6" fmla="*/ 6923 w 49978"/>
                                  <a:gd name="connsiteY6" fmla="*/ 7517 h 55905"/>
                                  <a:gd name="connsiteX7" fmla="*/ 24503 w 49978"/>
                                  <a:gd name="connsiteY7" fmla="*/ -31 h 55905"/>
                                  <a:gd name="connsiteX8" fmla="*/ 43348 w 49978"/>
                                  <a:gd name="connsiteY8" fmla="*/ 7869 h 55905"/>
                                  <a:gd name="connsiteX9" fmla="*/ 49942 w 49978"/>
                                  <a:gd name="connsiteY9" fmla="*/ 32001 h 55905"/>
                                  <a:gd name="connsiteX10" fmla="*/ 14479 w 49978"/>
                                  <a:gd name="connsiteY10" fmla="*/ 32001 h 55905"/>
                                  <a:gd name="connsiteX11" fmla="*/ 17909 w 49978"/>
                                  <a:gd name="connsiteY11" fmla="*/ 41827 h 55905"/>
                                  <a:gd name="connsiteX12" fmla="*/ 26068 w 49978"/>
                                  <a:gd name="connsiteY12" fmla="*/ 45300 h 55905"/>
                                  <a:gd name="connsiteX13" fmla="*/ 31656 w 49978"/>
                                  <a:gd name="connsiteY13" fmla="*/ 43486 h 55905"/>
                                  <a:gd name="connsiteX14" fmla="*/ 35086 w 49978"/>
                                  <a:gd name="connsiteY14" fmla="*/ 37641 h 55905"/>
                                  <a:gd name="connsiteX15" fmla="*/ 35894 w 49978"/>
                                  <a:gd name="connsiteY15" fmla="*/ 23335 h 55905"/>
                                  <a:gd name="connsiteX16" fmla="*/ 32713 w 49978"/>
                                  <a:gd name="connsiteY16" fmla="*/ 14016 h 55905"/>
                                  <a:gd name="connsiteX17" fmla="*/ 25363 w 49978"/>
                                  <a:gd name="connsiteY17" fmla="*/ 10792 h 55905"/>
                                  <a:gd name="connsiteX18" fmla="*/ 17703 w 49978"/>
                                  <a:gd name="connsiteY18" fmla="*/ 14171 h 55905"/>
                                  <a:gd name="connsiteX19" fmla="*/ 14737 w 49978"/>
                                  <a:gd name="connsiteY19" fmla="*/ 23335 h 5590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49978" h="55905">
                                    <a:moveTo>
                                      <a:pt x="35086" y="37641"/>
                                    </a:moveTo>
                                    <a:lnTo>
                                      <a:pt x="49185" y="40013"/>
                                    </a:lnTo>
                                    <a:cubicBezTo>
                                      <a:pt x="47380" y="45180"/>
                                      <a:pt x="44508" y="49126"/>
                                      <a:pt x="40579" y="51851"/>
                                    </a:cubicBezTo>
                                    <a:cubicBezTo>
                                      <a:pt x="36677" y="54534"/>
                                      <a:pt x="31793" y="55875"/>
                                      <a:pt x="25913" y="55875"/>
                                    </a:cubicBezTo>
                                    <a:cubicBezTo>
                                      <a:pt x="16611" y="55875"/>
                                      <a:pt x="9734" y="52840"/>
                                      <a:pt x="5263" y="46762"/>
                                    </a:cubicBezTo>
                                    <a:cubicBezTo>
                                      <a:pt x="1739" y="41887"/>
                                      <a:pt x="-24" y="35749"/>
                                      <a:pt x="-24" y="28321"/>
                                    </a:cubicBezTo>
                                    <a:cubicBezTo>
                                      <a:pt x="-24" y="19458"/>
                                      <a:pt x="2289" y="12521"/>
                                      <a:pt x="6923" y="7517"/>
                                    </a:cubicBezTo>
                                    <a:cubicBezTo>
                                      <a:pt x="11565" y="2488"/>
                                      <a:pt x="17419" y="-31"/>
                                      <a:pt x="24503" y="-31"/>
                                    </a:cubicBezTo>
                                    <a:cubicBezTo>
                                      <a:pt x="32464" y="-31"/>
                                      <a:pt x="38748" y="2600"/>
                                      <a:pt x="43348" y="7869"/>
                                    </a:cubicBezTo>
                                    <a:cubicBezTo>
                                      <a:pt x="47947" y="13114"/>
                                      <a:pt x="50148" y="21152"/>
                                      <a:pt x="49942" y="32001"/>
                                    </a:cubicBezTo>
                                    <a:lnTo>
                                      <a:pt x="14479" y="32001"/>
                                    </a:lnTo>
                                    <a:cubicBezTo>
                                      <a:pt x="14582" y="36196"/>
                                      <a:pt x="15726" y="39472"/>
                                      <a:pt x="17909" y="41827"/>
                                    </a:cubicBezTo>
                                    <a:cubicBezTo>
                                      <a:pt x="20093" y="44140"/>
                                      <a:pt x="22810" y="45300"/>
                                      <a:pt x="26068" y="45300"/>
                                    </a:cubicBezTo>
                                    <a:cubicBezTo>
                                      <a:pt x="28286" y="45300"/>
                                      <a:pt x="30151" y="44699"/>
                                      <a:pt x="31656" y="43486"/>
                                    </a:cubicBezTo>
                                    <a:cubicBezTo>
                                      <a:pt x="33169" y="42274"/>
                                      <a:pt x="34312" y="40331"/>
                                      <a:pt x="35086" y="37641"/>
                                    </a:cubicBezTo>
                                    <a:close/>
                                    <a:moveTo>
                                      <a:pt x="35894" y="23335"/>
                                    </a:moveTo>
                                    <a:cubicBezTo>
                                      <a:pt x="35791" y="19243"/>
                                      <a:pt x="34734" y="16131"/>
                                      <a:pt x="32713" y="14016"/>
                                    </a:cubicBezTo>
                                    <a:cubicBezTo>
                                      <a:pt x="30702" y="11867"/>
                                      <a:pt x="28252" y="10792"/>
                                      <a:pt x="25363" y="10792"/>
                                    </a:cubicBezTo>
                                    <a:cubicBezTo>
                                      <a:pt x="22277" y="10792"/>
                                      <a:pt x="19723" y="11919"/>
                                      <a:pt x="17703" y="14171"/>
                                    </a:cubicBezTo>
                                    <a:cubicBezTo>
                                      <a:pt x="15691" y="16423"/>
                                      <a:pt x="14703" y="19475"/>
                                      <a:pt x="14737" y="23335"/>
                                    </a:cubicBezTo>
                                    <a:close/>
                                  </a:path>
                                </a:pathLst>
                              </a:custGeom>
                              <a:solidFill>
                                <a:srgbClr val="AA44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grpSp>
                        <wpg:grpSp>
                          <wpg:cNvPr id="297" name="Graphic 4" descr="Figure 1 Anatomy of the shoulder (reproduced with permission) (Wikimedia Commons 2022)"/>
                          <wpg:cNvGrpSpPr/>
                          <wpg:grpSpPr>
                            <a:xfrm>
                              <a:off x="1834575" y="2243968"/>
                              <a:ext cx="321025" cy="76366"/>
                              <a:chOff x="1834575" y="2243968"/>
                              <a:chExt cx="321025" cy="76366"/>
                            </a:xfrm>
                            <a:solidFill>
                              <a:srgbClr val="0000FF"/>
                            </a:solidFill>
                          </wpg:grpSpPr>
                          <wps:wsp>
                            <wps:cNvPr id="298" name="Freeform: Shape 298"/>
                            <wps:cNvSpPr/>
                            <wps:spPr>
                              <a:xfrm>
                                <a:off x="1834575" y="2243968"/>
                                <a:ext cx="69067" cy="76366"/>
                              </a:xfrm>
                              <a:custGeom>
                                <a:avLst/>
                                <a:gdLst>
                                  <a:gd name="connsiteX0" fmla="*/ 36900 w 69067"/>
                                  <a:gd name="connsiteY0" fmla="*/ 47931 h 76366"/>
                                  <a:gd name="connsiteX1" fmla="*/ 36900 w 69067"/>
                                  <a:gd name="connsiteY1" fmla="*/ 35483 h 76366"/>
                                  <a:gd name="connsiteX2" fmla="*/ 69044 w 69067"/>
                                  <a:gd name="connsiteY2" fmla="*/ 35483 h 76366"/>
                                  <a:gd name="connsiteX3" fmla="*/ 69044 w 69067"/>
                                  <a:gd name="connsiteY3" fmla="*/ 64901 h 76366"/>
                                  <a:gd name="connsiteX4" fmla="*/ 55435 w 69067"/>
                                  <a:gd name="connsiteY4" fmla="*/ 72914 h 76366"/>
                                  <a:gd name="connsiteX5" fmla="*/ 37459 w 69067"/>
                                  <a:gd name="connsiteY5" fmla="*/ 76335 h 76366"/>
                                  <a:gd name="connsiteX6" fmla="*/ 17256 w 69067"/>
                                  <a:gd name="connsiteY6" fmla="*/ 71504 h 76366"/>
                                  <a:gd name="connsiteX7" fmla="*/ 4309 w 69067"/>
                                  <a:gd name="connsiteY7" fmla="*/ 57603 h 76366"/>
                                  <a:gd name="connsiteX8" fmla="*/ -24 w 69067"/>
                                  <a:gd name="connsiteY8" fmla="*/ 37907 h 76366"/>
                                  <a:gd name="connsiteX9" fmla="*/ 4816 w 69067"/>
                                  <a:gd name="connsiteY9" fmla="*/ 17404 h 76366"/>
                                  <a:gd name="connsiteX10" fmla="*/ 18967 w 69067"/>
                                  <a:gd name="connsiteY10" fmla="*/ 3648 h 76366"/>
                                  <a:gd name="connsiteX11" fmla="*/ 36651 w 69067"/>
                                  <a:gd name="connsiteY11" fmla="*/ -31 h 76366"/>
                                  <a:gd name="connsiteX12" fmla="*/ 58109 w 69067"/>
                                  <a:gd name="connsiteY12" fmla="*/ 5763 h 76366"/>
                                  <a:gd name="connsiteX13" fmla="*/ 68081 w 69067"/>
                                  <a:gd name="connsiteY13" fmla="*/ 21685 h 76366"/>
                                  <a:gd name="connsiteX14" fmla="*/ 53277 w 69067"/>
                                  <a:gd name="connsiteY14" fmla="*/ 24453 h 76366"/>
                                  <a:gd name="connsiteX15" fmla="*/ 47380 w 69067"/>
                                  <a:gd name="connsiteY15" fmla="*/ 15891 h 76366"/>
                                  <a:gd name="connsiteX16" fmla="*/ 36651 w 69067"/>
                                  <a:gd name="connsiteY16" fmla="*/ 12718 h 76366"/>
                                  <a:gd name="connsiteX17" fmla="*/ 21082 w 69067"/>
                                  <a:gd name="connsiteY17" fmla="*/ 18917 h 76366"/>
                                  <a:gd name="connsiteX18" fmla="*/ 15339 w 69067"/>
                                  <a:gd name="connsiteY18" fmla="*/ 37297 h 76366"/>
                                  <a:gd name="connsiteX19" fmla="*/ 21185 w 69067"/>
                                  <a:gd name="connsiteY19" fmla="*/ 57044 h 76366"/>
                                  <a:gd name="connsiteX20" fmla="*/ 36496 w 69067"/>
                                  <a:gd name="connsiteY20" fmla="*/ 63595 h 76366"/>
                                  <a:gd name="connsiteX21" fmla="*/ 45867 w 69067"/>
                                  <a:gd name="connsiteY21" fmla="*/ 61781 h 76366"/>
                                  <a:gd name="connsiteX22" fmla="*/ 53982 w 69067"/>
                                  <a:gd name="connsiteY22" fmla="*/ 57293 h 76366"/>
                                  <a:gd name="connsiteX23" fmla="*/ 53982 w 69067"/>
                                  <a:gd name="connsiteY23" fmla="*/ 47931 h 7636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Lst>
                                <a:rect l="l" t="t" r="r" b="b"/>
                                <a:pathLst>
                                  <a:path w="69067" h="76366">
                                    <a:moveTo>
                                      <a:pt x="36900" y="47931"/>
                                    </a:moveTo>
                                    <a:lnTo>
                                      <a:pt x="36900" y="35483"/>
                                    </a:lnTo>
                                    <a:lnTo>
                                      <a:pt x="69044" y="35483"/>
                                    </a:lnTo>
                                    <a:lnTo>
                                      <a:pt x="69044" y="64901"/>
                                    </a:lnTo>
                                    <a:cubicBezTo>
                                      <a:pt x="65914" y="67927"/>
                                      <a:pt x="61384" y="70592"/>
                                      <a:pt x="55435" y="72914"/>
                                    </a:cubicBezTo>
                                    <a:cubicBezTo>
                                      <a:pt x="49529" y="75192"/>
                                      <a:pt x="43537" y="76335"/>
                                      <a:pt x="37459" y="76335"/>
                                    </a:cubicBezTo>
                                    <a:cubicBezTo>
                                      <a:pt x="29730" y="76335"/>
                                      <a:pt x="22999" y="74728"/>
                                      <a:pt x="17256" y="71504"/>
                                    </a:cubicBezTo>
                                    <a:cubicBezTo>
                                      <a:pt x="11513" y="68246"/>
                                      <a:pt x="7198" y="63612"/>
                                      <a:pt x="4309" y="57603"/>
                                    </a:cubicBezTo>
                                    <a:cubicBezTo>
                                      <a:pt x="1421" y="51550"/>
                                      <a:pt x="-24" y="44991"/>
                                      <a:pt x="-24" y="37907"/>
                                    </a:cubicBezTo>
                                    <a:cubicBezTo>
                                      <a:pt x="-24" y="30213"/>
                                      <a:pt x="1593" y="23378"/>
                                      <a:pt x="4816" y="17404"/>
                                    </a:cubicBezTo>
                                    <a:cubicBezTo>
                                      <a:pt x="8040" y="11420"/>
                                      <a:pt x="12760" y="6838"/>
                                      <a:pt x="18967" y="3648"/>
                                    </a:cubicBezTo>
                                    <a:cubicBezTo>
                                      <a:pt x="23704" y="1198"/>
                                      <a:pt x="29601" y="-31"/>
                                      <a:pt x="36651" y="-31"/>
                                    </a:cubicBezTo>
                                    <a:cubicBezTo>
                                      <a:pt x="45815" y="-31"/>
                                      <a:pt x="52968" y="1903"/>
                                      <a:pt x="58109" y="5763"/>
                                    </a:cubicBezTo>
                                    <a:cubicBezTo>
                                      <a:pt x="63284" y="9598"/>
                                      <a:pt x="66602" y="14902"/>
                                      <a:pt x="68081" y="21685"/>
                                    </a:cubicBezTo>
                                    <a:lnTo>
                                      <a:pt x="53277" y="24453"/>
                                    </a:lnTo>
                                    <a:cubicBezTo>
                                      <a:pt x="52228" y="20825"/>
                                      <a:pt x="50268" y="17971"/>
                                      <a:pt x="47380" y="15891"/>
                                    </a:cubicBezTo>
                                    <a:cubicBezTo>
                                      <a:pt x="44525" y="13776"/>
                                      <a:pt x="40949" y="12718"/>
                                      <a:pt x="36651" y="12718"/>
                                    </a:cubicBezTo>
                                    <a:cubicBezTo>
                                      <a:pt x="30134" y="12718"/>
                                      <a:pt x="24950" y="14782"/>
                                      <a:pt x="21082" y="18917"/>
                                    </a:cubicBezTo>
                                    <a:cubicBezTo>
                                      <a:pt x="17256" y="23043"/>
                                      <a:pt x="15339" y="29173"/>
                                      <a:pt x="15339" y="37297"/>
                                    </a:cubicBezTo>
                                    <a:cubicBezTo>
                                      <a:pt x="15339" y="46065"/>
                                      <a:pt x="17291" y="52642"/>
                                      <a:pt x="21185" y="57044"/>
                                    </a:cubicBezTo>
                                    <a:cubicBezTo>
                                      <a:pt x="25079" y="61411"/>
                                      <a:pt x="30186" y="63595"/>
                                      <a:pt x="36496" y="63595"/>
                                    </a:cubicBezTo>
                                    <a:cubicBezTo>
                                      <a:pt x="39625" y="63595"/>
                                      <a:pt x="42746" y="62984"/>
                                      <a:pt x="45867" y="61781"/>
                                    </a:cubicBezTo>
                                    <a:cubicBezTo>
                                      <a:pt x="49022" y="60534"/>
                                      <a:pt x="51730" y="59047"/>
                                      <a:pt x="53982" y="57293"/>
                                    </a:cubicBezTo>
                                    <a:lnTo>
                                      <a:pt x="53982" y="47931"/>
                                    </a:lnTo>
                                    <a:close/>
                                  </a:path>
                                </a:pathLst>
                              </a:custGeom>
                              <a:solidFill>
                                <a:srgbClr val="0000FF"/>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99" name="Freeform: Shape 299"/>
                            <wps:cNvSpPr/>
                            <wps:spPr>
                              <a:xfrm>
                                <a:off x="1917243" y="2245232"/>
                                <a:ext cx="14150" cy="73847"/>
                              </a:xfrm>
                              <a:custGeom>
                                <a:avLst/>
                                <a:gdLst>
                                  <a:gd name="connsiteX0" fmla="*/ -24 w 14150"/>
                                  <a:gd name="connsiteY0" fmla="*/ 73816 h 73847"/>
                                  <a:gd name="connsiteX1" fmla="*/ -24 w 14150"/>
                                  <a:gd name="connsiteY1" fmla="*/ -31 h 73847"/>
                                  <a:gd name="connsiteX2" fmla="*/ 14127 w 14150"/>
                                  <a:gd name="connsiteY2" fmla="*/ -31 h 73847"/>
                                  <a:gd name="connsiteX3" fmla="*/ 14127 w 14150"/>
                                  <a:gd name="connsiteY3" fmla="*/ 73816 h 73847"/>
                                </a:gdLst>
                                <a:ahLst/>
                                <a:cxnLst>
                                  <a:cxn ang="0">
                                    <a:pos x="connsiteX0" y="connsiteY0"/>
                                  </a:cxn>
                                  <a:cxn ang="0">
                                    <a:pos x="connsiteX1" y="connsiteY1"/>
                                  </a:cxn>
                                  <a:cxn ang="0">
                                    <a:pos x="connsiteX2" y="connsiteY2"/>
                                  </a:cxn>
                                  <a:cxn ang="0">
                                    <a:pos x="connsiteX3" y="connsiteY3"/>
                                  </a:cxn>
                                </a:cxnLst>
                                <a:rect l="l" t="t" r="r" b="b"/>
                                <a:pathLst>
                                  <a:path w="14150" h="73847">
                                    <a:moveTo>
                                      <a:pt x="-24" y="73816"/>
                                    </a:moveTo>
                                    <a:lnTo>
                                      <a:pt x="-24" y="-31"/>
                                    </a:lnTo>
                                    <a:lnTo>
                                      <a:pt x="14127" y="-31"/>
                                    </a:lnTo>
                                    <a:lnTo>
                                      <a:pt x="14127" y="73816"/>
                                    </a:lnTo>
                                    <a:close/>
                                  </a:path>
                                </a:pathLst>
                              </a:custGeom>
                              <a:solidFill>
                                <a:srgbClr val="0000FF"/>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00" name="Freeform: Shape 300"/>
                            <wps:cNvSpPr/>
                            <wps:spPr>
                              <a:xfrm>
                                <a:off x="1941718" y="2264368"/>
                                <a:ext cx="49985" cy="55914"/>
                              </a:xfrm>
                              <a:custGeom>
                                <a:avLst/>
                                <a:gdLst>
                                  <a:gd name="connsiteX0" fmla="*/ 35086 w 49985"/>
                                  <a:gd name="connsiteY0" fmla="*/ 37649 h 55914"/>
                                  <a:gd name="connsiteX1" fmla="*/ 49193 w 49985"/>
                                  <a:gd name="connsiteY1" fmla="*/ 40022 h 55914"/>
                                  <a:gd name="connsiteX2" fmla="*/ 40579 w 49985"/>
                                  <a:gd name="connsiteY2" fmla="*/ 51860 h 55914"/>
                                  <a:gd name="connsiteX3" fmla="*/ 25922 w 49985"/>
                                  <a:gd name="connsiteY3" fmla="*/ 55883 h 55914"/>
                                  <a:gd name="connsiteX4" fmla="*/ 5263 w 49985"/>
                                  <a:gd name="connsiteY4" fmla="*/ 46770 h 55914"/>
                                  <a:gd name="connsiteX5" fmla="*/ -24 w 49985"/>
                                  <a:gd name="connsiteY5" fmla="*/ 28330 h 55914"/>
                                  <a:gd name="connsiteX6" fmla="*/ 6931 w 49985"/>
                                  <a:gd name="connsiteY6" fmla="*/ 7526 h 55914"/>
                                  <a:gd name="connsiteX7" fmla="*/ 24512 w 49985"/>
                                  <a:gd name="connsiteY7" fmla="*/ -31 h 55914"/>
                                  <a:gd name="connsiteX8" fmla="*/ 43348 w 49985"/>
                                  <a:gd name="connsiteY8" fmla="*/ 7878 h 55914"/>
                                  <a:gd name="connsiteX9" fmla="*/ 49950 w 49985"/>
                                  <a:gd name="connsiteY9" fmla="*/ 32009 h 55914"/>
                                  <a:gd name="connsiteX10" fmla="*/ 14488 w 49985"/>
                                  <a:gd name="connsiteY10" fmla="*/ 32009 h 55914"/>
                                  <a:gd name="connsiteX11" fmla="*/ 17909 w 49985"/>
                                  <a:gd name="connsiteY11" fmla="*/ 41836 h 55914"/>
                                  <a:gd name="connsiteX12" fmla="*/ 26068 w 49985"/>
                                  <a:gd name="connsiteY12" fmla="*/ 45309 h 55914"/>
                                  <a:gd name="connsiteX13" fmla="*/ 31664 w 49985"/>
                                  <a:gd name="connsiteY13" fmla="*/ 43495 h 55914"/>
                                  <a:gd name="connsiteX14" fmla="*/ 35086 w 49985"/>
                                  <a:gd name="connsiteY14" fmla="*/ 37649 h 55914"/>
                                  <a:gd name="connsiteX15" fmla="*/ 35894 w 49985"/>
                                  <a:gd name="connsiteY15" fmla="*/ 23344 h 55914"/>
                                  <a:gd name="connsiteX16" fmla="*/ 32722 w 49985"/>
                                  <a:gd name="connsiteY16" fmla="*/ 14025 h 55914"/>
                                  <a:gd name="connsiteX17" fmla="*/ 25363 w 49985"/>
                                  <a:gd name="connsiteY17" fmla="*/ 10801 h 55914"/>
                                  <a:gd name="connsiteX18" fmla="*/ 17712 w 49985"/>
                                  <a:gd name="connsiteY18" fmla="*/ 14179 h 55914"/>
                                  <a:gd name="connsiteX19" fmla="*/ 14737 w 49985"/>
                                  <a:gd name="connsiteY19" fmla="*/ 23344 h 5591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49985" h="55914">
                                    <a:moveTo>
                                      <a:pt x="35086" y="37649"/>
                                    </a:moveTo>
                                    <a:lnTo>
                                      <a:pt x="49193" y="40022"/>
                                    </a:lnTo>
                                    <a:cubicBezTo>
                                      <a:pt x="47380" y="45189"/>
                                      <a:pt x="44508" y="49135"/>
                                      <a:pt x="40579" y="51860"/>
                                    </a:cubicBezTo>
                                    <a:cubicBezTo>
                                      <a:pt x="36685" y="54542"/>
                                      <a:pt x="31793" y="55883"/>
                                      <a:pt x="25922" y="55883"/>
                                    </a:cubicBezTo>
                                    <a:cubicBezTo>
                                      <a:pt x="16620" y="55883"/>
                                      <a:pt x="9734" y="52848"/>
                                      <a:pt x="5263" y="46770"/>
                                    </a:cubicBezTo>
                                    <a:cubicBezTo>
                                      <a:pt x="1739" y="41896"/>
                                      <a:pt x="-24" y="35758"/>
                                      <a:pt x="-24" y="28330"/>
                                    </a:cubicBezTo>
                                    <a:cubicBezTo>
                                      <a:pt x="-24" y="19467"/>
                                      <a:pt x="2297" y="12529"/>
                                      <a:pt x="6931" y="7526"/>
                                    </a:cubicBezTo>
                                    <a:cubicBezTo>
                                      <a:pt x="11565" y="2488"/>
                                      <a:pt x="17419" y="-31"/>
                                      <a:pt x="24512" y="-31"/>
                                    </a:cubicBezTo>
                                    <a:cubicBezTo>
                                      <a:pt x="32464" y="-31"/>
                                      <a:pt x="38748" y="2608"/>
                                      <a:pt x="43348" y="7878"/>
                                    </a:cubicBezTo>
                                    <a:cubicBezTo>
                                      <a:pt x="47947" y="13122"/>
                                      <a:pt x="50148" y="21160"/>
                                      <a:pt x="49950" y="32009"/>
                                    </a:cubicBezTo>
                                    <a:lnTo>
                                      <a:pt x="14488" y="32009"/>
                                    </a:lnTo>
                                    <a:cubicBezTo>
                                      <a:pt x="14582" y="36205"/>
                                      <a:pt x="15726" y="39480"/>
                                      <a:pt x="17909" y="41836"/>
                                    </a:cubicBezTo>
                                    <a:cubicBezTo>
                                      <a:pt x="20093" y="44148"/>
                                      <a:pt x="22810" y="45309"/>
                                      <a:pt x="26068" y="45309"/>
                                    </a:cubicBezTo>
                                    <a:cubicBezTo>
                                      <a:pt x="28286" y="45309"/>
                                      <a:pt x="30151" y="44707"/>
                                      <a:pt x="31664" y="43495"/>
                                    </a:cubicBezTo>
                                    <a:cubicBezTo>
                                      <a:pt x="33178" y="42283"/>
                                      <a:pt x="34312" y="40340"/>
                                      <a:pt x="35086" y="37649"/>
                                    </a:cubicBezTo>
                                    <a:close/>
                                    <a:moveTo>
                                      <a:pt x="35894" y="23344"/>
                                    </a:moveTo>
                                    <a:cubicBezTo>
                                      <a:pt x="35791" y="19252"/>
                                      <a:pt x="34734" y="16139"/>
                                      <a:pt x="32722" y="14025"/>
                                    </a:cubicBezTo>
                                    <a:cubicBezTo>
                                      <a:pt x="30702" y="11876"/>
                                      <a:pt x="28251" y="10801"/>
                                      <a:pt x="25363" y="10801"/>
                                    </a:cubicBezTo>
                                    <a:cubicBezTo>
                                      <a:pt x="22277" y="10801"/>
                                      <a:pt x="19723" y="11927"/>
                                      <a:pt x="17712" y="14179"/>
                                    </a:cubicBezTo>
                                    <a:cubicBezTo>
                                      <a:pt x="15691" y="16432"/>
                                      <a:pt x="14703" y="19484"/>
                                      <a:pt x="14737" y="23344"/>
                                    </a:cubicBezTo>
                                    <a:close/>
                                  </a:path>
                                </a:pathLst>
                              </a:custGeom>
                              <a:solidFill>
                                <a:srgbClr val="0000FF"/>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01" name="Freeform: Shape 301"/>
                            <wps:cNvSpPr/>
                            <wps:spPr>
                              <a:xfrm>
                                <a:off x="2003178" y="2264368"/>
                                <a:ext cx="48752" cy="54710"/>
                              </a:xfrm>
                              <a:custGeom>
                                <a:avLst/>
                                <a:gdLst>
                                  <a:gd name="connsiteX0" fmla="*/ 48729 w 48752"/>
                                  <a:gd name="connsiteY0" fmla="*/ 54679 h 54710"/>
                                  <a:gd name="connsiteX1" fmla="*/ 34579 w 48752"/>
                                  <a:gd name="connsiteY1" fmla="*/ 54679 h 54710"/>
                                  <a:gd name="connsiteX2" fmla="*/ 34579 w 48752"/>
                                  <a:gd name="connsiteY2" fmla="*/ 27376 h 54710"/>
                                  <a:gd name="connsiteX3" fmla="*/ 33676 w 48752"/>
                                  <a:gd name="connsiteY3" fmla="*/ 16191 h 54710"/>
                                  <a:gd name="connsiteX4" fmla="*/ 30702 w 48752"/>
                                  <a:gd name="connsiteY4" fmla="*/ 12211 h 54710"/>
                                  <a:gd name="connsiteX5" fmla="*/ 25818 w 48752"/>
                                  <a:gd name="connsiteY5" fmla="*/ 10801 h 54710"/>
                                  <a:gd name="connsiteX6" fmla="*/ 19216 w 48752"/>
                                  <a:gd name="connsiteY6" fmla="*/ 12821 h 54710"/>
                                  <a:gd name="connsiteX7" fmla="*/ 15184 w 48752"/>
                                  <a:gd name="connsiteY7" fmla="*/ 18160 h 54710"/>
                                  <a:gd name="connsiteX8" fmla="*/ 14127 w 48752"/>
                                  <a:gd name="connsiteY8" fmla="*/ 30445 h 54710"/>
                                  <a:gd name="connsiteX9" fmla="*/ 14127 w 48752"/>
                                  <a:gd name="connsiteY9" fmla="*/ 54679 h 54710"/>
                                  <a:gd name="connsiteX10" fmla="*/ -24 w 48752"/>
                                  <a:gd name="connsiteY10" fmla="*/ 54679 h 54710"/>
                                  <a:gd name="connsiteX11" fmla="*/ -24 w 48752"/>
                                  <a:gd name="connsiteY11" fmla="*/ 1181 h 54710"/>
                                  <a:gd name="connsiteX12" fmla="*/ 13121 w 48752"/>
                                  <a:gd name="connsiteY12" fmla="*/ 1181 h 54710"/>
                                  <a:gd name="connsiteX13" fmla="*/ 13121 w 48752"/>
                                  <a:gd name="connsiteY13" fmla="*/ 9039 h 54710"/>
                                  <a:gd name="connsiteX14" fmla="*/ 30753 w 48752"/>
                                  <a:gd name="connsiteY14" fmla="*/ -31 h 54710"/>
                                  <a:gd name="connsiteX15" fmla="*/ 39316 w 48752"/>
                                  <a:gd name="connsiteY15" fmla="*/ 1688 h 54710"/>
                                  <a:gd name="connsiteX16" fmla="*/ 45161 w 48752"/>
                                  <a:gd name="connsiteY16" fmla="*/ 5970 h 54710"/>
                                  <a:gd name="connsiteX17" fmla="*/ 47930 w 48752"/>
                                  <a:gd name="connsiteY17" fmla="*/ 11910 h 54710"/>
                                  <a:gd name="connsiteX18" fmla="*/ 48729 w 48752"/>
                                  <a:gd name="connsiteY18" fmla="*/ 21435 h 5471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48752" h="54710">
                                    <a:moveTo>
                                      <a:pt x="48729" y="54679"/>
                                    </a:moveTo>
                                    <a:lnTo>
                                      <a:pt x="34579" y="54679"/>
                                    </a:lnTo>
                                    <a:lnTo>
                                      <a:pt x="34579" y="27376"/>
                                    </a:lnTo>
                                    <a:cubicBezTo>
                                      <a:pt x="34579" y="21599"/>
                                      <a:pt x="34278" y="17868"/>
                                      <a:pt x="33676" y="16191"/>
                                    </a:cubicBezTo>
                                    <a:cubicBezTo>
                                      <a:pt x="33066" y="14480"/>
                                      <a:pt x="32077" y="13157"/>
                                      <a:pt x="30702" y="12211"/>
                                    </a:cubicBezTo>
                                    <a:cubicBezTo>
                                      <a:pt x="29361" y="11274"/>
                                      <a:pt x="27727" y="10801"/>
                                      <a:pt x="25818" y="10801"/>
                                    </a:cubicBezTo>
                                    <a:cubicBezTo>
                                      <a:pt x="23360" y="10801"/>
                                      <a:pt x="21159" y="11471"/>
                                      <a:pt x="19216" y="12821"/>
                                    </a:cubicBezTo>
                                    <a:cubicBezTo>
                                      <a:pt x="17265" y="14162"/>
                                      <a:pt x="15923" y="15942"/>
                                      <a:pt x="15184" y="18160"/>
                                    </a:cubicBezTo>
                                    <a:cubicBezTo>
                                      <a:pt x="14479" y="20378"/>
                                      <a:pt x="14127" y="24470"/>
                                      <a:pt x="14127" y="30445"/>
                                    </a:cubicBezTo>
                                    <a:lnTo>
                                      <a:pt x="14127" y="54679"/>
                                    </a:lnTo>
                                    <a:lnTo>
                                      <a:pt x="-24" y="54679"/>
                                    </a:lnTo>
                                    <a:lnTo>
                                      <a:pt x="-24" y="1181"/>
                                    </a:lnTo>
                                    <a:lnTo>
                                      <a:pt x="13121" y="1181"/>
                                    </a:lnTo>
                                    <a:lnTo>
                                      <a:pt x="13121" y="9039"/>
                                    </a:lnTo>
                                    <a:cubicBezTo>
                                      <a:pt x="17789" y="2995"/>
                                      <a:pt x="23669" y="-31"/>
                                      <a:pt x="30753" y="-31"/>
                                    </a:cubicBezTo>
                                    <a:cubicBezTo>
                                      <a:pt x="33874" y="-31"/>
                                      <a:pt x="36728" y="545"/>
                                      <a:pt x="39316" y="1688"/>
                                    </a:cubicBezTo>
                                    <a:cubicBezTo>
                                      <a:pt x="41903" y="2797"/>
                                      <a:pt x="43846" y="4224"/>
                                      <a:pt x="45161" y="5970"/>
                                    </a:cubicBezTo>
                                    <a:cubicBezTo>
                                      <a:pt x="46503" y="7715"/>
                                      <a:pt x="47422" y="9692"/>
                                      <a:pt x="47930" y="11910"/>
                                    </a:cubicBezTo>
                                    <a:cubicBezTo>
                                      <a:pt x="48463" y="14128"/>
                                      <a:pt x="48729" y="17300"/>
                                      <a:pt x="48729" y="21435"/>
                                    </a:cubicBezTo>
                                    <a:close/>
                                  </a:path>
                                </a:pathLst>
                              </a:custGeom>
                              <a:solidFill>
                                <a:srgbClr val="0000FF"/>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02" name="Freeform: Shape 302"/>
                            <wps:cNvSpPr/>
                            <wps:spPr>
                              <a:xfrm>
                                <a:off x="2063064" y="2264368"/>
                                <a:ext cx="55209" cy="55914"/>
                              </a:xfrm>
                              <a:custGeom>
                                <a:avLst/>
                                <a:gdLst>
                                  <a:gd name="connsiteX0" fmla="*/ -24 w 55209"/>
                                  <a:gd name="connsiteY0" fmla="*/ 27178 h 55914"/>
                                  <a:gd name="connsiteX1" fmla="*/ 3458 w 55209"/>
                                  <a:gd name="connsiteY1" fmla="*/ 13526 h 55914"/>
                                  <a:gd name="connsiteX2" fmla="*/ 13276 w 55209"/>
                                  <a:gd name="connsiteY2" fmla="*/ 3451 h 55914"/>
                                  <a:gd name="connsiteX3" fmla="*/ 27529 w 55209"/>
                                  <a:gd name="connsiteY3" fmla="*/ -31 h 55914"/>
                                  <a:gd name="connsiteX4" fmla="*/ 47431 w 55209"/>
                                  <a:gd name="connsiteY4" fmla="*/ 7878 h 55914"/>
                                  <a:gd name="connsiteX5" fmla="*/ 55186 w 55209"/>
                                  <a:gd name="connsiteY5" fmla="*/ 27780 h 55914"/>
                                  <a:gd name="connsiteX6" fmla="*/ 47328 w 55209"/>
                                  <a:gd name="connsiteY6" fmla="*/ 47931 h 55914"/>
                                  <a:gd name="connsiteX7" fmla="*/ 27632 w 55209"/>
                                  <a:gd name="connsiteY7" fmla="*/ 55883 h 55914"/>
                                  <a:gd name="connsiteX8" fmla="*/ 13577 w 55209"/>
                                  <a:gd name="connsiteY8" fmla="*/ 52565 h 55914"/>
                                  <a:gd name="connsiteX9" fmla="*/ 3458 w 55209"/>
                                  <a:gd name="connsiteY9" fmla="*/ 42842 h 55914"/>
                                  <a:gd name="connsiteX10" fmla="*/ -24 w 55209"/>
                                  <a:gd name="connsiteY10" fmla="*/ 27178 h 55914"/>
                                  <a:gd name="connsiteX11" fmla="*/ 14488 w 55209"/>
                                  <a:gd name="connsiteY11" fmla="*/ 27926 h 55914"/>
                                  <a:gd name="connsiteX12" fmla="*/ 18262 w 55209"/>
                                  <a:gd name="connsiteY12" fmla="*/ 40116 h 55914"/>
                                  <a:gd name="connsiteX13" fmla="*/ 27581 w 55209"/>
                                  <a:gd name="connsiteY13" fmla="*/ 44355 h 55914"/>
                                  <a:gd name="connsiteX14" fmla="*/ 36857 w 55209"/>
                                  <a:gd name="connsiteY14" fmla="*/ 40116 h 55914"/>
                                  <a:gd name="connsiteX15" fmla="*/ 40631 w 55209"/>
                                  <a:gd name="connsiteY15" fmla="*/ 27831 h 55914"/>
                                  <a:gd name="connsiteX16" fmla="*/ 36857 w 55209"/>
                                  <a:gd name="connsiteY16" fmla="*/ 15735 h 55914"/>
                                  <a:gd name="connsiteX17" fmla="*/ 27581 w 55209"/>
                                  <a:gd name="connsiteY17" fmla="*/ 11506 h 55914"/>
                                  <a:gd name="connsiteX18" fmla="*/ 18262 w 55209"/>
                                  <a:gd name="connsiteY18" fmla="*/ 15735 h 55914"/>
                                  <a:gd name="connsiteX19" fmla="*/ 14488 w 55209"/>
                                  <a:gd name="connsiteY19" fmla="*/ 27926 h 5591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55209" h="55914">
                                    <a:moveTo>
                                      <a:pt x="-24" y="27178"/>
                                    </a:moveTo>
                                    <a:cubicBezTo>
                                      <a:pt x="-24" y="22475"/>
                                      <a:pt x="1137" y="17919"/>
                                      <a:pt x="3458" y="13526"/>
                                    </a:cubicBezTo>
                                    <a:cubicBezTo>
                                      <a:pt x="5770" y="9125"/>
                                      <a:pt x="9046" y="5763"/>
                                      <a:pt x="13276" y="3451"/>
                                    </a:cubicBezTo>
                                    <a:cubicBezTo>
                                      <a:pt x="17540" y="1130"/>
                                      <a:pt x="22294" y="-31"/>
                                      <a:pt x="27529" y="-31"/>
                                    </a:cubicBezTo>
                                    <a:cubicBezTo>
                                      <a:pt x="35627" y="-31"/>
                                      <a:pt x="42256" y="2608"/>
                                      <a:pt x="47431" y="7878"/>
                                    </a:cubicBezTo>
                                    <a:cubicBezTo>
                                      <a:pt x="52606" y="13122"/>
                                      <a:pt x="55186" y="19750"/>
                                      <a:pt x="55186" y="27780"/>
                                    </a:cubicBezTo>
                                    <a:cubicBezTo>
                                      <a:pt x="55186" y="35869"/>
                                      <a:pt x="52572" y="42584"/>
                                      <a:pt x="47328" y="47931"/>
                                    </a:cubicBezTo>
                                    <a:cubicBezTo>
                                      <a:pt x="42127" y="53235"/>
                                      <a:pt x="35559" y="55883"/>
                                      <a:pt x="27632" y="55883"/>
                                    </a:cubicBezTo>
                                    <a:cubicBezTo>
                                      <a:pt x="22732" y="55883"/>
                                      <a:pt x="18047" y="54774"/>
                                      <a:pt x="13577" y="52565"/>
                                    </a:cubicBezTo>
                                    <a:cubicBezTo>
                                      <a:pt x="9149" y="50347"/>
                                      <a:pt x="5770" y="47106"/>
                                      <a:pt x="3458" y="42842"/>
                                    </a:cubicBezTo>
                                    <a:cubicBezTo>
                                      <a:pt x="1137" y="38543"/>
                                      <a:pt x="-24" y="33316"/>
                                      <a:pt x="-24" y="27178"/>
                                    </a:cubicBezTo>
                                    <a:close/>
                                    <a:moveTo>
                                      <a:pt x="14488" y="27926"/>
                                    </a:moveTo>
                                    <a:cubicBezTo>
                                      <a:pt x="14488" y="33239"/>
                                      <a:pt x="15743" y="37296"/>
                                      <a:pt x="18262" y="40116"/>
                                    </a:cubicBezTo>
                                    <a:cubicBezTo>
                                      <a:pt x="20781" y="42945"/>
                                      <a:pt x="23893" y="44355"/>
                                      <a:pt x="27581" y="44355"/>
                                    </a:cubicBezTo>
                                    <a:cubicBezTo>
                                      <a:pt x="31278" y="44355"/>
                                      <a:pt x="34364" y="42945"/>
                                      <a:pt x="36857" y="40116"/>
                                    </a:cubicBezTo>
                                    <a:cubicBezTo>
                                      <a:pt x="39367" y="37296"/>
                                      <a:pt x="40631" y="33204"/>
                                      <a:pt x="40631" y="27831"/>
                                    </a:cubicBezTo>
                                    <a:cubicBezTo>
                                      <a:pt x="40631" y="22587"/>
                                      <a:pt x="39367" y="18564"/>
                                      <a:pt x="36857" y="15735"/>
                                    </a:cubicBezTo>
                                    <a:cubicBezTo>
                                      <a:pt x="34364" y="12916"/>
                                      <a:pt x="31278" y="11506"/>
                                      <a:pt x="27581" y="11506"/>
                                    </a:cubicBezTo>
                                    <a:cubicBezTo>
                                      <a:pt x="23893" y="11506"/>
                                      <a:pt x="20781" y="12916"/>
                                      <a:pt x="18262" y="15735"/>
                                    </a:cubicBezTo>
                                    <a:cubicBezTo>
                                      <a:pt x="15743" y="18564"/>
                                      <a:pt x="14488" y="22622"/>
                                      <a:pt x="14488" y="27926"/>
                                    </a:cubicBezTo>
                                    <a:close/>
                                  </a:path>
                                </a:pathLst>
                              </a:custGeom>
                              <a:solidFill>
                                <a:srgbClr val="0000FF"/>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03" name="Freeform: Shape 303"/>
                            <wps:cNvSpPr/>
                            <wps:spPr>
                              <a:xfrm>
                                <a:off x="2127798" y="2285224"/>
                                <a:ext cx="27802" cy="14159"/>
                              </a:xfrm>
                              <a:custGeom>
                                <a:avLst/>
                                <a:gdLst>
                                  <a:gd name="connsiteX0" fmla="*/ -24 w 27802"/>
                                  <a:gd name="connsiteY0" fmla="*/ 14128 h 14159"/>
                                  <a:gd name="connsiteX1" fmla="*/ -24 w 27802"/>
                                  <a:gd name="connsiteY1" fmla="*/ -31 h 14159"/>
                                  <a:gd name="connsiteX2" fmla="*/ 27778 w 27802"/>
                                  <a:gd name="connsiteY2" fmla="*/ -31 h 14159"/>
                                  <a:gd name="connsiteX3" fmla="*/ 27778 w 27802"/>
                                  <a:gd name="connsiteY3" fmla="*/ 14128 h 14159"/>
                                </a:gdLst>
                                <a:ahLst/>
                                <a:cxnLst>
                                  <a:cxn ang="0">
                                    <a:pos x="connsiteX0" y="connsiteY0"/>
                                  </a:cxn>
                                  <a:cxn ang="0">
                                    <a:pos x="connsiteX1" y="connsiteY1"/>
                                  </a:cxn>
                                  <a:cxn ang="0">
                                    <a:pos x="connsiteX2" y="connsiteY2"/>
                                  </a:cxn>
                                  <a:cxn ang="0">
                                    <a:pos x="connsiteX3" y="connsiteY3"/>
                                  </a:cxn>
                                </a:cxnLst>
                                <a:rect l="l" t="t" r="r" b="b"/>
                                <a:pathLst>
                                  <a:path w="27802" h="14159">
                                    <a:moveTo>
                                      <a:pt x="-24" y="14128"/>
                                    </a:moveTo>
                                    <a:lnTo>
                                      <a:pt x="-24" y="-31"/>
                                    </a:lnTo>
                                    <a:lnTo>
                                      <a:pt x="27778" y="-31"/>
                                    </a:lnTo>
                                    <a:lnTo>
                                      <a:pt x="27778" y="14128"/>
                                    </a:lnTo>
                                    <a:close/>
                                  </a:path>
                                </a:pathLst>
                              </a:custGeom>
                              <a:solidFill>
                                <a:srgbClr val="0000FF"/>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grpSp>
                        <wpg:grpSp>
                          <wpg:cNvPr id="304" name="Graphic 4" descr="Figure 1 Anatomy of the shoulder (reproduced with permission) (Wikimedia Commons 2022)"/>
                          <wpg:cNvGrpSpPr/>
                          <wpg:grpSpPr>
                            <a:xfrm>
                              <a:off x="1789252" y="2790473"/>
                              <a:ext cx="388674" cy="95451"/>
                              <a:chOff x="1789252" y="2790473"/>
                              <a:chExt cx="388674" cy="95451"/>
                            </a:xfrm>
                            <a:solidFill>
                              <a:srgbClr val="D45500"/>
                            </a:solidFill>
                          </wpg:grpSpPr>
                          <wps:wsp>
                            <wps:cNvPr id="305" name="Freeform: Shape 305"/>
                            <wps:cNvSpPr/>
                            <wps:spPr>
                              <a:xfrm>
                                <a:off x="1789252" y="2790473"/>
                                <a:ext cx="60049" cy="76417"/>
                              </a:xfrm>
                              <a:custGeom>
                                <a:avLst/>
                                <a:gdLst>
                                  <a:gd name="connsiteX0" fmla="*/ -24 w 60049"/>
                                  <a:gd name="connsiteY0" fmla="*/ 51043 h 76417"/>
                                  <a:gd name="connsiteX1" fmla="*/ 14488 w 60049"/>
                                  <a:gd name="connsiteY1" fmla="*/ 49633 h 76417"/>
                                  <a:gd name="connsiteX2" fmla="*/ 19775 w 60049"/>
                                  <a:gd name="connsiteY2" fmla="*/ 60362 h 76417"/>
                                  <a:gd name="connsiteX3" fmla="*/ 30607 w 60049"/>
                                  <a:gd name="connsiteY3" fmla="*/ 63792 h 76417"/>
                                  <a:gd name="connsiteX4" fmla="*/ 41439 w 60049"/>
                                  <a:gd name="connsiteY4" fmla="*/ 60766 h 76417"/>
                                  <a:gd name="connsiteX5" fmla="*/ 45110 w 60049"/>
                                  <a:gd name="connsiteY5" fmla="*/ 53613 h 76417"/>
                                  <a:gd name="connsiteX6" fmla="*/ 43554 w 60049"/>
                                  <a:gd name="connsiteY6" fmla="*/ 49178 h 76417"/>
                                  <a:gd name="connsiteX7" fmla="*/ 38215 w 60049"/>
                                  <a:gd name="connsiteY7" fmla="*/ 45954 h 76417"/>
                                  <a:gd name="connsiteX8" fmla="*/ 26274 w 60049"/>
                                  <a:gd name="connsiteY8" fmla="*/ 42730 h 76417"/>
                                  <a:gd name="connsiteX9" fmla="*/ 9450 w 60049"/>
                                  <a:gd name="connsiteY9" fmla="*/ 35431 h 76417"/>
                                  <a:gd name="connsiteX10" fmla="*/ 2650 w 60049"/>
                                  <a:gd name="connsiteY10" fmla="*/ 20567 h 76417"/>
                                  <a:gd name="connsiteX11" fmla="*/ 5822 w 60049"/>
                                  <a:gd name="connsiteY11" fmla="*/ 10044 h 76417"/>
                                  <a:gd name="connsiteX12" fmla="*/ 15038 w 60049"/>
                                  <a:gd name="connsiteY12" fmla="*/ 2539 h 76417"/>
                                  <a:gd name="connsiteX13" fmla="*/ 29601 w 60049"/>
                                  <a:gd name="connsiteY13" fmla="*/ -31 h 76417"/>
                                  <a:gd name="connsiteX14" fmla="*/ 50500 w 60049"/>
                                  <a:gd name="connsiteY14" fmla="*/ 6064 h 76417"/>
                                  <a:gd name="connsiteX15" fmla="*/ 57911 w 60049"/>
                                  <a:gd name="connsiteY15" fmla="*/ 22330 h 76417"/>
                                  <a:gd name="connsiteX16" fmla="*/ 42995 w 60049"/>
                                  <a:gd name="connsiteY16" fmla="*/ 22991 h 76417"/>
                                  <a:gd name="connsiteX17" fmla="*/ 38869 w 60049"/>
                                  <a:gd name="connsiteY17" fmla="*/ 14824 h 76417"/>
                                  <a:gd name="connsiteX18" fmla="*/ 29446 w 60049"/>
                                  <a:gd name="connsiteY18" fmla="*/ 12305 h 76417"/>
                                  <a:gd name="connsiteX19" fmla="*/ 19276 w 60049"/>
                                  <a:gd name="connsiteY19" fmla="*/ 14979 h 76417"/>
                                  <a:gd name="connsiteX20" fmla="*/ 16904 w 60049"/>
                                  <a:gd name="connsiteY20" fmla="*/ 19561 h 76417"/>
                                  <a:gd name="connsiteX21" fmla="*/ 19122 w 60049"/>
                                  <a:gd name="connsiteY21" fmla="*/ 24049 h 76417"/>
                                  <a:gd name="connsiteX22" fmla="*/ 32825 w 60049"/>
                                  <a:gd name="connsiteY22" fmla="*/ 28983 h 76417"/>
                                  <a:gd name="connsiteX23" fmla="*/ 48893 w 60049"/>
                                  <a:gd name="connsiteY23" fmla="*/ 34322 h 76417"/>
                                  <a:gd name="connsiteX24" fmla="*/ 57051 w 60049"/>
                                  <a:gd name="connsiteY24" fmla="*/ 41827 h 76417"/>
                                  <a:gd name="connsiteX25" fmla="*/ 60026 w 60049"/>
                                  <a:gd name="connsiteY25" fmla="*/ 53562 h 76417"/>
                                  <a:gd name="connsiteX26" fmla="*/ 56501 w 60049"/>
                                  <a:gd name="connsiteY26" fmla="*/ 65452 h 76417"/>
                                  <a:gd name="connsiteX27" fmla="*/ 46528 w 60049"/>
                                  <a:gd name="connsiteY27" fmla="*/ 73713 h 76417"/>
                                  <a:gd name="connsiteX28" fmla="*/ 30452 w 60049"/>
                                  <a:gd name="connsiteY28" fmla="*/ 76387 h 76417"/>
                                  <a:gd name="connsiteX29" fmla="*/ 8943 w 60049"/>
                                  <a:gd name="connsiteY29" fmla="*/ 69939 h 76417"/>
                                  <a:gd name="connsiteX30" fmla="*/ -24 w 60049"/>
                                  <a:gd name="connsiteY30" fmla="*/ 51043 h 7641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Lst>
                                <a:rect l="l" t="t" r="r" b="b"/>
                                <a:pathLst>
                                  <a:path w="60049" h="76417">
                                    <a:moveTo>
                                      <a:pt x="-24" y="51043"/>
                                    </a:moveTo>
                                    <a:lnTo>
                                      <a:pt x="14488" y="49633"/>
                                    </a:lnTo>
                                    <a:cubicBezTo>
                                      <a:pt x="15365" y="54508"/>
                                      <a:pt x="17127" y="58084"/>
                                      <a:pt x="19775" y="60362"/>
                                    </a:cubicBezTo>
                                    <a:cubicBezTo>
                                      <a:pt x="22466" y="62649"/>
                                      <a:pt x="26076" y="63792"/>
                                      <a:pt x="30607" y="63792"/>
                                    </a:cubicBezTo>
                                    <a:cubicBezTo>
                                      <a:pt x="35413" y="63792"/>
                                      <a:pt x="39015" y="62778"/>
                                      <a:pt x="41439" y="60766"/>
                                    </a:cubicBezTo>
                                    <a:cubicBezTo>
                                      <a:pt x="43889" y="58720"/>
                                      <a:pt x="45110" y="56330"/>
                                      <a:pt x="45110" y="53613"/>
                                    </a:cubicBezTo>
                                    <a:cubicBezTo>
                                      <a:pt x="45110" y="51869"/>
                                      <a:pt x="44594" y="50390"/>
                                      <a:pt x="43554" y="49178"/>
                                    </a:cubicBezTo>
                                    <a:cubicBezTo>
                                      <a:pt x="42548" y="47940"/>
                                      <a:pt x="40769" y="46865"/>
                                      <a:pt x="38215" y="45954"/>
                                    </a:cubicBezTo>
                                    <a:cubicBezTo>
                                      <a:pt x="36470" y="45352"/>
                                      <a:pt x="32490" y="44277"/>
                                      <a:pt x="26274" y="42730"/>
                                    </a:cubicBezTo>
                                    <a:cubicBezTo>
                                      <a:pt x="18279" y="40753"/>
                                      <a:pt x="12674" y="38320"/>
                                      <a:pt x="9450" y="35431"/>
                                    </a:cubicBezTo>
                                    <a:cubicBezTo>
                                      <a:pt x="4920" y="31365"/>
                                      <a:pt x="2650" y="26413"/>
                                      <a:pt x="2650" y="20567"/>
                                    </a:cubicBezTo>
                                    <a:cubicBezTo>
                                      <a:pt x="2650" y="16810"/>
                                      <a:pt x="3707" y="13303"/>
                                      <a:pt x="5822" y="10044"/>
                                    </a:cubicBezTo>
                                    <a:cubicBezTo>
                                      <a:pt x="7971" y="6752"/>
                                      <a:pt x="11049" y="4250"/>
                                      <a:pt x="15038" y="2539"/>
                                    </a:cubicBezTo>
                                    <a:cubicBezTo>
                                      <a:pt x="19070" y="820"/>
                                      <a:pt x="23927" y="-31"/>
                                      <a:pt x="29601" y="-31"/>
                                    </a:cubicBezTo>
                                    <a:cubicBezTo>
                                      <a:pt x="38869" y="-31"/>
                                      <a:pt x="45832" y="1998"/>
                                      <a:pt x="50500" y="6064"/>
                                    </a:cubicBezTo>
                                    <a:cubicBezTo>
                                      <a:pt x="55203" y="10122"/>
                                      <a:pt x="57670" y="15547"/>
                                      <a:pt x="57911" y="22330"/>
                                    </a:cubicBezTo>
                                    <a:lnTo>
                                      <a:pt x="42995" y="22991"/>
                                    </a:lnTo>
                                    <a:cubicBezTo>
                                      <a:pt x="42359" y="19191"/>
                                      <a:pt x="40983" y="16475"/>
                                      <a:pt x="38869" y="14824"/>
                                    </a:cubicBezTo>
                                    <a:cubicBezTo>
                                      <a:pt x="36788" y="13148"/>
                                      <a:pt x="33642" y="12305"/>
                                      <a:pt x="29446" y="12305"/>
                                    </a:cubicBezTo>
                                    <a:cubicBezTo>
                                      <a:pt x="25114" y="12305"/>
                                      <a:pt x="21726" y="13200"/>
                                      <a:pt x="19276" y="14979"/>
                                    </a:cubicBezTo>
                                    <a:cubicBezTo>
                                      <a:pt x="17694" y="16122"/>
                                      <a:pt x="16904" y="17653"/>
                                      <a:pt x="16904" y="19561"/>
                                    </a:cubicBezTo>
                                    <a:cubicBezTo>
                                      <a:pt x="16904" y="21306"/>
                                      <a:pt x="17643" y="22802"/>
                                      <a:pt x="19122" y="24049"/>
                                    </a:cubicBezTo>
                                    <a:cubicBezTo>
                                      <a:pt x="21004" y="25622"/>
                                      <a:pt x="25569" y="27273"/>
                                      <a:pt x="32825" y="28983"/>
                                    </a:cubicBezTo>
                                    <a:cubicBezTo>
                                      <a:pt x="40081" y="30694"/>
                                      <a:pt x="45437" y="32474"/>
                                      <a:pt x="48893" y="34322"/>
                                    </a:cubicBezTo>
                                    <a:cubicBezTo>
                                      <a:pt x="52383" y="36136"/>
                                      <a:pt x="55108" y="38638"/>
                                      <a:pt x="57051" y="41827"/>
                                    </a:cubicBezTo>
                                    <a:cubicBezTo>
                                      <a:pt x="59037" y="44982"/>
                                      <a:pt x="60026" y="48894"/>
                                      <a:pt x="60026" y="53562"/>
                                    </a:cubicBezTo>
                                    <a:cubicBezTo>
                                      <a:pt x="60026" y="57792"/>
                                      <a:pt x="58848" y="61755"/>
                                      <a:pt x="56501" y="65452"/>
                                    </a:cubicBezTo>
                                    <a:cubicBezTo>
                                      <a:pt x="54145" y="69148"/>
                                      <a:pt x="50827" y="71899"/>
                                      <a:pt x="46528" y="73713"/>
                                    </a:cubicBezTo>
                                    <a:cubicBezTo>
                                      <a:pt x="42230" y="75493"/>
                                      <a:pt x="36866" y="76387"/>
                                      <a:pt x="30452" y="76387"/>
                                    </a:cubicBezTo>
                                    <a:cubicBezTo>
                                      <a:pt x="21116" y="76387"/>
                                      <a:pt x="13946" y="74238"/>
                                      <a:pt x="8943" y="69939"/>
                                    </a:cubicBezTo>
                                    <a:cubicBezTo>
                                      <a:pt x="3939" y="65606"/>
                                      <a:pt x="956" y="59305"/>
                                      <a:pt x="-24" y="51043"/>
                                    </a:cubicBezTo>
                                    <a:close/>
                                  </a:path>
                                </a:pathLst>
                              </a:custGeom>
                              <a:solidFill>
                                <a:srgbClr val="D455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06" name="Freeform: Shape 306"/>
                            <wps:cNvSpPr/>
                            <wps:spPr>
                              <a:xfrm>
                                <a:off x="1858724" y="2810873"/>
                                <a:ext cx="50472" cy="55914"/>
                              </a:xfrm>
                              <a:custGeom>
                                <a:avLst/>
                                <a:gdLst>
                                  <a:gd name="connsiteX0" fmla="*/ 49744 w 50472"/>
                                  <a:gd name="connsiteY0" fmla="*/ 16991 h 55914"/>
                                  <a:gd name="connsiteX1" fmla="*/ 35791 w 50472"/>
                                  <a:gd name="connsiteY1" fmla="*/ 19509 h 55914"/>
                                  <a:gd name="connsiteX2" fmla="*/ 32567 w 50472"/>
                                  <a:gd name="connsiteY2" fmla="*/ 13217 h 55914"/>
                                  <a:gd name="connsiteX3" fmla="*/ 26119 w 50472"/>
                                  <a:gd name="connsiteY3" fmla="*/ 11102 h 55914"/>
                                  <a:gd name="connsiteX4" fmla="*/ 17652 w 50472"/>
                                  <a:gd name="connsiteY4" fmla="*/ 14781 h 55914"/>
                                  <a:gd name="connsiteX5" fmla="*/ 14531 w 50472"/>
                                  <a:gd name="connsiteY5" fmla="*/ 26972 h 55914"/>
                                  <a:gd name="connsiteX6" fmla="*/ 17703 w 50472"/>
                                  <a:gd name="connsiteY6" fmla="*/ 40417 h 55914"/>
                                  <a:gd name="connsiteX7" fmla="*/ 26317 w 50472"/>
                                  <a:gd name="connsiteY7" fmla="*/ 44346 h 55914"/>
                                  <a:gd name="connsiteX8" fmla="*/ 32920 w 50472"/>
                                  <a:gd name="connsiteY8" fmla="*/ 42076 h 55914"/>
                                  <a:gd name="connsiteX9" fmla="*/ 36539 w 50472"/>
                                  <a:gd name="connsiteY9" fmla="*/ 34167 h 55914"/>
                                  <a:gd name="connsiteX10" fmla="*/ 50449 w 50472"/>
                                  <a:gd name="connsiteY10" fmla="*/ 36540 h 55914"/>
                                  <a:gd name="connsiteX11" fmla="*/ 42136 w 50472"/>
                                  <a:gd name="connsiteY11" fmla="*/ 50991 h 55914"/>
                                  <a:gd name="connsiteX12" fmla="*/ 25664 w 50472"/>
                                  <a:gd name="connsiteY12" fmla="*/ 55883 h 55914"/>
                                  <a:gd name="connsiteX13" fmla="*/ 6923 w 50472"/>
                                  <a:gd name="connsiteY13" fmla="*/ 48473 h 55914"/>
                                  <a:gd name="connsiteX14" fmla="*/ -24 w 50472"/>
                                  <a:gd name="connsiteY14" fmla="*/ 27978 h 55914"/>
                                  <a:gd name="connsiteX15" fmla="*/ 6974 w 50472"/>
                                  <a:gd name="connsiteY15" fmla="*/ 7371 h 55914"/>
                                  <a:gd name="connsiteX16" fmla="*/ 25913 w 50472"/>
                                  <a:gd name="connsiteY16" fmla="*/ -31 h 55914"/>
                                  <a:gd name="connsiteX17" fmla="*/ 41431 w 50472"/>
                                  <a:gd name="connsiteY17" fmla="*/ 4198 h 55914"/>
                                  <a:gd name="connsiteX18" fmla="*/ 49744 w 50472"/>
                                  <a:gd name="connsiteY18" fmla="*/ 16991 h 5591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50472" h="55914">
                                    <a:moveTo>
                                      <a:pt x="49744" y="16991"/>
                                    </a:moveTo>
                                    <a:lnTo>
                                      <a:pt x="35791" y="19509"/>
                                    </a:lnTo>
                                    <a:cubicBezTo>
                                      <a:pt x="35318" y="16724"/>
                                      <a:pt x="34243" y="14626"/>
                                      <a:pt x="32567" y="13217"/>
                                    </a:cubicBezTo>
                                    <a:cubicBezTo>
                                      <a:pt x="30917" y="11807"/>
                                      <a:pt x="28767" y="11102"/>
                                      <a:pt x="26119" y="11102"/>
                                    </a:cubicBezTo>
                                    <a:cubicBezTo>
                                      <a:pt x="22586" y="11102"/>
                                      <a:pt x="19766" y="12322"/>
                                      <a:pt x="17652" y="14781"/>
                                    </a:cubicBezTo>
                                    <a:cubicBezTo>
                                      <a:pt x="15571" y="17197"/>
                                      <a:pt x="14531" y="21255"/>
                                      <a:pt x="14531" y="26972"/>
                                    </a:cubicBezTo>
                                    <a:cubicBezTo>
                                      <a:pt x="14531" y="33316"/>
                                      <a:pt x="15588" y="37795"/>
                                      <a:pt x="17703" y="40417"/>
                                    </a:cubicBezTo>
                                    <a:cubicBezTo>
                                      <a:pt x="19852" y="43039"/>
                                      <a:pt x="22724" y="44346"/>
                                      <a:pt x="26317" y="44346"/>
                                    </a:cubicBezTo>
                                    <a:cubicBezTo>
                                      <a:pt x="29000" y="44346"/>
                                      <a:pt x="31200" y="43589"/>
                                      <a:pt x="32920" y="42076"/>
                                    </a:cubicBezTo>
                                    <a:cubicBezTo>
                                      <a:pt x="34630" y="40538"/>
                                      <a:pt x="35834" y="37898"/>
                                      <a:pt x="36539" y="34167"/>
                                    </a:cubicBezTo>
                                    <a:lnTo>
                                      <a:pt x="50449" y="36540"/>
                                    </a:lnTo>
                                    <a:cubicBezTo>
                                      <a:pt x="49004" y="42919"/>
                                      <a:pt x="46228" y="47742"/>
                                      <a:pt x="42136" y="50991"/>
                                    </a:cubicBezTo>
                                    <a:cubicBezTo>
                                      <a:pt x="38035" y="54250"/>
                                      <a:pt x="32550" y="55883"/>
                                      <a:pt x="25664" y="55883"/>
                                    </a:cubicBezTo>
                                    <a:cubicBezTo>
                                      <a:pt x="17841" y="55883"/>
                                      <a:pt x="11591" y="53416"/>
                                      <a:pt x="6923" y="48473"/>
                                    </a:cubicBezTo>
                                    <a:cubicBezTo>
                                      <a:pt x="2289" y="43538"/>
                                      <a:pt x="-24" y="36703"/>
                                      <a:pt x="-24" y="27978"/>
                                    </a:cubicBezTo>
                                    <a:cubicBezTo>
                                      <a:pt x="-24" y="19140"/>
                                      <a:pt x="2306" y="12279"/>
                                      <a:pt x="6974" y="7371"/>
                                    </a:cubicBezTo>
                                    <a:cubicBezTo>
                                      <a:pt x="11642" y="2436"/>
                                      <a:pt x="17952" y="-31"/>
                                      <a:pt x="25913" y="-31"/>
                                    </a:cubicBezTo>
                                    <a:cubicBezTo>
                                      <a:pt x="32430" y="-31"/>
                                      <a:pt x="37596" y="1379"/>
                                      <a:pt x="41431" y="4198"/>
                                    </a:cubicBezTo>
                                    <a:cubicBezTo>
                                      <a:pt x="45291" y="6984"/>
                                      <a:pt x="48059" y="11248"/>
                                      <a:pt x="49744" y="16991"/>
                                    </a:cubicBezTo>
                                    <a:close/>
                                  </a:path>
                                </a:pathLst>
                              </a:custGeom>
                              <a:solidFill>
                                <a:srgbClr val="D455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07" name="Freeform: Shape 307"/>
                            <wps:cNvSpPr/>
                            <wps:spPr>
                              <a:xfrm>
                                <a:off x="1915541" y="2810873"/>
                                <a:ext cx="50223" cy="55914"/>
                              </a:xfrm>
                              <a:custGeom>
                                <a:avLst/>
                                <a:gdLst>
                                  <a:gd name="connsiteX0" fmla="*/ 14282 w 50223"/>
                                  <a:gd name="connsiteY0" fmla="*/ 17498 h 55914"/>
                                  <a:gd name="connsiteX1" fmla="*/ 1438 w 50223"/>
                                  <a:gd name="connsiteY1" fmla="*/ 15177 h 55914"/>
                                  <a:gd name="connsiteX2" fmla="*/ 8891 w 50223"/>
                                  <a:gd name="connsiteY2" fmla="*/ 3691 h 55914"/>
                                  <a:gd name="connsiteX3" fmla="*/ 24606 w 50223"/>
                                  <a:gd name="connsiteY3" fmla="*/ -31 h 55914"/>
                                  <a:gd name="connsiteX4" fmla="*/ 38714 w 50223"/>
                                  <a:gd name="connsiteY4" fmla="*/ 2238 h 55914"/>
                                  <a:gd name="connsiteX5" fmla="*/ 45213 w 50223"/>
                                  <a:gd name="connsiteY5" fmla="*/ 7930 h 55914"/>
                                  <a:gd name="connsiteX6" fmla="*/ 47122 w 50223"/>
                                  <a:gd name="connsiteY6" fmla="*/ 20567 h 55914"/>
                                  <a:gd name="connsiteX7" fmla="*/ 46976 w 50223"/>
                                  <a:gd name="connsiteY7" fmla="*/ 37090 h 55914"/>
                                  <a:gd name="connsiteX8" fmla="*/ 47629 w 50223"/>
                                  <a:gd name="connsiteY8" fmla="*/ 47518 h 55914"/>
                                  <a:gd name="connsiteX9" fmla="*/ 50199 w 50223"/>
                                  <a:gd name="connsiteY9" fmla="*/ 54671 h 55914"/>
                                  <a:gd name="connsiteX10" fmla="*/ 36195 w 50223"/>
                                  <a:gd name="connsiteY10" fmla="*/ 54671 h 55914"/>
                                  <a:gd name="connsiteX11" fmla="*/ 34837 w 50223"/>
                                  <a:gd name="connsiteY11" fmla="*/ 50493 h 55914"/>
                                  <a:gd name="connsiteX12" fmla="*/ 34330 w 50223"/>
                                  <a:gd name="connsiteY12" fmla="*/ 48825 h 55914"/>
                                  <a:gd name="connsiteX13" fmla="*/ 26575 w 50223"/>
                                  <a:gd name="connsiteY13" fmla="*/ 54121 h 55914"/>
                                  <a:gd name="connsiteX14" fmla="*/ 17755 w 50223"/>
                                  <a:gd name="connsiteY14" fmla="*/ 55883 h 55914"/>
                                  <a:gd name="connsiteX15" fmla="*/ 4713 w 50223"/>
                                  <a:gd name="connsiteY15" fmla="*/ 51395 h 55914"/>
                                  <a:gd name="connsiteX16" fmla="*/ -24 w 50223"/>
                                  <a:gd name="connsiteY16" fmla="*/ 40065 h 55914"/>
                                  <a:gd name="connsiteX17" fmla="*/ 2143 w 50223"/>
                                  <a:gd name="connsiteY17" fmla="*/ 32001 h 55914"/>
                                  <a:gd name="connsiteX18" fmla="*/ 8186 w 50223"/>
                                  <a:gd name="connsiteY18" fmla="*/ 26568 h 55914"/>
                                  <a:gd name="connsiteX19" fmla="*/ 19466 w 50223"/>
                                  <a:gd name="connsiteY19" fmla="*/ 23241 h 55914"/>
                                  <a:gd name="connsiteX20" fmla="*/ 33221 w 50223"/>
                                  <a:gd name="connsiteY20" fmla="*/ 19767 h 55914"/>
                                  <a:gd name="connsiteX21" fmla="*/ 33221 w 50223"/>
                                  <a:gd name="connsiteY21" fmla="*/ 18357 h 55914"/>
                                  <a:gd name="connsiteX22" fmla="*/ 31209 w 50223"/>
                                  <a:gd name="connsiteY22" fmla="*/ 12563 h 55914"/>
                                  <a:gd name="connsiteX23" fmla="*/ 23601 w 50223"/>
                                  <a:gd name="connsiteY23" fmla="*/ 10801 h 55914"/>
                                  <a:gd name="connsiteX24" fmla="*/ 17703 w 50223"/>
                                  <a:gd name="connsiteY24" fmla="*/ 12305 h 55914"/>
                                  <a:gd name="connsiteX25" fmla="*/ 14282 w 50223"/>
                                  <a:gd name="connsiteY25" fmla="*/ 17498 h 55914"/>
                                  <a:gd name="connsiteX26" fmla="*/ 33221 w 50223"/>
                                  <a:gd name="connsiteY26" fmla="*/ 28983 h 55914"/>
                                  <a:gd name="connsiteX27" fmla="*/ 24606 w 50223"/>
                                  <a:gd name="connsiteY27" fmla="*/ 31150 h 55914"/>
                                  <a:gd name="connsiteX28" fmla="*/ 16904 w 50223"/>
                                  <a:gd name="connsiteY28" fmla="*/ 33617 h 55914"/>
                                  <a:gd name="connsiteX29" fmla="*/ 14127 w 50223"/>
                                  <a:gd name="connsiteY29" fmla="*/ 38603 h 55914"/>
                                  <a:gd name="connsiteX30" fmla="*/ 16345 w 50223"/>
                                  <a:gd name="connsiteY30" fmla="*/ 43744 h 55914"/>
                                  <a:gd name="connsiteX31" fmla="*/ 21984 w 50223"/>
                                  <a:gd name="connsiteY31" fmla="*/ 45911 h 55914"/>
                                  <a:gd name="connsiteX32" fmla="*/ 29292 w 50223"/>
                                  <a:gd name="connsiteY32" fmla="*/ 43392 h 55914"/>
                                  <a:gd name="connsiteX33" fmla="*/ 32670 w 50223"/>
                                  <a:gd name="connsiteY33" fmla="*/ 38706 h 55914"/>
                                  <a:gd name="connsiteX34" fmla="*/ 33221 w 50223"/>
                                  <a:gd name="connsiteY34" fmla="*/ 31803 h 5591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Lst>
                                <a:rect l="l" t="t" r="r" b="b"/>
                                <a:pathLst>
                                  <a:path w="50223" h="55914">
                                    <a:moveTo>
                                      <a:pt x="14282" y="17498"/>
                                    </a:moveTo>
                                    <a:lnTo>
                                      <a:pt x="1438" y="15177"/>
                                    </a:lnTo>
                                    <a:cubicBezTo>
                                      <a:pt x="2882" y="10010"/>
                                      <a:pt x="5367" y="6184"/>
                                      <a:pt x="8891" y="3691"/>
                                    </a:cubicBezTo>
                                    <a:cubicBezTo>
                                      <a:pt x="12416" y="1207"/>
                                      <a:pt x="17660" y="-31"/>
                                      <a:pt x="24606" y="-31"/>
                                    </a:cubicBezTo>
                                    <a:cubicBezTo>
                                      <a:pt x="30925" y="-31"/>
                                      <a:pt x="35619" y="725"/>
                                      <a:pt x="38714" y="2238"/>
                                    </a:cubicBezTo>
                                    <a:cubicBezTo>
                                      <a:pt x="41800" y="3709"/>
                                      <a:pt x="43967" y="5608"/>
                                      <a:pt x="45213" y="7930"/>
                                    </a:cubicBezTo>
                                    <a:cubicBezTo>
                                      <a:pt x="46486" y="10208"/>
                                      <a:pt x="47122" y="14429"/>
                                      <a:pt x="47122" y="20567"/>
                                    </a:cubicBezTo>
                                    <a:lnTo>
                                      <a:pt x="46976" y="37090"/>
                                    </a:lnTo>
                                    <a:cubicBezTo>
                                      <a:pt x="46976" y="41793"/>
                                      <a:pt x="47191" y="45266"/>
                                      <a:pt x="47629" y="47518"/>
                                    </a:cubicBezTo>
                                    <a:cubicBezTo>
                                      <a:pt x="48102" y="49736"/>
                                      <a:pt x="48953" y="52117"/>
                                      <a:pt x="50199" y="54671"/>
                                    </a:cubicBezTo>
                                    <a:lnTo>
                                      <a:pt x="36195" y="54671"/>
                                    </a:lnTo>
                                    <a:cubicBezTo>
                                      <a:pt x="35825" y="53734"/>
                                      <a:pt x="35370" y="52341"/>
                                      <a:pt x="34837" y="50493"/>
                                    </a:cubicBezTo>
                                    <a:cubicBezTo>
                                      <a:pt x="34596" y="49650"/>
                                      <a:pt x="34433" y="49100"/>
                                      <a:pt x="34330" y="48825"/>
                                    </a:cubicBezTo>
                                    <a:cubicBezTo>
                                      <a:pt x="31914" y="51181"/>
                                      <a:pt x="29326" y="52943"/>
                                      <a:pt x="26575" y="54121"/>
                                    </a:cubicBezTo>
                                    <a:cubicBezTo>
                                      <a:pt x="23816" y="55290"/>
                                      <a:pt x="20884" y="55883"/>
                                      <a:pt x="17755" y="55883"/>
                                    </a:cubicBezTo>
                                    <a:cubicBezTo>
                                      <a:pt x="12253" y="55883"/>
                                      <a:pt x="7903" y="54387"/>
                                      <a:pt x="4713" y="51395"/>
                                    </a:cubicBezTo>
                                    <a:cubicBezTo>
                                      <a:pt x="1558" y="48412"/>
                                      <a:pt x="-24" y="44630"/>
                                      <a:pt x="-24" y="40065"/>
                                    </a:cubicBezTo>
                                    <a:cubicBezTo>
                                      <a:pt x="-24" y="37039"/>
                                      <a:pt x="698" y="34356"/>
                                      <a:pt x="2143" y="32001"/>
                                    </a:cubicBezTo>
                                    <a:cubicBezTo>
                                      <a:pt x="3587" y="29619"/>
                                      <a:pt x="5599" y="27805"/>
                                      <a:pt x="8186" y="26568"/>
                                    </a:cubicBezTo>
                                    <a:cubicBezTo>
                                      <a:pt x="10808" y="25287"/>
                                      <a:pt x="14565" y="24178"/>
                                      <a:pt x="19466" y="23241"/>
                                    </a:cubicBezTo>
                                    <a:cubicBezTo>
                                      <a:pt x="26085" y="21994"/>
                                      <a:pt x="30667" y="20842"/>
                                      <a:pt x="33221" y="19767"/>
                                    </a:cubicBezTo>
                                    <a:lnTo>
                                      <a:pt x="33221" y="18357"/>
                                    </a:lnTo>
                                    <a:cubicBezTo>
                                      <a:pt x="33221" y="15632"/>
                                      <a:pt x="32550" y="13707"/>
                                      <a:pt x="31209" y="12563"/>
                                    </a:cubicBezTo>
                                    <a:cubicBezTo>
                                      <a:pt x="29859" y="11386"/>
                                      <a:pt x="27332" y="10801"/>
                                      <a:pt x="23601" y="10801"/>
                                    </a:cubicBezTo>
                                    <a:cubicBezTo>
                                      <a:pt x="21082" y="10801"/>
                                      <a:pt x="19113" y="11300"/>
                                      <a:pt x="17703" y="12305"/>
                                    </a:cubicBezTo>
                                    <a:cubicBezTo>
                                      <a:pt x="16293" y="13285"/>
                                      <a:pt x="15158" y="15013"/>
                                      <a:pt x="14282" y="17498"/>
                                    </a:cubicBezTo>
                                    <a:close/>
                                    <a:moveTo>
                                      <a:pt x="33221" y="28983"/>
                                    </a:moveTo>
                                    <a:cubicBezTo>
                                      <a:pt x="31407" y="29585"/>
                                      <a:pt x="28535" y="30307"/>
                                      <a:pt x="24606" y="31150"/>
                                    </a:cubicBezTo>
                                    <a:cubicBezTo>
                                      <a:pt x="20678" y="31984"/>
                                      <a:pt x="18107" y="32809"/>
                                      <a:pt x="16904" y="33617"/>
                                    </a:cubicBezTo>
                                    <a:cubicBezTo>
                                      <a:pt x="15055" y="34924"/>
                                      <a:pt x="14127" y="36591"/>
                                      <a:pt x="14127" y="38603"/>
                                    </a:cubicBezTo>
                                    <a:cubicBezTo>
                                      <a:pt x="14127" y="40581"/>
                                      <a:pt x="14866" y="42300"/>
                                      <a:pt x="16345" y="43744"/>
                                    </a:cubicBezTo>
                                    <a:cubicBezTo>
                                      <a:pt x="17824" y="45188"/>
                                      <a:pt x="19706" y="45911"/>
                                      <a:pt x="21984" y="45911"/>
                                    </a:cubicBezTo>
                                    <a:cubicBezTo>
                                      <a:pt x="24538" y="45911"/>
                                      <a:pt x="26979" y="45068"/>
                                      <a:pt x="29292" y="43392"/>
                                    </a:cubicBezTo>
                                    <a:cubicBezTo>
                                      <a:pt x="31003" y="42111"/>
                                      <a:pt x="32129" y="40555"/>
                                      <a:pt x="32670" y="38706"/>
                                    </a:cubicBezTo>
                                    <a:cubicBezTo>
                                      <a:pt x="33040" y="37494"/>
                                      <a:pt x="33221" y="35199"/>
                                      <a:pt x="33221" y="31803"/>
                                    </a:cubicBezTo>
                                    <a:close/>
                                  </a:path>
                                </a:pathLst>
                              </a:custGeom>
                              <a:solidFill>
                                <a:srgbClr val="D455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08" name="Freeform: Shape 308"/>
                            <wps:cNvSpPr/>
                            <wps:spPr>
                              <a:xfrm>
                                <a:off x="1976286" y="2810873"/>
                                <a:ext cx="52191" cy="75050"/>
                              </a:xfrm>
                              <a:custGeom>
                                <a:avLst/>
                                <a:gdLst>
                                  <a:gd name="connsiteX0" fmla="*/ -24 w 52191"/>
                                  <a:gd name="connsiteY0" fmla="*/ 1181 h 75050"/>
                                  <a:gd name="connsiteX1" fmla="*/ 13173 w 52191"/>
                                  <a:gd name="connsiteY1" fmla="*/ 1181 h 75050"/>
                                  <a:gd name="connsiteX2" fmla="*/ 13173 w 52191"/>
                                  <a:gd name="connsiteY2" fmla="*/ 9039 h 75050"/>
                                  <a:gd name="connsiteX3" fmla="*/ 20127 w 52191"/>
                                  <a:gd name="connsiteY3" fmla="*/ 2488 h 75050"/>
                                  <a:gd name="connsiteX4" fmla="*/ 29850 w 52191"/>
                                  <a:gd name="connsiteY4" fmla="*/ -31 h 75050"/>
                                  <a:gd name="connsiteX5" fmla="*/ 45669 w 52191"/>
                                  <a:gd name="connsiteY5" fmla="*/ 7268 h 75050"/>
                                  <a:gd name="connsiteX6" fmla="*/ 52168 w 52191"/>
                                  <a:gd name="connsiteY6" fmla="*/ 27625 h 75050"/>
                                  <a:gd name="connsiteX7" fmla="*/ 45617 w 52191"/>
                                  <a:gd name="connsiteY7" fmla="*/ 48473 h 75050"/>
                                  <a:gd name="connsiteX8" fmla="*/ 29747 w 52191"/>
                                  <a:gd name="connsiteY8" fmla="*/ 55883 h 75050"/>
                                  <a:gd name="connsiteX9" fmla="*/ 21692 w 52191"/>
                                  <a:gd name="connsiteY9" fmla="*/ 54121 h 75050"/>
                                  <a:gd name="connsiteX10" fmla="*/ 14135 w 52191"/>
                                  <a:gd name="connsiteY10" fmla="*/ 48077 h 75050"/>
                                  <a:gd name="connsiteX11" fmla="*/ 14135 w 52191"/>
                                  <a:gd name="connsiteY11" fmla="*/ 75020 h 75050"/>
                                  <a:gd name="connsiteX12" fmla="*/ -24 w 52191"/>
                                  <a:gd name="connsiteY12" fmla="*/ 75020 h 75050"/>
                                  <a:gd name="connsiteX13" fmla="*/ 13981 w 52191"/>
                                  <a:gd name="connsiteY13" fmla="*/ 27015 h 75050"/>
                                  <a:gd name="connsiteX14" fmla="*/ 17557 w 52191"/>
                                  <a:gd name="connsiteY14" fmla="*/ 40365 h 75050"/>
                                  <a:gd name="connsiteX15" fmla="*/ 26274 w 52191"/>
                                  <a:gd name="connsiteY15" fmla="*/ 44647 h 75050"/>
                                  <a:gd name="connsiteX16" fmla="*/ 34484 w 52191"/>
                                  <a:gd name="connsiteY16" fmla="*/ 40718 h 75050"/>
                                  <a:gd name="connsiteX17" fmla="*/ 37760 w 52191"/>
                                  <a:gd name="connsiteY17" fmla="*/ 27720 h 75050"/>
                                  <a:gd name="connsiteX18" fmla="*/ 34381 w 52191"/>
                                  <a:gd name="connsiteY18" fmla="*/ 15228 h 75050"/>
                                  <a:gd name="connsiteX19" fmla="*/ 26025 w 52191"/>
                                  <a:gd name="connsiteY19" fmla="*/ 11153 h 75050"/>
                                  <a:gd name="connsiteX20" fmla="*/ 17411 w 52191"/>
                                  <a:gd name="connsiteY20" fmla="*/ 15177 h 75050"/>
                                  <a:gd name="connsiteX21" fmla="*/ 13981 w 52191"/>
                                  <a:gd name="connsiteY21" fmla="*/ 27015 h 750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Lst>
                                <a:rect l="l" t="t" r="r" b="b"/>
                                <a:pathLst>
                                  <a:path w="52191" h="75050">
                                    <a:moveTo>
                                      <a:pt x="-24" y="1181"/>
                                    </a:moveTo>
                                    <a:lnTo>
                                      <a:pt x="13173" y="1181"/>
                                    </a:lnTo>
                                    <a:lnTo>
                                      <a:pt x="13173" y="9039"/>
                                    </a:lnTo>
                                    <a:cubicBezTo>
                                      <a:pt x="14892" y="6348"/>
                                      <a:pt x="17204" y="4164"/>
                                      <a:pt x="20127" y="2488"/>
                                    </a:cubicBezTo>
                                    <a:cubicBezTo>
                                      <a:pt x="23050" y="811"/>
                                      <a:pt x="26291" y="-31"/>
                                      <a:pt x="29850" y="-31"/>
                                    </a:cubicBezTo>
                                    <a:cubicBezTo>
                                      <a:pt x="36066" y="-31"/>
                                      <a:pt x="41336" y="2402"/>
                                      <a:pt x="45669" y="7268"/>
                                    </a:cubicBezTo>
                                    <a:cubicBezTo>
                                      <a:pt x="50002" y="12142"/>
                                      <a:pt x="52168" y="18925"/>
                                      <a:pt x="52168" y="27625"/>
                                    </a:cubicBezTo>
                                    <a:cubicBezTo>
                                      <a:pt x="52168" y="36557"/>
                                      <a:pt x="49984" y="43504"/>
                                      <a:pt x="45617" y="48473"/>
                                    </a:cubicBezTo>
                                    <a:cubicBezTo>
                                      <a:pt x="41250" y="53416"/>
                                      <a:pt x="35963" y="55883"/>
                                      <a:pt x="29747" y="55883"/>
                                    </a:cubicBezTo>
                                    <a:cubicBezTo>
                                      <a:pt x="26790" y="55883"/>
                                      <a:pt x="24108" y="55290"/>
                                      <a:pt x="21692" y="54121"/>
                                    </a:cubicBezTo>
                                    <a:cubicBezTo>
                                      <a:pt x="19302" y="52943"/>
                                      <a:pt x="16783" y="50931"/>
                                      <a:pt x="14135" y="48077"/>
                                    </a:cubicBezTo>
                                    <a:lnTo>
                                      <a:pt x="14135" y="75020"/>
                                    </a:lnTo>
                                    <a:lnTo>
                                      <a:pt x="-24" y="75020"/>
                                    </a:lnTo>
                                    <a:close/>
                                    <a:moveTo>
                                      <a:pt x="13981" y="27015"/>
                                    </a:moveTo>
                                    <a:cubicBezTo>
                                      <a:pt x="13981" y="33032"/>
                                      <a:pt x="15176" y="37477"/>
                                      <a:pt x="17557" y="40365"/>
                                    </a:cubicBezTo>
                                    <a:cubicBezTo>
                                      <a:pt x="19947" y="43220"/>
                                      <a:pt x="22844" y="44647"/>
                                      <a:pt x="26274" y="44647"/>
                                    </a:cubicBezTo>
                                    <a:cubicBezTo>
                                      <a:pt x="29567" y="44647"/>
                                      <a:pt x="32301" y="43340"/>
                                      <a:pt x="34484" y="40718"/>
                                    </a:cubicBezTo>
                                    <a:cubicBezTo>
                                      <a:pt x="36668" y="38070"/>
                                      <a:pt x="37760" y="33737"/>
                                      <a:pt x="37760" y="27720"/>
                                    </a:cubicBezTo>
                                    <a:cubicBezTo>
                                      <a:pt x="37760" y="22114"/>
                                      <a:pt x="36633" y="17953"/>
                                      <a:pt x="34381" y="15228"/>
                                    </a:cubicBezTo>
                                    <a:cubicBezTo>
                                      <a:pt x="32137" y="12512"/>
                                      <a:pt x="29343" y="11153"/>
                                      <a:pt x="26025" y="11153"/>
                                    </a:cubicBezTo>
                                    <a:cubicBezTo>
                                      <a:pt x="22560" y="11153"/>
                                      <a:pt x="19689" y="12495"/>
                                      <a:pt x="17411" y="15177"/>
                                    </a:cubicBezTo>
                                    <a:cubicBezTo>
                                      <a:pt x="15124" y="17833"/>
                                      <a:pt x="13981" y="21779"/>
                                      <a:pt x="13981" y="27015"/>
                                    </a:cubicBezTo>
                                    <a:close/>
                                  </a:path>
                                </a:pathLst>
                              </a:custGeom>
                              <a:solidFill>
                                <a:srgbClr val="D455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09" name="Freeform: Shape 309"/>
                            <wps:cNvSpPr/>
                            <wps:spPr>
                              <a:xfrm>
                                <a:off x="2039457" y="2812085"/>
                                <a:ext cx="48658" cy="54702"/>
                              </a:xfrm>
                              <a:custGeom>
                                <a:avLst/>
                                <a:gdLst>
                                  <a:gd name="connsiteX0" fmla="*/ 35490 w 48658"/>
                                  <a:gd name="connsiteY0" fmla="*/ 53459 h 54702"/>
                                  <a:gd name="connsiteX1" fmla="*/ 35490 w 48658"/>
                                  <a:gd name="connsiteY1" fmla="*/ 45455 h 54702"/>
                                  <a:gd name="connsiteX2" fmla="*/ 27778 w 48658"/>
                                  <a:gd name="connsiteY2" fmla="*/ 52204 h 54702"/>
                                  <a:gd name="connsiteX3" fmla="*/ 17755 w 48658"/>
                                  <a:gd name="connsiteY3" fmla="*/ 54671 h 54702"/>
                                  <a:gd name="connsiteX4" fmla="*/ 8083 w 48658"/>
                                  <a:gd name="connsiteY4" fmla="*/ 52298 h 54702"/>
                                  <a:gd name="connsiteX5" fmla="*/ 1893 w 48658"/>
                                  <a:gd name="connsiteY5" fmla="*/ 45653 h 54702"/>
                                  <a:gd name="connsiteX6" fmla="*/ -24 w 48658"/>
                                  <a:gd name="connsiteY6" fmla="*/ 33815 h 54702"/>
                                  <a:gd name="connsiteX7" fmla="*/ -24 w 48658"/>
                                  <a:gd name="connsiteY7" fmla="*/ -31 h 54702"/>
                                  <a:gd name="connsiteX8" fmla="*/ 14127 w 48658"/>
                                  <a:gd name="connsiteY8" fmla="*/ -31 h 54702"/>
                                  <a:gd name="connsiteX9" fmla="*/ 14127 w 48658"/>
                                  <a:gd name="connsiteY9" fmla="*/ 24547 h 54702"/>
                                  <a:gd name="connsiteX10" fmla="*/ 14883 w 48658"/>
                                  <a:gd name="connsiteY10" fmla="*/ 38397 h 54702"/>
                                  <a:gd name="connsiteX11" fmla="*/ 17755 w 48658"/>
                                  <a:gd name="connsiteY11" fmla="*/ 42429 h 54702"/>
                                  <a:gd name="connsiteX12" fmla="*/ 22999 w 48658"/>
                                  <a:gd name="connsiteY12" fmla="*/ 43891 h 54702"/>
                                  <a:gd name="connsiteX13" fmla="*/ 29498 w 48658"/>
                                  <a:gd name="connsiteY13" fmla="*/ 41922 h 54702"/>
                                  <a:gd name="connsiteX14" fmla="*/ 33427 w 48658"/>
                                  <a:gd name="connsiteY14" fmla="*/ 36987 h 54702"/>
                                  <a:gd name="connsiteX15" fmla="*/ 34484 w 48658"/>
                                  <a:gd name="connsiteY15" fmla="*/ 22536 h 54702"/>
                                  <a:gd name="connsiteX16" fmla="*/ 34484 w 48658"/>
                                  <a:gd name="connsiteY16" fmla="*/ -31 h 54702"/>
                                  <a:gd name="connsiteX17" fmla="*/ 48635 w 48658"/>
                                  <a:gd name="connsiteY17" fmla="*/ -31 h 54702"/>
                                  <a:gd name="connsiteX18" fmla="*/ 48635 w 48658"/>
                                  <a:gd name="connsiteY18" fmla="*/ 53459 h 5470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48658" h="54702">
                                    <a:moveTo>
                                      <a:pt x="35490" y="53459"/>
                                    </a:moveTo>
                                    <a:lnTo>
                                      <a:pt x="35490" y="45455"/>
                                    </a:lnTo>
                                    <a:cubicBezTo>
                                      <a:pt x="33539" y="48309"/>
                                      <a:pt x="30968" y="50553"/>
                                      <a:pt x="27778" y="52204"/>
                                    </a:cubicBezTo>
                                    <a:cubicBezTo>
                                      <a:pt x="24624" y="53846"/>
                                      <a:pt x="21279" y="54671"/>
                                      <a:pt x="17755" y="54671"/>
                                    </a:cubicBezTo>
                                    <a:cubicBezTo>
                                      <a:pt x="14161" y="54671"/>
                                      <a:pt x="10937" y="53880"/>
                                      <a:pt x="8083" y="52298"/>
                                    </a:cubicBezTo>
                                    <a:cubicBezTo>
                                      <a:pt x="5229" y="50725"/>
                                      <a:pt x="3166" y="48507"/>
                                      <a:pt x="1893" y="45653"/>
                                    </a:cubicBezTo>
                                    <a:cubicBezTo>
                                      <a:pt x="612" y="42799"/>
                                      <a:pt x="-24" y="38853"/>
                                      <a:pt x="-24" y="33815"/>
                                    </a:cubicBezTo>
                                    <a:lnTo>
                                      <a:pt x="-24" y="-31"/>
                                    </a:lnTo>
                                    <a:lnTo>
                                      <a:pt x="14127" y="-31"/>
                                    </a:lnTo>
                                    <a:lnTo>
                                      <a:pt x="14127" y="24547"/>
                                    </a:lnTo>
                                    <a:cubicBezTo>
                                      <a:pt x="14127" y="32070"/>
                                      <a:pt x="14385" y="36686"/>
                                      <a:pt x="14883" y="38397"/>
                                    </a:cubicBezTo>
                                    <a:cubicBezTo>
                                      <a:pt x="15425" y="40082"/>
                                      <a:pt x="16379" y="41423"/>
                                      <a:pt x="17755" y="42429"/>
                                    </a:cubicBezTo>
                                    <a:cubicBezTo>
                                      <a:pt x="19130" y="43400"/>
                                      <a:pt x="20884" y="43891"/>
                                      <a:pt x="22999" y="43891"/>
                                    </a:cubicBezTo>
                                    <a:cubicBezTo>
                                      <a:pt x="25414" y="43891"/>
                                      <a:pt x="27581" y="43237"/>
                                      <a:pt x="29498" y="41922"/>
                                    </a:cubicBezTo>
                                    <a:cubicBezTo>
                                      <a:pt x="31406" y="40581"/>
                                      <a:pt x="32722" y="38939"/>
                                      <a:pt x="33427" y="36987"/>
                                    </a:cubicBezTo>
                                    <a:cubicBezTo>
                                      <a:pt x="34132" y="35010"/>
                                      <a:pt x="34484" y="30187"/>
                                      <a:pt x="34484" y="22536"/>
                                    </a:cubicBezTo>
                                    <a:lnTo>
                                      <a:pt x="34484" y="-31"/>
                                    </a:lnTo>
                                    <a:lnTo>
                                      <a:pt x="48635" y="-31"/>
                                    </a:lnTo>
                                    <a:lnTo>
                                      <a:pt x="48635" y="53459"/>
                                    </a:lnTo>
                                    <a:close/>
                                  </a:path>
                                </a:pathLst>
                              </a:custGeom>
                              <a:solidFill>
                                <a:srgbClr val="D455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10" name="Freeform: Shape 310"/>
                            <wps:cNvSpPr/>
                            <wps:spPr>
                              <a:xfrm>
                                <a:off x="2102824" y="2791728"/>
                                <a:ext cx="14158" cy="73847"/>
                              </a:xfrm>
                              <a:custGeom>
                                <a:avLst/>
                                <a:gdLst>
                                  <a:gd name="connsiteX0" fmla="*/ -24 w 14158"/>
                                  <a:gd name="connsiteY0" fmla="*/ 73816 h 73847"/>
                                  <a:gd name="connsiteX1" fmla="*/ -24 w 14158"/>
                                  <a:gd name="connsiteY1" fmla="*/ -31 h 73847"/>
                                  <a:gd name="connsiteX2" fmla="*/ 14135 w 14158"/>
                                  <a:gd name="connsiteY2" fmla="*/ -31 h 73847"/>
                                  <a:gd name="connsiteX3" fmla="*/ 14135 w 14158"/>
                                  <a:gd name="connsiteY3" fmla="*/ 73816 h 73847"/>
                                </a:gdLst>
                                <a:ahLst/>
                                <a:cxnLst>
                                  <a:cxn ang="0">
                                    <a:pos x="connsiteX0" y="connsiteY0"/>
                                  </a:cxn>
                                  <a:cxn ang="0">
                                    <a:pos x="connsiteX1" y="connsiteY1"/>
                                  </a:cxn>
                                  <a:cxn ang="0">
                                    <a:pos x="connsiteX2" y="connsiteY2"/>
                                  </a:cxn>
                                  <a:cxn ang="0">
                                    <a:pos x="connsiteX3" y="connsiteY3"/>
                                  </a:cxn>
                                </a:cxnLst>
                                <a:rect l="l" t="t" r="r" b="b"/>
                                <a:pathLst>
                                  <a:path w="14158" h="73847">
                                    <a:moveTo>
                                      <a:pt x="-24" y="73816"/>
                                    </a:moveTo>
                                    <a:lnTo>
                                      <a:pt x="-24" y="-31"/>
                                    </a:lnTo>
                                    <a:lnTo>
                                      <a:pt x="14135" y="-31"/>
                                    </a:lnTo>
                                    <a:lnTo>
                                      <a:pt x="14135" y="73816"/>
                                    </a:lnTo>
                                    <a:close/>
                                  </a:path>
                                </a:pathLst>
                              </a:custGeom>
                              <a:solidFill>
                                <a:srgbClr val="D455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11" name="Freeform: Shape 311"/>
                            <wps:cNvSpPr/>
                            <wps:spPr>
                              <a:xfrm>
                                <a:off x="2127712" y="2810873"/>
                                <a:ext cx="50214" cy="55914"/>
                              </a:xfrm>
                              <a:custGeom>
                                <a:avLst/>
                                <a:gdLst>
                                  <a:gd name="connsiteX0" fmla="*/ 14282 w 50214"/>
                                  <a:gd name="connsiteY0" fmla="*/ 17498 h 55914"/>
                                  <a:gd name="connsiteX1" fmla="*/ 1438 w 50214"/>
                                  <a:gd name="connsiteY1" fmla="*/ 15177 h 55914"/>
                                  <a:gd name="connsiteX2" fmla="*/ 8891 w 50214"/>
                                  <a:gd name="connsiteY2" fmla="*/ 3691 h 55914"/>
                                  <a:gd name="connsiteX3" fmla="*/ 24606 w 50214"/>
                                  <a:gd name="connsiteY3" fmla="*/ -31 h 55914"/>
                                  <a:gd name="connsiteX4" fmla="*/ 38705 w 50214"/>
                                  <a:gd name="connsiteY4" fmla="*/ 2238 h 55914"/>
                                  <a:gd name="connsiteX5" fmla="*/ 45204 w 50214"/>
                                  <a:gd name="connsiteY5" fmla="*/ 7930 h 55914"/>
                                  <a:gd name="connsiteX6" fmla="*/ 47122 w 50214"/>
                                  <a:gd name="connsiteY6" fmla="*/ 20567 h 55914"/>
                                  <a:gd name="connsiteX7" fmla="*/ 46967 w 50214"/>
                                  <a:gd name="connsiteY7" fmla="*/ 37090 h 55914"/>
                                  <a:gd name="connsiteX8" fmla="*/ 47629 w 50214"/>
                                  <a:gd name="connsiteY8" fmla="*/ 47518 h 55914"/>
                                  <a:gd name="connsiteX9" fmla="*/ 50191 w 50214"/>
                                  <a:gd name="connsiteY9" fmla="*/ 54671 h 55914"/>
                                  <a:gd name="connsiteX10" fmla="*/ 36186 w 50214"/>
                                  <a:gd name="connsiteY10" fmla="*/ 54671 h 55914"/>
                                  <a:gd name="connsiteX11" fmla="*/ 34828 w 50214"/>
                                  <a:gd name="connsiteY11" fmla="*/ 50493 h 55914"/>
                                  <a:gd name="connsiteX12" fmla="*/ 34330 w 50214"/>
                                  <a:gd name="connsiteY12" fmla="*/ 48825 h 55914"/>
                                  <a:gd name="connsiteX13" fmla="*/ 26566 w 50214"/>
                                  <a:gd name="connsiteY13" fmla="*/ 54121 h 55914"/>
                                  <a:gd name="connsiteX14" fmla="*/ 17755 w 50214"/>
                                  <a:gd name="connsiteY14" fmla="*/ 55883 h 55914"/>
                                  <a:gd name="connsiteX15" fmla="*/ 4705 w 50214"/>
                                  <a:gd name="connsiteY15" fmla="*/ 51395 h 55914"/>
                                  <a:gd name="connsiteX16" fmla="*/ -24 w 50214"/>
                                  <a:gd name="connsiteY16" fmla="*/ 40065 h 55914"/>
                                  <a:gd name="connsiteX17" fmla="*/ 2143 w 50214"/>
                                  <a:gd name="connsiteY17" fmla="*/ 32001 h 55914"/>
                                  <a:gd name="connsiteX18" fmla="*/ 8186 w 50214"/>
                                  <a:gd name="connsiteY18" fmla="*/ 26568 h 55914"/>
                                  <a:gd name="connsiteX19" fmla="*/ 19465 w 50214"/>
                                  <a:gd name="connsiteY19" fmla="*/ 23241 h 55914"/>
                                  <a:gd name="connsiteX20" fmla="*/ 33221 w 50214"/>
                                  <a:gd name="connsiteY20" fmla="*/ 19767 h 55914"/>
                                  <a:gd name="connsiteX21" fmla="*/ 33221 w 50214"/>
                                  <a:gd name="connsiteY21" fmla="*/ 18357 h 55914"/>
                                  <a:gd name="connsiteX22" fmla="*/ 31200 w 50214"/>
                                  <a:gd name="connsiteY22" fmla="*/ 12563 h 55914"/>
                                  <a:gd name="connsiteX23" fmla="*/ 23600 w 50214"/>
                                  <a:gd name="connsiteY23" fmla="*/ 10801 h 55914"/>
                                  <a:gd name="connsiteX24" fmla="*/ 17703 w 50214"/>
                                  <a:gd name="connsiteY24" fmla="*/ 12305 h 55914"/>
                                  <a:gd name="connsiteX25" fmla="*/ 14282 w 50214"/>
                                  <a:gd name="connsiteY25" fmla="*/ 17498 h 55914"/>
                                  <a:gd name="connsiteX26" fmla="*/ 33221 w 50214"/>
                                  <a:gd name="connsiteY26" fmla="*/ 28983 h 55914"/>
                                  <a:gd name="connsiteX27" fmla="*/ 24606 w 50214"/>
                                  <a:gd name="connsiteY27" fmla="*/ 31150 h 55914"/>
                                  <a:gd name="connsiteX28" fmla="*/ 16895 w 50214"/>
                                  <a:gd name="connsiteY28" fmla="*/ 33617 h 55914"/>
                                  <a:gd name="connsiteX29" fmla="*/ 14127 w 50214"/>
                                  <a:gd name="connsiteY29" fmla="*/ 38603 h 55914"/>
                                  <a:gd name="connsiteX30" fmla="*/ 16345 w 50214"/>
                                  <a:gd name="connsiteY30" fmla="*/ 43744 h 55914"/>
                                  <a:gd name="connsiteX31" fmla="*/ 21984 w 50214"/>
                                  <a:gd name="connsiteY31" fmla="*/ 45911 h 55914"/>
                                  <a:gd name="connsiteX32" fmla="*/ 29292 w 50214"/>
                                  <a:gd name="connsiteY32" fmla="*/ 43392 h 55914"/>
                                  <a:gd name="connsiteX33" fmla="*/ 32662 w 50214"/>
                                  <a:gd name="connsiteY33" fmla="*/ 38706 h 55914"/>
                                  <a:gd name="connsiteX34" fmla="*/ 33221 w 50214"/>
                                  <a:gd name="connsiteY34" fmla="*/ 31803 h 5591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Lst>
                                <a:rect l="l" t="t" r="r" b="b"/>
                                <a:pathLst>
                                  <a:path w="50214" h="55914">
                                    <a:moveTo>
                                      <a:pt x="14282" y="17498"/>
                                    </a:moveTo>
                                    <a:lnTo>
                                      <a:pt x="1438" y="15177"/>
                                    </a:lnTo>
                                    <a:cubicBezTo>
                                      <a:pt x="2874" y="10010"/>
                                      <a:pt x="5366" y="6184"/>
                                      <a:pt x="8891" y="3691"/>
                                    </a:cubicBezTo>
                                    <a:cubicBezTo>
                                      <a:pt x="12416" y="1207"/>
                                      <a:pt x="17652" y="-31"/>
                                      <a:pt x="24606" y="-31"/>
                                    </a:cubicBezTo>
                                    <a:cubicBezTo>
                                      <a:pt x="30917" y="-31"/>
                                      <a:pt x="35619" y="725"/>
                                      <a:pt x="38705" y="2238"/>
                                    </a:cubicBezTo>
                                    <a:cubicBezTo>
                                      <a:pt x="41800" y="3709"/>
                                      <a:pt x="43967" y="5608"/>
                                      <a:pt x="45204" y="7930"/>
                                    </a:cubicBezTo>
                                    <a:cubicBezTo>
                                      <a:pt x="46486" y="10208"/>
                                      <a:pt x="47122" y="14429"/>
                                      <a:pt x="47122" y="20567"/>
                                    </a:cubicBezTo>
                                    <a:lnTo>
                                      <a:pt x="46967" y="37090"/>
                                    </a:lnTo>
                                    <a:cubicBezTo>
                                      <a:pt x="46967" y="41793"/>
                                      <a:pt x="47191" y="45266"/>
                                      <a:pt x="47629" y="47518"/>
                                    </a:cubicBezTo>
                                    <a:cubicBezTo>
                                      <a:pt x="48093" y="49736"/>
                                      <a:pt x="48953" y="52117"/>
                                      <a:pt x="50191" y="54671"/>
                                    </a:cubicBezTo>
                                    <a:lnTo>
                                      <a:pt x="36186" y="54671"/>
                                    </a:lnTo>
                                    <a:cubicBezTo>
                                      <a:pt x="35817" y="53734"/>
                                      <a:pt x="35370" y="52341"/>
                                      <a:pt x="34828" y="50493"/>
                                    </a:cubicBezTo>
                                    <a:cubicBezTo>
                                      <a:pt x="34596" y="49650"/>
                                      <a:pt x="34424" y="49100"/>
                                      <a:pt x="34330" y="48825"/>
                                    </a:cubicBezTo>
                                    <a:cubicBezTo>
                                      <a:pt x="31905" y="51181"/>
                                      <a:pt x="29326" y="52943"/>
                                      <a:pt x="26566" y="54121"/>
                                    </a:cubicBezTo>
                                    <a:cubicBezTo>
                                      <a:pt x="23816" y="55290"/>
                                      <a:pt x="20875" y="55883"/>
                                      <a:pt x="17755" y="55883"/>
                                    </a:cubicBezTo>
                                    <a:cubicBezTo>
                                      <a:pt x="12244" y="55883"/>
                                      <a:pt x="7894" y="54387"/>
                                      <a:pt x="4705" y="51395"/>
                                    </a:cubicBezTo>
                                    <a:cubicBezTo>
                                      <a:pt x="1549" y="48412"/>
                                      <a:pt x="-24" y="44630"/>
                                      <a:pt x="-24" y="40065"/>
                                    </a:cubicBezTo>
                                    <a:cubicBezTo>
                                      <a:pt x="-24" y="37039"/>
                                      <a:pt x="698" y="34356"/>
                                      <a:pt x="2143" y="32001"/>
                                    </a:cubicBezTo>
                                    <a:cubicBezTo>
                                      <a:pt x="3587" y="29619"/>
                                      <a:pt x="5599" y="27805"/>
                                      <a:pt x="8186" y="26568"/>
                                    </a:cubicBezTo>
                                    <a:cubicBezTo>
                                      <a:pt x="10800" y="25287"/>
                                      <a:pt x="14565" y="24178"/>
                                      <a:pt x="19465" y="23241"/>
                                    </a:cubicBezTo>
                                    <a:cubicBezTo>
                                      <a:pt x="26085" y="21994"/>
                                      <a:pt x="30667" y="20842"/>
                                      <a:pt x="33221" y="19767"/>
                                    </a:cubicBezTo>
                                    <a:lnTo>
                                      <a:pt x="33221" y="18357"/>
                                    </a:lnTo>
                                    <a:cubicBezTo>
                                      <a:pt x="33221" y="15632"/>
                                      <a:pt x="32550" y="13707"/>
                                      <a:pt x="31200" y="12563"/>
                                    </a:cubicBezTo>
                                    <a:cubicBezTo>
                                      <a:pt x="29859" y="11386"/>
                                      <a:pt x="27323" y="10801"/>
                                      <a:pt x="23600" y="10801"/>
                                    </a:cubicBezTo>
                                    <a:cubicBezTo>
                                      <a:pt x="21082" y="10801"/>
                                      <a:pt x="19113" y="11300"/>
                                      <a:pt x="17703" y="12305"/>
                                    </a:cubicBezTo>
                                    <a:cubicBezTo>
                                      <a:pt x="16293" y="13285"/>
                                      <a:pt x="15150" y="15013"/>
                                      <a:pt x="14282" y="17498"/>
                                    </a:cubicBezTo>
                                    <a:close/>
                                    <a:moveTo>
                                      <a:pt x="33221" y="28983"/>
                                    </a:moveTo>
                                    <a:cubicBezTo>
                                      <a:pt x="31407" y="29585"/>
                                      <a:pt x="28535" y="30307"/>
                                      <a:pt x="24606" y="31150"/>
                                    </a:cubicBezTo>
                                    <a:cubicBezTo>
                                      <a:pt x="20678" y="31984"/>
                                      <a:pt x="18107" y="32809"/>
                                      <a:pt x="16895" y="33617"/>
                                    </a:cubicBezTo>
                                    <a:cubicBezTo>
                                      <a:pt x="15055" y="34924"/>
                                      <a:pt x="14127" y="36591"/>
                                      <a:pt x="14127" y="38603"/>
                                    </a:cubicBezTo>
                                    <a:cubicBezTo>
                                      <a:pt x="14127" y="40581"/>
                                      <a:pt x="14866" y="42300"/>
                                      <a:pt x="16345" y="43744"/>
                                    </a:cubicBezTo>
                                    <a:cubicBezTo>
                                      <a:pt x="17823" y="45188"/>
                                      <a:pt x="19706" y="45911"/>
                                      <a:pt x="21984" y="45911"/>
                                    </a:cubicBezTo>
                                    <a:cubicBezTo>
                                      <a:pt x="24538" y="45911"/>
                                      <a:pt x="26970" y="45068"/>
                                      <a:pt x="29292" y="43392"/>
                                    </a:cubicBezTo>
                                    <a:cubicBezTo>
                                      <a:pt x="31003" y="42111"/>
                                      <a:pt x="32129" y="40555"/>
                                      <a:pt x="32662" y="38706"/>
                                    </a:cubicBezTo>
                                    <a:cubicBezTo>
                                      <a:pt x="33031" y="37494"/>
                                      <a:pt x="33221" y="35199"/>
                                      <a:pt x="33221" y="31803"/>
                                    </a:cubicBezTo>
                                    <a:close/>
                                  </a:path>
                                </a:pathLst>
                              </a:custGeom>
                              <a:solidFill>
                                <a:srgbClr val="D455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grpSp>
                        <wpg:grpSp>
                          <wpg:cNvPr id="312" name="Graphic 4" descr="Figure 1 Anatomy of the shoulder (reproduced with permission) (Wikimedia Commons 2022)"/>
                          <wpg:cNvGrpSpPr/>
                          <wpg:grpSpPr>
                            <a:xfrm>
                              <a:off x="1439023" y="241743"/>
                              <a:ext cx="457681" cy="96815"/>
                              <a:chOff x="1439023" y="241743"/>
                              <a:chExt cx="457681" cy="96815"/>
                            </a:xfrm>
                            <a:solidFill>
                              <a:srgbClr val="0000FF"/>
                            </a:solidFill>
                          </wpg:grpSpPr>
                          <wps:wsp>
                            <wps:cNvPr id="313" name="Freeform: Shape 313"/>
                            <wps:cNvSpPr/>
                            <wps:spPr>
                              <a:xfrm>
                                <a:off x="1439023" y="241743"/>
                                <a:ext cx="25636" cy="96815"/>
                              </a:xfrm>
                              <a:custGeom>
                                <a:avLst/>
                                <a:gdLst>
                                  <a:gd name="connsiteX0" fmla="*/ 25458 w 25636"/>
                                  <a:gd name="connsiteY0" fmla="*/ 96785 h 96815"/>
                                  <a:gd name="connsiteX1" fmla="*/ 15743 w 25636"/>
                                  <a:gd name="connsiteY1" fmla="*/ 96785 h 96815"/>
                                  <a:gd name="connsiteX2" fmla="*/ 4000 w 25636"/>
                                  <a:gd name="connsiteY2" fmla="*/ 72606 h 96815"/>
                                  <a:gd name="connsiteX3" fmla="*/ -24 w 25636"/>
                                  <a:gd name="connsiteY3" fmla="*/ 48326 h 96815"/>
                                  <a:gd name="connsiteX4" fmla="*/ 4963 w 25636"/>
                                  <a:gd name="connsiteY4" fmla="*/ 20773 h 96815"/>
                                  <a:gd name="connsiteX5" fmla="*/ 15941 w 25636"/>
                                  <a:gd name="connsiteY5" fmla="*/ -31 h 96815"/>
                                  <a:gd name="connsiteX6" fmla="*/ 25612 w 25636"/>
                                  <a:gd name="connsiteY6" fmla="*/ -31 h 96815"/>
                                  <a:gd name="connsiteX7" fmla="*/ 16095 w 25636"/>
                                  <a:gd name="connsiteY7" fmla="*/ 25961 h 96815"/>
                                  <a:gd name="connsiteX8" fmla="*/ 13525 w 25636"/>
                                  <a:gd name="connsiteY8" fmla="*/ 48628 h 96815"/>
                                  <a:gd name="connsiteX9" fmla="*/ 15038 w 25636"/>
                                  <a:gd name="connsiteY9" fmla="*/ 65554 h 96815"/>
                                  <a:gd name="connsiteX10" fmla="*/ 19268 w 25636"/>
                                  <a:gd name="connsiteY10" fmla="*/ 82025 h 96815"/>
                                  <a:gd name="connsiteX11" fmla="*/ 25458 w 25636"/>
                                  <a:gd name="connsiteY11" fmla="*/ 96785 h 9681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Lst>
                                <a:rect l="l" t="t" r="r" b="b"/>
                                <a:pathLst>
                                  <a:path w="25636" h="96815">
                                    <a:moveTo>
                                      <a:pt x="25458" y="96785"/>
                                    </a:moveTo>
                                    <a:lnTo>
                                      <a:pt x="15743" y="96785"/>
                                    </a:lnTo>
                                    <a:cubicBezTo>
                                      <a:pt x="10602" y="89028"/>
                                      <a:pt x="6691" y="80968"/>
                                      <a:pt x="4000" y="72606"/>
                                    </a:cubicBezTo>
                                    <a:cubicBezTo>
                                      <a:pt x="1317" y="64244"/>
                                      <a:pt x="-24" y="56150"/>
                                      <a:pt x="-24" y="48326"/>
                                    </a:cubicBezTo>
                                    <a:cubicBezTo>
                                      <a:pt x="-24" y="38621"/>
                                      <a:pt x="1636" y="29436"/>
                                      <a:pt x="4963" y="20773"/>
                                    </a:cubicBezTo>
                                    <a:cubicBezTo>
                                      <a:pt x="7851" y="13250"/>
                                      <a:pt x="11505" y="6316"/>
                                      <a:pt x="15941" y="-31"/>
                                    </a:cubicBezTo>
                                    <a:lnTo>
                                      <a:pt x="25612" y="-31"/>
                                    </a:lnTo>
                                    <a:cubicBezTo>
                                      <a:pt x="21013" y="10144"/>
                                      <a:pt x="17841" y="18808"/>
                                      <a:pt x="16095" y="25961"/>
                                    </a:cubicBezTo>
                                    <a:cubicBezTo>
                                      <a:pt x="14376" y="33080"/>
                                      <a:pt x="13525" y="40637"/>
                                      <a:pt x="13525" y="48628"/>
                                    </a:cubicBezTo>
                                    <a:cubicBezTo>
                                      <a:pt x="13525" y="54136"/>
                                      <a:pt x="14024" y="59778"/>
                                      <a:pt x="15038" y="65554"/>
                                    </a:cubicBezTo>
                                    <a:cubicBezTo>
                                      <a:pt x="16078" y="71330"/>
                                      <a:pt x="17488" y="76820"/>
                                      <a:pt x="19268" y="82025"/>
                                    </a:cubicBezTo>
                                    <a:cubicBezTo>
                                      <a:pt x="20437" y="85450"/>
                                      <a:pt x="22509" y="90370"/>
                                      <a:pt x="25458" y="96785"/>
                                    </a:cubicBezTo>
                                    <a:close/>
                                  </a:path>
                                </a:pathLst>
                              </a:custGeom>
                              <a:solidFill>
                                <a:srgbClr val="0000FF"/>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14" name="Freeform: Shape 314"/>
                            <wps:cNvSpPr/>
                            <wps:spPr>
                              <a:xfrm>
                                <a:off x="1468081" y="243003"/>
                                <a:ext cx="74105" cy="73845"/>
                              </a:xfrm>
                              <a:custGeom>
                                <a:avLst/>
                                <a:gdLst>
                                  <a:gd name="connsiteX0" fmla="*/ 74082 w 74105"/>
                                  <a:gd name="connsiteY0" fmla="*/ 73815 h 73845"/>
                                  <a:gd name="connsiteX1" fmla="*/ 57859 w 74105"/>
                                  <a:gd name="connsiteY1" fmla="*/ 73815 h 73845"/>
                                  <a:gd name="connsiteX2" fmla="*/ 51412 w 74105"/>
                                  <a:gd name="connsiteY2" fmla="*/ 57040 h 73845"/>
                                  <a:gd name="connsiteX3" fmla="*/ 21890 w 74105"/>
                                  <a:gd name="connsiteY3" fmla="*/ 57040 h 73845"/>
                                  <a:gd name="connsiteX4" fmla="*/ 15795 w 74105"/>
                                  <a:gd name="connsiteY4" fmla="*/ 73815 h 73845"/>
                                  <a:gd name="connsiteX5" fmla="*/ -24 w 74105"/>
                                  <a:gd name="connsiteY5" fmla="*/ 73815 h 73845"/>
                                  <a:gd name="connsiteX6" fmla="*/ 28742 w 74105"/>
                                  <a:gd name="connsiteY6" fmla="*/ -31 h 73845"/>
                                  <a:gd name="connsiteX7" fmla="*/ 44508 w 74105"/>
                                  <a:gd name="connsiteY7" fmla="*/ -31 h 73845"/>
                                  <a:gd name="connsiteX8" fmla="*/ 46623 w 74105"/>
                                  <a:gd name="connsiteY8" fmla="*/ 44599 h 73845"/>
                                  <a:gd name="connsiteX9" fmla="*/ 36453 w 74105"/>
                                  <a:gd name="connsiteY9" fmla="*/ 17196 h 73845"/>
                                  <a:gd name="connsiteX10" fmla="*/ 26481 w 74105"/>
                                  <a:gd name="connsiteY10" fmla="*/ 44599 h 738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74105" h="73845">
                                    <a:moveTo>
                                      <a:pt x="74082" y="73815"/>
                                    </a:moveTo>
                                    <a:lnTo>
                                      <a:pt x="57859" y="73815"/>
                                    </a:lnTo>
                                    <a:lnTo>
                                      <a:pt x="51412" y="57040"/>
                                    </a:lnTo>
                                    <a:lnTo>
                                      <a:pt x="21890" y="57040"/>
                                    </a:lnTo>
                                    <a:lnTo>
                                      <a:pt x="15795" y="73815"/>
                                    </a:lnTo>
                                    <a:lnTo>
                                      <a:pt x="-24" y="73815"/>
                                    </a:lnTo>
                                    <a:lnTo>
                                      <a:pt x="28742" y="-31"/>
                                    </a:lnTo>
                                    <a:lnTo>
                                      <a:pt x="44508" y="-31"/>
                                    </a:lnTo>
                                    <a:close/>
                                    <a:moveTo>
                                      <a:pt x="46623" y="44599"/>
                                    </a:moveTo>
                                    <a:lnTo>
                                      <a:pt x="36453" y="17196"/>
                                    </a:lnTo>
                                    <a:lnTo>
                                      <a:pt x="26481" y="44599"/>
                                    </a:lnTo>
                                    <a:close/>
                                  </a:path>
                                </a:pathLst>
                              </a:custGeom>
                              <a:solidFill>
                                <a:srgbClr val="0000FF"/>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15" name="Freeform: Shape 315"/>
                            <wps:cNvSpPr/>
                            <wps:spPr>
                              <a:xfrm>
                                <a:off x="1547525" y="241743"/>
                                <a:ext cx="64322" cy="76364"/>
                              </a:xfrm>
                              <a:custGeom>
                                <a:avLst/>
                                <a:gdLst>
                                  <a:gd name="connsiteX0" fmla="*/ 49838 w 64322"/>
                                  <a:gd name="connsiteY0" fmla="*/ 47923 h 76364"/>
                                  <a:gd name="connsiteX1" fmla="*/ 64298 w 64322"/>
                                  <a:gd name="connsiteY1" fmla="*/ 52507 h 76364"/>
                                  <a:gd name="connsiteX2" fmla="*/ 53217 w 64322"/>
                                  <a:gd name="connsiteY2" fmla="*/ 70490 h 76364"/>
                                  <a:gd name="connsiteX3" fmla="*/ 33625 w 64322"/>
                                  <a:gd name="connsiteY3" fmla="*/ 76333 h 76364"/>
                                  <a:gd name="connsiteX4" fmla="*/ 9441 w 64322"/>
                                  <a:gd name="connsiteY4" fmla="*/ 66309 h 76364"/>
                                  <a:gd name="connsiteX5" fmla="*/ -24 w 64322"/>
                                  <a:gd name="connsiteY5" fmla="*/ 38806 h 76364"/>
                                  <a:gd name="connsiteX6" fmla="*/ 9493 w 64322"/>
                                  <a:gd name="connsiteY6" fmla="*/ 10194 h 76364"/>
                                  <a:gd name="connsiteX7" fmla="*/ 34527 w 64322"/>
                                  <a:gd name="connsiteY7" fmla="*/ -31 h 76364"/>
                                  <a:gd name="connsiteX8" fmla="*/ 56544 w 64322"/>
                                  <a:gd name="connsiteY8" fmla="*/ 7978 h 76364"/>
                                  <a:gd name="connsiteX9" fmla="*/ 64101 w 64322"/>
                                  <a:gd name="connsiteY9" fmla="*/ 21579 h 76364"/>
                                  <a:gd name="connsiteX10" fmla="*/ 49340 w 64322"/>
                                  <a:gd name="connsiteY10" fmla="*/ 25104 h 76364"/>
                                  <a:gd name="connsiteX11" fmla="*/ 43846 w 64322"/>
                                  <a:gd name="connsiteY11" fmla="*/ 16037 h 76364"/>
                                  <a:gd name="connsiteX12" fmla="*/ 33771 w 64322"/>
                                  <a:gd name="connsiteY12" fmla="*/ 12713 h 76364"/>
                                  <a:gd name="connsiteX13" fmla="*/ 20428 w 64322"/>
                                  <a:gd name="connsiteY13" fmla="*/ 18607 h 76364"/>
                                  <a:gd name="connsiteX14" fmla="*/ 15339 w 64322"/>
                                  <a:gd name="connsiteY14" fmla="*/ 37698 h 76364"/>
                                  <a:gd name="connsiteX15" fmla="*/ 20377 w 64322"/>
                                  <a:gd name="connsiteY15" fmla="*/ 57645 h 76364"/>
                                  <a:gd name="connsiteX16" fmla="*/ 33470 w 64322"/>
                                  <a:gd name="connsiteY16" fmla="*/ 63589 h 76364"/>
                                  <a:gd name="connsiteX17" fmla="*/ 43700 w 64322"/>
                                  <a:gd name="connsiteY17" fmla="*/ 59811 h 76364"/>
                                  <a:gd name="connsiteX18" fmla="*/ 49838 w 64322"/>
                                  <a:gd name="connsiteY18" fmla="*/ 47923 h 7636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64322" h="76364">
                                    <a:moveTo>
                                      <a:pt x="49838" y="47923"/>
                                    </a:moveTo>
                                    <a:lnTo>
                                      <a:pt x="64298" y="52507"/>
                                    </a:lnTo>
                                    <a:cubicBezTo>
                                      <a:pt x="62080" y="60567"/>
                                      <a:pt x="58392" y="66561"/>
                                      <a:pt x="53217" y="70490"/>
                                    </a:cubicBezTo>
                                    <a:cubicBezTo>
                                      <a:pt x="48076" y="74385"/>
                                      <a:pt x="41551" y="76333"/>
                                      <a:pt x="33625" y="76333"/>
                                    </a:cubicBezTo>
                                    <a:cubicBezTo>
                                      <a:pt x="23816" y="76333"/>
                                      <a:pt x="15760" y="72992"/>
                                      <a:pt x="9441" y="66309"/>
                                    </a:cubicBezTo>
                                    <a:cubicBezTo>
                                      <a:pt x="3131" y="59593"/>
                                      <a:pt x="-24" y="50425"/>
                                      <a:pt x="-24" y="38806"/>
                                    </a:cubicBezTo>
                                    <a:cubicBezTo>
                                      <a:pt x="-24" y="26515"/>
                                      <a:pt x="3149" y="16978"/>
                                      <a:pt x="9493" y="10194"/>
                                    </a:cubicBezTo>
                                    <a:cubicBezTo>
                                      <a:pt x="15838" y="3378"/>
                                      <a:pt x="24185" y="-31"/>
                                      <a:pt x="34527" y="-31"/>
                                    </a:cubicBezTo>
                                    <a:cubicBezTo>
                                      <a:pt x="43563" y="-31"/>
                                      <a:pt x="50904" y="2638"/>
                                      <a:pt x="56544" y="7978"/>
                                    </a:cubicBezTo>
                                    <a:cubicBezTo>
                                      <a:pt x="59897" y="11135"/>
                                      <a:pt x="62416" y="15669"/>
                                      <a:pt x="64101" y="21579"/>
                                    </a:cubicBezTo>
                                    <a:lnTo>
                                      <a:pt x="49340" y="25104"/>
                                    </a:lnTo>
                                    <a:cubicBezTo>
                                      <a:pt x="48463" y="21276"/>
                                      <a:pt x="46632" y="18254"/>
                                      <a:pt x="43846" y="16037"/>
                                    </a:cubicBezTo>
                                    <a:cubicBezTo>
                                      <a:pt x="41095" y="13821"/>
                                      <a:pt x="37734" y="12713"/>
                                      <a:pt x="33771" y="12713"/>
                                    </a:cubicBezTo>
                                    <a:cubicBezTo>
                                      <a:pt x="28303" y="12713"/>
                                      <a:pt x="23850" y="14677"/>
                                      <a:pt x="20428" y="18607"/>
                                    </a:cubicBezTo>
                                    <a:cubicBezTo>
                                      <a:pt x="17033" y="22536"/>
                                      <a:pt x="15339" y="28899"/>
                                      <a:pt x="15339" y="37698"/>
                                    </a:cubicBezTo>
                                    <a:cubicBezTo>
                                      <a:pt x="15339" y="47033"/>
                                      <a:pt x="17015" y="53682"/>
                                      <a:pt x="20377" y="57645"/>
                                    </a:cubicBezTo>
                                    <a:cubicBezTo>
                                      <a:pt x="23730" y="61608"/>
                                      <a:pt x="28097" y="63589"/>
                                      <a:pt x="33470" y="63589"/>
                                    </a:cubicBezTo>
                                    <a:cubicBezTo>
                                      <a:pt x="37433" y="63589"/>
                                      <a:pt x="40846" y="62330"/>
                                      <a:pt x="43700" y="59811"/>
                                    </a:cubicBezTo>
                                    <a:cubicBezTo>
                                      <a:pt x="46554" y="57293"/>
                                      <a:pt x="48600" y="53330"/>
                                      <a:pt x="49838" y="47923"/>
                                    </a:cubicBezTo>
                                    <a:close/>
                                  </a:path>
                                </a:pathLst>
                              </a:custGeom>
                              <a:solidFill>
                                <a:srgbClr val="0000FF"/>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16" name="Freeform: Shape 316"/>
                            <wps:cNvSpPr/>
                            <wps:spPr>
                              <a:xfrm>
                                <a:off x="1620564" y="241743"/>
                                <a:ext cx="25636" cy="96815"/>
                              </a:xfrm>
                              <a:custGeom>
                                <a:avLst/>
                                <a:gdLst>
                                  <a:gd name="connsiteX0" fmla="*/ 80 w 25636"/>
                                  <a:gd name="connsiteY0" fmla="*/ 96785 h 96815"/>
                                  <a:gd name="connsiteX1" fmla="*/ 5968 w 25636"/>
                                  <a:gd name="connsiteY1" fmla="*/ 83033 h 96815"/>
                                  <a:gd name="connsiteX2" fmla="*/ 9141 w 25636"/>
                                  <a:gd name="connsiteY2" fmla="*/ 72001 h 96815"/>
                                  <a:gd name="connsiteX3" fmla="*/ 11307 w 25636"/>
                                  <a:gd name="connsiteY3" fmla="*/ 60164 h 96815"/>
                                  <a:gd name="connsiteX4" fmla="*/ 12012 w 25636"/>
                                  <a:gd name="connsiteY4" fmla="*/ 48628 h 96815"/>
                                  <a:gd name="connsiteX5" fmla="*/ 9441 w 25636"/>
                                  <a:gd name="connsiteY5" fmla="*/ 25961 h 96815"/>
                                  <a:gd name="connsiteX6" fmla="*/ -24 w 25636"/>
                                  <a:gd name="connsiteY6" fmla="*/ -31 h 96815"/>
                                  <a:gd name="connsiteX7" fmla="*/ 9596 w 25636"/>
                                  <a:gd name="connsiteY7" fmla="*/ -31 h 96815"/>
                                  <a:gd name="connsiteX8" fmla="*/ 21383 w 25636"/>
                                  <a:gd name="connsiteY8" fmla="*/ 22939 h 96815"/>
                                  <a:gd name="connsiteX9" fmla="*/ 25612 w 25636"/>
                                  <a:gd name="connsiteY9" fmla="*/ 47571 h 96815"/>
                                  <a:gd name="connsiteX10" fmla="*/ 22285 w 25636"/>
                                  <a:gd name="connsiteY10" fmla="*/ 70138 h 96815"/>
                                  <a:gd name="connsiteX11" fmla="*/ 9846 w 25636"/>
                                  <a:gd name="connsiteY11" fmla="*/ 96785 h 9681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Lst>
                                <a:rect l="l" t="t" r="r" b="b"/>
                                <a:pathLst>
                                  <a:path w="25636" h="96815">
                                    <a:moveTo>
                                      <a:pt x="80" y="96785"/>
                                    </a:moveTo>
                                    <a:cubicBezTo>
                                      <a:pt x="2865" y="90807"/>
                                      <a:pt x="4825" y="86223"/>
                                      <a:pt x="5968" y="83033"/>
                                    </a:cubicBezTo>
                                    <a:cubicBezTo>
                                      <a:pt x="7112" y="79843"/>
                                      <a:pt x="8169" y="76166"/>
                                      <a:pt x="9141" y="72001"/>
                                    </a:cubicBezTo>
                                    <a:cubicBezTo>
                                      <a:pt x="10112" y="67837"/>
                                      <a:pt x="10834" y="63891"/>
                                      <a:pt x="11307" y="60164"/>
                                    </a:cubicBezTo>
                                    <a:cubicBezTo>
                                      <a:pt x="11780" y="56402"/>
                                      <a:pt x="12012" y="52558"/>
                                      <a:pt x="12012" y="48628"/>
                                    </a:cubicBezTo>
                                    <a:cubicBezTo>
                                      <a:pt x="12012" y="40637"/>
                                      <a:pt x="11161" y="33080"/>
                                      <a:pt x="9441" y="25961"/>
                                    </a:cubicBezTo>
                                    <a:cubicBezTo>
                                      <a:pt x="7731" y="18808"/>
                                      <a:pt x="4576" y="10144"/>
                                      <a:pt x="-24" y="-31"/>
                                    </a:cubicBezTo>
                                    <a:lnTo>
                                      <a:pt x="9596" y="-31"/>
                                    </a:lnTo>
                                    <a:cubicBezTo>
                                      <a:pt x="14668" y="7189"/>
                                      <a:pt x="18597" y="14846"/>
                                      <a:pt x="21383" y="22939"/>
                                    </a:cubicBezTo>
                                    <a:cubicBezTo>
                                      <a:pt x="24202" y="31032"/>
                                      <a:pt x="25612" y="39242"/>
                                      <a:pt x="25612" y="47571"/>
                                    </a:cubicBezTo>
                                    <a:cubicBezTo>
                                      <a:pt x="25612" y="54589"/>
                                      <a:pt x="24503" y="62112"/>
                                      <a:pt x="22285" y="70138"/>
                                    </a:cubicBezTo>
                                    <a:cubicBezTo>
                                      <a:pt x="19775" y="79138"/>
                                      <a:pt x="15623" y="88020"/>
                                      <a:pt x="9846" y="96785"/>
                                    </a:cubicBezTo>
                                    <a:close/>
                                  </a:path>
                                </a:pathLst>
                              </a:custGeom>
                              <a:solidFill>
                                <a:srgbClr val="0000FF"/>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17" name="Freeform: Shape 317"/>
                            <wps:cNvSpPr/>
                            <wps:spPr>
                              <a:xfrm>
                                <a:off x="1675515" y="243003"/>
                                <a:ext cx="25997" cy="95556"/>
                              </a:xfrm>
                              <a:custGeom>
                                <a:avLst/>
                                <a:gdLst>
                                  <a:gd name="connsiteX0" fmla="*/ 11814 w 25997"/>
                                  <a:gd name="connsiteY0" fmla="*/ 13065 h 95556"/>
                                  <a:gd name="connsiteX1" fmla="*/ 11814 w 25997"/>
                                  <a:gd name="connsiteY1" fmla="*/ -31 h 95556"/>
                                  <a:gd name="connsiteX2" fmla="*/ 25973 w 25997"/>
                                  <a:gd name="connsiteY2" fmla="*/ -31 h 95556"/>
                                  <a:gd name="connsiteX3" fmla="*/ 25973 w 25997"/>
                                  <a:gd name="connsiteY3" fmla="*/ 13065 h 95556"/>
                                  <a:gd name="connsiteX4" fmla="*/ 25973 w 25997"/>
                                  <a:gd name="connsiteY4" fmla="*/ 20319 h 95556"/>
                                  <a:gd name="connsiteX5" fmla="*/ 25973 w 25997"/>
                                  <a:gd name="connsiteY5" fmla="*/ 72153 h 95556"/>
                                  <a:gd name="connsiteX6" fmla="*/ 24615 w 25997"/>
                                  <a:gd name="connsiteY6" fmla="*/ 86559 h 95556"/>
                                  <a:gd name="connsiteX7" fmla="*/ 19474 w 25997"/>
                                  <a:gd name="connsiteY7" fmla="*/ 93158 h 95556"/>
                                  <a:gd name="connsiteX8" fmla="*/ 9803 w 25997"/>
                                  <a:gd name="connsiteY8" fmla="*/ 95525 h 95556"/>
                                  <a:gd name="connsiteX9" fmla="*/ 5220 w 25997"/>
                                  <a:gd name="connsiteY9" fmla="*/ 95122 h 95556"/>
                                  <a:gd name="connsiteX10" fmla="*/ -24 w 25997"/>
                                  <a:gd name="connsiteY10" fmla="*/ 94014 h 95556"/>
                                  <a:gd name="connsiteX11" fmla="*/ 2444 w 25997"/>
                                  <a:gd name="connsiteY11" fmla="*/ 81925 h 95556"/>
                                  <a:gd name="connsiteX12" fmla="*/ 4361 w 25997"/>
                                  <a:gd name="connsiteY12" fmla="*/ 82227 h 95556"/>
                                  <a:gd name="connsiteX13" fmla="*/ 5977 w 25997"/>
                                  <a:gd name="connsiteY13" fmla="*/ 82378 h 95556"/>
                                  <a:gd name="connsiteX14" fmla="*/ 9502 w 25997"/>
                                  <a:gd name="connsiteY14" fmla="*/ 81421 h 95556"/>
                                  <a:gd name="connsiteX15" fmla="*/ 11367 w 25997"/>
                                  <a:gd name="connsiteY15" fmla="*/ 79205 h 95556"/>
                                  <a:gd name="connsiteX16" fmla="*/ 11814 w 25997"/>
                                  <a:gd name="connsiteY16" fmla="*/ 71346 h 95556"/>
                                  <a:gd name="connsiteX17" fmla="*/ 11814 w 25997"/>
                                  <a:gd name="connsiteY17" fmla="*/ 20319 h 9555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Lst>
                                <a:rect l="l" t="t" r="r" b="b"/>
                                <a:pathLst>
                                  <a:path w="25997" h="95556">
                                    <a:moveTo>
                                      <a:pt x="11814" y="13065"/>
                                    </a:moveTo>
                                    <a:lnTo>
                                      <a:pt x="11814" y="-31"/>
                                    </a:lnTo>
                                    <a:lnTo>
                                      <a:pt x="25973" y="-31"/>
                                    </a:lnTo>
                                    <a:lnTo>
                                      <a:pt x="25973" y="13065"/>
                                    </a:lnTo>
                                    <a:close/>
                                    <a:moveTo>
                                      <a:pt x="25973" y="20319"/>
                                    </a:moveTo>
                                    <a:lnTo>
                                      <a:pt x="25973" y="72153"/>
                                    </a:lnTo>
                                    <a:cubicBezTo>
                                      <a:pt x="25973" y="78969"/>
                                      <a:pt x="25518" y="83771"/>
                                      <a:pt x="24615" y="86559"/>
                                    </a:cubicBezTo>
                                    <a:cubicBezTo>
                                      <a:pt x="23738" y="89380"/>
                                      <a:pt x="22027" y="91579"/>
                                      <a:pt x="19474" y="93158"/>
                                    </a:cubicBezTo>
                                    <a:cubicBezTo>
                                      <a:pt x="16955" y="94736"/>
                                      <a:pt x="13731" y="95525"/>
                                      <a:pt x="9803" y="95525"/>
                                    </a:cubicBezTo>
                                    <a:cubicBezTo>
                                      <a:pt x="8393" y="95525"/>
                                      <a:pt x="6863" y="95391"/>
                                      <a:pt x="5220" y="95122"/>
                                    </a:cubicBezTo>
                                    <a:cubicBezTo>
                                      <a:pt x="3604" y="94887"/>
                                      <a:pt x="1859" y="94518"/>
                                      <a:pt x="-24" y="94014"/>
                                    </a:cubicBezTo>
                                    <a:lnTo>
                                      <a:pt x="2444" y="81925"/>
                                    </a:lnTo>
                                    <a:cubicBezTo>
                                      <a:pt x="3123" y="82059"/>
                                      <a:pt x="3759" y="82160"/>
                                      <a:pt x="4361" y="82227"/>
                                    </a:cubicBezTo>
                                    <a:cubicBezTo>
                                      <a:pt x="4937" y="82328"/>
                                      <a:pt x="5470" y="82378"/>
                                      <a:pt x="5977" y="82378"/>
                                    </a:cubicBezTo>
                                    <a:cubicBezTo>
                                      <a:pt x="7421" y="82378"/>
                                      <a:pt x="8590" y="82059"/>
                                      <a:pt x="9502" y="81421"/>
                                    </a:cubicBezTo>
                                    <a:cubicBezTo>
                                      <a:pt x="10439" y="80817"/>
                                      <a:pt x="11058" y="80077"/>
                                      <a:pt x="11367" y="79205"/>
                                    </a:cubicBezTo>
                                    <a:cubicBezTo>
                                      <a:pt x="11668" y="78331"/>
                                      <a:pt x="11814" y="75712"/>
                                      <a:pt x="11814" y="71346"/>
                                    </a:cubicBezTo>
                                    <a:lnTo>
                                      <a:pt x="11814" y="20319"/>
                                    </a:lnTo>
                                    <a:close/>
                                  </a:path>
                                </a:pathLst>
                              </a:custGeom>
                              <a:solidFill>
                                <a:srgbClr val="0000FF"/>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18" name="Freeform: Shape 318"/>
                            <wps:cNvSpPr/>
                            <wps:spPr>
                              <a:xfrm>
                                <a:off x="1712998" y="262144"/>
                                <a:ext cx="55209" cy="55913"/>
                              </a:xfrm>
                              <a:custGeom>
                                <a:avLst/>
                                <a:gdLst>
                                  <a:gd name="connsiteX0" fmla="*/ -24 w 55209"/>
                                  <a:gd name="connsiteY0" fmla="*/ 27170 h 55913"/>
                                  <a:gd name="connsiteX1" fmla="*/ 3450 w 55209"/>
                                  <a:gd name="connsiteY1" fmla="*/ 13519 h 55913"/>
                                  <a:gd name="connsiteX2" fmla="*/ 13276 w 55209"/>
                                  <a:gd name="connsiteY2" fmla="*/ 3445 h 55913"/>
                                  <a:gd name="connsiteX3" fmla="*/ 27529 w 55209"/>
                                  <a:gd name="connsiteY3" fmla="*/ -31 h 55913"/>
                                  <a:gd name="connsiteX4" fmla="*/ 47423 w 55209"/>
                                  <a:gd name="connsiteY4" fmla="*/ 7878 h 55913"/>
                                  <a:gd name="connsiteX5" fmla="*/ 55186 w 55209"/>
                                  <a:gd name="connsiteY5" fmla="*/ 27775 h 55913"/>
                                  <a:gd name="connsiteX6" fmla="*/ 47328 w 55209"/>
                                  <a:gd name="connsiteY6" fmla="*/ 47924 h 55913"/>
                                  <a:gd name="connsiteX7" fmla="*/ 27633 w 55209"/>
                                  <a:gd name="connsiteY7" fmla="*/ 55882 h 55913"/>
                                  <a:gd name="connsiteX8" fmla="*/ 13577 w 55209"/>
                                  <a:gd name="connsiteY8" fmla="*/ 52558 h 55913"/>
                                  <a:gd name="connsiteX9" fmla="*/ 3450 w 55209"/>
                                  <a:gd name="connsiteY9" fmla="*/ 42836 h 55913"/>
                                  <a:gd name="connsiteX10" fmla="*/ -24 w 55209"/>
                                  <a:gd name="connsiteY10" fmla="*/ 27170 h 55913"/>
                                  <a:gd name="connsiteX11" fmla="*/ 14479 w 55209"/>
                                  <a:gd name="connsiteY11" fmla="*/ 27926 h 55913"/>
                                  <a:gd name="connsiteX12" fmla="*/ 18262 w 55209"/>
                                  <a:gd name="connsiteY12" fmla="*/ 40116 h 55913"/>
                                  <a:gd name="connsiteX13" fmla="*/ 27581 w 55209"/>
                                  <a:gd name="connsiteY13" fmla="*/ 44347 h 55913"/>
                                  <a:gd name="connsiteX14" fmla="*/ 36848 w 55209"/>
                                  <a:gd name="connsiteY14" fmla="*/ 40116 h 55913"/>
                                  <a:gd name="connsiteX15" fmla="*/ 40622 w 55209"/>
                                  <a:gd name="connsiteY15" fmla="*/ 27825 h 55913"/>
                                  <a:gd name="connsiteX16" fmla="*/ 36848 w 55209"/>
                                  <a:gd name="connsiteY16" fmla="*/ 15736 h 55913"/>
                                  <a:gd name="connsiteX17" fmla="*/ 27581 w 55209"/>
                                  <a:gd name="connsiteY17" fmla="*/ 11504 h 55913"/>
                                  <a:gd name="connsiteX18" fmla="*/ 18262 w 55209"/>
                                  <a:gd name="connsiteY18" fmla="*/ 15736 h 55913"/>
                                  <a:gd name="connsiteX19" fmla="*/ 14479 w 55209"/>
                                  <a:gd name="connsiteY19" fmla="*/ 27926 h 5591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55209" h="55913">
                                    <a:moveTo>
                                      <a:pt x="-24" y="27170"/>
                                    </a:moveTo>
                                    <a:cubicBezTo>
                                      <a:pt x="-24" y="22469"/>
                                      <a:pt x="1137" y="17918"/>
                                      <a:pt x="3450" y="13519"/>
                                    </a:cubicBezTo>
                                    <a:cubicBezTo>
                                      <a:pt x="5771" y="9120"/>
                                      <a:pt x="9037" y="5762"/>
                                      <a:pt x="13276" y="3445"/>
                                    </a:cubicBezTo>
                                    <a:cubicBezTo>
                                      <a:pt x="17540" y="1128"/>
                                      <a:pt x="22285" y="-31"/>
                                      <a:pt x="27529" y="-31"/>
                                    </a:cubicBezTo>
                                    <a:cubicBezTo>
                                      <a:pt x="35619" y="-31"/>
                                      <a:pt x="42256" y="2606"/>
                                      <a:pt x="47423" y="7878"/>
                                    </a:cubicBezTo>
                                    <a:cubicBezTo>
                                      <a:pt x="52598" y="13116"/>
                                      <a:pt x="55186" y="19749"/>
                                      <a:pt x="55186" y="27775"/>
                                    </a:cubicBezTo>
                                    <a:cubicBezTo>
                                      <a:pt x="55186" y="35868"/>
                                      <a:pt x="52564" y="42585"/>
                                      <a:pt x="47328" y="47924"/>
                                    </a:cubicBezTo>
                                    <a:cubicBezTo>
                                      <a:pt x="42118" y="53229"/>
                                      <a:pt x="35550" y="55882"/>
                                      <a:pt x="27633" y="55882"/>
                                    </a:cubicBezTo>
                                    <a:cubicBezTo>
                                      <a:pt x="22724" y="55882"/>
                                      <a:pt x="18038" y="54774"/>
                                      <a:pt x="13577" y="52558"/>
                                    </a:cubicBezTo>
                                    <a:cubicBezTo>
                                      <a:pt x="9141" y="50342"/>
                                      <a:pt x="5771" y="47101"/>
                                      <a:pt x="3450" y="42836"/>
                                    </a:cubicBezTo>
                                    <a:cubicBezTo>
                                      <a:pt x="1137" y="38538"/>
                                      <a:pt x="-24" y="33315"/>
                                      <a:pt x="-24" y="27170"/>
                                    </a:cubicBezTo>
                                    <a:close/>
                                    <a:moveTo>
                                      <a:pt x="14479" y="27926"/>
                                    </a:moveTo>
                                    <a:cubicBezTo>
                                      <a:pt x="14479" y="33232"/>
                                      <a:pt x="15743" y="37295"/>
                                      <a:pt x="18262" y="40116"/>
                                    </a:cubicBezTo>
                                    <a:cubicBezTo>
                                      <a:pt x="20781" y="42937"/>
                                      <a:pt x="23884" y="44347"/>
                                      <a:pt x="27581" y="44347"/>
                                    </a:cubicBezTo>
                                    <a:cubicBezTo>
                                      <a:pt x="31269" y="44347"/>
                                      <a:pt x="34364" y="42937"/>
                                      <a:pt x="36848" y="40116"/>
                                    </a:cubicBezTo>
                                    <a:cubicBezTo>
                                      <a:pt x="39367" y="37295"/>
                                      <a:pt x="40622" y="33198"/>
                                      <a:pt x="40622" y="27825"/>
                                    </a:cubicBezTo>
                                    <a:cubicBezTo>
                                      <a:pt x="40622" y="22586"/>
                                      <a:pt x="39367" y="18556"/>
                                      <a:pt x="36848" y="15736"/>
                                    </a:cubicBezTo>
                                    <a:cubicBezTo>
                                      <a:pt x="34364" y="12915"/>
                                      <a:pt x="31269" y="11504"/>
                                      <a:pt x="27581" y="11504"/>
                                    </a:cubicBezTo>
                                    <a:cubicBezTo>
                                      <a:pt x="23884" y="11504"/>
                                      <a:pt x="20781" y="12915"/>
                                      <a:pt x="18262" y="15736"/>
                                    </a:cubicBezTo>
                                    <a:cubicBezTo>
                                      <a:pt x="15743" y="18556"/>
                                      <a:pt x="14479" y="22620"/>
                                      <a:pt x="14479" y="27926"/>
                                    </a:cubicBezTo>
                                    <a:close/>
                                  </a:path>
                                </a:pathLst>
                              </a:custGeom>
                              <a:solidFill>
                                <a:srgbClr val="0000FF"/>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19" name="Freeform: Shape 319"/>
                            <wps:cNvSpPr/>
                            <wps:spPr>
                              <a:xfrm>
                                <a:off x="1779340" y="243003"/>
                                <a:ext cx="14150" cy="73845"/>
                              </a:xfrm>
                              <a:custGeom>
                                <a:avLst/>
                                <a:gdLst>
                                  <a:gd name="connsiteX0" fmla="*/ -24 w 14150"/>
                                  <a:gd name="connsiteY0" fmla="*/ 13065 h 73845"/>
                                  <a:gd name="connsiteX1" fmla="*/ -24 w 14150"/>
                                  <a:gd name="connsiteY1" fmla="*/ -31 h 73845"/>
                                  <a:gd name="connsiteX2" fmla="*/ 14127 w 14150"/>
                                  <a:gd name="connsiteY2" fmla="*/ -31 h 73845"/>
                                  <a:gd name="connsiteX3" fmla="*/ 14127 w 14150"/>
                                  <a:gd name="connsiteY3" fmla="*/ 13065 h 73845"/>
                                  <a:gd name="connsiteX4" fmla="*/ -24 w 14150"/>
                                  <a:gd name="connsiteY4" fmla="*/ 73815 h 73845"/>
                                  <a:gd name="connsiteX5" fmla="*/ -24 w 14150"/>
                                  <a:gd name="connsiteY5" fmla="*/ 20319 h 73845"/>
                                  <a:gd name="connsiteX6" fmla="*/ 14127 w 14150"/>
                                  <a:gd name="connsiteY6" fmla="*/ 20319 h 73845"/>
                                  <a:gd name="connsiteX7" fmla="*/ 14127 w 14150"/>
                                  <a:gd name="connsiteY7" fmla="*/ 73815 h 738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14150" h="73845">
                                    <a:moveTo>
                                      <a:pt x="-24" y="13065"/>
                                    </a:moveTo>
                                    <a:lnTo>
                                      <a:pt x="-24" y="-31"/>
                                    </a:lnTo>
                                    <a:lnTo>
                                      <a:pt x="14127" y="-31"/>
                                    </a:lnTo>
                                    <a:lnTo>
                                      <a:pt x="14127" y="13065"/>
                                    </a:lnTo>
                                    <a:close/>
                                    <a:moveTo>
                                      <a:pt x="-24" y="73815"/>
                                    </a:moveTo>
                                    <a:lnTo>
                                      <a:pt x="-24" y="20319"/>
                                    </a:lnTo>
                                    <a:lnTo>
                                      <a:pt x="14127" y="20319"/>
                                    </a:lnTo>
                                    <a:lnTo>
                                      <a:pt x="14127" y="73815"/>
                                    </a:lnTo>
                                    <a:close/>
                                  </a:path>
                                </a:pathLst>
                              </a:custGeom>
                              <a:solidFill>
                                <a:srgbClr val="0000FF"/>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20" name="Freeform: Shape 320"/>
                            <wps:cNvSpPr/>
                            <wps:spPr>
                              <a:xfrm>
                                <a:off x="1807847" y="262144"/>
                                <a:ext cx="48761" cy="54704"/>
                              </a:xfrm>
                              <a:custGeom>
                                <a:avLst/>
                                <a:gdLst>
                                  <a:gd name="connsiteX0" fmla="*/ 48738 w 48761"/>
                                  <a:gd name="connsiteY0" fmla="*/ 54674 h 54704"/>
                                  <a:gd name="connsiteX1" fmla="*/ 34579 w 48761"/>
                                  <a:gd name="connsiteY1" fmla="*/ 54674 h 54704"/>
                                  <a:gd name="connsiteX2" fmla="*/ 34579 w 48761"/>
                                  <a:gd name="connsiteY2" fmla="*/ 27372 h 54704"/>
                                  <a:gd name="connsiteX3" fmla="*/ 33676 w 48761"/>
                                  <a:gd name="connsiteY3" fmla="*/ 16190 h 54704"/>
                                  <a:gd name="connsiteX4" fmla="*/ 30702 w 48761"/>
                                  <a:gd name="connsiteY4" fmla="*/ 12210 h 54704"/>
                                  <a:gd name="connsiteX5" fmla="*/ 25819 w 48761"/>
                                  <a:gd name="connsiteY5" fmla="*/ 10799 h 54704"/>
                                  <a:gd name="connsiteX6" fmla="*/ 19216 w 48761"/>
                                  <a:gd name="connsiteY6" fmla="*/ 12814 h 54704"/>
                                  <a:gd name="connsiteX7" fmla="*/ 15184 w 48761"/>
                                  <a:gd name="connsiteY7" fmla="*/ 18154 h 54704"/>
                                  <a:gd name="connsiteX8" fmla="*/ 14127 w 48761"/>
                                  <a:gd name="connsiteY8" fmla="*/ 30445 h 54704"/>
                                  <a:gd name="connsiteX9" fmla="*/ 14127 w 48761"/>
                                  <a:gd name="connsiteY9" fmla="*/ 54674 h 54704"/>
                                  <a:gd name="connsiteX10" fmla="*/ -24 w 48761"/>
                                  <a:gd name="connsiteY10" fmla="*/ 54674 h 54704"/>
                                  <a:gd name="connsiteX11" fmla="*/ -24 w 48761"/>
                                  <a:gd name="connsiteY11" fmla="*/ 1178 h 54704"/>
                                  <a:gd name="connsiteX12" fmla="*/ 13121 w 48761"/>
                                  <a:gd name="connsiteY12" fmla="*/ 1178 h 54704"/>
                                  <a:gd name="connsiteX13" fmla="*/ 13121 w 48761"/>
                                  <a:gd name="connsiteY13" fmla="*/ 9036 h 54704"/>
                                  <a:gd name="connsiteX14" fmla="*/ 30753 w 48761"/>
                                  <a:gd name="connsiteY14" fmla="*/ -31 h 54704"/>
                                  <a:gd name="connsiteX15" fmla="*/ 39316 w 48761"/>
                                  <a:gd name="connsiteY15" fmla="*/ 1682 h 54704"/>
                                  <a:gd name="connsiteX16" fmla="*/ 45162 w 48761"/>
                                  <a:gd name="connsiteY16" fmla="*/ 5964 h 54704"/>
                                  <a:gd name="connsiteX17" fmla="*/ 47930 w 48761"/>
                                  <a:gd name="connsiteY17" fmla="*/ 11907 h 54704"/>
                                  <a:gd name="connsiteX18" fmla="*/ 48738 w 48761"/>
                                  <a:gd name="connsiteY18" fmla="*/ 21428 h 5470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48761" h="54704">
                                    <a:moveTo>
                                      <a:pt x="48738" y="54674"/>
                                    </a:moveTo>
                                    <a:lnTo>
                                      <a:pt x="34579" y="54674"/>
                                    </a:lnTo>
                                    <a:lnTo>
                                      <a:pt x="34579" y="27372"/>
                                    </a:lnTo>
                                    <a:cubicBezTo>
                                      <a:pt x="34579" y="21596"/>
                                      <a:pt x="34278" y="17868"/>
                                      <a:pt x="33676" y="16190"/>
                                    </a:cubicBezTo>
                                    <a:cubicBezTo>
                                      <a:pt x="33074" y="14476"/>
                                      <a:pt x="32077" y="13150"/>
                                      <a:pt x="30702" y="12210"/>
                                    </a:cubicBezTo>
                                    <a:cubicBezTo>
                                      <a:pt x="29361" y="11270"/>
                                      <a:pt x="27727" y="10799"/>
                                      <a:pt x="25819" y="10799"/>
                                    </a:cubicBezTo>
                                    <a:cubicBezTo>
                                      <a:pt x="23368" y="10799"/>
                                      <a:pt x="21168" y="11471"/>
                                      <a:pt x="19216" y="12814"/>
                                    </a:cubicBezTo>
                                    <a:cubicBezTo>
                                      <a:pt x="17273" y="14157"/>
                                      <a:pt x="15924" y="15938"/>
                                      <a:pt x="15184" y="18154"/>
                                    </a:cubicBezTo>
                                    <a:cubicBezTo>
                                      <a:pt x="14479" y="20370"/>
                                      <a:pt x="14127" y="24467"/>
                                      <a:pt x="14127" y="30445"/>
                                    </a:cubicBezTo>
                                    <a:lnTo>
                                      <a:pt x="14127" y="54674"/>
                                    </a:lnTo>
                                    <a:lnTo>
                                      <a:pt x="-24" y="54674"/>
                                    </a:lnTo>
                                    <a:lnTo>
                                      <a:pt x="-24" y="1178"/>
                                    </a:lnTo>
                                    <a:lnTo>
                                      <a:pt x="13121" y="1178"/>
                                    </a:lnTo>
                                    <a:lnTo>
                                      <a:pt x="13121" y="9036"/>
                                    </a:lnTo>
                                    <a:cubicBezTo>
                                      <a:pt x="17789" y="2992"/>
                                      <a:pt x="23669" y="-31"/>
                                      <a:pt x="30753" y="-31"/>
                                    </a:cubicBezTo>
                                    <a:cubicBezTo>
                                      <a:pt x="33874" y="-31"/>
                                      <a:pt x="36728" y="540"/>
                                      <a:pt x="39316" y="1682"/>
                                    </a:cubicBezTo>
                                    <a:cubicBezTo>
                                      <a:pt x="41903" y="2790"/>
                                      <a:pt x="43846" y="4217"/>
                                      <a:pt x="45162" y="5964"/>
                                    </a:cubicBezTo>
                                    <a:cubicBezTo>
                                      <a:pt x="46503" y="7710"/>
                                      <a:pt x="47423" y="9691"/>
                                      <a:pt x="47930" y="11907"/>
                                    </a:cubicBezTo>
                                    <a:cubicBezTo>
                                      <a:pt x="48471" y="14124"/>
                                      <a:pt x="48738" y="17298"/>
                                      <a:pt x="48738" y="21428"/>
                                    </a:cubicBezTo>
                                    <a:close/>
                                  </a:path>
                                </a:pathLst>
                              </a:custGeom>
                              <a:solidFill>
                                <a:srgbClr val="0000FF"/>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21" name="Freeform: Shape 321"/>
                            <wps:cNvSpPr/>
                            <wps:spPr>
                              <a:xfrm>
                                <a:off x="1865172" y="244463"/>
                                <a:ext cx="31533" cy="73593"/>
                              </a:xfrm>
                              <a:custGeom>
                                <a:avLst/>
                                <a:gdLst>
                                  <a:gd name="connsiteX0" fmla="*/ 30349 w 31533"/>
                                  <a:gd name="connsiteY0" fmla="*/ 18859 h 73593"/>
                                  <a:gd name="connsiteX1" fmla="*/ 30349 w 31533"/>
                                  <a:gd name="connsiteY1" fmla="*/ 30142 h 73593"/>
                                  <a:gd name="connsiteX2" fmla="*/ 20678 w 31533"/>
                                  <a:gd name="connsiteY2" fmla="*/ 30142 h 73593"/>
                                  <a:gd name="connsiteX3" fmla="*/ 20678 w 31533"/>
                                  <a:gd name="connsiteY3" fmla="*/ 51702 h 73593"/>
                                  <a:gd name="connsiteX4" fmla="*/ 20927 w 31533"/>
                                  <a:gd name="connsiteY4" fmla="*/ 59358 h 73593"/>
                                  <a:gd name="connsiteX5" fmla="*/ 22191 w 31533"/>
                                  <a:gd name="connsiteY5" fmla="*/ 61121 h 73593"/>
                                  <a:gd name="connsiteX6" fmla="*/ 24606 w 31533"/>
                                  <a:gd name="connsiteY6" fmla="*/ 61826 h 73593"/>
                                  <a:gd name="connsiteX7" fmla="*/ 30298 w 31533"/>
                                  <a:gd name="connsiteY7" fmla="*/ 60466 h 73593"/>
                                  <a:gd name="connsiteX8" fmla="*/ 31510 w 31533"/>
                                  <a:gd name="connsiteY8" fmla="*/ 71447 h 73593"/>
                                  <a:gd name="connsiteX9" fmla="*/ 20325 w 31533"/>
                                  <a:gd name="connsiteY9" fmla="*/ 73563 h 73593"/>
                                  <a:gd name="connsiteX10" fmla="*/ 13422 w 31533"/>
                                  <a:gd name="connsiteY10" fmla="*/ 72304 h 73593"/>
                                  <a:gd name="connsiteX11" fmla="*/ 8891 w 31533"/>
                                  <a:gd name="connsiteY11" fmla="*/ 68979 h 73593"/>
                                  <a:gd name="connsiteX12" fmla="*/ 6931 w 31533"/>
                                  <a:gd name="connsiteY12" fmla="*/ 63438 h 73593"/>
                                  <a:gd name="connsiteX13" fmla="*/ 6476 w 31533"/>
                                  <a:gd name="connsiteY13" fmla="*/ 53464 h 73593"/>
                                  <a:gd name="connsiteX14" fmla="*/ 6476 w 31533"/>
                                  <a:gd name="connsiteY14" fmla="*/ 30142 h 73593"/>
                                  <a:gd name="connsiteX15" fmla="*/ -24 w 31533"/>
                                  <a:gd name="connsiteY15" fmla="*/ 30142 h 73593"/>
                                  <a:gd name="connsiteX16" fmla="*/ -24 w 31533"/>
                                  <a:gd name="connsiteY16" fmla="*/ 18859 h 73593"/>
                                  <a:gd name="connsiteX17" fmla="*/ 6476 w 31533"/>
                                  <a:gd name="connsiteY17" fmla="*/ 18859 h 73593"/>
                                  <a:gd name="connsiteX18" fmla="*/ 6476 w 31533"/>
                                  <a:gd name="connsiteY18" fmla="*/ 8230 h 73593"/>
                                  <a:gd name="connsiteX19" fmla="*/ 20678 w 31533"/>
                                  <a:gd name="connsiteY19" fmla="*/ -31 h 73593"/>
                                  <a:gd name="connsiteX20" fmla="*/ 20678 w 31533"/>
                                  <a:gd name="connsiteY20" fmla="*/ 18859 h 7359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Lst>
                                <a:rect l="l" t="t" r="r" b="b"/>
                                <a:pathLst>
                                  <a:path w="31533" h="73593">
                                    <a:moveTo>
                                      <a:pt x="30349" y="18859"/>
                                    </a:moveTo>
                                    <a:lnTo>
                                      <a:pt x="30349" y="30142"/>
                                    </a:lnTo>
                                    <a:lnTo>
                                      <a:pt x="20678" y="30142"/>
                                    </a:lnTo>
                                    <a:lnTo>
                                      <a:pt x="20678" y="51702"/>
                                    </a:lnTo>
                                    <a:cubicBezTo>
                                      <a:pt x="20678" y="56067"/>
                                      <a:pt x="20764" y="58620"/>
                                      <a:pt x="20927" y="59358"/>
                                    </a:cubicBezTo>
                                    <a:cubicBezTo>
                                      <a:pt x="21133" y="60063"/>
                                      <a:pt x="21554" y="60651"/>
                                      <a:pt x="22191" y="61121"/>
                                    </a:cubicBezTo>
                                    <a:cubicBezTo>
                                      <a:pt x="22861" y="61591"/>
                                      <a:pt x="23669" y="61826"/>
                                      <a:pt x="24606" y="61826"/>
                                    </a:cubicBezTo>
                                    <a:cubicBezTo>
                                      <a:pt x="25922" y="61826"/>
                                      <a:pt x="27813" y="61373"/>
                                      <a:pt x="30298" y="60466"/>
                                    </a:cubicBezTo>
                                    <a:lnTo>
                                      <a:pt x="31510" y="71447"/>
                                    </a:lnTo>
                                    <a:cubicBezTo>
                                      <a:pt x="28217" y="72858"/>
                                      <a:pt x="24486" y="73563"/>
                                      <a:pt x="20325" y="73563"/>
                                    </a:cubicBezTo>
                                    <a:cubicBezTo>
                                      <a:pt x="17772" y="73563"/>
                                      <a:pt x="15476" y="73143"/>
                                      <a:pt x="13422" y="72304"/>
                                    </a:cubicBezTo>
                                    <a:cubicBezTo>
                                      <a:pt x="11376" y="71431"/>
                                      <a:pt x="9863" y="70322"/>
                                      <a:pt x="8891" y="68979"/>
                                    </a:cubicBezTo>
                                    <a:cubicBezTo>
                                      <a:pt x="7954" y="67602"/>
                                      <a:pt x="7301" y="65755"/>
                                      <a:pt x="6931" y="63438"/>
                                    </a:cubicBezTo>
                                    <a:cubicBezTo>
                                      <a:pt x="6622" y="61793"/>
                                      <a:pt x="6476" y="58468"/>
                                      <a:pt x="6476" y="53464"/>
                                    </a:cubicBezTo>
                                    <a:lnTo>
                                      <a:pt x="6476" y="30142"/>
                                    </a:lnTo>
                                    <a:lnTo>
                                      <a:pt x="-24" y="30142"/>
                                    </a:lnTo>
                                    <a:lnTo>
                                      <a:pt x="-24" y="18859"/>
                                    </a:lnTo>
                                    <a:lnTo>
                                      <a:pt x="6476" y="18859"/>
                                    </a:lnTo>
                                    <a:lnTo>
                                      <a:pt x="6476" y="8230"/>
                                    </a:lnTo>
                                    <a:lnTo>
                                      <a:pt x="20678" y="-31"/>
                                    </a:lnTo>
                                    <a:lnTo>
                                      <a:pt x="20678" y="18859"/>
                                    </a:lnTo>
                                    <a:close/>
                                  </a:path>
                                </a:pathLst>
                              </a:custGeom>
                              <a:solidFill>
                                <a:srgbClr val="0000FF"/>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grpSp>
                        <wpg:grpSp>
                          <wpg:cNvPr id="322" name="Graphic 4" descr="Figure 1 Anatomy of the shoulder (reproduced with permission) (Wikimedia Commons 2022)"/>
                          <wpg:cNvGrpSpPr/>
                          <wpg:grpSpPr>
                            <a:xfrm>
                              <a:off x="533770" y="881428"/>
                              <a:ext cx="173279" cy="75050"/>
                              <a:chOff x="533770" y="881428"/>
                              <a:chExt cx="173279" cy="75050"/>
                            </a:xfrm>
                            <a:solidFill>
                              <a:srgbClr val="000000"/>
                            </a:solidFill>
                          </wpg:grpSpPr>
                          <wps:wsp>
                            <wps:cNvPr id="323" name="Freeform: Shape 323"/>
                            <wps:cNvSpPr/>
                            <wps:spPr>
                              <a:xfrm>
                                <a:off x="533770" y="900565"/>
                                <a:ext cx="50221" cy="55914"/>
                              </a:xfrm>
                              <a:custGeom>
                                <a:avLst/>
                                <a:gdLst>
                                  <a:gd name="connsiteX0" fmla="*/ 14282 w 50221"/>
                                  <a:gd name="connsiteY0" fmla="*/ 17498 h 55914"/>
                                  <a:gd name="connsiteX1" fmla="*/ 1438 w 50221"/>
                                  <a:gd name="connsiteY1" fmla="*/ 15185 h 55914"/>
                                  <a:gd name="connsiteX2" fmla="*/ 8892 w 50221"/>
                                  <a:gd name="connsiteY2" fmla="*/ 3700 h 55914"/>
                                  <a:gd name="connsiteX3" fmla="*/ 24609 w 50221"/>
                                  <a:gd name="connsiteY3" fmla="*/ -31 h 55914"/>
                                  <a:gd name="connsiteX4" fmla="*/ 38713 w 50221"/>
                                  <a:gd name="connsiteY4" fmla="*/ 2239 h 55914"/>
                                  <a:gd name="connsiteX5" fmla="*/ 45211 w 50221"/>
                                  <a:gd name="connsiteY5" fmla="*/ 7930 h 55914"/>
                                  <a:gd name="connsiteX6" fmla="*/ 47125 w 50221"/>
                                  <a:gd name="connsiteY6" fmla="*/ 20576 h 55914"/>
                                  <a:gd name="connsiteX7" fmla="*/ 46974 w 50221"/>
                                  <a:gd name="connsiteY7" fmla="*/ 37090 h 55914"/>
                                  <a:gd name="connsiteX8" fmla="*/ 47629 w 50221"/>
                                  <a:gd name="connsiteY8" fmla="*/ 47518 h 55914"/>
                                  <a:gd name="connsiteX9" fmla="*/ 50198 w 50221"/>
                                  <a:gd name="connsiteY9" fmla="*/ 54671 h 55914"/>
                                  <a:gd name="connsiteX10" fmla="*/ 36194 w 50221"/>
                                  <a:gd name="connsiteY10" fmla="*/ 54671 h 55914"/>
                                  <a:gd name="connsiteX11" fmla="*/ 34834 w 50221"/>
                                  <a:gd name="connsiteY11" fmla="*/ 50493 h 55914"/>
                                  <a:gd name="connsiteX12" fmla="*/ 34330 w 50221"/>
                                  <a:gd name="connsiteY12" fmla="*/ 48834 h 55914"/>
                                  <a:gd name="connsiteX13" fmla="*/ 26573 w 50221"/>
                                  <a:gd name="connsiteY13" fmla="*/ 54121 h 55914"/>
                                  <a:gd name="connsiteX14" fmla="*/ 17758 w 50221"/>
                                  <a:gd name="connsiteY14" fmla="*/ 55883 h 55914"/>
                                  <a:gd name="connsiteX15" fmla="*/ 4712 w 50221"/>
                                  <a:gd name="connsiteY15" fmla="*/ 51404 h 55914"/>
                                  <a:gd name="connsiteX16" fmla="*/ -24 w 50221"/>
                                  <a:gd name="connsiteY16" fmla="*/ 40065 h 55914"/>
                                  <a:gd name="connsiteX17" fmla="*/ 2143 w 50221"/>
                                  <a:gd name="connsiteY17" fmla="*/ 32010 h 55914"/>
                                  <a:gd name="connsiteX18" fmla="*/ 8187 w 50221"/>
                                  <a:gd name="connsiteY18" fmla="*/ 26568 h 55914"/>
                                  <a:gd name="connsiteX19" fmla="*/ 19471 w 50221"/>
                                  <a:gd name="connsiteY19" fmla="*/ 23241 h 55914"/>
                                  <a:gd name="connsiteX20" fmla="*/ 33222 w 50221"/>
                                  <a:gd name="connsiteY20" fmla="*/ 19768 h 55914"/>
                                  <a:gd name="connsiteX21" fmla="*/ 33222 w 50221"/>
                                  <a:gd name="connsiteY21" fmla="*/ 18358 h 55914"/>
                                  <a:gd name="connsiteX22" fmla="*/ 31207 w 50221"/>
                                  <a:gd name="connsiteY22" fmla="*/ 12563 h 55914"/>
                                  <a:gd name="connsiteX23" fmla="*/ 23601 w 50221"/>
                                  <a:gd name="connsiteY23" fmla="*/ 10801 h 55914"/>
                                  <a:gd name="connsiteX24" fmla="*/ 17707 w 50221"/>
                                  <a:gd name="connsiteY24" fmla="*/ 12314 h 55914"/>
                                  <a:gd name="connsiteX25" fmla="*/ 14282 w 50221"/>
                                  <a:gd name="connsiteY25" fmla="*/ 17498 h 55914"/>
                                  <a:gd name="connsiteX26" fmla="*/ 33222 w 50221"/>
                                  <a:gd name="connsiteY26" fmla="*/ 28983 h 55914"/>
                                  <a:gd name="connsiteX27" fmla="*/ 24609 w 50221"/>
                                  <a:gd name="connsiteY27" fmla="*/ 31150 h 55914"/>
                                  <a:gd name="connsiteX28" fmla="*/ 16902 w 50221"/>
                                  <a:gd name="connsiteY28" fmla="*/ 33617 h 55914"/>
                                  <a:gd name="connsiteX29" fmla="*/ 14131 w 50221"/>
                                  <a:gd name="connsiteY29" fmla="*/ 38603 h 55914"/>
                                  <a:gd name="connsiteX30" fmla="*/ 16347 w 50221"/>
                                  <a:gd name="connsiteY30" fmla="*/ 43744 h 55914"/>
                                  <a:gd name="connsiteX31" fmla="*/ 21990 w 50221"/>
                                  <a:gd name="connsiteY31" fmla="*/ 45911 h 55914"/>
                                  <a:gd name="connsiteX32" fmla="*/ 29293 w 50221"/>
                                  <a:gd name="connsiteY32" fmla="*/ 43392 h 55914"/>
                                  <a:gd name="connsiteX33" fmla="*/ 32669 w 50221"/>
                                  <a:gd name="connsiteY33" fmla="*/ 38706 h 55914"/>
                                  <a:gd name="connsiteX34" fmla="*/ 33222 w 50221"/>
                                  <a:gd name="connsiteY34" fmla="*/ 31803 h 5591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Lst>
                                <a:rect l="l" t="t" r="r" b="b"/>
                                <a:pathLst>
                                  <a:path w="50221" h="55914">
                                    <a:moveTo>
                                      <a:pt x="14282" y="17498"/>
                                    </a:moveTo>
                                    <a:lnTo>
                                      <a:pt x="1438" y="15185"/>
                                    </a:lnTo>
                                    <a:cubicBezTo>
                                      <a:pt x="2881" y="10010"/>
                                      <a:pt x="5367" y="6185"/>
                                      <a:pt x="8892" y="3700"/>
                                    </a:cubicBezTo>
                                    <a:cubicBezTo>
                                      <a:pt x="12419" y="1215"/>
                                      <a:pt x="17658" y="-31"/>
                                      <a:pt x="24609" y="-31"/>
                                    </a:cubicBezTo>
                                    <a:cubicBezTo>
                                      <a:pt x="30922" y="-31"/>
                                      <a:pt x="35623" y="725"/>
                                      <a:pt x="38713" y="2239"/>
                                    </a:cubicBezTo>
                                    <a:cubicBezTo>
                                      <a:pt x="41803" y="3717"/>
                                      <a:pt x="43968" y="5609"/>
                                      <a:pt x="45211" y="7930"/>
                                    </a:cubicBezTo>
                                    <a:cubicBezTo>
                                      <a:pt x="46487" y="10216"/>
                                      <a:pt x="47125" y="14429"/>
                                      <a:pt x="47125" y="20576"/>
                                    </a:cubicBezTo>
                                    <a:lnTo>
                                      <a:pt x="46974" y="37090"/>
                                    </a:lnTo>
                                    <a:cubicBezTo>
                                      <a:pt x="46974" y="41793"/>
                                      <a:pt x="47192" y="45275"/>
                                      <a:pt x="47629" y="47518"/>
                                    </a:cubicBezTo>
                                    <a:cubicBezTo>
                                      <a:pt x="48099" y="49736"/>
                                      <a:pt x="48955" y="52126"/>
                                      <a:pt x="50198" y="54671"/>
                                    </a:cubicBezTo>
                                    <a:lnTo>
                                      <a:pt x="36194" y="54671"/>
                                    </a:lnTo>
                                    <a:cubicBezTo>
                                      <a:pt x="35825" y="53734"/>
                                      <a:pt x="35371" y="52341"/>
                                      <a:pt x="34834" y="50493"/>
                                    </a:cubicBezTo>
                                    <a:cubicBezTo>
                                      <a:pt x="34599" y="49650"/>
                                      <a:pt x="34431" y="49100"/>
                                      <a:pt x="34330" y="48834"/>
                                    </a:cubicBezTo>
                                    <a:cubicBezTo>
                                      <a:pt x="31913" y="51181"/>
                                      <a:pt x="29327" y="52943"/>
                                      <a:pt x="26573" y="54121"/>
                                    </a:cubicBezTo>
                                    <a:cubicBezTo>
                                      <a:pt x="23820" y="55299"/>
                                      <a:pt x="20881" y="55883"/>
                                      <a:pt x="17758" y="55883"/>
                                    </a:cubicBezTo>
                                    <a:cubicBezTo>
                                      <a:pt x="12251" y="55883"/>
                                      <a:pt x="7902" y="54387"/>
                                      <a:pt x="4712" y="51404"/>
                                    </a:cubicBezTo>
                                    <a:cubicBezTo>
                                      <a:pt x="1555" y="48412"/>
                                      <a:pt x="-24" y="44630"/>
                                      <a:pt x="-24" y="40065"/>
                                    </a:cubicBezTo>
                                    <a:cubicBezTo>
                                      <a:pt x="-24" y="37047"/>
                                      <a:pt x="698" y="34356"/>
                                      <a:pt x="2143" y="32010"/>
                                    </a:cubicBezTo>
                                    <a:cubicBezTo>
                                      <a:pt x="3587" y="29620"/>
                                      <a:pt x="5601" y="27806"/>
                                      <a:pt x="8187" y="26568"/>
                                    </a:cubicBezTo>
                                    <a:cubicBezTo>
                                      <a:pt x="10807" y="25287"/>
                                      <a:pt x="14568" y="24186"/>
                                      <a:pt x="19471" y="23241"/>
                                    </a:cubicBezTo>
                                    <a:cubicBezTo>
                                      <a:pt x="26086" y="22003"/>
                                      <a:pt x="30670" y="20842"/>
                                      <a:pt x="33222" y="19768"/>
                                    </a:cubicBezTo>
                                    <a:lnTo>
                                      <a:pt x="33222" y="18358"/>
                                    </a:lnTo>
                                    <a:cubicBezTo>
                                      <a:pt x="33222" y="15632"/>
                                      <a:pt x="32551" y="13707"/>
                                      <a:pt x="31207" y="12563"/>
                                    </a:cubicBezTo>
                                    <a:cubicBezTo>
                                      <a:pt x="29864" y="11386"/>
                                      <a:pt x="27329" y="10801"/>
                                      <a:pt x="23601" y="10801"/>
                                    </a:cubicBezTo>
                                    <a:cubicBezTo>
                                      <a:pt x="21083" y="10801"/>
                                      <a:pt x="19118" y="11300"/>
                                      <a:pt x="17707" y="12314"/>
                                    </a:cubicBezTo>
                                    <a:cubicBezTo>
                                      <a:pt x="16298" y="13285"/>
                                      <a:pt x="15156" y="15013"/>
                                      <a:pt x="14282" y="17498"/>
                                    </a:cubicBezTo>
                                    <a:close/>
                                    <a:moveTo>
                                      <a:pt x="33222" y="28983"/>
                                    </a:moveTo>
                                    <a:cubicBezTo>
                                      <a:pt x="31409" y="29585"/>
                                      <a:pt x="28538" y="30307"/>
                                      <a:pt x="24609" y="31150"/>
                                    </a:cubicBezTo>
                                    <a:cubicBezTo>
                                      <a:pt x="20679" y="31992"/>
                                      <a:pt x="18111" y="32809"/>
                                      <a:pt x="16902" y="33617"/>
                                    </a:cubicBezTo>
                                    <a:cubicBezTo>
                                      <a:pt x="15054" y="34932"/>
                                      <a:pt x="14131" y="36592"/>
                                      <a:pt x="14131" y="38603"/>
                                    </a:cubicBezTo>
                                    <a:cubicBezTo>
                                      <a:pt x="14131" y="40589"/>
                                      <a:pt x="14870" y="42300"/>
                                      <a:pt x="16347" y="43744"/>
                                    </a:cubicBezTo>
                                    <a:cubicBezTo>
                                      <a:pt x="17825" y="45189"/>
                                      <a:pt x="19706" y="45911"/>
                                      <a:pt x="21990" y="45911"/>
                                    </a:cubicBezTo>
                                    <a:cubicBezTo>
                                      <a:pt x="24542" y="45911"/>
                                      <a:pt x="26977" y="45068"/>
                                      <a:pt x="29293" y="43392"/>
                                    </a:cubicBezTo>
                                    <a:cubicBezTo>
                                      <a:pt x="31006" y="42111"/>
                                      <a:pt x="32131" y="40555"/>
                                      <a:pt x="32669" y="38706"/>
                                    </a:cubicBezTo>
                                    <a:cubicBezTo>
                                      <a:pt x="33037" y="37494"/>
                                      <a:pt x="33222" y="35199"/>
                                      <a:pt x="33222" y="31803"/>
                                    </a:cubicBezTo>
                                    <a:close/>
                                  </a:path>
                                </a:pathLst>
                              </a:custGeom>
                              <a:solidFill>
                                <a:srgbClr val="0000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24" name="Freeform: Shape 324"/>
                            <wps:cNvSpPr/>
                            <wps:spPr>
                              <a:xfrm>
                                <a:off x="594822" y="900565"/>
                                <a:ext cx="48760" cy="54702"/>
                              </a:xfrm>
                              <a:custGeom>
                                <a:avLst/>
                                <a:gdLst>
                                  <a:gd name="connsiteX0" fmla="*/ 48737 w 48760"/>
                                  <a:gd name="connsiteY0" fmla="*/ 54671 h 54702"/>
                                  <a:gd name="connsiteX1" fmla="*/ 34582 w 48760"/>
                                  <a:gd name="connsiteY1" fmla="*/ 54671 h 54702"/>
                                  <a:gd name="connsiteX2" fmla="*/ 34582 w 48760"/>
                                  <a:gd name="connsiteY2" fmla="*/ 27376 h 54702"/>
                                  <a:gd name="connsiteX3" fmla="*/ 33675 w 48760"/>
                                  <a:gd name="connsiteY3" fmla="*/ 16191 h 54702"/>
                                  <a:gd name="connsiteX4" fmla="*/ 30703 w 48760"/>
                                  <a:gd name="connsiteY4" fmla="*/ 12211 h 54702"/>
                                  <a:gd name="connsiteX5" fmla="*/ 25818 w 48760"/>
                                  <a:gd name="connsiteY5" fmla="*/ 10801 h 54702"/>
                                  <a:gd name="connsiteX6" fmla="*/ 19219 w 48760"/>
                                  <a:gd name="connsiteY6" fmla="*/ 12813 h 54702"/>
                                  <a:gd name="connsiteX7" fmla="*/ 15189 w 48760"/>
                                  <a:gd name="connsiteY7" fmla="*/ 18151 h 54702"/>
                                  <a:gd name="connsiteX8" fmla="*/ 14131 w 48760"/>
                                  <a:gd name="connsiteY8" fmla="*/ 30445 h 54702"/>
                                  <a:gd name="connsiteX9" fmla="*/ 14131 w 48760"/>
                                  <a:gd name="connsiteY9" fmla="*/ 54671 h 54702"/>
                                  <a:gd name="connsiteX10" fmla="*/ -24 w 48760"/>
                                  <a:gd name="connsiteY10" fmla="*/ 54671 h 54702"/>
                                  <a:gd name="connsiteX11" fmla="*/ -24 w 48760"/>
                                  <a:gd name="connsiteY11" fmla="*/ 1181 h 54702"/>
                                  <a:gd name="connsiteX12" fmla="*/ 13124 w 48760"/>
                                  <a:gd name="connsiteY12" fmla="*/ 1181 h 54702"/>
                                  <a:gd name="connsiteX13" fmla="*/ 13124 w 48760"/>
                                  <a:gd name="connsiteY13" fmla="*/ 9039 h 54702"/>
                                  <a:gd name="connsiteX14" fmla="*/ 30754 w 48760"/>
                                  <a:gd name="connsiteY14" fmla="*/ -31 h 54702"/>
                                  <a:gd name="connsiteX15" fmla="*/ 39317 w 48760"/>
                                  <a:gd name="connsiteY15" fmla="*/ 1680 h 54702"/>
                                  <a:gd name="connsiteX16" fmla="*/ 45161 w 48760"/>
                                  <a:gd name="connsiteY16" fmla="*/ 5961 h 54702"/>
                                  <a:gd name="connsiteX17" fmla="*/ 47931 w 48760"/>
                                  <a:gd name="connsiteY17" fmla="*/ 11910 h 54702"/>
                                  <a:gd name="connsiteX18" fmla="*/ 48737 w 48760"/>
                                  <a:gd name="connsiteY18" fmla="*/ 21427 h 5470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48760" h="54702">
                                    <a:moveTo>
                                      <a:pt x="48737" y="54671"/>
                                    </a:moveTo>
                                    <a:lnTo>
                                      <a:pt x="34582" y="54671"/>
                                    </a:lnTo>
                                    <a:lnTo>
                                      <a:pt x="34582" y="27376"/>
                                    </a:lnTo>
                                    <a:cubicBezTo>
                                      <a:pt x="34582" y="21599"/>
                                      <a:pt x="34280" y="17868"/>
                                      <a:pt x="33675" y="16191"/>
                                    </a:cubicBezTo>
                                    <a:cubicBezTo>
                                      <a:pt x="33071" y="14480"/>
                                      <a:pt x="32081" y="13148"/>
                                      <a:pt x="30703" y="12211"/>
                                    </a:cubicBezTo>
                                    <a:cubicBezTo>
                                      <a:pt x="29361" y="11274"/>
                                      <a:pt x="27731" y="10801"/>
                                      <a:pt x="25818" y="10801"/>
                                    </a:cubicBezTo>
                                    <a:cubicBezTo>
                                      <a:pt x="23366" y="10801"/>
                                      <a:pt x="21166" y="11472"/>
                                      <a:pt x="19219" y="12813"/>
                                    </a:cubicBezTo>
                                    <a:cubicBezTo>
                                      <a:pt x="17271" y="14154"/>
                                      <a:pt x="15928" y="15942"/>
                                      <a:pt x="15189" y="18151"/>
                                    </a:cubicBezTo>
                                    <a:cubicBezTo>
                                      <a:pt x="14484" y="20369"/>
                                      <a:pt x="14131" y="24470"/>
                                      <a:pt x="14131" y="30445"/>
                                    </a:cubicBezTo>
                                    <a:lnTo>
                                      <a:pt x="14131" y="54671"/>
                                    </a:lnTo>
                                    <a:lnTo>
                                      <a:pt x="-24" y="54671"/>
                                    </a:lnTo>
                                    <a:lnTo>
                                      <a:pt x="-24" y="1181"/>
                                    </a:lnTo>
                                    <a:lnTo>
                                      <a:pt x="13124" y="1181"/>
                                    </a:lnTo>
                                    <a:lnTo>
                                      <a:pt x="13124" y="9039"/>
                                    </a:lnTo>
                                    <a:cubicBezTo>
                                      <a:pt x="17792" y="2995"/>
                                      <a:pt x="23669" y="-31"/>
                                      <a:pt x="30754" y="-31"/>
                                    </a:cubicBezTo>
                                    <a:cubicBezTo>
                                      <a:pt x="33877" y="-31"/>
                                      <a:pt x="36731" y="545"/>
                                      <a:pt x="39317" y="1680"/>
                                    </a:cubicBezTo>
                                    <a:cubicBezTo>
                                      <a:pt x="41903" y="2789"/>
                                      <a:pt x="43851" y="4216"/>
                                      <a:pt x="45161" y="5961"/>
                                    </a:cubicBezTo>
                                    <a:cubicBezTo>
                                      <a:pt x="46504" y="7706"/>
                                      <a:pt x="47427" y="9692"/>
                                      <a:pt x="47931" y="11910"/>
                                    </a:cubicBezTo>
                                    <a:cubicBezTo>
                                      <a:pt x="48468" y="14128"/>
                                      <a:pt x="48737" y="17300"/>
                                      <a:pt x="48737" y="21427"/>
                                    </a:cubicBezTo>
                                    <a:close/>
                                  </a:path>
                                </a:pathLst>
                              </a:custGeom>
                              <a:solidFill>
                                <a:srgbClr val="0000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25" name="Freeform: Shape 325"/>
                            <wps:cNvSpPr/>
                            <wps:spPr>
                              <a:xfrm>
                                <a:off x="654816" y="881428"/>
                                <a:ext cx="52233" cy="75050"/>
                              </a:xfrm>
                              <a:custGeom>
                                <a:avLst/>
                                <a:gdLst>
                                  <a:gd name="connsiteX0" fmla="*/ 52210 w 52233"/>
                                  <a:gd name="connsiteY0" fmla="*/ 73808 h 75050"/>
                                  <a:gd name="connsiteX1" fmla="*/ 39066 w 52233"/>
                                  <a:gd name="connsiteY1" fmla="*/ 73808 h 75050"/>
                                  <a:gd name="connsiteX2" fmla="*/ 39066 w 52233"/>
                                  <a:gd name="connsiteY2" fmla="*/ 65950 h 75050"/>
                                  <a:gd name="connsiteX3" fmla="*/ 31311 w 52233"/>
                                  <a:gd name="connsiteY3" fmla="*/ 72802 h 75050"/>
                                  <a:gd name="connsiteX4" fmla="*/ 22345 w 52233"/>
                                  <a:gd name="connsiteY4" fmla="*/ 75020 h 75050"/>
                                  <a:gd name="connsiteX5" fmla="*/ 6526 w 52233"/>
                                  <a:gd name="connsiteY5" fmla="*/ 67618 h 75050"/>
                                  <a:gd name="connsiteX6" fmla="*/ -24 w 52233"/>
                                  <a:gd name="connsiteY6" fmla="*/ 46865 h 75050"/>
                                  <a:gd name="connsiteX7" fmla="*/ 6372 w 52233"/>
                                  <a:gd name="connsiteY7" fmla="*/ 26207 h 75050"/>
                                  <a:gd name="connsiteX8" fmla="*/ 22542 w 52233"/>
                                  <a:gd name="connsiteY8" fmla="*/ 19106 h 75050"/>
                                  <a:gd name="connsiteX9" fmla="*/ 38060 w 52233"/>
                                  <a:gd name="connsiteY9" fmla="*/ 26559 h 75050"/>
                                  <a:gd name="connsiteX10" fmla="*/ 38060 w 52233"/>
                                  <a:gd name="connsiteY10" fmla="*/ -31 h 75050"/>
                                  <a:gd name="connsiteX11" fmla="*/ 52210 w 52233"/>
                                  <a:gd name="connsiteY11" fmla="*/ -31 h 75050"/>
                                  <a:gd name="connsiteX12" fmla="*/ 14435 w 52233"/>
                                  <a:gd name="connsiteY12" fmla="*/ 45902 h 75050"/>
                                  <a:gd name="connsiteX13" fmla="*/ 16800 w 52233"/>
                                  <a:gd name="connsiteY13" fmla="*/ 58299 h 75050"/>
                                  <a:gd name="connsiteX14" fmla="*/ 26368 w 52233"/>
                                  <a:gd name="connsiteY14" fmla="*/ 63835 h 75050"/>
                                  <a:gd name="connsiteX15" fmla="*/ 34681 w 52233"/>
                                  <a:gd name="connsiteY15" fmla="*/ 59709 h 75050"/>
                                  <a:gd name="connsiteX16" fmla="*/ 38111 w 52233"/>
                                  <a:gd name="connsiteY16" fmla="*/ 47260 h 75050"/>
                                  <a:gd name="connsiteX17" fmla="*/ 34784 w 52233"/>
                                  <a:gd name="connsiteY17" fmla="*/ 34013 h 75050"/>
                                  <a:gd name="connsiteX18" fmla="*/ 26273 w 52233"/>
                                  <a:gd name="connsiteY18" fmla="*/ 29938 h 75050"/>
                                  <a:gd name="connsiteX19" fmla="*/ 17805 w 52233"/>
                                  <a:gd name="connsiteY19" fmla="*/ 33970 h 75050"/>
                                  <a:gd name="connsiteX20" fmla="*/ 14435 w 52233"/>
                                  <a:gd name="connsiteY20" fmla="*/ 45902 h 750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Lst>
                                <a:rect l="l" t="t" r="r" b="b"/>
                                <a:pathLst>
                                  <a:path w="52233" h="75050">
                                    <a:moveTo>
                                      <a:pt x="52210" y="73808"/>
                                    </a:moveTo>
                                    <a:lnTo>
                                      <a:pt x="39066" y="73808"/>
                                    </a:lnTo>
                                    <a:lnTo>
                                      <a:pt x="39066" y="65950"/>
                                    </a:lnTo>
                                    <a:cubicBezTo>
                                      <a:pt x="36882" y="69011"/>
                                      <a:pt x="34294" y="71289"/>
                                      <a:pt x="31311" y="72802"/>
                                    </a:cubicBezTo>
                                    <a:cubicBezTo>
                                      <a:pt x="28354" y="74280"/>
                                      <a:pt x="25362" y="75020"/>
                                      <a:pt x="22345" y="75020"/>
                                    </a:cubicBezTo>
                                    <a:cubicBezTo>
                                      <a:pt x="16198" y="75020"/>
                                      <a:pt x="10928" y="72552"/>
                                      <a:pt x="6526" y="67618"/>
                                    </a:cubicBezTo>
                                    <a:cubicBezTo>
                                      <a:pt x="2159" y="62649"/>
                                      <a:pt x="-24" y="55728"/>
                                      <a:pt x="-24" y="46865"/>
                                    </a:cubicBezTo>
                                    <a:cubicBezTo>
                                      <a:pt x="-24" y="37795"/>
                                      <a:pt x="2108" y="30909"/>
                                      <a:pt x="6372" y="26207"/>
                                    </a:cubicBezTo>
                                    <a:cubicBezTo>
                                      <a:pt x="10636" y="21470"/>
                                      <a:pt x="16026" y="19106"/>
                                      <a:pt x="22542" y="19106"/>
                                    </a:cubicBezTo>
                                    <a:cubicBezTo>
                                      <a:pt x="28517" y="19106"/>
                                      <a:pt x="33692" y="21590"/>
                                      <a:pt x="38060" y="26559"/>
                                    </a:cubicBezTo>
                                    <a:lnTo>
                                      <a:pt x="38060" y="-31"/>
                                    </a:lnTo>
                                    <a:lnTo>
                                      <a:pt x="52210" y="-31"/>
                                    </a:lnTo>
                                    <a:close/>
                                    <a:moveTo>
                                      <a:pt x="14435" y="45902"/>
                                    </a:moveTo>
                                    <a:cubicBezTo>
                                      <a:pt x="14435" y="51610"/>
                                      <a:pt x="15226" y="55746"/>
                                      <a:pt x="16800" y="58299"/>
                                    </a:cubicBezTo>
                                    <a:cubicBezTo>
                                      <a:pt x="19086" y="61987"/>
                                      <a:pt x="22276" y="63835"/>
                                      <a:pt x="26368" y="63835"/>
                                    </a:cubicBezTo>
                                    <a:cubicBezTo>
                                      <a:pt x="29626" y="63835"/>
                                      <a:pt x="32403" y="62460"/>
                                      <a:pt x="34681" y="59709"/>
                                    </a:cubicBezTo>
                                    <a:cubicBezTo>
                                      <a:pt x="36968" y="56923"/>
                                      <a:pt x="38111" y="52771"/>
                                      <a:pt x="38111" y="47260"/>
                                    </a:cubicBezTo>
                                    <a:cubicBezTo>
                                      <a:pt x="38111" y="41122"/>
                                      <a:pt x="37002" y="36703"/>
                                      <a:pt x="34784" y="34013"/>
                                    </a:cubicBezTo>
                                    <a:cubicBezTo>
                                      <a:pt x="32566" y="31296"/>
                                      <a:pt x="29729" y="29938"/>
                                      <a:pt x="26273" y="29938"/>
                                    </a:cubicBezTo>
                                    <a:cubicBezTo>
                                      <a:pt x="22912" y="29938"/>
                                      <a:pt x="20092" y="31279"/>
                                      <a:pt x="17805" y="33970"/>
                                    </a:cubicBezTo>
                                    <a:cubicBezTo>
                                      <a:pt x="15562" y="36617"/>
                                      <a:pt x="14435" y="40598"/>
                                      <a:pt x="14435" y="45902"/>
                                    </a:cubicBezTo>
                                    <a:close/>
                                  </a:path>
                                </a:pathLst>
                              </a:custGeom>
                              <a:solidFill>
                                <a:srgbClr val="0000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grpSp>
                        <wpg:grpSp>
                          <wpg:cNvPr id="326" name="Graphic 4" descr="Figure 1 Anatomy of the shoulder (reproduced with permission) (Wikimedia Commons 2022)"/>
                          <wpg:cNvGrpSpPr/>
                          <wpg:grpSpPr>
                            <a:xfrm>
                              <a:off x="159577" y="1713350"/>
                              <a:ext cx="861886" cy="86054"/>
                              <a:chOff x="159577" y="1713350"/>
                              <a:chExt cx="861886" cy="86054"/>
                            </a:xfrm>
                            <a:solidFill>
                              <a:srgbClr val="000000"/>
                            </a:solidFill>
                          </wpg:grpSpPr>
                          <wps:wsp>
                            <wps:cNvPr id="327" name="Freeform: Shape 327"/>
                            <wps:cNvSpPr/>
                            <wps:spPr>
                              <a:xfrm>
                                <a:off x="159577" y="1713350"/>
                                <a:ext cx="22790" cy="86054"/>
                              </a:xfrm>
                              <a:custGeom>
                                <a:avLst/>
                                <a:gdLst>
                                  <a:gd name="connsiteX0" fmla="*/ 22633 w 22790"/>
                                  <a:gd name="connsiteY0" fmla="*/ 86024 h 86054"/>
                                  <a:gd name="connsiteX1" fmla="*/ 13991 w 22790"/>
                                  <a:gd name="connsiteY1" fmla="*/ 86024 h 86054"/>
                                  <a:gd name="connsiteX2" fmla="*/ 3559 w 22790"/>
                                  <a:gd name="connsiteY2" fmla="*/ 64532 h 86054"/>
                                  <a:gd name="connsiteX3" fmla="*/ -24 w 22790"/>
                                  <a:gd name="connsiteY3" fmla="*/ 42953 h 86054"/>
                                  <a:gd name="connsiteX4" fmla="*/ 4409 w 22790"/>
                                  <a:gd name="connsiteY4" fmla="*/ 18461 h 86054"/>
                                  <a:gd name="connsiteX5" fmla="*/ 14170 w 22790"/>
                                  <a:gd name="connsiteY5" fmla="*/ -31 h 86054"/>
                                  <a:gd name="connsiteX6" fmla="*/ 22767 w 22790"/>
                                  <a:gd name="connsiteY6" fmla="*/ -31 h 86054"/>
                                  <a:gd name="connsiteX7" fmla="*/ 14305 w 22790"/>
                                  <a:gd name="connsiteY7" fmla="*/ 23069 h 86054"/>
                                  <a:gd name="connsiteX8" fmla="*/ 12021 w 22790"/>
                                  <a:gd name="connsiteY8" fmla="*/ 43220 h 86054"/>
                                  <a:gd name="connsiteX9" fmla="*/ 13364 w 22790"/>
                                  <a:gd name="connsiteY9" fmla="*/ 58264 h 86054"/>
                                  <a:gd name="connsiteX10" fmla="*/ 17125 w 22790"/>
                                  <a:gd name="connsiteY10" fmla="*/ 72905 h 86054"/>
                                  <a:gd name="connsiteX11" fmla="*/ 22633 w 22790"/>
                                  <a:gd name="connsiteY11" fmla="*/ 86024 h 8605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Lst>
                                <a:rect l="l" t="t" r="r" b="b"/>
                                <a:pathLst>
                                  <a:path w="22790" h="86054">
                                    <a:moveTo>
                                      <a:pt x="22633" y="86024"/>
                                    </a:moveTo>
                                    <a:lnTo>
                                      <a:pt x="13991" y="86024"/>
                                    </a:lnTo>
                                    <a:cubicBezTo>
                                      <a:pt x="9424" y="79129"/>
                                      <a:pt x="5946" y="71968"/>
                                      <a:pt x="3559" y="64532"/>
                                    </a:cubicBezTo>
                                    <a:cubicBezTo>
                                      <a:pt x="1170" y="57104"/>
                                      <a:pt x="-24" y="49908"/>
                                      <a:pt x="-24" y="42953"/>
                                    </a:cubicBezTo>
                                    <a:cubicBezTo>
                                      <a:pt x="-24" y="34322"/>
                                      <a:pt x="1454" y="26164"/>
                                      <a:pt x="4409" y="18461"/>
                                    </a:cubicBezTo>
                                    <a:cubicBezTo>
                                      <a:pt x="6976" y="11772"/>
                                      <a:pt x="10230" y="5608"/>
                                      <a:pt x="14170" y="-31"/>
                                    </a:cubicBezTo>
                                    <a:lnTo>
                                      <a:pt x="22767" y="-31"/>
                                    </a:lnTo>
                                    <a:cubicBezTo>
                                      <a:pt x="18678" y="9013"/>
                                      <a:pt x="15856" y="16716"/>
                                      <a:pt x="14305" y="23069"/>
                                    </a:cubicBezTo>
                                    <a:cubicBezTo>
                                      <a:pt x="12782" y="29396"/>
                                      <a:pt x="12021" y="36119"/>
                                      <a:pt x="12021" y="43220"/>
                                    </a:cubicBezTo>
                                    <a:cubicBezTo>
                                      <a:pt x="12021" y="48120"/>
                                      <a:pt x="12468" y="53132"/>
                                      <a:pt x="13364" y="58264"/>
                                    </a:cubicBezTo>
                                    <a:cubicBezTo>
                                      <a:pt x="14289" y="63397"/>
                                      <a:pt x="15544" y="68280"/>
                                      <a:pt x="17125" y="72905"/>
                                    </a:cubicBezTo>
                                    <a:cubicBezTo>
                                      <a:pt x="18170" y="75948"/>
                                      <a:pt x="20006" y="80324"/>
                                      <a:pt x="22633" y="86024"/>
                                    </a:cubicBezTo>
                                    <a:close/>
                                  </a:path>
                                </a:pathLst>
                              </a:custGeom>
                              <a:solidFill>
                                <a:srgbClr val="0000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28" name="Freeform: Shape 328"/>
                            <wps:cNvSpPr/>
                            <wps:spPr>
                              <a:xfrm>
                                <a:off x="191457" y="1714468"/>
                                <a:ext cx="46432" cy="66720"/>
                              </a:xfrm>
                              <a:custGeom>
                                <a:avLst/>
                                <a:gdLst>
                                  <a:gd name="connsiteX0" fmla="*/ -24 w 46432"/>
                                  <a:gd name="connsiteY0" fmla="*/ 65615 h 66720"/>
                                  <a:gd name="connsiteX1" fmla="*/ -24 w 46432"/>
                                  <a:gd name="connsiteY1" fmla="*/ -31 h 66720"/>
                                  <a:gd name="connsiteX2" fmla="*/ 12559 w 46432"/>
                                  <a:gd name="connsiteY2" fmla="*/ -31 h 66720"/>
                                  <a:gd name="connsiteX3" fmla="*/ 12559 w 46432"/>
                                  <a:gd name="connsiteY3" fmla="*/ 23610 h 66720"/>
                                  <a:gd name="connsiteX4" fmla="*/ 26349 w 46432"/>
                                  <a:gd name="connsiteY4" fmla="*/ 16982 h 66720"/>
                                  <a:gd name="connsiteX5" fmla="*/ 40722 w 46432"/>
                                  <a:gd name="connsiteY5" fmla="*/ 23301 h 66720"/>
                                  <a:gd name="connsiteX6" fmla="*/ 46409 w 46432"/>
                                  <a:gd name="connsiteY6" fmla="*/ 41346 h 66720"/>
                                  <a:gd name="connsiteX7" fmla="*/ 40588 w 46432"/>
                                  <a:gd name="connsiteY7" fmla="*/ 60104 h 66720"/>
                                  <a:gd name="connsiteX8" fmla="*/ 26529 w 46432"/>
                                  <a:gd name="connsiteY8" fmla="*/ 66689 h 66720"/>
                                  <a:gd name="connsiteX9" fmla="*/ 18469 w 46432"/>
                                  <a:gd name="connsiteY9" fmla="*/ 64669 h 66720"/>
                                  <a:gd name="connsiteX10" fmla="*/ 11663 w 46432"/>
                                  <a:gd name="connsiteY10" fmla="*/ 58626 h 66720"/>
                                  <a:gd name="connsiteX11" fmla="*/ 11663 w 46432"/>
                                  <a:gd name="connsiteY11" fmla="*/ 65615 h 66720"/>
                                  <a:gd name="connsiteX12" fmla="*/ 12469 w 46432"/>
                                  <a:gd name="connsiteY12" fmla="*/ 40804 h 66720"/>
                                  <a:gd name="connsiteX13" fmla="*/ 14797 w 46432"/>
                                  <a:gd name="connsiteY13" fmla="*/ 51731 h 66720"/>
                                  <a:gd name="connsiteX14" fmla="*/ 23484 w 46432"/>
                                  <a:gd name="connsiteY14" fmla="*/ 56743 h 66720"/>
                                  <a:gd name="connsiteX15" fmla="*/ 30558 w 46432"/>
                                  <a:gd name="connsiteY15" fmla="*/ 53210 h 66720"/>
                                  <a:gd name="connsiteX16" fmla="*/ 33514 w 46432"/>
                                  <a:gd name="connsiteY16" fmla="*/ 41973 h 66720"/>
                                  <a:gd name="connsiteX17" fmla="*/ 30558 w 46432"/>
                                  <a:gd name="connsiteY17" fmla="*/ 30239 h 66720"/>
                                  <a:gd name="connsiteX18" fmla="*/ 22991 w 46432"/>
                                  <a:gd name="connsiteY18" fmla="*/ 26611 h 66720"/>
                                  <a:gd name="connsiteX19" fmla="*/ 15469 w 46432"/>
                                  <a:gd name="connsiteY19" fmla="*/ 30153 h 66720"/>
                                  <a:gd name="connsiteX20" fmla="*/ 12469 w 46432"/>
                                  <a:gd name="connsiteY20" fmla="*/ 40804 h 6672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Lst>
                                <a:rect l="l" t="t" r="r" b="b"/>
                                <a:pathLst>
                                  <a:path w="46432" h="66720">
                                    <a:moveTo>
                                      <a:pt x="-24" y="65615"/>
                                    </a:moveTo>
                                    <a:lnTo>
                                      <a:pt x="-24" y="-31"/>
                                    </a:lnTo>
                                    <a:lnTo>
                                      <a:pt x="12559" y="-31"/>
                                    </a:lnTo>
                                    <a:lnTo>
                                      <a:pt x="12559" y="23610"/>
                                    </a:lnTo>
                                    <a:cubicBezTo>
                                      <a:pt x="16439" y="19192"/>
                                      <a:pt x="21036" y="16982"/>
                                      <a:pt x="26349" y="16982"/>
                                    </a:cubicBezTo>
                                    <a:cubicBezTo>
                                      <a:pt x="32141" y="16982"/>
                                      <a:pt x="36931" y="19089"/>
                                      <a:pt x="40722" y="23301"/>
                                    </a:cubicBezTo>
                                    <a:cubicBezTo>
                                      <a:pt x="44513" y="27479"/>
                                      <a:pt x="46409" y="33488"/>
                                      <a:pt x="46409" y="41346"/>
                                    </a:cubicBezTo>
                                    <a:cubicBezTo>
                                      <a:pt x="46409" y="49461"/>
                                      <a:pt x="44469" y="55711"/>
                                      <a:pt x="40588" y="60104"/>
                                    </a:cubicBezTo>
                                    <a:cubicBezTo>
                                      <a:pt x="36738" y="64489"/>
                                      <a:pt x="32050" y="66689"/>
                                      <a:pt x="26529" y="66689"/>
                                    </a:cubicBezTo>
                                    <a:cubicBezTo>
                                      <a:pt x="23812" y="66689"/>
                                      <a:pt x="21126" y="66010"/>
                                      <a:pt x="18469" y="64669"/>
                                    </a:cubicBezTo>
                                    <a:cubicBezTo>
                                      <a:pt x="15842" y="63294"/>
                                      <a:pt x="13573" y="61282"/>
                                      <a:pt x="11663" y="58626"/>
                                    </a:cubicBezTo>
                                    <a:lnTo>
                                      <a:pt x="11663" y="65615"/>
                                    </a:lnTo>
                                    <a:close/>
                                    <a:moveTo>
                                      <a:pt x="12469" y="40804"/>
                                    </a:moveTo>
                                    <a:cubicBezTo>
                                      <a:pt x="12469" y="45730"/>
                                      <a:pt x="13245" y="49375"/>
                                      <a:pt x="14797" y="51731"/>
                                    </a:cubicBezTo>
                                    <a:cubicBezTo>
                                      <a:pt x="16977" y="55075"/>
                                      <a:pt x="19872" y="56743"/>
                                      <a:pt x="23484" y="56743"/>
                                    </a:cubicBezTo>
                                    <a:cubicBezTo>
                                      <a:pt x="26260" y="56743"/>
                                      <a:pt x="28618" y="55565"/>
                                      <a:pt x="30558" y="53210"/>
                                    </a:cubicBezTo>
                                    <a:cubicBezTo>
                                      <a:pt x="32528" y="50820"/>
                                      <a:pt x="33514" y="47071"/>
                                      <a:pt x="33514" y="41973"/>
                                    </a:cubicBezTo>
                                    <a:cubicBezTo>
                                      <a:pt x="33514" y="36540"/>
                                      <a:pt x="32528" y="32629"/>
                                      <a:pt x="30558" y="30239"/>
                                    </a:cubicBezTo>
                                    <a:cubicBezTo>
                                      <a:pt x="28589" y="27823"/>
                                      <a:pt x="26066" y="26611"/>
                                      <a:pt x="22991" y="26611"/>
                                    </a:cubicBezTo>
                                    <a:cubicBezTo>
                                      <a:pt x="19976" y="26611"/>
                                      <a:pt x="17469" y="27789"/>
                                      <a:pt x="15469" y="30153"/>
                                    </a:cubicBezTo>
                                    <a:cubicBezTo>
                                      <a:pt x="13469" y="32474"/>
                                      <a:pt x="12469" y="36033"/>
                                      <a:pt x="12469" y="40804"/>
                                    </a:cubicBezTo>
                                    <a:close/>
                                  </a:path>
                                </a:pathLst>
                              </a:custGeom>
                              <a:solidFill>
                                <a:srgbClr val="0000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29" name="Freeform: Shape 329"/>
                            <wps:cNvSpPr/>
                            <wps:spPr>
                              <a:xfrm>
                                <a:off x="244382" y="1731481"/>
                                <a:ext cx="44428" cy="49707"/>
                              </a:xfrm>
                              <a:custGeom>
                                <a:avLst/>
                                <a:gdLst>
                                  <a:gd name="connsiteX0" fmla="*/ 31185 w 44428"/>
                                  <a:gd name="connsiteY0" fmla="*/ 33462 h 49707"/>
                                  <a:gd name="connsiteX1" fmla="*/ 43722 w 44428"/>
                                  <a:gd name="connsiteY1" fmla="*/ 35569 h 49707"/>
                                  <a:gd name="connsiteX2" fmla="*/ 36065 w 44428"/>
                                  <a:gd name="connsiteY2" fmla="*/ 46091 h 49707"/>
                                  <a:gd name="connsiteX3" fmla="*/ 23036 w 44428"/>
                                  <a:gd name="connsiteY3" fmla="*/ 49676 h 49707"/>
                                  <a:gd name="connsiteX4" fmla="*/ 4678 w 44428"/>
                                  <a:gd name="connsiteY4" fmla="*/ 41569 h 49707"/>
                                  <a:gd name="connsiteX5" fmla="*/ -24 w 44428"/>
                                  <a:gd name="connsiteY5" fmla="*/ 25184 h 49707"/>
                                  <a:gd name="connsiteX6" fmla="*/ 6155 w 44428"/>
                                  <a:gd name="connsiteY6" fmla="*/ 6692 h 49707"/>
                                  <a:gd name="connsiteX7" fmla="*/ 21781 w 44428"/>
                                  <a:gd name="connsiteY7" fmla="*/ -31 h 49707"/>
                                  <a:gd name="connsiteX8" fmla="*/ 38528 w 44428"/>
                                  <a:gd name="connsiteY8" fmla="*/ 7001 h 49707"/>
                                  <a:gd name="connsiteX9" fmla="*/ 44394 w 44428"/>
                                  <a:gd name="connsiteY9" fmla="*/ 28450 h 49707"/>
                                  <a:gd name="connsiteX10" fmla="*/ 12872 w 44428"/>
                                  <a:gd name="connsiteY10" fmla="*/ 28450 h 49707"/>
                                  <a:gd name="connsiteX11" fmla="*/ 15917 w 44428"/>
                                  <a:gd name="connsiteY11" fmla="*/ 37176 h 49707"/>
                                  <a:gd name="connsiteX12" fmla="*/ 23170 w 44428"/>
                                  <a:gd name="connsiteY12" fmla="*/ 40271 h 49707"/>
                                  <a:gd name="connsiteX13" fmla="*/ 28140 w 44428"/>
                                  <a:gd name="connsiteY13" fmla="*/ 38655 h 49707"/>
                                  <a:gd name="connsiteX14" fmla="*/ 31185 w 44428"/>
                                  <a:gd name="connsiteY14" fmla="*/ 33462 h 49707"/>
                                  <a:gd name="connsiteX15" fmla="*/ 31901 w 44428"/>
                                  <a:gd name="connsiteY15" fmla="*/ 20748 h 49707"/>
                                  <a:gd name="connsiteX16" fmla="*/ 29080 w 44428"/>
                                  <a:gd name="connsiteY16" fmla="*/ 12460 h 49707"/>
                                  <a:gd name="connsiteX17" fmla="*/ 22543 w 44428"/>
                                  <a:gd name="connsiteY17" fmla="*/ 9598 h 49707"/>
                                  <a:gd name="connsiteX18" fmla="*/ 15737 w 44428"/>
                                  <a:gd name="connsiteY18" fmla="*/ 12598 h 49707"/>
                                  <a:gd name="connsiteX19" fmla="*/ 13095 w 44428"/>
                                  <a:gd name="connsiteY19" fmla="*/ 20748 h 4970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44428" h="49707">
                                    <a:moveTo>
                                      <a:pt x="31185" y="33462"/>
                                    </a:moveTo>
                                    <a:lnTo>
                                      <a:pt x="43722" y="35569"/>
                                    </a:lnTo>
                                    <a:cubicBezTo>
                                      <a:pt x="42110" y="40168"/>
                                      <a:pt x="39558" y="43676"/>
                                      <a:pt x="36065" y="46091"/>
                                    </a:cubicBezTo>
                                    <a:cubicBezTo>
                                      <a:pt x="32602" y="48481"/>
                                      <a:pt x="28259" y="49676"/>
                                      <a:pt x="23036" y="49676"/>
                                    </a:cubicBezTo>
                                    <a:cubicBezTo>
                                      <a:pt x="14767" y="49676"/>
                                      <a:pt x="8648" y="46968"/>
                                      <a:pt x="4678" y="41569"/>
                                    </a:cubicBezTo>
                                    <a:cubicBezTo>
                                      <a:pt x="1544" y="37237"/>
                                      <a:pt x="-24" y="31777"/>
                                      <a:pt x="-24" y="25184"/>
                                    </a:cubicBezTo>
                                    <a:cubicBezTo>
                                      <a:pt x="-24" y="17300"/>
                                      <a:pt x="2036" y="11136"/>
                                      <a:pt x="6155" y="6692"/>
                                    </a:cubicBezTo>
                                    <a:cubicBezTo>
                                      <a:pt x="10275" y="2213"/>
                                      <a:pt x="15483" y="-31"/>
                                      <a:pt x="21781" y="-31"/>
                                    </a:cubicBezTo>
                                    <a:cubicBezTo>
                                      <a:pt x="28857" y="-31"/>
                                      <a:pt x="34439" y="2316"/>
                                      <a:pt x="38528" y="7001"/>
                                    </a:cubicBezTo>
                                    <a:cubicBezTo>
                                      <a:pt x="42618" y="11661"/>
                                      <a:pt x="44573" y="18805"/>
                                      <a:pt x="44394" y="28450"/>
                                    </a:cubicBezTo>
                                    <a:lnTo>
                                      <a:pt x="12872" y="28450"/>
                                    </a:lnTo>
                                    <a:cubicBezTo>
                                      <a:pt x="12961" y="32182"/>
                                      <a:pt x="13976" y="35087"/>
                                      <a:pt x="15917" y="37176"/>
                                    </a:cubicBezTo>
                                    <a:cubicBezTo>
                                      <a:pt x="17856" y="39240"/>
                                      <a:pt x="20274" y="40271"/>
                                      <a:pt x="23170" y="40271"/>
                                    </a:cubicBezTo>
                                    <a:cubicBezTo>
                                      <a:pt x="25140" y="40271"/>
                                      <a:pt x="26797" y="39730"/>
                                      <a:pt x="28140" y="38655"/>
                                    </a:cubicBezTo>
                                    <a:cubicBezTo>
                                      <a:pt x="29483" y="37580"/>
                                      <a:pt x="30498" y="35852"/>
                                      <a:pt x="31185" y="33462"/>
                                    </a:cubicBezTo>
                                    <a:close/>
                                    <a:moveTo>
                                      <a:pt x="31901" y="20748"/>
                                    </a:moveTo>
                                    <a:cubicBezTo>
                                      <a:pt x="31812" y="17102"/>
                                      <a:pt x="30871" y="14343"/>
                                      <a:pt x="29080" y="12460"/>
                                    </a:cubicBezTo>
                                    <a:cubicBezTo>
                                      <a:pt x="27290" y="10552"/>
                                      <a:pt x="25110" y="9598"/>
                                      <a:pt x="22543" y="9598"/>
                                    </a:cubicBezTo>
                                    <a:cubicBezTo>
                                      <a:pt x="19796" y="9598"/>
                                      <a:pt x="17529" y="10595"/>
                                      <a:pt x="15737" y="12598"/>
                                    </a:cubicBezTo>
                                    <a:cubicBezTo>
                                      <a:pt x="13946" y="14601"/>
                                      <a:pt x="13066" y="17317"/>
                                      <a:pt x="13095" y="20748"/>
                                    </a:cubicBezTo>
                                    <a:close/>
                                  </a:path>
                                </a:pathLst>
                              </a:custGeom>
                              <a:solidFill>
                                <a:srgbClr val="0000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30" name="Freeform: Shape 330"/>
                            <wps:cNvSpPr/>
                            <wps:spPr>
                              <a:xfrm>
                                <a:off x="299053" y="1714468"/>
                                <a:ext cx="43297" cy="65645"/>
                              </a:xfrm>
                              <a:custGeom>
                                <a:avLst/>
                                <a:gdLst>
                                  <a:gd name="connsiteX0" fmla="*/ 12558 w 43297"/>
                                  <a:gd name="connsiteY0" fmla="*/ -31 h 65645"/>
                                  <a:gd name="connsiteX1" fmla="*/ 12558 w 43297"/>
                                  <a:gd name="connsiteY1" fmla="*/ 24100 h 65645"/>
                                  <a:gd name="connsiteX2" fmla="*/ 27110 w 43297"/>
                                  <a:gd name="connsiteY2" fmla="*/ 16982 h 65645"/>
                                  <a:gd name="connsiteX3" fmla="*/ 34946 w 43297"/>
                                  <a:gd name="connsiteY3" fmla="*/ 18598 h 65645"/>
                                  <a:gd name="connsiteX4" fmla="*/ 40184 w 43297"/>
                                  <a:gd name="connsiteY4" fmla="*/ 22716 h 65645"/>
                                  <a:gd name="connsiteX5" fmla="*/ 42602 w 43297"/>
                                  <a:gd name="connsiteY5" fmla="*/ 28270 h 65645"/>
                                  <a:gd name="connsiteX6" fmla="*/ 43274 w 43297"/>
                                  <a:gd name="connsiteY6" fmla="*/ 37718 h 65645"/>
                                  <a:gd name="connsiteX7" fmla="*/ 43274 w 43297"/>
                                  <a:gd name="connsiteY7" fmla="*/ 65615 h 65645"/>
                                  <a:gd name="connsiteX8" fmla="*/ 30692 w 43297"/>
                                  <a:gd name="connsiteY8" fmla="*/ 65615 h 65645"/>
                                  <a:gd name="connsiteX9" fmla="*/ 30692 w 43297"/>
                                  <a:gd name="connsiteY9" fmla="*/ 40495 h 65645"/>
                                  <a:gd name="connsiteX10" fmla="*/ 29976 w 43297"/>
                                  <a:gd name="connsiteY10" fmla="*/ 30995 h 65645"/>
                                  <a:gd name="connsiteX11" fmla="*/ 27424 w 43297"/>
                                  <a:gd name="connsiteY11" fmla="*/ 27823 h 65645"/>
                                  <a:gd name="connsiteX12" fmla="*/ 22901 w 43297"/>
                                  <a:gd name="connsiteY12" fmla="*/ 26611 h 65645"/>
                                  <a:gd name="connsiteX13" fmla="*/ 17304 w 43297"/>
                                  <a:gd name="connsiteY13" fmla="*/ 28132 h 65645"/>
                                  <a:gd name="connsiteX14" fmla="*/ 13677 w 43297"/>
                                  <a:gd name="connsiteY14" fmla="*/ 32749 h 65645"/>
                                  <a:gd name="connsiteX15" fmla="*/ 12558 w 43297"/>
                                  <a:gd name="connsiteY15" fmla="*/ 41793 h 65645"/>
                                  <a:gd name="connsiteX16" fmla="*/ 12558 w 43297"/>
                                  <a:gd name="connsiteY16" fmla="*/ 65615 h 65645"/>
                                  <a:gd name="connsiteX17" fmla="*/ -24 w 43297"/>
                                  <a:gd name="connsiteY17" fmla="*/ 65615 h 65645"/>
                                  <a:gd name="connsiteX18" fmla="*/ -24 w 43297"/>
                                  <a:gd name="connsiteY18" fmla="*/ -31 h 656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43297" h="65645">
                                    <a:moveTo>
                                      <a:pt x="12558" y="-31"/>
                                    </a:moveTo>
                                    <a:lnTo>
                                      <a:pt x="12558" y="24100"/>
                                    </a:lnTo>
                                    <a:cubicBezTo>
                                      <a:pt x="16617" y="19355"/>
                                      <a:pt x="21469" y="16982"/>
                                      <a:pt x="27110" y="16982"/>
                                    </a:cubicBezTo>
                                    <a:cubicBezTo>
                                      <a:pt x="30005" y="16982"/>
                                      <a:pt x="32617" y="17524"/>
                                      <a:pt x="34946" y="18598"/>
                                    </a:cubicBezTo>
                                    <a:cubicBezTo>
                                      <a:pt x="37274" y="19673"/>
                                      <a:pt x="39020" y="21040"/>
                                      <a:pt x="40184" y="22716"/>
                                    </a:cubicBezTo>
                                    <a:cubicBezTo>
                                      <a:pt x="41378" y="24384"/>
                                      <a:pt x="42184" y="26241"/>
                                      <a:pt x="42602" y="28270"/>
                                    </a:cubicBezTo>
                                    <a:cubicBezTo>
                                      <a:pt x="43050" y="30299"/>
                                      <a:pt x="43274" y="33445"/>
                                      <a:pt x="43274" y="37718"/>
                                    </a:cubicBezTo>
                                    <a:lnTo>
                                      <a:pt x="43274" y="65615"/>
                                    </a:lnTo>
                                    <a:lnTo>
                                      <a:pt x="30692" y="65615"/>
                                    </a:lnTo>
                                    <a:lnTo>
                                      <a:pt x="30692" y="40495"/>
                                    </a:lnTo>
                                    <a:cubicBezTo>
                                      <a:pt x="30692" y="35508"/>
                                      <a:pt x="30453" y="32345"/>
                                      <a:pt x="29976" y="30995"/>
                                    </a:cubicBezTo>
                                    <a:cubicBezTo>
                                      <a:pt x="29498" y="29654"/>
                                      <a:pt x="28647" y="28597"/>
                                      <a:pt x="27424" y="27823"/>
                                    </a:cubicBezTo>
                                    <a:cubicBezTo>
                                      <a:pt x="26230" y="27015"/>
                                      <a:pt x="24722" y="26611"/>
                                      <a:pt x="22901" y="26611"/>
                                    </a:cubicBezTo>
                                    <a:cubicBezTo>
                                      <a:pt x="20812" y="26611"/>
                                      <a:pt x="18946" y="27118"/>
                                      <a:pt x="17304" y="28132"/>
                                    </a:cubicBezTo>
                                    <a:cubicBezTo>
                                      <a:pt x="15662" y="29147"/>
                                      <a:pt x="14453" y="30686"/>
                                      <a:pt x="13677" y="32749"/>
                                    </a:cubicBezTo>
                                    <a:cubicBezTo>
                                      <a:pt x="12931" y="34778"/>
                                      <a:pt x="12558" y="37787"/>
                                      <a:pt x="12558" y="41793"/>
                                    </a:cubicBezTo>
                                    <a:lnTo>
                                      <a:pt x="12558" y="65615"/>
                                    </a:lnTo>
                                    <a:lnTo>
                                      <a:pt x="-24" y="65615"/>
                                    </a:lnTo>
                                    <a:lnTo>
                                      <a:pt x="-24" y="-31"/>
                                    </a:lnTo>
                                    <a:close/>
                                  </a:path>
                                </a:pathLst>
                              </a:custGeom>
                              <a:solidFill>
                                <a:srgbClr val="0000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31" name="Freeform: Shape 331"/>
                            <wps:cNvSpPr/>
                            <wps:spPr>
                              <a:xfrm>
                                <a:off x="355156" y="1714468"/>
                                <a:ext cx="12581" cy="65645"/>
                              </a:xfrm>
                              <a:custGeom>
                                <a:avLst/>
                                <a:gdLst>
                                  <a:gd name="connsiteX0" fmla="*/ -24 w 12581"/>
                                  <a:gd name="connsiteY0" fmla="*/ 11609 h 65645"/>
                                  <a:gd name="connsiteX1" fmla="*/ -24 w 12581"/>
                                  <a:gd name="connsiteY1" fmla="*/ -31 h 65645"/>
                                  <a:gd name="connsiteX2" fmla="*/ 12558 w 12581"/>
                                  <a:gd name="connsiteY2" fmla="*/ -31 h 65645"/>
                                  <a:gd name="connsiteX3" fmla="*/ 12558 w 12581"/>
                                  <a:gd name="connsiteY3" fmla="*/ 11609 h 65645"/>
                                  <a:gd name="connsiteX4" fmla="*/ -24 w 12581"/>
                                  <a:gd name="connsiteY4" fmla="*/ 65615 h 65645"/>
                                  <a:gd name="connsiteX5" fmla="*/ -24 w 12581"/>
                                  <a:gd name="connsiteY5" fmla="*/ 18057 h 65645"/>
                                  <a:gd name="connsiteX6" fmla="*/ 12558 w 12581"/>
                                  <a:gd name="connsiteY6" fmla="*/ 18057 h 65645"/>
                                  <a:gd name="connsiteX7" fmla="*/ 12558 w 12581"/>
                                  <a:gd name="connsiteY7" fmla="*/ 65615 h 656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12581" h="65645">
                                    <a:moveTo>
                                      <a:pt x="-24" y="11609"/>
                                    </a:moveTo>
                                    <a:lnTo>
                                      <a:pt x="-24" y="-31"/>
                                    </a:lnTo>
                                    <a:lnTo>
                                      <a:pt x="12558" y="-31"/>
                                    </a:lnTo>
                                    <a:lnTo>
                                      <a:pt x="12558" y="11609"/>
                                    </a:lnTo>
                                    <a:close/>
                                    <a:moveTo>
                                      <a:pt x="-24" y="65615"/>
                                    </a:moveTo>
                                    <a:lnTo>
                                      <a:pt x="-24" y="18057"/>
                                    </a:lnTo>
                                    <a:lnTo>
                                      <a:pt x="12558" y="18057"/>
                                    </a:lnTo>
                                    <a:lnTo>
                                      <a:pt x="12558" y="65615"/>
                                    </a:lnTo>
                                    <a:close/>
                                  </a:path>
                                </a:pathLst>
                              </a:custGeom>
                              <a:solidFill>
                                <a:srgbClr val="0000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32" name="Freeform: Shape 332"/>
                            <wps:cNvSpPr/>
                            <wps:spPr>
                              <a:xfrm>
                                <a:off x="380499" y="1731481"/>
                                <a:ext cx="43342" cy="48632"/>
                              </a:xfrm>
                              <a:custGeom>
                                <a:avLst/>
                                <a:gdLst>
                                  <a:gd name="connsiteX0" fmla="*/ 43319 w 43342"/>
                                  <a:gd name="connsiteY0" fmla="*/ 48602 h 48632"/>
                                  <a:gd name="connsiteX1" fmla="*/ 30737 w 43342"/>
                                  <a:gd name="connsiteY1" fmla="*/ 48602 h 48632"/>
                                  <a:gd name="connsiteX2" fmla="*/ 30737 w 43342"/>
                                  <a:gd name="connsiteY2" fmla="*/ 24332 h 48632"/>
                                  <a:gd name="connsiteX3" fmla="*/ 29931 w 43342"/>
                                  <a:gd name="connsiteY3" fmla="*/ 14386 h 48632"/>
                                  <a:gd name="connsiteX4" fmla="*/ 27290 w 43342"/>
                                  <a:gd name="connsiteY4" fmla="*/ 10853 h 48632"/>
                                  <a:gd name="connsiteX5" fmla="*/ 22946 w 43342"/>
                                  <a:gd name="connsiteY5" fmla="*/ 9598 h 48632"/>
                                  <a:gd name="connsiteX6" fmla="*/ 17081 w 43342"/>
                                  <a:gd name="connsiteY6" fmla="*/ 11386 h 48632"/>
                                  <a:gd name="connsiteX7" fmla="*/ 13498 w 43342"/>
                                  <a:gd name="connsiteY7" fmla="*/ 16131 h 48632"/>
                                  <a:gd name="connsiteX8" fmla="*/ 12559 w 43342"/>
                                  <a:gd name="connsiteY8" fmla="*/ 27058 h 48632"/>
                                  <a:gd name="connsiteX9" fmla="*/ 12559 w 43342"/>
                                  <a:gd name="connsiteY9" fmla="*/ 48602 h 48632"/>
                                  <a:gd name="connsiteX10" fmla="*/ -24 w 43342"/>
                                  <a:gd name="connsiteY10" fmla="*/ 48602 h 48632"/>
                                  <a:gd name="connsiteX11" fmla="*/ -24 w 43342"/>
                                  <a:gd name="connsiteY11" fmla="*/ 1044 h 48632"/>
                                  <a:gd name="connsiteX12" fmla="*/ 11663 w 43342"/>
                                  <a:gd name="connsiteY12" fmla="*/ 1044 h 48632"/>
                                  <a:gd name="connsiteX13" fmla="*/ 11663 w 43342"/>
                                  <a:gd name="connsiteY13" fmla="*/ 8033 h 48632"/>
                                  <a:gd name="connsiteX14" fmla="*/ 27334 w 43342"/>
                                  <a:gd name="connsiteY14" fmla="*/ -31 h 48632"/>
                                  <a:gd name="connsiteX15" fmla="*/ 34946 w 43342"/>
                                  <a:gd name="connsiteY15" fmla="*/ 1491 h 48632"/>
                                  <a:gd name="connsiteX16" fmla="*/ 40140 w 43342"/>
                                  <a:gd name="connsiteY16" fmla="*/ 5299 h 48632"/>
                                  <a:gd name="connsiteX17" fmla="*/ 42603 w 43342"/>
                                  <a:gd name="connsiteY17" fmla="*/ 10586 h 48632"/>
                                  <a:gd name="connsiteX18" fmla="*/ 43319 w 43342"/>
                                  <a:gd name="connsiteY18" fmla="*/ 19045 h 4863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43342" h="48632">
                                    <a:moveTo>
                                      <a:pt x="43319" y="48602"/>
                                    </a:moveTo>
                                    <a:lnTo>
                                      <a:pt x="30737" y="48602"/>
                                    </a:lnTo>
                                    <a:lnTo>
                                      <a:pt x="30737" y="24332"/>
                                    </a:lnTo>
                                    <a:cubicBezTo>
                                      <a:pt x="30737" y="19192"/>
                                      <a:pt x="30469" y="15882"/>
                                      <a:pt x="29931" y="14386"/>
                                    </a:cubicBezTo>
                                    <a:cubicBezTo>
                                      <a:pt x="29394" y="12864"/>
                                      <a:pt x="28514" y="11687"/>
                                      <a:pt x="27290" y="10853"/>
                                    </a:cubicBezTo>
                                    <a:cubicBezTo>
                                      <a:pt x="26095" y="10019"/>
                                      <a:pt x="24648" y="9598"/>
                                      <a:pt x="22946" y="9598"/>
                                    </a:cubicBezTo>
                                    <a:cubicBezTo>
                                      <a:pt x="20767" y="9598"/>
                                      <a:pt x="18812" y="10191"/>
                                      <a:pt x="17081" y="11386"/>
                                    </a:cubicBezTo>
                                    <a:cubicBezTo>
                                      <a:pt x="15349" y="12580"/>
                                      <a:pt x="14155" y="14162"/>
                                      <a:pt x="13498" y="16131"/>
                                    </a:cubicBezTo>
                                    <a:cubicBezTo>
                                      <a:pt x="12872" y="18108"/>
                                      <a:pt x="12559" y="21745"/>
                                      <a:pt x="12559" y="27058"/>
                                    </a:cubicBezTo>
                                    <a:lnTo>
                                      <a:pt x="12559" y="48602"/>
                                    </a:lnTo>
                                    <a:lnTo>
                                      <a:pt x="-24" y="48602"/>
                                    </a:lnTo>
                                    <a:lnTo>
                                      <a:pt x="-24" y="1044"/>
                                    </a:lnTo>
                                    <a:lnTo>
                                      <a:pt x="11663" y="1044"/>
                                    </a:lnTo>
                                    <a:lnTo>
                                      <a:pt x="11663" y="8033"/>
                                    </a:lnTo>
                                    <a:cubicBezTo>
                                      <a:pt x="15812" y="2660"/>
                                      <a:pt x="21036" y="-31"/>
                                      <a:pt x="27334" y="-31"/>
                                    </a:cubicBezTo>
                                    <a:cubicBezTo>
                                      <a:pt x="30110" y="-31"/>
                                      <a:pt x="32648" y="476"/>
                                      <a:pt x="34946" y="1491"/>
                                    </a:cubicBezTo>
                                    <a:cubicBezTo>
                                      <a:pt x="37245" y="2479"/>
                                      <a:pt x="38976" y="3743"/>
                                      <a:pt x="40140" y="5299"/>
                                    </a:cubicBezTo>
                                    <a:cubicBezTo>
                                      <a:pt x="41334" y="6855"/>
                                      <a:pt x="42155" y="8609"/>
                                      <a:pt x="42603" y="10586"/>
                                    </a:cubicBezTo>
                                    <a:cubicBezTo>
                                      <a:pt x="43080" y="12555"/>
                                      <a:pt x="43319" y="15375"/>
                                      <a:pt x="43319" y="19045"/>
                                    </a:cubicBezTo>
                                    <a:close/>
                                  </a:path>
                                </a:pathLst>
                              </a:custGeom>
                              <a:solidFill>
                                <a:srgbClr val="0000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33" name="Freeform: Shape 333"/>
                            <wps:cNvSpPr/>
                            <wps:spPr>
                              <a:xfrm>
                                <a:off x="433826" y="1714468"/>
                                <a:ext cx="46432" cy="66720"/>
                              </a:xfrm>
                              <a:custGeom>
                                <a:avLst/>
                                <a:gdLst>
                                  <a:gd name="connsiteX0" fmla="*/ 46409 w 46432"/>
                                  <a:gd name="connsiteY0" fmla="*/ 65615 h 66720"/>
                                  <a:gd name="connsiteX1" fmla="*/ 34722 w 46432"/>
                                  <a:gd name="connsiteY1" fmla="*/ 65615 h 66720"/>
                                  <a:gd name="connsiteX2" fmla="*/ 34722 w 46432"/>
                                  <a:gd name="connsiteY2" fmla="*/ 58626 h 66720"/>
                                  <a:gd name="connsiteX3" fmla="*/ 27827 w 46432"/>
                                  <a:gd name="connsiteY3" fmla="*/ 64712 h 66720"/>
                                  <a:gd name="connsiteX4" fmla="*/ 19857 w 46432"/>
                                  <a:gd name="connsiteY4" fmla="*/ 66689 h 66720"/>
                                  <a:gd name="connsiteX5" fmla="*/ 5797 w 46432"/>
                                  <a:gd name="connsiteY5" fmla="*/ 60104 h 66720"/>
                                  <a:gd name="connsiteX6" fmla="*/ -24 w 46432"/>
                                  <a:gd name="connsiteY6" fmla="*/ 41655 h 66720"/>
                                  <a:gd name="connsiteX7" fmla="*/ 5663 w 46432"/>
                                  <a:gd name="connsiteY7" fmla="*/ 23301 h 66720"/>
                                  <a:gd name="connsiteX8" fmla="*/ 20036 w 46432"/>
                                  <a:gd name="connsiteY8" fmla="*/ 16982 h 66720"/>
                                  <a:gd name="connsiteX9" fmla="*/ 33827 w 46432"/>
                                  <a:gd name="connsiteY9" fmla="*/ 23610 h 66720"/>
                                  <a:gd name="connsiteX10" fmla="*/ 33827 w 46432"/>
                                  <a:gd name="connsiteY10" fmla="*/ -31 h 66720"/>
                                  <a:gd name="connsiteX11" fmla="*/ 46409 w 46432"/>
                                  <a:gd name="connsiteY11" fmla="*/ -31 h 66720"/>
                                  <a:gd name="connsiteX12" fmla="*/ 12827 w 46432"/>
                                  <a:gd name="connsiteY12" fmla="*/ 40804 h 66720"/>
                                  <a:gd name="connsiteX13" fmla="*/ 14931 w 46432"/>
                                  <a:gd name="connsiteY13" fmla="*/ 51817 h 66720"/>
                                  <a:gd name="connsiteX14" fmla="*/ 23439 w 46432"/>
                                  <a:gd name="connsiteY14" fmla="*/ 56743 h 66720"/>
                                  <a:gd name="connsiteX15" fmla="*/ 30827 w 46432"/>
                                  <a:gd name="connsiteY15" fmla="*/ 53072 h 66720"/>
                                  <a:gd name="connsiteX16" fmla="*/ 33872 w 46432"/>
                                  <a:gd name="connsiteY16" fmla="*/ 42016 h 66720"/>
                                  <a:gd name="connsiteX17" fmla="*/ 30917 w 46432"/>
                                  <a:gd name="connsiteY17" fmla="*/ 30239 h 66720"/>
                                  <a:gd name="connsiteX18" fmla="*/ 23350 w 46432"/>
                                  <a:gd name="connsiteY18" fmla="*/ 26611 h 66720"/>
                                  <a:gd name="connsiteX19" fmla="*/ 15827 w 46432"/>
                                  <a:gd name="connsiteY19" fmla="*/ 30196 h 66720"/>
                                  <a:gd name="connsiteX20" fmla="*/ 12827 w 46432"/>
                                  <a:gd name="connsiteY20" fmla="*/ 40804 h 6672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Lst>
                                <a:rect l="l" t="t" r="r" b="b"/>
                                <a:pathLst>
                                  <a:path w="46432" h="66720">
                                    <a:moveTo>
                                      <a:pt x="46409" y="65615"/>
                                    </a:moveTo>
                                    <a:lnTo>
                                      <a:pt x="34722" y="65615"/>
                                    </a:lnTo>
                                    <a:lnTo>
                                      <a:pt x="34722" y="58626"/>
                                    </a:lnTo>
                                    <a:cubicBezTo>
                                      <a:pt x="32782" y="61342"/>
                                      <a:pt x="30484" y="63371"/>
                                      <a:pt x="27827" y="64712"/>
                                    </a:cubicBezTo>
                                    <a:cubicBezTo>
                                      <a:pt x="25200" y="66028"/>
                                      <a:pt x="22543" y="66689"/>
                                      <a:pt x="19857" y="66689"/>
                                    </a:cubicBezTo>
                                    <a:cubicBezTo>
                                      <a:pt x="14394" y="66689"/>
                                      <a:pt x="9708" y="64489"/>
                                      <a:pt x="5797" y="60104"/>
                                    </a:cubicBezTo>
                                    <a:cubicBezTo>
                                      <a:pt x="1917" y="55685"/>
                                      <a:pt x="-24" y="49539"/>
                                      <a:pt x="-24" y="41655"/>
                                    </a:cubicBezTo>
                                    <a:cubicBezTo>
                                      <a:pt x="-24" y="33600"/>
                                      <a:pt x="1872" y="27479"/>
                                      <a:pt x="5663" y="23301"/>
                                    </a:cubicBezTo>
                                    <a:cubicBezTo>
                                      <a:pt x="9454" y="19089"/>
                                      <a:pt x="14245" y="16982"/>
                                      <a:pt x="20036" y="16982"/>
                                    </a:cubicBezTo>
                                    <a:cubicBezTo>
                                      <a:pt x="25349" y="16982"/>
                                      <a:pt x="29947" y="19192"/>
                                      <a:pt x="33827" y="23610"/>
                                    </a:cubicBezTo>
                                    <a:lnTo>
                                      <a:pt x="33827" y="-31"/>
                                    </a:lnTo>
                                    <a:lnTo>
                                      <a:pt x="46409" y="-31"/>
                                    </a:lnTo>
                                    <a:close/>
                                    <a:moveTo>
                                      <a:pt x="12827" y="40804"/>
                                    </a:moveTo>
                                    <a:cubicBezTo>
                                      <a:pt x="12827" y="45876"/>
                                      <a:pt x="13528" y="49547"/>
                                      <a:pt x="14931" y="51817"/>
                                    </a:cubicBezTo>
                                    <a:cubicBezTo>
                                      <a:pt x="16961" y="55101"/>
                                      <a:pt x="19797" y="56743"/>
                                      <a:pt x="23439" y="56743"/>
                                    </a:cubicBezTo>
                                    <a:cubicBezTo>
                                      <a:pt x="26334" y="56743"/>
                                      <a:pt x="28797" y="55522"/>
                                      <a:pt x="30827" y="53072"/>
                                    </a:cubicBezTo>
                                    <a:cubicBezTo>
                                      <a:pt x="32857" y="50596"/>
                                      <a:pt x="33872" y="46908"/>
                                      <a:pt x="33872" y="42016"/>
                                    </a:cubicBezTo>
                                    <a:cubicBezTo>
                                      <a:pt x="33872" y="36549"/>
                                      <a:pt x="32887" y="32629"/>
                                      <a:pt x="30917" y="30239"/>
                                    </a:cubicBezTo>
                                    <a:cubicBezTo>
                                      <a:pt x="28946" y="27823"/>
                                      <a:pt x="26424" y="26611"/>
                                      <a:pt x="23350" y="26611"/>
                                    </a:cubicBezTo>
                                    <a:cubicBezTo>
                                      <a:pt x="20365" y="26611"/>
                                      <a:pt x="17857" y="27806"/>
                                      <a:pt x="15827" y="30196"/>
                                    </a:cubicBezTo>
                                    <a:cubicBezTo>
                                      <a:pt x="13828" y="32551"/>
                                      <a:pt x="12827" y="36084"/>
                                      <a:pt x="12827" y="40804"/>
                                    </a:cubicBezTo>
                                    <a:close/>
                                  </a:path>
                                </a:pathLst>
                              </a:custGeom>
                              <a:solidFill>
                                <a:srgbClr val="0000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34" name="Freeform: Shape 334"/>
                            <wps:cNvSpPr/>
                            <wps:spPr>
                              <a:xfrm>
                                <a:off x="491364" y="1767528"/>
                                <a:ext cx="13611" cy="27226"/>
                              </a:xfrm>
                              <a:custGeom>
                                <a:avLst/>
                                <a:gdLst>
                                  <a:gd name="connsiteX0" fmla="*/ 1005 w 13611"/>
                                  <a:gd name="connsiteY0" fmla="*/ -31 h 27226"/>
                                  <a:gd name="connsiteX1" fmla="*/ 13588 w 13611"/>
                                  <a:gd name="connsiteY1" fmla="*/ -31 h 27226"/>
                                  <a:gd name="connsiteX2" fmla="*/ 13588 w 13611"/>
                                  <a:gd name="connsiteY2" fmla="*/ 8970 h 27226"/>
                                  <a:gd name="connsiteX3" fmla="*/ 12647 w 13611"/>
                                  <a:gd name="connsiteY3" fmla="*/ 17567 h 27226"/>
                                  <a:gd name="connsiteX4" fmla="*/ 9065 w 13611"/>
                                  <a:gd name="connsiteY4" fmla="*/ 23249 h 27226"/>
                                  <a:gd name="connsiteX5" fmla="*/ 2438 w 13611"/>
                                  <a:gd name="connsiteY5" fmla="*/ 27195 h 27226"/>
                                  <a:gd name="connsiteX6" fmla="*/ -24 w 13611"/>
                                  <a:gd name="connsiteY6" fmla="*/ 21994 h 27226"/>
                                  <a:gd name="connsiteX7" fmla="*/ 5394 w 13611"/>
                                  <a:gd name="connsiteY7" fmla="*/ 18547 h 27226"/>
                                  <a:gd name="connsiteX8" fmla="*/ 7095 w 13611"/>
                                  <a:gd name="connsiteY8" fmla="*/ 12555 h 27226"/>
                                  <a:gd name="connsiteX9" fmla="*/ 1005 w 13611"/>
                                  <a:gd name="connsiteY9" fmla="*/ 12555 h 2722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Lst>
                                <a:rect l="l" t="t" r="r" b="b"/>
                                <a:pathLst>
                                  <a:path w="13611" h="27226">
                                    <a:moveTo>
                                      <a:pt x="1005" y="-31"/>
                                    </a:moveTo>
                                    <a:lnTo>
                                      <a:pt x="13588" y="-31"/>
                                    </a:lnTo>
                                    <a:lnTo>
                                      <a:pt x="13588" y="8970"/>
                                    </a:lnTo>
                                    <a:cubicBezTo>
                                      <a:pt x="13588" y="12606"/>
                                      <a:pt x="13274" y="15478"/>
                                      <a:pt x="12647" y="17567"/>
                                    </a:cubicBezTo>
                                    <a:cubicBezTo>
                                      <a:pt x="12021" y="19682"/>
                                      <a:pt x="10826" y="21581"/>
                                      <a:pt x="9065" y="23249"/>
                                    </a:cubicBezTo>
                                    <a:cubicBezTo>
                                      <a:pt x="7334" y="24926"/>
                                      <a:pt x="5125" y="26241"/>
                                      <a:pt x="2438" y="27195"/>
                                    </a:cubicBezTo>
                                    <a:lnTo>
                                      <a:pt x="-24" y="21994"/>
                                    </a:lnTo>
                                    <a:cubicBezTo>
                                      <a:pt x="2513" y="21160"/>
                                      <a:pt x="4320" y="20017"/>
                                      <a:pt x="5394" y="18547"/>
                                    </a:cubicBezTo>
                                    <a:cubicBezTo>
                                      <a:pt x="6469" y="17085"/>
                                      <a:pt x="7035" y="15091"/>
                                      <a:pt x="7095" y="12555"/>
                                    </a:cubicBezTo>
                                    <a:lnTo>
                                      <a:pt x="1005" y="12555"/>
                                    </a:lnTo>
                                    <a:close/>
                                  </a:path>
                                </a:pathLst>
                              </a:custGeom>
                              <a:solidFill>
                                <a:srgbClr val="0000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35" name="Freeform: Shape 335"/>
                            <wps:cNvSpPr/>
                            <wps:spPr>
                              <a:xfrm>
                                <a:off x="543482" y="1731481"/>
                                <a:ext cx="43342" cy="48632"/>
                              </a:xfrm>
                              <a:custGeom>
                                <a:avLst/>
                                <a:gdLst>
                                  <a:gd name="connsiteX0" fmla="*/ 43318 w 43342"/>
                                  <a:gd name="connsiteY0" fmla="*/ 48602 h 48632"/>
                                  <a:gd name="connsiteX1" fmla="*/ 30737 w 43342"/>
                                  <a:gd name="connsiteY1" fmla="*/ 48602 h 48632"/>
                                  <a:gd name="connsiteX2" fmla="*/ 30737 w 43342"/>
                                  <a:gd name="connsiteY2" fmla="*/ 24332 h 48632"/>
                                  <a:gd name="connsiteX3" fmla="*/ 29931 w 43342"/>
                                  <a:gd name="connsiteY3" fmla="*/ 14386 h 48632"/>
                                  <a:gd name="connsiteX4" fmla="*/ 27289 w 43342"/>
                                  <a:gd name="connsiteY4" fmla="*/ 10853 h 48632"/>
                                  <a:gd name="connsiteX5" fmla="*/ 22946 w 43342"/>
                                  <a:gd name="connsiteY5" fmla="*/ 9598 h 48632"/>
                                  <a:gd name="connsiteX6" fmla="*/ 17080 w 43342"/>
                                  <a:gd name="connsiteY6" fmla="*/ 11386 h 48632"/>
                                  <a:gd name="connsiteX7" fmla="*/ 13498 w 43342"/>
                                  <a:gd name="connsiteY7" fmla="*/ 16131 h 48632"/>
                                  <a:gd name="connsiteX8" fmla="*/ 12558 w 43342"/>
                                  <a:gd name="connsiteY8" fmla="*/ 27058 h 48632"/>
                                  <a:gd name="connsiteX9" fmla="*/ 12558 w 43342"/>
                                  <a:gd name="connsiteY9" fmla="*/ 48602 h 48632"/>
                                  <a:gd name="connsiteX10" fmla="*/ -24 w 43342"/>
                                  <a:gd name="connsiteY10" fmla="*/ 48602 h 48632"/>
                                  <a:gd name="connsiteX11" fmla="*/ -24 w 43342"/>
                                  <a:gd name="connsiteY11" fmla="*/ 1044 h 48632"/>
                                  <a:gd name="connsiteX12" fmla="*/ 11662 w 43342"/>
                                  <a:gd name="connsiteY12" fmla="*/ 1044 h 48632"/>
                                  <a:gd name="connsiteX13" fmla="*/ 11662 w 43342"/>
                                  <a:gd name="connsiteY13" fmla="*/ 8033 h 48632"/>
                                  <a:gd name="connsiteX14" fmla="*/ 27333 w 43342"/>
                                  <a:gd name="connsiteY14" fmla="*/ -31 h 48632"/>
                                  <a:gd name="connsiteX15" fmla="*/ 34946 w 43342"/>
                                  <a:gd name="connsiteY15" fmla="*/ 1491 h 48632"/>
                                  <a:gd name="connsiteX16" fmla="*/ 40139 w 43342"/>
                                  <a:gd name="connsiteY16" fmla="*/ 5299 h 48632"/>
                                  <a:gd name="connsiteX17" fmla="*/ 42602 w 43342"/>
                                  <a:gd name="connsiteY17" fmla="*/ 10586 h 48632"/>
                                  <a:gd name="connsiteX18" fmla="*/ 43318 w 43342"/>
                                  <a:gd name="connsiteY18" fmla="*/ 19045 h 4863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43342" h="48632">
                                    <a:moveTo>
                                      <a:pt x="43318" y="48602"/>
                                    </a:moveTo>
                                    <a:lnTo>
                                      <a:pt x="30737" y="48602"/>
                                    </a:lnTo>
                                    <a:lnTo>
                                      <a:pt x="30737" y="24332"/>
                                    </a:lnTo>
                                    <a:cubicBezTo>
                                      <a:pt x="30737" y="19192"/>
                                      <a:pt x="30468" y="15882"/>
                                      <a:pt x="29931" y="14386"/>
                                    </a:cubicBezTo>
                                    <a:cubicBezTo>
                                      <a:pt x="29393" y="12864"/>
                                      <a:pt x="28513" y="11687"/>
                                      <a:pt x="27289" y="10853"/>
                                    </a:cubicBezTo>
                                    <a:cubicBezTo>
                                      <a:pt x="26095" y="10019"/>
                                      <a:pt x="24647" y="9598"/>
                                      <a:pt x="22946" y="9598"/>
                                    </a:cubicBezTo>
                                    <a:cubicBezTo>
                                      <a:pt x="20767" y="9598"/>
                                      <a:pt x="18811" y="10191"/>
                                      <a:pt x="17080" y="11386"/>
                                    </a:cubicBezTo>
                                    <a:cubicBezTo>
                                      <a:pt x="15348" y="12580"/>
                                      <a:pt x="14155" y="14162"/>
                                      <a:pt x="13498" y="16131"/>
                                    </a:cubicBezTo>
                                    <a:cubicBezTo>
                                      <a:pt x="12872" y="18108"/>
                                      <a:pt x="12558" y="21745"/>
                                      <a:pt x="12558" y="27058"/>
                                    </a:cubicBezTo>
                                    <a:lnTo>
                                      <a:pt x="12558" y="48602"/>
                                    </a:lnTo>
                                    <a:lnTo>
                                      <a:pt x="-24" y="48602"/>
                                    </a:lnTo>
                                    <a:lnTo>
                                      <a:pt x="-24" y="1044"/>
                                    </a:lnTo>
                                    <a:lnTo>
                                      <a:pt x="11662" y="1044"/>
                                    </a:lnTo>
                                    <a:lnTo>
                                      <a:pt x="11662" y="8033"/>
                                    </a:lnTo>
                                    <a:cubicBezTo>
                                      <a:pt x="15812" y="2660"/>
                                      <a:pt x="21035" y="-31"/>
                                      <a:pt x="27333" y="-31"/>
                                    </a:cubicBezTo>
                                    <a:cubicBezTo>
                                      <a:pt x="30110" y="-31"/>
                                      <a:pt x="32647" y="476"/>
                                      <a:pt x="34946" y="1491"/>
                                    </a:cubicBezTo>
                                    <a:cubicBezTo>
                                      <a:pt x="37244" y="2479"/>
                                      <a:pt x="38975" y="3743"/>
                                      <a:pt x="40139" y="5299"/>
                                    </a:cubicBezTo>
                                    <a:cubicBezTo>
                                      <a:pt x="41333" y="6855"/>
                                      <a:pt x="42154" y="8609"/>
                                      <a:pt x="42602" y="10586"/>
                                    </a:cubicBezTo>
                                    <a:cubicBezTo>
                                      <a:pt x="43079" y="12555"/>
                                      <a:pt x="43318" y="15375"/>
                                      <a:pt x="43318" y="19045"/>
                                    </a:cubicBezTo>
                                    <a:close/>
                                  </a:path>
                                </a:pathLst>
                              </a:custGeom>
                              <a:solidFill>
                                <a:srgbClr val="0000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36" name="Freeform: Shape 336"/>
                            <wps:cNvSpPr/>
                            <wps:spPr>
                              <a:xfrm>
                                <a:off x="596720" y="1731481"/>
                                <a:ext cx="49073" cy="49707"/>
                              </a:xfrm>
                              <a:custGeom>
                                <a:avLst/>
                                <a:gdLst>
                                  <a:gd name="connsiteX0" fmla="*/ -24 w 49073"/>
                                  <a:gd name="connsiteY0" fmla="*/ 24152 h 49707"/>
                                  <a:gd name="connsiteX1" fmla="*/ 3065 w 49073"/>
                                  <a:gd name="connsiteY1" fmla="*/ 12013 h 49707"/>
                                  <a:gd name="connsiteX2" fmla="*/ 11797 w 49073"/>
                                  <a:gd name="connsiteY2" fmla="*/ 3064 h 49707"/>
                                  <a:gd name="connsiteX3" fmla="*/ 24468 w 49073"/>
                                  <a:gd name="connsiteY3" fmla="*/ -31 h 49707"/>
                                  <a:gd name="connsiteX4" fmla="*/ 42154 w 49073"/>
                                  <a:gd name="connsiteY4" fmla="*/ 7001 h 49707"/>
                                  <a:gd name="connsiteX5" fmla="*/ 49050 w 49073"/>
                                  <a:gd name="connsiteY5" fmla="*/ 24685 h 49707"/>
                                  <a:gd name="connsiteX6" fmla="*/ 42065 w 49073"/>
                                  <a:gd name="connsiteY6" fmla="*/ 42601 h 49707"/>
                                  <a:gd name="connsiteX7" fmla="*/ 24557 w 49073"/>
                                  <a:gd name="connsiteY7" fmla="*/ 49676 h 49707"/>
                                  <a:gd name="connsiteX8" fmla="*/ 12065 w 49073"/>
                                  <a:gd name="connsiteY8" fmla="*/ 46719 h 49707"/>
                                  <a:gd name="connsiteX9" fmla="*/ 3065 w 49073"/>
                                  <a:gd name="connsiteY9" fmla="*/ 38079 h 49707"/>
                                  <a:gd name="connsiteX10" fmla="*/ -24 w 49073"/>
                                  <a:gd name="connsiteY10" fmla="*/ 24152 h 49707"/>
                                  <a:gd name="connsiteX11" fmla="*/ 12872 w 49073"/>
                                  <a:gd name="connsiteY11" fmla="*/ 24823 h 49707"/>
                                  <a:gd name="connsiteX12" fmla="*/ 16230 w 49073"/>
                                  <a:gd name="connsiteY12" fmla="*/ 35655 h 49707"/>
                                  <a:gd name="connsiteX13" fmla="*/ 24513 w 49073"/>
                                  <a:gd name="connsiteY13" fmla="*/ 39420 h 49707"/>
                                  <a:gd name="connsiteX14" fmla="*/ 32752 w 49073"/>
                                  <a:gd name="connsiteY14" fmla="*/ 35655 h 49707"/>
                                  <a:gd name="connsiteX15" fmla="*/ 36110 w 49073"/>
                                  <a:gd name="connsiteY15" fmla="*/ 24728 h 49707"/>
                                  <a:gd name="connsiteX16" fmla="*/ 32752 w 49073"/>
                                  <a:gd name="connsiteY16" fmla="*/ 13982 h 49707"/>
                                  <a:gd name="connsiteX17" fmla="*/ 24513 w 49073"/>
                                  <a:gd name="connsiteY17" fmla="*/ 10225 h 49707"/>
                                  <a:gd name="connsiteX18" fmla="*/ 16230 w 49073"/>
                                  <a:gd name="connsiteY18" fmla="*/ 13982 h 49707"/>
                                  <a:gd name="connsiteX19" fmla="*/ 12872 w 49073"/>
                                  <a:gd name="connsiteY19" fmla="*/ 24823 h 4970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49073" h="49707">
                                    <a:moveTo>
                                      <a:pt x="-24" y="24152"/>
                                    </a:moveTo>
                                    <a:cubicBezTo>
                                      <a:pt x="-24" y="19974"/>
                                      <a:pt x="1006" y="15925"/>
                                      <a:pt x="3065" y="12013"/>
                                    </a:cubicBezTo>
                                    <a:cubicBezTo>
                                      <a:pt x="5125" y="8102"/>
                                      <a:pt x="8036" y="5118"/>
                                      <a:pt x="11797" y="3064"/>
                                    </a:cubicBezTo>
                                    <a:cubicBezTo>
                                      <a:pt x="15587" y="1001"/>
                                      <a:pt x="19812" y="-31"/>
                                      <a:pt x="24468" y="-31"/>
                                    </a:cubicBezTo>
                                    <a:cubicBezTo>
                                      <a:pt x="31662" y="-31"/>
                                      <a:pt x="37558" y="2316"/>
                                      <a:pt x="42154" y="7001"/>
                                    </a:cubicBezTo>
                                    <a:cubicBezTo>
                                      <a:pt x="46751" y="11661"/>
                                      <a:pt x="49050" y="17550"/>
                                      <a:pt x="49050" y="24685"/>
                                    </a:cubicBezTo>
                                    <a:cubicBezTo>
                                      <a:pt x="49050" y="31881"/>
                                      <a:pt x="46722" y="37855"/>
                                      <a:pt x="42065" y="42601"/>
                                    </a:cubicBezTo>
                                    <a:cubicBezTo>
                                      <a:pt x="37438" y="47312"/>
                                      <a:pt x="31603" y="49676"/>
                                      <a:pt x="24557" y="49676"/>
                                    </a:cubicBezTo>
                                    <a:cubicBezTo>
                                      <a:pt x="20200" y="49676"/>
                                      <a:pt x="16035" y="48688"/>
                                      <a:pt x="12065" y="46719"/>
                                    </a:cubicBezTo>
                                    <a:cubicBezTo>
                                      <a:pt x="8125" y="44750"/>
                                      <a:pt x="5125" y="41870"/>
                                      <a:pt x="3065" y="38079"/>
                                    </a:cubicBezTo>
                                    <a:cubicBezTo>
                                      <a:pt x="1006" y="34253"/>
                                      <a:pt x="-24" y="29611"/>
                                      <a:pt x="-24" y="24152"/>
                                    </a:cubicBezTo>
                                    <a:close/>
                                    <a:moveTo>
                                      <a:pt x="12872" y="24823"/>
                                    </a:moveTo>
                                    <a:cubicBezTo>
                                      <a:pt x="12872" y="29534"/>
                                      <a:pt x="13991" y="33153"/>
                                      <a:pt x="16230" y="35655"/>
                                    </a:cubicBezTo>
                                    <a:cubicBezTo>
                                      <a:pt x="18468" y="38165"/>
                                      <a:pt x="21230" y="39420"/>
                                      <a:pt x="24513" y="39420"/>
                                    </a:cubicBezTo>
                                    <a:cubicBezTo>
                                      <a:pt x="27797" y="39420"/>
                                      <a:pt x="30543" y="38165"/>
                                      <a:pt x="32752" y="35655"/>
                                    </a:cubicBezTo>
                                    <a:cubicBezTo>
                                      <a:pt x="34991" y="33153"/>
                                      <a:pt x="36110" y="29508"/>
                                      <a:pt x="36110" y="24728"/>
                                    </a:cubicBezTo>
                                    <a:cubicBezTo>
                                      <a:pt x="36110" y="20077"/>
                                      <a:pt x="34991" y="16492"/>
                                      <a:pt x="32752" y="13982"/>
                                    </a:cubicBezTo>
                                    <a:cubicBezTo>
                                      <a:pt x="30543" y="11480"/>
                                      <a:pt x="27797" y="10225"/>
                                      <a:pt x="24513" y="10225"/>
                                    </a:cubicBezTo>
                                    <a:cubicBezTo>
                                      <a:pt x="21230" y="10225"/>
                                      <a:pt x="18468" y="11480"/>
                                      <a:pt x="16230" y="13982"/>
                                    </a:cubicBezTo>
                                    <a:cubicBezTo>
                                      <a:pt x="13991" y="16492"/>
                                      <a:pt x="12872" y="20103"/>
                                      <a:pt x="12872" y="24823"/>
                                    </a:cubicBezTo>
                                    <a:close/>
                                  </a:path>
                                </a:pathLst>
                              </a:custGeom>
                              <a:solidFill>
                                <a:srgbClr val="0000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37" name="Freeform: Shape 337"/>
                            <wps:cNvSpPr/>
                            <wps:spPr>
                              <a:xfrm>
                                <a:off x="650495" y="1715766"/>
                                <a:ext cx="28030" cy="65422"/>
                              </a:xfrm>
                              <a:custGeom>
                                <a:avLst/>
                                <a:gdLst>
                                  <a:gd name="connsiteX0" fmla="*/ 26975 w 28030"/>
                                  <a:gd name="connsiteY0" fmla="*/ 16759 h 65422"/>
                                  <a:gd name="connsiteX1" fmla="*/ 26975 w 28030"/>
                                  <a:gd name="connsiteY1" fmla="*/ 26791 h 65422"/>
                                  <a:gd name="connsiteX2" fmla="*/ 18378 w 28030"/>
                                  <a:gd name="connsiteY2" fmla="*/ 26791 h 65422"/>
                                  <a:gd name="connsiteX3" fmla="*/ 18378 w 28030"/>
                                  <a:gd name="connsiteY3" fmla="*/ 45954 h 65422"/>
                                  <a:gd name="connsiteX4" fmla="*/ 18602 w 28030"/>
                                  <a:gd name="connsiteY4" fmla="*/ 52762 h 65422"/>
                                  <a:gd name="connsiteX5" fmla="*/ 19719 w 28030"/>
                                  <a:gd name="connsiteY5" fmla="*/ 54327 h 65422"/>
                                  <a:gd name="connsiteX6" fmla="*/ 21868 w 28030"/>
                                  <a:gd name="connsiteY6" fmla="*/ 54955 h 65422"/>
                                  <a:gd name="connsiteX7" fmla="*/ 26932 w 28030"/>
                                  <a:gd name="connsiteY7" fmla="*/ 53743 h 65422"/>
                                  <a:gd name="connsiteX8" fmla="*/ 28007 w 28030"/>
                                  <a:gd name="connsiteY8" fmla="*/ 63509 h 65422"/>
                                  <a:gd name="connsiteX9" fmla="*/ 18068 w 28030"/>
                                  <a:gd name="connsiteY9" fmla="*/ 65391 h 65422"/>
                                  <a:gd name="connsiteX10" fmla="*/ 11930 w 28030"/>
                                  <a:gd name="connsiteY10" fmla="*/ 64265 h 65422"/>
                                  <a:gd name="connsiteX11" fmla="*/ 7898 w 28030"/>
                                  <a:gd name="connsiteY11" fmla="*/ 61316 h 65422"/>
                                  <a:gd name="connsiteX12" fmla="*/ 6153 w 28030"/>
                                  <a:gd name="connsiteY12" fmla="*/ 56390 h 65422"/>
                                  <a:gd name="connsiteX13" fmla="*/ 5749 w 28030"/>
                                  <a:gd name="connsiteY13" fmla="*/ 47518 h 65422"/>
                                  <a:gd name="connsiteX14" fmla="*/ 5749 w 28030"/>
                                  <a:gd name="connsiteY14" fmla="*/ 26791 h 65422"/>
                                  <a:gd name="connsiteX15" fmla="*/ -24 w 28030"/>
                                  <a:gd name="connsiteY15" fmla="*/ 26791 h 65422"/>
                                  <a:gd name="connsiteX16" fmla="*/ -24 w 28030"/>
                                  <a:gd name="connsiteY16" fmla="*/ 16759 h 65422"/>
                                  <a:gd name="connsiteX17" fmla="*/ 5749 w 28030"/>
                                  <a:gd name="connsiteY17" fmla="*/ 16759 h 65422"/>
                                  <a:gd name="connsiteX18" fmla="*/ 5749 w 28030"/>
                                  <a:gd name="connsiteY18" fmla="*/ 7311 h 65422"/>
                                  <a:gd name="connsiteX19" fmla="*/ 18378 w 28030"/>
                                  <a:gd name="connsiteY19" fmla="*/ -31 h 65422"/>
                                  <a:gd name="connsiteX20" fmla="*/ 18378 w 28030"/>
                                  <a:gd name="connsiteY20" fmla="*/ 16759 h 6542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Lst>
                                <a:rect l="l" t="t" r="r" b="b"/>
                                <a:pathLst>
                                  <a:path w="28030" h="65422">
                                    <a:moveTo>
                                      <a:pt x="26975" y="16759"/>
                                    </a:moveTo>
                                    <a:lnTo>
                                      <a:pt x="26975" y="26791"/>
                                    </a:lnTo>
                                    <a:lnTo>
                                      <a:pt x="18378" y="26791"/>
                                    </a:lnTo>
                                    <a:lnTo>
                                      <a:pt x="18378" y="45954"/>
                                    </a:lnTo>
                                    <a:cubicBezTo>
                                      <a:pt x="18378" y="49831"/>
                                      <a:pt x="18455" y="52101"/>
                                      <a:pt x="18602" y="52762"/>
                                    </a:cubicBezTo>
                                    <a:cubicBezTo>
                                      <a:pt x="18782" y="53390"/>
                                      <a:pt x="19152" y="53906"/>
                                      <a:pt x="19719" y="54327"/>
                                    </a:cubicBezTo>
                                    <a:cubicBezTo>
                                      <a:pt x="20321" y="54748"/>
                                      <a:pt x="21034" y="54955"/>
                                      <a:pt x="21868" y="54955"/>
                                    </a:cubicBezTo>
                                    <a:cubicBezTo>
                                      <a:pt x="23038" y="54955"/>
                                      <a:pt x="24723" y="54551"/>
                                      <a:pt x="26932" y="53743"/>
                                    </a:cubicBezTo>
                                    <a:lnTo>
                                      <a:pt x="28007" y="63509"/>
                                    </a:lnTo>
                                    <a:cubicBezTo>
                                      <a:pt x="25084" y="64764"/>
                                      <a:pt x="21765" y="65391"/>
                                      <a:pt x="18068" y="65391"/>
                                    </a:cubicBezTo>
                                    <a:cubicBezTo>
                                      <a:pt x="15799" y="65391"/>
                                      <a:pt x="13753" y="65013"/>
                                      <a:pt x="11930" y="64265"/>
                                    </a:cubicBezTo>
                                    <a:cubicBezTo>
                                      <a:pt x="10108" y="63491"/>
                                      <a:pt x="8767" y="62503"/>
                                      <a:pt x="7898" y="61316"/>
                                    </a:cubicBezTo>
                                    <a:cubicBezTo>
                                      <a:pt x="7064" y="60087"/>
                                      <a:pt x="6480" y="58445"/>
                                      <a:pt x="6153" y="56390"/>
                                    </a:cubicBezTo>
                                    <a:cubicBezTo>
                                      <a:pt x="5887" y="54920"/>
                                      <a:pt x="5749" y="51972"/>
                                      <a:pt x="5749" y="47518"/>
                                    </a:cubicBezTo>
                                    <a:lnTo>
                                      <a:pt x="5749" y="26791"/>
                                    </a:lnTo>
                                    <a:lnTo>
                                      <a:pt x="-24" y="26791"/>
                                    </a:lnTo>
                                    <a:lnTo>
                                      <a:pt x="-24" y="16759"/>
                                    </a:lnTo>
                                    <a:lnTo>
                                      <a:pt x="5749" y="16759"/>
                                    </a:lnTo>
                                    <a:lnTo>
                                      <a:pt x="5749" y="7311"/>
                                    </a:lnTo>
                                    <a:lnTo>
                                      <a:pt x="18378" y="-31"/>
                                    </a:lnTo>
                                    <a:lnTo>
                                      <a:pt x="18378" y="16759"/>
                                    </a:lnTo>
                                    <a:close/>
                                  </a:path>
                                </a:pathLst>
                              </a:custGeom>
                              <a:solidFill>
                                <a:srgbClr val="0000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38" name="Freeform: Shape 338"/>
                            <wps:cNvSpPr/>
                            <wps:spPr>
                              <a:xfrm>
                                <a:off x="707316" y="1731481"/>
                                <a:ext cx="44420" cy="49707"/>
                              </a:xfrm>
                              <a:custGeom>
                                <a:avLst/>
                                <a:gdLst>
                                  <a:gd name="connsiteX0" fmla="*/ -24 w 44420"/>
                                  <a:gd name="connsiteY0" fmla="*/ 35027 h 49707"/>
                                  <a:gd name="connsiteX1" fmla="*/ 12605 w 44420"/>
                                  <a:gd name="connsiteY1" fmla="*/ 33101 h 49707"/>
                                  <a:gd name="connsiteX2" fmla="*/ 15872 w 44420"/>
                                  <a:gd name="connsiteY2" fmla="*/ 38698 h 49707"/>
                                  <a:gd name="connsiteX3" fmla="*/ 22767 w 44420"/>
                                  <a:gd name="connsiteY3" fmla="*/ 40581 h 49707"/>
                                  <a:gd name="connsiteX4" fmla="*/ 30108 w 44420"/>
                                  <a:gd name="connsiteY4" fmla="*/ 38793 h 49707"/>
                                  <a:gd name="connsiteX5" fmla="*/ 31768 w 44420"/>
                                  <a:gd name="connsiteY5" fmla="*/ 35431 h 49707"/>
                                  <a:gd name="connsiteX6" fmla="*/ 30874 w 44420"/>
                                  <a:gd name="connsiteY6" fmla="*/ 33058 h 49707"/>
                                  <a:gd name="connsiteX7" fmla="*/ 26661 w 44420"/>
                                  <a:gd name="connsiteY7" fmla="*/ 31408 h 49707"/>
                                  <a:gd name="connsiteX8" fmla="*/ 7361 w 44420"/>
                                  <a:gd name="connsiteY8" fmla="*/ 25270 h 49707"/>
                                  <a:gd name="connsiteX9" fmla="*/ 1721 w 44420"/>
                                  <a:gd name="connsiteY9" fmla="*/ 14566 h 49707"/>
                                  <a:gd name="connsiteX10" fmla="*/ 6604 w 44420"/>
                                  <a:gd name="connsiteY10" fmla="*/ 4181 h 49707"/>
                                  <a:gd name="connsiteX11" fmla="*/ 21735 w 44420"/>
                                  <a:gd name="connsiteY11" fmla="*/ -31 h 49707"/>
                                  <a:gd name="connsiteX12" fmla="*/ 36247 w 44420"/>
                                  <a:gd name="connsiteY12" fmla="*/ 3150 h 49707"/>
                                  <a:gd name="connsiteX13" fmla="*/ 42780 w 44420"/>
                                  <a:gd name="connsiteY13" fmla="*/ 12555 h 49707"/>
                                  <a:gd name="connsiteX14" fmla="*/ 30917 w 44420"/>
                                  <a:gd name="connsiteY14" fmla="*/ 14747 h 49707"/>
                                  <a:gd name="connsiteX15" fmla="*/ 28002 w 44420"/>
                                  <a:gd name="connsiteY15" fmla="*/ 10491 h 49707"/>
                                  <a:gd name="connsiteX16" fmla="*/ 21959 w 44420"/>
                                  <a:gd name="connsiteY16" fmla="*/ 9013 h 49707"/>
                                  <a:gd name="connsiteX17" fmla="*/ 14840 w 44420"/>
                                  <a:gd name="connsiteY17" fmla="*/ 10406 h 49707"/>
                                  <a:gd name="connsiteX18" fmla="*/ 13405 w 44420"/>
                                  <a:gd name="connsiteY18" fmla="*/ 12959 h 49707"/>
                                  <a:gd name="connsiteX19" fmla="*/ 14660 w 44420"/>
                                  <a:gd name="connsiteY19" fmla="*/ 15237 h 49707"/>
                                  <a:gd name="connsiteX20" fmla="*/ 26395 w 44420"/>
                                  <a:gd name="connsiteY20" fmla="*/ 18779 h 49707"/>
                                  <a:gd name="connsiteX21" fmla="*/ 40451 w 44420"/>
                                  <a:gd name="connsiteY21" fmla="*/ 24376 h 49707"/>
                                  <a:gd name="connsiteX22" fmla="*/ 44396 w 44420"/>
                                  <a:gd name="connsiteY22" fmla="*/ 33729 h 49707"/>
                                  <a:gd name="connsiteX23" fmla="*/ 38929 w 44420"/>
                                  <a:gd name="connsiteY23" fmla="*/ 44974 h 49707"/>
                                  <a:gd name="connsiteX24" fmla="*/ 22767 w 44420"/>
                                  <a:gd name="connsiteY24" fmla="*/ 49676 h 49707"/>
                                  <a:gd name="connsiteX25" fmla="*/ 7361 w 44420"/>
                                  <a:gd name="connsiteY25" fmla="*/ 45730 h 49707"/>
                                  <a:gd name="connsiteX26" fmla="*/ -24 w 44420"/>
                                  <a:gd name="connsiteY26" fmla="*/ 35027 h 4970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Lst>
                                <a:rect l="l" t="t" r="r" b="b"/>
                                <a:pathLst>
                                  <a:path w="44420" h="49707">
                                    <a:moveTo>
                                      <a:pt x="-24" y="35027"/>
                                    </a:moveTo>
                                    <a:lnTo>
                                      <a:pt x="12605" y="33101"/>
                                    </a:lnTo>
                                    <a:cubicBezTo>
                                      <a:pt x="13138" y="35552"/>
                                      <a:pt x="14230" y="37417"/>
                                      <a:pt x="15872" y="38698"/>
                                    </a:cubicBezTo>
                                    <a:cubicBezTo>
                                      <a:pt x="17514" y="39953"/>
                                      <a:pt x="19809" y="40581"/>
                                      <a:pt x="22767" y="40581"/>
                                    </a:cubicBezTo>
                                    <a:cubicBezTo>
                                      <a:pt x="26016" y="40581"/>
                                      <a:pt x="28466" y="39987"/>
                                      <a:pt x="30108" y="38793"/>
                                    </a:cubicBezTo>
                                    <a:cubicBezTo>
                                      <a:pt x="31217" y="37959"/>
                                      <a:pt x="31768" y="36832"/>
                                      <a:pt x="31768" y="35431"/>
                                    </a:cubicBezTo>
                                    <a:cubicBezTo>
                                      <a:pt x="31768" y="34477"/>
                                      <a:pt x="31467" y="33686"/>
                                      <a:pt x="30874" y="33058"/>
                                    </a:cubicBezTo>
                                    <a:cubicBezTo>
                                      <a:pt x="30246" y="32465"/>
                                      <a:pt x="28845" y="31915"/>
                                      <a:pt x="26661" y="31408"/>
                                    </a:cubicBezTo>
                                    <a:cubicBezTo>
                                      <a:pt x="16517" y="29164"/>
                                      <a:pt x="10078" y="27118"/>
                                      <a:pt x="7361" y="25270"/>
                                    </a:cubicBezTo>
                                    <a:cubicBezTo>
                                      <a:pt x="3604" y="22699"/>
                                      <a:pt x="1721" y="19131"/>
                                      <a:pt x="1721" y="14566"/>
                                    </a:cubicBezTo>
                                    <a:cubicBezTo>
                                      <a:pt x="1721" y="10449"/>
                                      <a:pt x="3346" y="6984"/>
                                      <a:pt x="6604" y="4181"/>
                                    </a:cubicBezTo>
                                    <a:cubicBezTo>
                                      <a:pt x="9854" y="1370"/>
                                      <a:pt x="14901" y="-31"/>
                                      <a:pt x="21735" y="-31"/>
                                    </a:cubicBezTo>
                                    <a:cubicBezTo>
                                      <a:pt x="28243" y="-31"/>
                                      <a:pt x="33083" y="1035"/>
                                      <a:pt x="36247" y="3150"/>
                                    </a:cubicBezTo>
                                    <a:cubicBezTo>
                                      <a:pt x="39410" y="5273"/>
                                      <a:pt x="41585" y="8402"/>
                                      <a:pt x="42780" y="12555"/>
                                    </a:cubicBezTo>
                                    <a:lnTo>
                                      <a:pt x="30917" y="14747"/>
                                    </a:lnTo>
                                    <a:cubicBezTo>
                                      <a:pt x="30409" y="12899"/>
                                      <a:pt x="29438" y="11480"/>
                                      <a:pt x="28002" y="10491"/>
                                    </a:cubicBezTo>
                                    <a:cubicBezTo>
                                      <a:pt x="26601" y="9511"/>
                                      <a:pt x="24589" y="9013"/>
                                      <a:pt x="21959" y="9013"/>
                                    </a:cubicBezTo>
                                    <a:cubicBezTo>
                                      <a:pt x="18649" y="9013"/>
                                      <a:pt x="16276" y="9477"/>
                                      <a:pt x="14840" y="10406"/>
                                    </a:cubicBezTo>
                                    <a:cubicBezTo>
                                      <a:pt x="13886" y="11059"/>
                                      <a:pt x="13405" y="11910"/>
                                      <a:pt x="13405" y="12959"/>
                                    </a:cubicBezTo>
                                    <a:cubicBezTo>
                                      <a:pt x="13405" y="13853"/>
                                      <a:pt x="13826" y="14609"/>
                                      <a:pt x="14660" y="15237"/>
                                    </a:cubicBezTo>
                                    <a:cubicBezTo>
                                      <a:pt x="15795" y="16080"/>
                                      <a:pt x="19706" y="17257"/>
                                      <a:pt x="26395" y="18779"/>
                                    </a:cubicBezTo>
                                    <a:cubicBezTo>
                                      <a:pt x="33109" y="20301"/>
                                      <a:pt x="37794" y="22166"/>
                                      <a:pt x="40451" y="24376"/>
                                    </a:cubicBezTo>
                                    <a:cubicBezTo>
                                      <a:pt x="43081" y="26611"/>
                                      <a:pt x="44396" y="29731"/>
                                      <a:pt x="44396" y="33729"/>
                                    </a:cubicBezTo>
                                    <a:cubicBezTo>
                                      <a:pt x="44396" y="38088"/>
                                      <a:pt x="42574" y="41836"/>
                                      <a:pt x="38929" y="44974"/>
                                    </a:cubicBezTo>
                                    <a:cubicBezTo>
                                      <a:pt x="35292" y="48103"/>
                                      <a:pt x="29902" y="49676"/>
                                      <a:pt x="22767" y="49676"/>
                                    </a:cubicBezTo>
                                    <a:cubicBezTo>
                                      <a:pt x="16293" y="49676"/>
                                      <a:pt x="11152" y="48361"/>
                                      <a:pt x="7361" y="45730"/>
                                    </a:cubicBezTo>
                                    <a:cubicBezTo>
                                      <a:pt x="3604" y="43108"/>
                                      <a:pt x="1137" y="39540"/>
                                      <a:pt x="-24" y="35027"/>
                                    </a:cubicBezTo>
                                    <a:close/>
                                  </a:path>
                                </a:pathLst>
                              </a:custGeom>
                              <a:solidFill>
                                <a:srgbClr val="0000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39" name="Freeform: Shape 339"/>
                            <wps:cNvSpPr/>
                            <wps:spPr>
                              <a:xfrm>
                                <a:off x="762749" y="1714468"/>
                                <a:ext cx="43293" cy="65645"/>
                              </a:xfrm>
                              <a:custGeom>
                                <a:avLst/>
                                <a:gdLst>
                                  <a:gd name="connsiteX0" fmla="*/ 12554 w 43293"/>
                                  <a:gd name="connsiteY0" fmla="*/ -31 h 65645"/>
                                  <a:gd name="connsiteX1" fmla="*/ 12554 w 43293"/>
                                  <a:gd name="connsiteY1" fmla="*/ 24100 h 65645"/>
                                  <a:gd name="connsiteX2" fmla="*/ 27108 w 43293"/>
                                  <a:gd name="connsiteY2" fmla="*/ 16982 h 65645"/>
                                  <a:gd name="connsiteX3" fmla="*/ 34948 w 43293"/>
                                  <a:gd name="connsiteY3" fmla="*/ 18598 h 65645"/>
                                  <a:gd name="connsiteX4" fmla="*/ 40184 w 43293"/>
                                  <a:gd name="connsiteY4" fmla="*/ 22716 h 65645"/>
                                  <a:gd name="connsiteX5" fmla="*/ 42600 w 43293"/>
                                  <a:gd name="connsiteY5" fmla="*/ 28270 h 65645"/>
                                  <a:gd name="connsiteX6" fmla="*/ 43270 w 43293"/>
                                  <a:gd name="connsiteY6" fmla="*/ 37718 h 65645"/>
                                  <a:gd name="connsiteX7" fmla="*/ 43270 w 43293"/>
                                  <a:gd name="connsiteY7" fmla="*/ 65615 h 65645"/>
                                  <a:gd name="connsiteX8" fmla="*/ 30693 w 43293"/>
                                  <a:gd name="connsiteY8" fmla="*/ 65615 h 65645"/>
                                  <a:gd name="connsiteX9" fmla="*/ 30693 w 43293"/>
                                  <a:gd name="connsiteY9" fmla="*/ 40495 h 65645"/>
                                  <a:gd name="connsiteX10" fmla="*/ 29971 w 43293"/>
                                  <a:gd name="connsiteY10" fmla="*/ 30995 h 65645"/>
                                  <a:gd name="connsiteX11" fmla="*/ 27426 w 43293"/>
                                  <a:gd name="connsiteY11" fmla="*/ 27823 h 65645"/>
                                  <a:gd name="connsiteX12" fmla="*/ 22904 w 43293"/>
                                  <a:gd name="connsiteY12" fmla="*/ 26611 h 65645"/>
                                  <a:gd name="connsiteX13" fmla="*/ 17308 w 43293"/>
                                  <a:gd name="connsiteY13" fmla="*/ 28132 h 65645"/>
                                  <a:gd name="connsiteX14" fmla="*/ 13680 w 43293"/>
                                  <a:gd name="connsiteY14" fmla="*/ 32749 h 65645"/>
                                  <a:gd name="connsiteX15" fmla="*/ 12554 w 43293"/>
                                  <a:gd name="connsiteY15" fmla="*/ 41793 h 65645"/>
                                  <a:gd name="connsiteX16" fmla="*/ 12554 w 43293"/>
                                  <a:gd name="connsiteY16" fmla="*/ 65615 h 65645"/>
                                  <a:gd name="connsiteX17" fmla="*/ -24 w 43293"/>
                                  <a:gd name="connsiteY17" fmla="*/ 65615 h 65645"/>
                                  <a:gd name="connsiteX18" fmla="*/ -24 w 43293"/>
                                  <a:gd name="connsiteY18" fmla="*/ -31 h 656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43293" h="65645">
                                    <a:moveTo>
                                      <a:pt x="12554" y="-31"/>
                                    </a:moveTo>
                                    <a:lnTo>
                                      <a:pt x="12554" y="24100"/>
                                    </a:lnTo>
                                    <a:cubicBezTo>
                                      <a:pt x="16620" y="19355"/>
                                      <a:pt x="21469" y="16982"/>
                                      <a:pt x="27108" y="16982"/>
                                    </a:cubicBezTo>
                                    <a:cubicBezTo>
                                      <a:pt x="30005" y="16982"/>
                                      <a:pt x="32619" y="17524"/>
                                      <a:pt x="34948" y="18598"/>
                                    </a:cubicBezTo>
                                    <a:cubicBezTo>
                                      <a:pt x="37270" y="19673"/>
                                      <a:pt x="39023" y="21040"/>
                                      <a:pt x="40184" y="22716"/>
                                    </a:cubicBezTo>
                                    <a:cubicBezTo>
                                      <a:pt x="41379" y="24384"/>
                                      <a:pt x="42187" y="26241"/>
                                      <a:pt x="42600" y="28270"/>
                                    </a:cubicBezTo>
                                    <a:cubicBezTo>
                                      <a:pt x="43047" y="30299"/>
                                      <a:pt x="43270" y="33445"/>
                                      <a:pt x="43270" y="37718"/>
                                    </a:cubicBezTo>
                                    <a:lnTo>
                                      <a:pt x="43270" y="65615"/>
                                    </a:lnTo>
                                    <a:lnTo>
                                      <a:pt x="30693" y="65615"/>
                                    </a:lnTo>
                                    <a:lnTo>
                                      <a:pt x="30693" y="40495"/>
                                    </a:lnTo>
                                    <a:cubicBezTo>
                                      <a:pt x="30693" y="35508"/>
                                      <a:pt x="30452" y="32345"/>
                                      <a:pt x="29971" y="30995"/>
                                    </a:cubicBezTo>
                                    <a:cubicBezTo>
                                      <a:pt x="29498" y="29654"/>
                                      <a:pt x="28647" y="28597"/>
                                      <a:pt x="27426" y="27823"/>
                                    </a:cubicBezTo>
                                    <a:cubicBezTo>
                                      <a:pt x="26231" y="27015"/>
                                      <a:pt x="24718" y="26611"/>
                                      <a:pt x="22904" y="26611"/>
                                    </a:cubicBezTo>
                                    <a:cubicBezTo>
                                      <a:pt x="20807" y="26611"/>
                                      <a:pt x="18941" y="27118"/>
                                      <a:pt x="17308" y="28132"/>
                                    </a:cubicBezTo>
                                    <a:cubicBezTo>
                                      <a:pt x="15666" y="29147"/>
                                      <a:pt x="14453" y="30686"/>
                                      <a:pt x="13680" y="32749"/>
                                    </a:cubicBezTo>
                                    <a:cubicBezTo>
                                      <a:pt x="12932" y="34778"/>
                                      <a:pt x="12554" y="37787"/>
                                      <a:pt x="12554" y="41793"/>
                                    </a:cubicBezTo>
                                    <a:lnTo>
                                      <a:pt x="12554" y="65615"/>
                                    </a:lnTo>
                                    <a:lnTo>
                                      <a:pt x="-24" y="65615"/>
                                    </a:lnTo>
                                    <a:lnTo>
                                      <a:pt x="-24" y="-31"/>
                                    </a:lnTo>
                                    <a:close/>
                                  </a:path>
                                </a:pathLst>
                              </a:custGeom>
                              <a:solidFill>
                                <a:srgbClr val="0000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40" name="Freeform: Shape 340"/>
                            <wps:cNvSpPr/>
                            <wps:spPr>
                              <a:xfrm>
                                <a:off x="815938" y="1731481"/>
                                <a:ext cx="49079" cy="49707"/>
                              </a:xfrm>
                              <a:custGeom>
                                <a:avLst/>
                                <a:gdLst>
                                  <a:gd name="connsiteX0" fmla="*/ -24 w 49079"/>
                                  <a:gd name="connsiteY0" fmla="*/ 24152 h 49707"/>
                                  <a:gd name="connsiteX1" fmla="*/ 3071 w 49079"/>
                                  <a:gd name="connsiteY1" fmla="*/ 12013 h 49707"/>
                                  <a:gd name="connsiteX2" fmla="*/ 11797 w 49079"/>
                                  <a:gd name="connsiteY2" fmla="*/ 3064 h 49707"/>
                                  <a:gd name="connsiteX3" fmla="*/ 24469 w 49079"/>
                                  <a:gd name="connsiteY3" fmla="*/ -31 h 49707"/>
                                  <a:gd name="connsiteX4" fmla="*/ 42161 w 49079"/>
                                  <a:gd name="connsiteY4" fmla="*/ 7001 h 49707"/>
                                  <a:gd name="connsiteX5" fmla="*/ 49056 w 49079"/>
                                  <a:gd name="connsiteY5" fmla="*/ 24685 h 49707"/>
                                  <a:gd name="connsiteX6" fmla="*/ 42067 w 49079"/>
                                  <a:gd name="connsiteY6" fmla="*/ 42601 h 49707"/>
                                  <a:gd name="connsiteX7" fmla="*/ 24563 w 49079"/>
                                  <a:gd name="connsiteY7" fmla="*/ 49676 h 49707"/>
                                  <a:gd name="connsiteX8" fmla="*/ 12072 w 49079"/>
                                  <a:gd name="connsiteY8" fmla="*/ 46719 h 49707"/>
                                  <a:gd name="connsiteX9" fmla="*/ 3071 w 49079"/>
                                  <a:gd name="connsiteY9" fmla="*/ 38079 h 49707"/>
                                  <a:gd name="connsiteX10" fmla="*/ -24 w 49079"/>
                                  <a:gd name="connsiteY10" fmla="*/ 24152 h 49707"/>
                                  <a:gd name="connsiteX11" fmla="*/ 12872 w 49079"/>
                                  <a:gd name="connsiteY11" fmla="*/ 24823 h 49707"/>
                                  <a:gd name="connsiteX12" fmla="*/ 16233 w 49079"/>
                                  <a:gd name="connsiteY12" fmla="*/ 35655 h 49707"/>
                                  <a:gd name="connsiteX13" fmla="*/ 24520 w 49079"/>
                                  <a:gd name="connsiteY13" fmla="*/ 39420 h 49707"/>
                                  <a:gd name="connsiteX14" fmla="*/ 32756 w 49079"/>
                                  <a:gd name="connsiteY14" fmla="*/ 35655 h 49707"/>
                                  <a:gd name="connsiteX15" fmla="*/ 36109 w 49079"/>
                                  <a:gd name="connsiteY15" fmla="*/ 24728 h 49707"/>
                                  <a:gd name="connsiteX16" fmla="*/ 32756 w 49079"/>
                                  <a:gd name="connsiteY16" fmla="*/ 13982 h 49707"/>
                                  <a:gd name="connsiteX17" fmla="*/ 24520 w 49079"/>
                                  <a:gd name="connsiteY17" fmla="*/ 10225 h 49707"/>
                                  <a:gd name="connsiteX18" fmla="*/ 16233 w 49079"/>
                                  <a:gd name="connsiteY18" fmla="*/ 13982 h 49707"/>
                                  <a:gd name="connsiteX19" fmla="*/ 12872 w 49079"/>
                                  <a:gd name="connsiteY19" fmla="*/ 24823 h 4970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49079" h="49707">
                                    <a:moveTo>
                                      <a:pt x="-24" y="24152"/>
                                    </a:moveTo>
                                    <a:cubicBezTo>
                                      <a:pt x="-24" y="19974"/>
                                      <a:pt x="1008" y="15925"/>
                                      <a:pt x="3071" y="12013"/>
                                    </a:cubicBezTo>
                                    <a:cubicBezTo>
                                      <a:pt x="5126" y="8102"/>
                                      <a:pt x="8040" y="5118"/>
                                      <a:pt x="11797" y="3064"/>
                                    </a:cubicBezTo>
                                    <a:cubicBezTo>
                                      <a:pt x="15588" y="1001"/>
                                      <a:pt x="19818" y="-31"/>
                                      <a:pt x="24469" y="-31"/>
                                    </a:cubicBezTo>
                                    <a:cubicBezTo>
                                      <a:pt x="31665" y="-31"/>
                                      <a:pt x="37562" y="2316"/>
                                      <a:pt x="42161" y="7001"/>
                                    </a:cubicBezTo>
                                    <a:cubicBezTo>
                                      <a:pt x="46752" y="11661"/>
                                      <a:pt x="49056" y="17550"/>
                                      <a:pt x="49056" y="24685"/>
                                    </a:cubicBezTo>
                                    <a:cubicBezTo>
                                      <a:pt x="49056" y="31881"/>
                                      <a:pt x="46726" y="37855"/>
                                      <a:pt x="42067" y="42601"/>
                                    </a:cubicBezTo>
                                    <a:cubicBezTo>
                                      <a:pt x="37442" y="47312"/>
                                      <a:pt x="31604" y="49676"/>
                                      <a:pt x="24563" y="49676"/>
                                    </a:cubicBezTo>
                                    <a:cubicBezTo>
                                      <a:pt x="20205" y="49676"/>
                                      <a:pt x="16035" y="48688"/>
                                      <a:pt x="12072" y="46719"/>
                                    </a:cubicBezTo>
                                    <a:cubicBezTo>
                                      <a:pt x="8126" y="44750"/>
                                      <a:pt x="5126" y="41870"/>
                                      <a:pt x="3071" y="38079"/>
                                    </a:cubicBezTo>
                                    <a:cubicBezTo>
                                      <a:pt x="1008" y="34253"/>
                                      <a:pt x="-24" y="29611"/>
                                      <a:pt x="-24" y="24152"/>
                                    </a:cubicBezTo>
                                    <a:close/>
                                    <a:moveTo>
                                      <a:pt x="12872" y="24823"/>
                                    </a:moveTo>
                                    <a:cubicBezTo>
                                      <a:pt x="12872" y="29534"/>
                                      <a:pt x="13998" y="33153"/>
                                      <a:pt x="16233" y="35655"/>
                                    </a:cubicBezTo>
                                    <a:cubicBezTo>
                                      <a:pt x="18468" y="38165"/>
                                      <a:pt x="21237" y="39420"/>
                                      <a:pt x="24520" y="39420"/>
                                    </a:cubicBezTo>
                                    <a:cubicBezTo>
                                      <a:pt x="27796" y="39420"/>
                                      <a:pt x="30547" y="38165"/>
                                      <a:pt x="32756" y="35655"/>
                                    </a:cubicBezTo>
                                    <a:cubicBezTo>
                                      <a:pt x="34992" y="33153"/>
                                      <a:pt x="36109" y="29508"/>
                                      <a:pt x="36109" y="24728"/>
                                    </a:cubicBezTo>
                                    <a:cubicBezTo>
                                      <a:pt x="36109" y="20077"/>
                                      <a:pt x="34992" y="16492"/>
                                      <a:pt x="32756" y="13982"/>
                                    </a:cubicBezTo>
                                    <a:cubicBezTo>
                                      <a:pt x="30547" y="11480"/>
                                      <a:pt x="27796" y="10225"/>
                                      <a:pt x="24520" y="10225"/>
                                    </a:cubicBezTo>
                                    <a:cubicBezTo>
                                      <a:pt x="21237" y="10225"/>
                                      <a:pt x="18468" y="11480"/>
                                      <a:pt x="16233" y="13982"/>
                                    </a:cubicBezTo>
                                    <a:cubicBezTo>
                                      <a:pt x="13998" y="16492"/>
                                      <a:pt x="12872" y="20103"/>
                                      <a:pt x="12872" y="24823"/>
                                    </a:cubicBezTo>
                                    <a:close/>
                                  </a:path>
                                </a:pathLst>
                              </a:custGeom>
                              <a:solidFill>
                                <a:srgbClr val="0000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41" name="Freeform: Shape 341"/>
                            <wps:cNvSpPr/>
                            <wps:spPr>
                              <a:xfrm>
                                <a:off x="868731" y="1732556"/>
                                <a:ext cx="70881" cy="47558"/>
                              </a:xfrm>
                              <a:custGeom>
                                <a:avLst/>
                                <a:gdLst>
                                  <a:gd name="connsiteX0" fmla="*/ 15021 w 70881"/>
                                  <a:gd name="connsiteY0" fmla="*/ 47527 h 47558"/>
                                  <a:gd name="connsiteX1" fmla="*/ -24 w 70881"/>
                                  <a:gd name="connsiteY1" fmla="*/ -31 h 47558"/>
                                  <a:gd name="connsiteX2" fmla="*/ 12201 w 70881"/>
                                  <a:gd name="connsiteY2" fmla="*/ -31 h 47558"/>
                                  <a:gd name="connsiteX3" fmla="*/ 21107 w 70881"/>
                                  <a:gd name="connsiteY3" fmla="*/ 31133 h 47558"/>
                                  <a:gd name="connsiteX4" fmla="*/ 29300 w 70881"/>
                                  <a:gd name="connsiteY4" fmla="*/ -31 h 47558"/>
                                  <a:gd name="connsiteX5" fmla="*/ 41439 w 70881"/>
                                  <a:gd name="connsiteY5" fmla="*/ -31 h 47558"/>
                                  <a:gd name="connsiteX6" fmla="*/ 49365 w 70881"/>
                                  <a:gd name="connsiteY6" fmla="*/ 31133 h 47558"/>
                                  <a:gd name="connsiteX7" fmla="*/ 58452 w 70881"/>
                                  <a:gd name="connsiteY7" fmla="*/ -31 h 47558"/>
                                  <a:gd name="connsiteX8" fmla="*/ 70858 w 70881"/>
                                  <a:gd name="connsiteY8" fmla="*/ -31 h 47558"/>
                                  <a:gd name="connsiteX9" fmla="*/ 55590 w 70881"/>
                                  <a:gd name="connsiteY9" fmla="*/ 47527 h 47558"/>
                                  <a:gd name="connsiteX10" fmla="*/ 43494 w 70881"/>
                                  <a:gd name="connsiteY10" fmla="*/ 47527 h 47558"/>
                                  <a:gd name="connsiteX11" fmla="*/ 35301 w 70881"/>
                                  <a:gd name="connsiteY11" fmla="*/ 16939 h 47558"/>
                                  <a:gd name="connsiteX12" fmla="*/ 27246 w 70881"/>
                                  <a:gd name="connsiteY12" fmla="*/ 47527 h 4755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70881" h="47558">
                                    <a:moveTo>
                                      <a:pt x="15021" y="47527"/>
                                    </a:moveTo>
                                    <a:lnTo>
                                      <a:pt x="-24" y="-31"/>
                                    </a:lnTo>
                                    <a:lnTo>
                                      <a:pt x="12201" y="-31"/>
                                    </a:lnTo>
                                    <a:lnTo>
                                      <a:pt x="21107" y="31133"/>
                                    </a:lnTo>
                                    <a:lnTo>
                                      <a:pt x="29300" y="-31"/>
                                    </a:lnTo>
                                    <a:lnTo>
                                      <a:pt x="41439" y="-31"/>
                                    </a:lnTo>
                                    <a:lnTo>
                                      <a:pt x="49365" y="31133"/>
                                    </a:lnTo>
                                    <a:lnTo>
                                      <a:pt x="58452" y="-31"/>
                                    </a:lnTo>
                                    <a:lnTo>
                                      <a:pt x="70858" y="-31"/>
                                    </a:lnTo>
                                    <a:lnTo>
                                      <a:pt x="55590" y="47527"/>
                                    </a:lnTo>
                                    <a:lnTo>
                                      <a:pt x="43494" y="47527"/>
                                    </a:lnTo>
                                    <a:lnTo>
                                      <a:pt x="35301" y="16939"/>
                                    </a:lnTo>
                                    <a:lnTo>
                                      <a:pt x="27246" y="47527"/>
                                    </a:lnTo>
                                    <a:close/>
                                  </a:path>
                                </a:pathLst>
                              </a:custGeom>
                              <a:solidFill>
                                <a:srgbClr val="0000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42" name="Freeform: Shape 342"/>
                            <wps:cNvSpPr/>
                            <wps:spPr>
                              <a:xfrm>
                                <a:off x="946103" y="1731481"/>
                                <a:ext cx="43345" cy="48632"/>
                              </a:xfrm>
                              <a:custGeom>
                                <a:avLst/>
                                <a:gdLst>
                                  <a:gd name="connsiteX0" fmla="*/ 43322 w 43345"/>
                                  <a:gd name="connsiteY0" fmla="*/ 48602 h 48632"/>
                                  <a:gd name="connsiteX1" fmla="*/ 30736 w 43345"/>
                                  <a:gd name="connsiteY1" fmla="*/ 48602 h 48632"/>
                                  <a:gd name="connsiteX2" fmla="*/ 30736 w 43345"/>
                                  <a:gd name="connsiteY2" fmla="*/ 24332 h 48632"/>
                                  <a:gd name="connsiteX3" fmla="*/ 29928 w 43345"/>
                                  <a:gd name="connsiteY3" fmla="*/ 14386 h 48632"/>
                                  <a:gd name="connsiteX4" fmla="*/ 27289 w 43345"/>
                                  <a:gd name="connsiteY4" fmla="*/ 10853 h 48632"/>
                                  <a:gd name="connsiteX5" fmla="*/ 22947 w 43345"/>
                                  <a:gd name="connsiteY5" fmla="*/ 9598 h 48632"/>
                                  <a:gd name="connsiteX6" fmla="*/ 17084 w 43345"/>
                                  <a:gd name="connsiteY6" fmla="*/ 11386 h 48632"/>
                                  <a:gd name="connsiteX7" fmla="*/ 13499 w 43345"/>
                                  <a:gd name="connsiteY7" fmla="*/ 16131 h 48632"/>
                                  <a:gd name="connsiteX8" fmla="*/ 12562 w 43345"/>
                                  <a:gd name="connsiteY8" fmla="*/ 27058 h 48632"/>
                                  <a:gd name="connsiteX9" fmla="*/ 12562 w 43345"/>
                                  <a:gd name="connsiteY9" fmla="*/ 48602 h 48632"/>
                                  <a:gd name="connsiteX10" fmla="*/ -24 w 43345"/>
                                  <a:gd name="connsiteY10" fmla="*/ 48602 h 48632"/>
                                  <a:gd name="connsiteX11" fmla="*/ -24 w 43345"/>
                                  <a:gd name="connsiteY11" fmla="*/ 1044 h 48632"/>
                                  <a:gd name="connsiteX12" fmla="*/ 11659 w 43345"/>
                                  <a:gd name="connsiteY12" fmla="*/ 1044 h 48632"/>
                                  <a:gd name="connsiteX13" fmla="*/ 11659 w 43345"/>
                                  <a:gd name="connsiteY13" fmla="*/ 8033 h 48632"/>
                                  <a:gd name="connsiteX14" fmla="*/ 27332 w 43345"/>
                                  <a:gd name="connsiteY14" fmla="*/ -31 h 48632"/>
                                  <a:gd name="connsiteX15" fmla="*/ 34948 w 43345"/>
                                  <a:gd name="connsiteY15" fmla="*/ 1491 h 48632"/>
                                  <a:gd name="connsiteX16" fmla="*/ 40141 w 43345"/>
                                  <a:gd name="connsiteY16" fmla="*/ 5299 h 48632"/>
                                  <a:gd name="connsiteX17" fmla="*/ 42600 w 43345"/>
                                  <a:gd name="connsiteY17" fmla="*/ 10586 h 48632"/>
                                  <a:gd name="connsiteX18" fmla="*/ 43322 w 43345"/>
                                  <a:gd name="connsiteY18" fmla="*/ 19045 h 4863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43345" h="48632">
                                    <a:moveTo>
                                      <a:pt x="43322" y="48602"/>
                                    </a:moveTo>
                                    <a:lnTo>
                                      <a:pt x="30736" y="48602"/>
                                    </a:lnTo>
                                    <a:lnTo>
                                      <a:pt x="30736" y="24332"/>
                                    </a:lnTo>
                                    <a:cubicBezTo>
                                      <a:pt x="30736" y="19192"/>
                                      <a:pt x="30469" y="15882"/>
                                      <a:pt x="29928" y="14386"/>
                                    </a:cubicBezTo>
                                    <a:cubicBezTo>
                                      <a:pt x="29395" y="12864"/>
                                      <a:pt x="28518" y="11687"/>
                                      <a:pt x="27289" y="10853"/>
                                    </a:cubicBezTo>
                                    <a:cubicBezTo>
                                      <a:pt x="26094" y="10019"/>
                                      <a:pt x="24649" y="9598"/>
                                      <a:pt x="22947" y="9598"/>
                                    </a:cubicBezTo>
                                    <a:cubicBezTo>
                                      <a:pt x="20764" y="9598"/>
                                      <a:pt x="18812" y="10191"/>
                                      <a:pt x="17084" y="11386"/>
                                    </a:cubicBezTo>
                                    <a:cubicBezTo>
                                      <a:pt x="15348" y="12580"/>
                                      <a:pt x="14153" y="14162"/>
                                      <a:pt x="13499" y="16131"/>
                                    </a:cubicBezTo>
                                    <a:cubicBezTo>
                                      <a:pt x="12872" y="18108"/>
                                      <a:pt x="12562" y="21745"/>
                                      <a:pt x="12562" y="27058"/>
                                    </a:cubicBezTo>
                                    <a:lnTo>
                                      <a:pt x="12562" y="48602"/>
                                    </a:lnTo>
                                    <a:lnTo>
                                      <a:pt x="-24" y="48602"/>
                                    </a:lnTo>
                                    <a:lnTo>
                                      <a:pt x="-24" y="1044"/>
                                    </a:lnTo>
                                    <a:lnTo>
                                      <a:pt x="11659" y="1044"/>
                                    </a:lnTo>
                                    <a:lnTo>
                                      <a:pt x="11659" y="8033"/>
                                    </a:lnTo>
                                    <a:cubicBezTo>
                                      <a:pt x="15812" y="2660"/>
                                      <a:pt x="21039" y="-31"/>
                                      <a:pt x="27332" y="-31"/>
                                    </a:cubicBezTo>
                                    <a:cubicBezTo>
                                      <a:pt x="30108" y="-31"/>
                                      <a:pt x="32645" y="476"/>
                                      <a:pt x="34948" y="1491"/>
                                    </a:cubicBezTo>
                                    <a:cubicBezTo>
                                      <a:pt x="37244" y="2479"/>
                                      <a:pt x="38980" y="3743"/>
                                      <a:pt x="40141" y="5299"/>
                                    </a:cubicBezTo>
                                    <a:cubicBezTo>
                                      <a:pt x="41336" y="6855"/>
                                      <a:pt x="42153" y="8609"/>
                                      <a:pt x="42600" y="10586"/>
                                    </a:cubicBezTo>
                                    <a:cubicBezTo>
                                      <a:pt x="43081" y="12555"/>
                                      <a:pt x="43322" y="15375"/>
                                      <a:pt x="43322" y="19045"/>
                                    </a:cubicBezTo>
                                    <a:close/>
                                  </a:path>
                                </a:pathLst>
                              </a:custGeom>
                              <a:solidFill>
                                <a:srgbClr val="0000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43" name="Freeform: Shape 343"/>
                            <wps:cNvSpPr/>
                            <wps:spPr>
                              <a:xfrm>
                                <a:off x="998673" y="1713350"/>
                                <a:ext cx="22790" cy="86054"/>
                              </a:xfrm>
                              <a:custGeom>
                                <a:avLst/>
                                <a:gdLst>
                                  <a:gd name="connsiteX0" fmla="*/ 62 w 22790"/>
                                  <a:gd name="connsiteY0" fmla="*/ 86024 h 86054"/>
                                  <a:gd name="connsiteX1" fmla="*/ 5298 w 22790"/>
                                  <a:gd name="connsiteY1" fmla="*/ 73799 h 86054"/>
                                  <a:gd name="connsiteX2" fmla="*/ 8118 w 22790"/>
                                  <a:gd name="connsiteY2" fmla="*/ 63999 h 86054"/>
                                  <a:gd name="connsiteX3" fmla="*/ 10043 w 22790"/>
                                  <a:gd name="connsiteY3" fmla="*/ 53476 h 86054"/>
                                  <a:gd name="connsiteX4" fmla="*/ 10671 w 22790"/>
                                  <a:gd name="connsiteY4" fmla="*/ 43220 h 86054"/>
                                  <a:gd name="connsiteX5" fmla="*/ 8393 w 22790"/>
                                  <a:gd name="connsiteY5" fmla="*/ 23069 h 86054"/>
                                  <a:gd name="connsiteX6" fmla="*/ -24 w 22790"/>
                                  <a:gd name="connsiteY6" fmla="*/ -31 h 86054"/>
                                  <a:gd name="connsiteX7" fmla="*/ 8522 w 22790"/>
                                  <a:gd name="connsiteY7" fmla="*/ -31 h 86054"/>
                                  <a:gd name="connsiteX8" fmla="*/ 19001 w 22790"/>
                                  <a:gd name="connsiteY8" fmla="*/ 20387 h 86054"/>
                                  <a:gd name="connsiteX9" fmla="*/ 22767 w 22790"/>
                                  <a:gd name="connsiteY9" fmla="*/ 42283 h 86054"/>
                                  <a:gd name="connsiteX10" fmla="*/ 19809 w 22790"/>
                                  <a:gd name="connsiteY10" fmla="*/ 62339 h 86054"/>
                                  <a:gd name="connsiteX11" fmla="*/ 8745 w 22790"/>
                                  <a:gd name="connsiteY11" fmla="*/ 86024 h 8605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Lst>
                                <a:rect l="l" t="t" r="r" b="b"/>
                                <a:pathLst>
                                  <a:path w="22790" h="86054">
                                    <a:moveTo>
                                      <a:pt x="62" y="86024"/>
                                    </a:moveTo>
                                    <a:cubicBezTo>
                                      <a:pt x="2538" y="80711"/>
                                      <a:pt x="4283" y="76636"/>
                                      <a:pt x="5298" y="73799"/>
                                    </a:cubicBezTo>
                                    <a:cubicBezTo>
                                      <a:pt x="6312" y="70971"/>
                                      <a:pt x="7258" y="67695"/>
                                      <a:pt x="8118" y="63999"/>
                                    </a:cubicBezTo>
                                    <a:cubicBezTo>
                                      <a:pt x="8986" y="60293"/>
                                      <a:pt x="9631" y="56786"/>
                                      <a:pt x="10043" y="53476"/>
                                    </a:cubicBezTo>
                                    <a:cubicBezTo>
                                      <a:pt x="10465" y="50132"/>
                                      <a:pt x="10671" y="46710"/>
                                      <a:pt x="10671" y="43220"/>
                                    </a:cubicBezTo>
                                    <a:cubicBezTo>
                                      <a:pt x="10671" y="36119"/>
                                      <a:pt x="9914" y="29396"/>
                                      <a:pt x="8393" y="23069"/>
                                    </a:cubicBezTo>
                                    <a:cubicBezTo>
                                      <a:pt x="6871" y="16716"/>
                                      <a:pt x="4060" y="9013"/>
                                      <a:pt x="-24" y="-31"/>
                                    </a:cubicBezTo>
                                    <a:lnTo>
                                      <a:pt x="8522" y="-31"/>
                                    </a:lnTo>
                                    <a:cubicBezTo>
                                      <a:pt x="13035" y="6382"/>
                                      <a:pt x="16525" y="13191"/>
                                      <a:pt x="19001" y="20387"/>
                                    </a:cubicBezTo>
                                    <a:cubicBezTo>
                                      <a:pt x="21512" y="27582"/>
                                      <a:pt x="22767" y="34881"/>
                                      <a:pt x="22767" y="42283"/>
                                    </a:cubicBezTo>
                                    <a:cubicBezTo>
                                      <a:pt x="22767" y="48516"/>
                                      <a:pt x="21778" y="55204"/>
                                      <a:pt x="19809" y="62339"/>
                                    </a:cubicBezTo>
                                    <a:cubicBezTo>
                                      <a:pt x="17566" y="70343"/>
                                      <a:pt x="13886" y="78235"/>
                                      <a:pt x="8745" y="86024"/>
                                    </a:cubicBezTo>
                                    <a:close/>
                                  </a:path>
                                </a:pathLst>
                              </a:custGeom>
                              <a:solidFill>
                                <a:srgbClr val="0000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grpSp>
                        <wpg:grpSp>
                          <wpg:cNvPr id="344" name="Graphic 4" descr="Figure 1 Anatomy of the shoulder (reproduced with permission) (Wikimedia Commons 2022)"/>
                          <wpg:cNvGrpSpPr/>
                          <wpg:grpSpPr>
                            <a:xfrm>
                              <a:off x="1799723" y="2349435"/>
                              <a:ext cx="386954" cy="75059"/>
                              <a:chOff x="1799723" y="2349435"/>
                              <a:chExt cx="386954" cy="75059"/>
                            </a:xfrm>
                            <a:solidFill>
                              <a:srgbClr val="0000FF"/>
                            </a:solidFill>
                          </wpg:grpSpPr>
                          <wps:wsp>
                            <wps:cNvPr id="345" name="Freeform: Shape 345"/>
                            <wps:cNvSpPr/>
                            <wps:spPr>
                              <a:xfrm>
                                <a:off x="1799723" y="2349435"/>
                                <a:ext cx="48710" cy="73847"/>
                              </a:xfrm>
                              <a:custGeom>
                                <a:avLst/>
                                <a:gdLst>
                                  <a:gd name="connsiteX0" fmla="*/ 14127 w 48710"/>
                                  <a:gd name="connsiteY0" fmla="*/ -31 h 73847"/>
                                  <a:gd name="connsiteX1" fmla="*/ 14127 w 48710"/>
                                  <a:gd name="connsiteY1" fmla="*/ 27118 h 73847"/>
                                  <a:gd name="connsiteX2" fmla="*/ 30495 w 48710"/>
                                  <a:gd name="connsiteY2" fmla="*/ 19114 h 73847"/>
                                  <a:gd name="connsiteX3" fmla="*/ 39316 w 48710"/>
                                  <a:gd name="connsiteY3" fmla="*/ 20928 h 73847"/>
                                  <a:gd name="connsiteX4" fmla="*/ 45205 w 48710"/>
                                  <a:gd name="connsiteY4" fmla="*/ 25562 h 73847"/>
                                  <a:gd name="connsiteX5" fmla="*/ 47930 w 48710"/>
                                  <a:gd name="connsiteY5" fmla="*/ 31803 h 73847"/>
                                  <a:gd name="connsiteX6" fmla="*/ 48686 w 48710"/>
                                  <a:gd name="connsiteY6" fmla="*/ 42438 h 73847"/>
                                  <a:gd name="connsiteX7" fmla="*/ 48686 w 48710"/>
                                  <a:gd name="connsiteY7" fmla="*/ 73816 h 73847"/>
                                  <a:gd name="connsiteX8" fmla="*/ 34527 w 48710"/>
                                  <a:gd name="connsiteY8" fmla="*/ 73816 h 73847"/>
                                  <a:gd name="connsiteX9" fmla="*/ 34527 w 48710"/>
                                  <a:gd name="connsiteY9" fmla="*/ 45558 h 73847"/>
                                  <a:gd name="connsiteX10" fmla="*/ 33719 w 48710"/>
                                  <a:gd name="connsiteY10" fmla="*/ 34881 h 73847"/>
                                  <a:gd name="connsiteX11" fmla="*/ 30848 w 48710"/>
                                  <a:gd name="connsiteY11" fmla="*/ 31305 h 73847"/>
                                  <a:gd name="connsiteX12" fmla="*/ 25767 w 48710"/>
                                  <a:gd name="connsiteY12" fmla="*/ 29938 h 73847"/>
                                  <a:gd name="connsiteX13" fmla="*/ 19466 w 48710"/>
                                  <a:gd name="connsiteY13" fmla="*/ 31657 h 73847"/>
                                  <a:gd name="connsiteX14" fmla="*/ 15391 w 48710"/>
                                  <a:gd name="connsiteY14" fmla="*/ 36841 h 73847"/>
                                  <a:gd name="connsiteX15" fmla="*/ 14127 w 48710"/>
                                  <a:gd name="connsiteY15" fmla="*/ 47020 h 73847"/>
                                  <a:gd name="connsiteX16" fmla="*/ 14127 w 48710"/>
                                  <a:gd name="connsiteY16" fmla="*/ 73816 h 73847"/>
                                  <a:gd name="connsiteX17" fmla="*/ -24 w 48710"/>
                                  <a:gd name="connsiteY17" fmla="*/ 73816 h 73847"/>
                                  <a:gd name="connsiteX18" fmla="*/ -24 w 48710"/>
                                  <a:gd name="connsiteY18" fmla="*/ -31 h 7384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48710" h="73847">
                                    <a:moveTo>
                                      <a:pt x="14127" y="-31"/>
                                    </a:moveTo>
                                    <a:lnTo>
                                      <a:pt x="14127" y="27118"/>
                                    </a:lnTo>
                                    <a:cubicBezTo>
                                      <a:pt x="18692" y="21779"/>
                                      <a:pt x="24151" y="19114"/>
                                      <a:pt x="30495" y="19114"/>
                                    </a:cubicBezTo>
                                    <a:cubicBezTo>
                                      <a:pt x="33754" y="19114"/>
                                      <a:pt x="36694" y="19716"/>
                                      <a:pt x="39316" y="20928"/>
                                    </a:cubicBezTo>
                                    <a:cubicBezTo>
                                      <a:pt x="41929" y="22132"/>
                                      <a:pt x="43898" y="23679"/>
                                      <a:pt x="45205" y="25562"/>
                                    </a:cubicBezTo>
                                    <a:cubicBezTo>
                                      <a:pt x="46554" y="27436"/>
                                      <a:pt x="47457" y="29525"/>
                                      <a:pt x="47930" y="31803"/>
                                    </a:cubicBezTo>
                                    <a:cubicBezTo>
                                      <a:pt x="48428" y="34090"/>
                                      <a:pt x="48686" y="37632"/>
                                      <a:pt x="48686" y="42438"/>
                                    </a:cubicBezTo>
                                    <a:lnTo>
                                      <a:pt x="48686" y="73816"/>
                                    </a:lnTo>
                                    <a:lnTo>
                                      <a:pt x="34527" y="73816"/>
                                    </a:lnTo>
                                    <a:lnTo>
                                      <a:pt x="34527" y="45558"/>
                                    </a:lnTo>
                                    <a:cubicBezTo>
                                      <a:pt x="34527" y="39953"/>
                                      <a:pt x="34261" y="36385"/>
                                      <a:pt x="33719" y="34881"/>
                                    </a:cubicBezTo>
                                    <a:cubicBezTo>
                                      <a:pt x="33186" y="33368"/>
                                      <a:pt x="32232" y="32173"/>
                                      <a:pt x="30848" y="31305"/>
                                    </a:cubicBezTo>
                                    <a:cubicBezTo>
                                      <a:pt x="29507" y="30393"/>
                                      <a:pt x="27813" y="29938"/>
                                      <a:pt x="25767" y="29938"/>
                                    </a:cubicBezTo>
                                    <a:cubicBezTo>
                                      <a:pt x="23412" y="29938"/>
                                      <a:pt x="21314" y="30514"/>
                                      <a:pt x="19466" y="31657"/>
                                    </a:cubicBezTo>
                                    <a:cubicBezTo>
                                      <a:pt x="17617" y="32792"/>
                                      <a:pt x="16259" y="34529"/>
                                      <a:pt x="15391" y="36841"/>
                                    </a:cubicBezTo>
                                    <a:cubicBezTo>
                                      <a:pt x="14548" y="39128"/>
                                      <a:pt x="14127" y="42515"/>
                                      <a:pt x="14127" y="47020"/>
                                    </a:cubicBezTo>
                                    <a:lnTo>
                                      <a:pt x="14127" y="73816"/>
                                    </a:lnTo>
                                    <a:lnTo>
                                      <a:pt x="-24" y="73816"/>
                                    </a:lnTo>
                                    <a:lnTo>
                                      <a:pt x="-24" y="-31"/>
                                    </a:lnTo>
                                    <a:close/>
                                  </a:path>
                                </a:pathLst>
                              </a:custGeom>
                              <a:solidFill>
                                <a:srgbClr val="0000FF"/>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46" name="Freeform: Shape 346"/>
                            <wps:cNvSpPr/>
                            <wps:spPr>
                              <a:xfrm>
                                <a:off x="1862532" y="2369783"/>
                                <a:ext cx="48658" cy="54710"/>
                              </a:xfrm>
                              <a:custGeom>
                                <a:avLst/>
                                <a:gdLst>
                                  <a:gd name="connsiteX0" fmla="*/ 35490 w 48658"/>
                                  <a:gd name="connsiteY0" fmla="*/ 53467 h 54710"/>
                                  <a:gd name="connsiteX1" fmla="*/ 35490 w 48658"/>
                                  <a:gd name="connsiteY1" fmla="*/ 45455 h 54710"/>
                                  <a:gd name="connsiteX2" fmla="*/ 27787 w 48658"/>
                                  <a:gd name="connsiteY2" fmla="*/ 52204 h 54710"/>
                                  <a:gd name="connsiteX3" fmla="*/ 17763 w 48658"/>
                                  <a:gd name="connsiteY3" fmla="*/ 54680 h 54710"/>
                                  <a:gd name="connsiteX4" fmla="*/ 8092 w 48658"/>
                                  <a:gd name="connsiteY4" fmla="*/ 52307 h 54710"/>
                                  <a:gd name="connsiteX5" fmla="*/ 1893 w 48658"/>
                                  <a:gd name="connsiteY5" fmla="*/ 45661 h 54710"/>
                                  <a:gd name="connsiteX6" fmla="*/ -24 w 48658"/>
                                  <a:gd name="connsiteY6" fmla="*/ 33823 h 54710"/>
                                  <a:gd name="connsiteX7" fmla="*/ -24 w 48658"/>
                                  <a:gd name="connsiteY7" fmla="*/ -31 h 54710"/>
                                  <a:gd name="connsiteX8" fmla="*/ 14135 w 48658"/>
                                  <a:gd name="connsiteY8" fmla="*/ -31 h 54710"/>
                                  <a:gd name="connsiteX9" fmla="*/ 14135 w 48658"/>
                                  <a:gd name="connsiteY9" fmla="*/ 24556 h 54710"/>
                                  <a:gd name="connsiteX10" fmla="*/ 14892 w 48658"/>
                                  <a:gd name="connsiteY10" fmla="*/ 38406 h 54710"/>
                                  <a:gd name="connsiteX11" fmla="*/ 17763 w 48658"/>
                                  <a:gd name="connsiteY11" fmla="*/ 42438 h 54710"/>
                                  <a:gd name="connsiteX12" fmla="*/ 22999 w 48658"/>
                                  <a:gd name="connsiteY12" fmla="*/ 43899 h 54710"/>
                                  <a:gd name="connsiteX13" fmla="*/ 29498 w 48658"/>
                                  <a:gd name="connsiteY13" fmla="*/ 41930 h 54710"/>
                                  <a:gd name="connsiteX14" fmla="*/ 33427 w 48658"/>
                                  <a:gd name="connsiteY14" fmla="*/ 36996 h 54710"/>
                                  <a:gd name="connsiteX15" fmla="*/ 34484 w 48658"/>
                                  <a:gd name="connsiteY15" fmla="*/ 22536 h 54710"/>
                                  <a:gd name="connsiteX16" fmla="*/ 34484 w 48658"/>
                                  <a:gd name="connsiteY16" fmla="*/ -31 h 54710"/>
                                  <a:gd name="connsiteX17" fmla="*/ 48635 w 48658"/>
                                  <a:gd name="connsiteY17" fmla="*/ -31 h 54710"/>
                                  <a:gd name="connsiteX18" fmla="*/ 48635 w 48658"/>
                                  <a:gd name="connsiteY18" fmla="*/ 53467 h 5471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48658" h="54710">
                                    <a:moveTo>
                                      <a:pt x="35490" y="53467"/>
                                    </a:moveTo>
                                    <a:lnTo>
                                      <a:pt x="35490" y="45455"/>
                                    </a:lnTo>
                                    <a:cubicBezTo>
                                      <a:pt x="33547" y="48309"/>
                                      <a:pt x="30977" y="50562"/>
                                      <a:pt x="27787" y="52204"/>
                                    </a:cubicBezTo>
                                    <a:cubicBezTo>
                                      <a:pt x="24624" y="53854"/>
                                      <a:pt x="21288" y="54680"/>
                                      <a:pt x="17763" y="54680"/>
                                    </a:cubicBezTo>
                                    <a:cubicBezTo>
                                      <a:pt x="14170" y="54680"/>
                                      <a:pt x="10946" y="53889"/>
                                      <a:pt x="8092" y="52307"/>
                                    </a:cubicBezTo>
                                    <a:cubicBezTo>
                                      <a:pt x="5238" y="50734"/>
                                      <a:pt x="3166" y="48516"/>
                                      <a:pt x="1893" y="45661"/>
                                    </a:cubicBezTo>
                                    <a:cubicBezTo>
                                      <a:pt x="613" y="42807"/>
                                      <a:pt x="-24" y="38861"/>
                                      <a:pt x="-24" y="33823"/>
                                    </a:cubicBezTo>
                                    <a:lnTo>
                                      <a:pt x="-24" y="-31"/>
                                    </a:lnTo>
                                    <a:lnTo>
                                      <a:pt x="14135" y="-31"/>
                                    </a:lnTo>
                                    <a:lnTo>
                                      <a:pt x="14135" y="24556"/>
                                    </a:lnTo>
                                    <a:cubicBezTo>
                                      <a:pt x="14135" y="32078"/>
                                      <a:pt x="14385" y="36695"/>
                                      <a:pt x="14892" y="38406"/>
                                    </a:cubicBezTo>
                                    <a:cubicBezTo>
                                      <a:pt x="15425" y="40082"/>
                                      <a:pt x="16379" y="41432"/>
                                      <a:pt x="17763" y="42438"/>
                                    </a:cubicBezTo>
                                    <a:cubicBezTo>
                                      <a:pt x="19139" y="43409"/>
                                      <a:pt x="20884" y="43899"/>
                                      <a:pt x="22999" y="43899"/>
                                    </a:cubicBezTo>
                                    <a:cubicBezTo>
                                      <a:pt x="25415" y="43899"/>
                                      <a:pt x="27581" y="43246"/>
                                      <a:pt x="29498" y="41930"/>
                                    </a:cubicBezTo>
                                    <a:cubicBezTo>
                                      <a:pt x="31415" y="40589"/>
                                      <a:pt x="32722" y="38947"/>
                                      <a:pt x="33427" y="36996"/>
                                    </a:cubicBezTo>
                                    <a:cubicBezTo>
                                      <a:pt x="34132" y="35010"/>
                                      <a:pt x="34484" y="30196"/>
                                      <a:pt x="34484" y="22536"/>
                                    </a:cubicBezTo>
                                    <a:lnTo>
                                      <a:pt x="34484" y="-31"/>
                                    </a:lnTo>
                                    <a:lnTo>
                                      <a:pt x="48635" y="-31"/>
                                    </a:lnTo>
                                    <a:lnTo>
                                      <a:pt x="48635" y="53467"/>
                                    </a:lnTo>
                                    <a:close/>
                                  </a:path>
                                </a:pathLst>
                              </a:custGeom>
                              <a:solidFill>
                                <a:srgbClr val="0000FF"/>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47" name="Freeform: Shape 347"/>
                            <wps:cNvSpPr/>
                            <wps:spPr>
                              <a:xfrm>
                                <a:off x="1924843" y="2368580"/>
                                <a:ext cx="78687" cy="54701"/>
                              </a:xfrm>
                              <a:custGeom>
                                <a:avLst/>
                                <a:gdLst>
                                  <a:gd name="connsiteX0" fmla="*/ -24 w 78687"/>
                                  <a:gd name="connsiteY0" fmla="*/ 1172 h 54701"/>
                                  <a:gd name="connsiteX1" fmla="*/ 13026 w 78687"/>
                                  <a:gd name="connsiteY1" fmla="*/ 1172 h 54701"/>
                                  <a:gd name="connsiteX2" fmla="*/ 13026 w 78687"/>
                                  <a:gd name="connsiteY2" fmla="*/ 8480 h 54701"/>
                                  <a:gd name="connsiteX3" fmla="*/ 29696 w 78687"/>
                                  <a:gd name="connsiteY3" fmla="*/ -31 h 54701"/>
                                  <a:gd name="connsiteX4" fmla="*/ 38611 w 78687"/>
                                  <a:gd name="connsiteY4" fmla="*/ 2083 h 54701"/>
                                  <a:gd name="connsiteX5" fmla="*/ 44809 w 78687"/>
                                  <a:gd name="connsiteY5" fmla="*/ 8480 h 54701"/>
                                  <a:gd name="connsiteX6" fmla="*/ 52417 w 78687"/>
                                  <a:gd name="connsiteY6" fmla="*/ 2083 h 54701"/>
                                  <a:gd name="connsiteX7" fmla="*/ 61135 w 78687"/>
                                  <a:gd name="connsiteY7" fmla="*/ -31 h 54701"/>
                                  <a:gd name="connsiteX8" fmla="*/ 71107 w 78687"/>
                                  <a:gd name="connsiteY8" fmla="*/ 2384 h 54701"/>
                                  <a:gd name="connsiteX9" fmla="*/ 77202 w 78687"/>
                                  <a:gd name="connsiteY9" fmla="*/ 9382 h 54701"/>
                                  <a:gd name="connsiteX10" fmla="*/ 78664 w 78687"/>
                                  <a:gd name="connsiteY10" fmla="*/ 20464 h 54701"/>
                                  <a:gd name="connsiteX11" fmla="*/ 78664 w 78687"/>
                                  <a:gd name="connsiteY11" fmla="*/ 54671 h 54701"/>
                                  <a:gd name="connsiteX12" fmla="*/ 64505 w 78687"/>
                                  <a:gd name="connsiteY12" fmla="*/ 54671 h 54701"/>
                                  <a:gd name="connsiteX13" fmla="*/ 64505 w 78687"/>
                                  <a:gd name="connsiteY13" fmla="*/ 24092 h 54701"/>
                                  <a:gd name="connsiteX14" fmla="*/ 63043 w 78687"/>
                                  <a:gd name="connsiteY14" fmla="*/ 13818 h 54701"/>
                                  <a:gd name="connsiteX15" fmla="*/ 57000 w 78687"/>
                                  <a:gd name="connsiteY15" fmla="*/ 10792 h 54701"/>
                                  <a:gd name="connsiteX16" fmla="*/ 51412 w 78687"/>
                                  <a:gd name="connsiteY16" fmla="*/ 12606 h 54701"/>
                                  <a:gd name="connsiteX17" fmla="*/ 47629 w 78687"/>
                                  <a:gd name="connsiteY17" fmla="*/ 17945 h 54701"/>
                                  <a:gd name="connsiteX18" fmla="*/ 46477 w 78687"/>
                                  <a:gd name="connsiteY18" fmla="*/ 28983 h 54701"/>
                                  <a:gd name="connsiteX19" fmla="*/ 46477 w 78687"/>
                                  <a:gd name="connsiteY19" fmla="*/ 54671 h 54701"/>
                                  <a:gd name="connsiteX20" fmla="*/ 32318 w 78687"/>
                                  <a:gd name="connsiteY20" fmla="*/ 54671 h 54701"/>
                                  <a:gd name="connsiteX21" fmla="*/ 32318 w 78687"/>
                                  <a:gd name="connsiteY21" fmla="*/ 25355 h 54701"/>
                                  <a:gd name="connsiteX22" fmla="*/ 31561 w 78687"/>
                                  <a:gd name="connsiteY22" fmla="*/ 15280 h 54701"/>
                                  <a:gd name="connsiteX23" fmla="*/ 29197 w 78687"/>
                                  <a:gd name="connsiteY23" fmla="*/ 11901 h 54701"/>
                                  <a:gd name="connsiteX24" fmla="*/ 24916 w 78687"/>
                                  <a:gd name="connsiteY24" fmla="*/ 10792 h 54701"/>
                                  <a:gd name="connsiteX25" fmla="*/ 19019 w 78687"/>
                                  <a:gd name="connsiteY25" fmla="*/ 12563 h 54701"/>
                                  <a:gd name="connsiteX26" fmla="*/ 15244 w 78687"/>
                                  <a:gd name="connsiteY26" fmla="*/ 17644 h 54701"/>
                                  <a:gd name="connsiteX27" fmla="*/ 14135 w 78687"/>
                                  <a:gd name="connsiteY27" fmla="*/ 28682 h 54701"/>
                                  <a:gd name="connsiteX28" fmla="*/ 14135 w 78687"/>
                                  <a:gd name="connsiteY28" fmla="*/ 54671 h 54701"/>
                                  <a:gd name="connsiteX29" fmla="*/ -24 w 78687"/>
                                  <a:gd name="connsiteY29" fmla="*/ 54671 h 5470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Lst>
                                <a:rect l="l" t="t" r="r" b="b"/>
                                <a:pathLst>
                                  <a:path w="78687" h="54701">
                                    <a:moveTo>
                                      <a:pt x="-24" y="1172"/>
                                    </a:moveTo>
                                    <a:lnTo>
                                      <a:pt x="13026" y="1172"/>
                                    </a:lnTo>
                                    <a:lnTo>
                                      <a:pt x="13026" y="8480"/>
                                    </a:lnTo>
                                    <a:cubicBezTo>
                                      <a:pt x="17695" y="2806"/>
                                      <a:pt x="23248" y="-31"/>
                                      <a:pt x="29696" y="-31"/>
                                    </a:cubicBezTo>
                                    <a:cubicBezTo>
                                      <a:pt x="33126" y="-31"/>
                                      <a:pt x="36092" y="674"/>
                                      <a:pt x="38611" y="2083"/>
                                    </a:cubicBezTo>
                                    <a:cubicBezTo>
                                      <a:pt x="41130" y="3493"/>
                                      <a:pt x="43202" y="5626"/>
                                      <a:pt x="44809" y="8480"/>
                                    </a:cubicBezTo>
                                    <a:cubicBezTo>
                                      <a:pt x="47165" y="5626"/>
                                      <a:pt x="49701" y="3493"/>
                                      <a:pt x="52417" y="2083"/>
                                    </a:cubicBezTo>
                                    <a:cubicBezTo>
                                      <a:pt x="55134" y="674"/>
                                      <a:pt x="58040" y="-31"/>
                                      <a:pt x="61135" y="-31"/>
                                    </a:cubicBezTo>
                                    <a:cubicBezTo>
                                      <a:pt x="65063" y="-31"/>
                                      <a:pt x="68382" y="768"/>
                                      <a:pt x="71107" y="2384"/>
                                    </a:cubicBezTo>
                                    <a:cubicBezTo>
                                      <a:pt x="73824" y="3966"/>
                                      <a:pt x="75853" y="6296"/>
                                      <a:pt x="77202" y="9382"/>
                                    </a:cubicBezTo>
                                    <a:cubicBezTo>
                                      <a:pt x="78174" y="11669"/>
                                      <a:pt x="78664" y="15366"/>
                                      <a:pt x="78664" y="20464"/>
                                    </a:cubicBezTo>
                                    <a:lnTo>
                                      <a:pt x="78664" y="54671"/>
                                    </a:lnTo>
                                    <a:lnTo>
                                      <a:pt x="64505" y="54671"/>
                                    </a:lnTo>
                                    <a:lnTo>
                                      <a:pt x="64505" y="24092"/>
                                    </a:lnTo>
                                    <a:cubicBezTo>
                                      <a:pt x="64505" y="18787"/>
                                      <a:pt x="64023" y="15366"/>
                                      <a:pt x="63043" y="13818"/>
                                    </a:cubicBezTo>
                                    <a:cubicBezTo>
                                      <a:pt x="61736" y="11807"/>
                                      <a:pt x="59725" y="10792"/>
                                      <a:pt x="57000" y="10792"/>
                                    </a:cubicBezTo>
                                    <a:cubicBezTo>
                                      <a:pt x="55022" y="10792"/>
                                      <a:pt x="53157" y="11403"/>
                                      <a:pt x="51412" y="12606"/>
                                    </a:cubicBezTo>
                                    <a:cubicBezTo>
                                      <a:pt x="49666" y="13818"/>
                                      <a:pt x="48403" y="15598"/>
                                      <a:pt x="47629" y="17945"/>
                                    </a:cubicBezTo>
                                    <a:cubicBezTo>
                                      <a:pt x="46855" y="20266"/>
                                      <a:pt x="46477" y="23945"/>
                                      <a:pt x="46477" y="28983"/>
                                    </a:cubicBezTo>
                                    <a:lnTo>
                                      <a:pt x="46477" y="54671"/>
                                    </a:lnTo>
                                    <a:lnTo>
                                      <a:pt x="32318" y="54671"/>
                                    </a:lnTo>
                                    <a:lnTo>
                                      <a:pt x="32318" y="25355"/>
                                    </a:lnTo>
                                    <a:cubicBezTo>
                                      <a:pt x="32318" y="20146"/>
                                      <a:pt x="32069" y="16793"/>
                                      <a:pt x="31561" y="15280"/>
                                    </a:cubicBezTo>
                                    <a:cubicBezTo>
                                      <a:pt x="31063" y="13767"/>
                                      <a:pt x="30272" y="12641"/>
                                      <a:pt x="29197" y="11901"/>
                                    </a:cubicBezTo>
                                    <a:cubicBezTo>
                                      <a:pt x="28157" y="11162"/>
                                      <a:pt x="26730" y="10792"/>
                                      <a:pt x="24916" y="10792"/>
                                    </a:cubicBezTo>
                                    <a:cubicBezTo>
                                      <a:pt x="22732" y="10792"/>
                                      <a:pt x="20764" y="11385"/>
                                      <a:pt x="19019" y="12563"/>
                                    </a:cubicBezTo>
                                    <a:cubicBezTo>
                                      <a:pt x="17273" y="13732"/>
                                      <a:pt x="16018" y="15435"/>
                                      <a:pt x="15244" y="17644"/>
                                    </a:cubicBezTo>
                                    <a:cubicBezTo>
                                      <a:pt x="14505" y="19862"/>
                                      <a:pt x="14135" y="23541"/>
                                      <a:pt x="14135" y="28682"/>
                                    </a:cubicBezTo>
                                    <a:lnTo>
                                      <a:pt x="14135" y="54671"/>
                                    </a:lnTo>
                                    <a:lnTo>
                                      <a:pt x="-24" y="54671"/>
                                    </a:lnTo>
                                    <a:close/>
                                  </a:path>
                                </a:pathLst>
                              </a:custGeom>
                              <a:solidFill>
                                <a:srgbClr val="0000FF"/>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48" name="Freeform: Shape 348"/>
                            <wps:cNvSpPr/>
                            <wps:spPr>
                              <a:xfrm>
                                <a:off x="2013451" y="2368580"/>
                                <a:ext cx="49978" cy="55914"/>
                              </a:xfrm>
                              <a:custGeom>
                                <a:avLst/>
                                <a:gdLst>
                                  <a:gd name="connsiteX0" fmla="*/ 35086 w 49978"/>
                                  <a:gd name="connsiteY0" fmla="*/ 37640 h 55914"/>
                                  <a:gd name="connsiteX1" fmla="*/ 49194 w 49978"/>
                                  <a:gd name="connsiteY1" fmla="*/ 40013 h 55914"/>
                                  <a:gd name="connsiteX2" fmla="*/ 40580 w 49978"/>
                                  <a:gd name="connsiteY2" fmla="*/ 51851 h 55914"/>
                                  <a:gd name="connsiteX3" fmla="*/ 25922 w 49978"/>
                                  <a:gd name="connsiteY3" fmla="*/ 55883 h 55914"/>
                                  <a:gd name="connsiteX4" fmla="*/ 5264 w 49978"/>
                                  <a:gd name="connsiteY4" fmla="*/ 46762 h 55914"/>
                                  <a:gd name="connsiteX5" fmla="*/ -24 w 49978"/>
                                  <a:gd name="connsiteY5" fmla="*/ 28330 h 55914"/>
                                  <a:gd name="connsiteX6" fmla="*/ 6931 w 49978"/>
                                  <a:gd name="connsiteY6" fmla="*/ 7526 h 55914"/>
                                  <a:gd name="connsiteX7" fmla="*/ 24503 w 49978"/>
                                  <a:gd name="connsiteY7" fmla="*/ -31 h 55914"/>
                                  <a:gd name="connsiteX8" fmla="*/ 43348 w 49978"/>
                                  <a:gd name="connsiteY8" fmla="*/ 7878 h 55914"/>
                                  <a:gd name="connsiteX9" fmla="*/ 49942 w 49978"/>
                                  <a:gd name="connsiteY9" fmla="*/ 32001 h 55914"/>
                                  <a:gd name="connsiteX10" fmla="*/ 14479 w 49978"/>
                                  <a:gd name="connsiteY10" fmla="*/ 32001 h 55914"/>
                                  <a:gd name="connsiteX11" fmla="*/ 17909 w 49978"/>
                                  <a:gd name="connsiteY11" fmla="*/ 41827 h 55914"/>
                                  <a:gd name="connsiteX12" fmla="*/ 26068 w 49978"/>
                                  <a:gd name="connsiteY12" fmla="*/ 45300 h 55914"/>
                                  <a:gd name="connsiteX13" fmla="*/ 31665 w 49978"/>
                                  <a:gd name="connsiteY13" fmla="*/ 43486 h 55914"/>
                                  <a:gd name="connsiteX14" fmla="*/ 35086 w 49978"/>
                                  <a:gd name="connsiteY14" fmla="*/ 37640 h 55914"/>
                                  <a:gd name="connsiteX15" fmla="*/ 35894 w 49978"/>
                                  <a:gd name="connsiteY15" fmla="*/ 23335 h 55914"/>
                                  <a:gd name="connsiteX16" fmla="*/ 32713 w 49978"/>
                                  <a:gd name="connsiteY16" fmla="*/ 14016 h 55914"/>
                                  <a:gd name="connsiteX17" fmla="*/ 25363 w 49978"/>
                                  <a:gd name="connsiteY17" fmla="*/ 10792 h 55914"/>
                                  <a:gd name="connsiteX18" fmla="*/ 17703 w 49978"/>
                                  <a:gd name="connsiteY18" fmla="*/ 14171 h 55914"/>
                                  <a:gd name="connsiteX19" fmla="*/ 14737 w 49978"/>
                                  <a:gd name="connsiteY19" fmla="*/ 23335 h 5591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49978" h="55914">
                                    <a:moveTo>
                                      <a:pt x="35086" y="37640"/>
                                    </a:moveTo>
                                    <a:lnTo>
                                      <a:pt x="49194" y="40013"/>
                                    </a:lnTo>
                                    <a:cubicBezTo>
                                      <a:pt x="47380" y="45180"/>
                                      <a:pt x="44508" y="49126"/>
                                      <a:pt x="40580" y="51851"/>
                                    </a:cubicBezTo>
                                    <a:cubicBezTo>
                                      <a:pt x="36677" y="54533"/>
                                      <a:pt x="31794" y="55883"/>
                                      <a:pt x="25922" y="55883"/>
                                    </a:cubicBezTo>
                                    <a:cubicBezTo>
                                      <a:pt x="16620" y="55883"/>
                                      <a:pt x="9734" y="52840"/>
                                      <a:pt x="5264" y="46762"/>
                                    </a:cubicBezTo>
                                    <a:cubicBezTo>
                                      <a:pt x="1739" y="41896"/>
                                      <a:pt x="-24" y="35749"/>
                                      <a:pt x="-24" y="28330"/>
                                    </a:cubicBezTo>
                                    <a:cubicBezTo>
                                      <a:pt x="-24" y="19458"/>
                                      <a:pt x="2289" y="12529"/>
                                      <a:pt x="6931" y="7526"/>
                                    </a:cubicBezTo>
                                    <a:cubicBezTo>
                                      <a:pt x="11565" y="2488"/>
                                      <a:pt x="17420" y="-31"/>
                                      <a:pt x="24503" y="-31"/>
                                    </a:cubicBezTo>
                                    <a:cubicBezTo>
                                      <a:pt x="32464" y="-31"/>
                                      <a:pt x="38748" y="2600"/>
                                      <a:pt x="43348" y="7878"/>
                                    </a:cubicBezTo>
                                    <a:cubicBezTo>
                                      <a:pt x="47947" y="13113"/>
                                      <a:pt x="50148" y="21160"/>
                                      <a:pt x="49942" y="32001"/>
                                    </a:cubicBezTo>
                                    <a:lnTo>
                                      <a:pt x="14479" y="32001"/>
                                    </a:lnTo>
                                    <a:cubicBezTo>
                                      <a:pt x="14582" y="36205"/>
                                      <a:pt x="15726" y="39471"/>
                                      <a:pt x="17909" y="41827"/>
                                    </a:cubicBezTo>
                                    <a:cubicBezTo>
                                      <a:pt x="20093" y="44140"/>
                                      <a:pt x="22810" y="45300"/>
                                      <a:pt x="26068" y="45300"/>
                                    </a:cubicBezTo>
                                    <a:cubicBezTo>
                                      <a:pt x="28286" y="45300"/>
                                      <a:pt x="30152" y="44698"/>
                                      <a:pt x="31665" y="43486"/>
                                    </a:cubicBezTo>
                                    <a:cubicBezTo>
                                      <a:pt x="33169" y="42283"/>
                                      <a:pt x="34312" y="40331"/>
                                      <a:pt x="35086" y="37640"/>
                                    </a:cubicBezTo>
                                    <a:close/>
                                    <a:moveTo>
                                      <a:pt x="35894" y="23335"/>
                                    </a:moveTo>
                                    <a:cubicBezTo>
                                      <a:pt x="35791" y="19243"/>
                                      <a:pt x="34734" y="16139"/>
                                      <a:pt x="32713" y="14016"/>
                                    </a:cubicBezTo>
                                    <a:cubicBezTo>
                                      <a:pt x="30702" y="11867"/>
                                      <a:pt x="28252" y="10792"/>
                                      <a:pt x="25363" y="10792"/>
                                    </a:cubicBezTo>
                                    <a:cubicBezTo>
                                      <a:pt x="22277" y="10792"/>
                                      <a:pt x="19724" y="11918"/>
                                      <a:pt x="17703" y="14171"/>
                                    </a:cubicBezTo>
                                    <a:cubicBezTo>
                                      <a:pt x="15691" y="16423"/>
                                      <a:pt x="14703" y="19475"/>
                                      <a:pt x="14737" y="23335"/>
                                    </a:cubicBezTo>
                                    <a:close/>
                                  </a:path>
                                </a:pathLst>
                              </a:custGeom>
                              <a:solidFill>
                                <a:srgbClr val="0000FF"/>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49" name="Freeform: Shape 349"/>
                            <wps:cNvSpPr/>
                            <wps:spPr>
                              <a:xfrm>
                                <a:off x="2074403" y="2368580"/>
                                <a:ext cx="34653" cy="54701"/>
                              </a:xfrm>
                              <a:custGeom>
                                <a:avLst/>
                                <a:gdLst>
                                  <a:gd name="connsiteX0" fmla="*/ 14127 w 34653"/>
                                  <a:gd name="connsiteY0" fmla="*/ 54671 h 54701"/>
                                  <a:gd name="connsiteX1" fmla="*/ -24 w 34653"/>
                                  <a:gd name="connsiteY1" fmla="*/ 54671 h 54701"/>
                                  <a:gd name="connsiteX2" fmla="*/ -24 w 34653"/>
                                  <a:gd name="connsiteY2" fmla="*/ 1172 h 54701"/>
                                  <a:gd name="connsiteX3" fmla="*/ 13121 w 34653"/>
                                  <a:gd name="connsiteY3" fmla="*/ 1172 h 54701"/>
                                  <a:gd name="connsiteX4" fmla="*/ 13121 w 34653"/>
                                  <a:gd name="connsiteY4" fmla="*/ 8781 h 54701"/>
                                  <a:gd name="connsiteX5" fmla="*/ 19165 w 34653"/>
                                  <a:gd name="connsiteY5" fmla="*/ 1679 h 54701"/>
                                  <a:gd name="connsiteX6" fmla="*/ 25311 w 34653"/>
                                  <a:gd name="connsiteY6" fmla="*/ -31 h 54701"/>
                                  <a:gd name="connsiteX7" fmla="*/ 34630 w 34653"/>
                                  <a:gd name="connsiteY7" fmla="*/ 2634 h 54701"/>
                                  <a:gd name="connsiteX8" fmla="*/ 30246 w 34653"/>
                                  <a:gd name="connsiteY8" fmla="*/ 14979 h 54701"/>
                                  <a:gd name="connsiteX9" fmla="*/ 23600 w 34653"/>
                                  <a:gd name="connsiteY9" fmla="*/ 12658 h 54701"/>
                                  <a:gd name="connsiteX10" fmla="*/ 18563 w 34653"/>
                                  <a:gd name="connsiteY10" fmla="*/ 14326 h 54701"/>
                                  <a:gd name="connsiteX11" fmla="*/ 15287 w 34653"/>
                                  <a:gd name="connsiteY11" fmla="*/ 20214 h 54701"/>
                                  <a:gd name="connsiteX12" fmla="*/ 14127 w 34653"/>
                                  <a:gd name="connsiteY12" fmla="*/ 38148 h 5470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34653" h="54701">
                                    <a:moveTo>
                                      <a:pt x="14127" y="54671"/>
                                    </a:moveTo>
                                    <a:lnTo>
                                      <a:pt x="-24" y="54671"/>
                                    </a:lnTo>
                                    <a:lnTo>
                                      <a:pt x="-24" y="1172"/>
                                    </a:lnTo>
                                    <a:lnTo>
                                      <a:pt x="13121" y="1172"/>
                                    </a:lnTo>
                                    <a:lnTo>
                                      <a:pt x="13121" y="8781"/>
                                    </a:lnTo>
                                    <a:cubicBezTo>
                                      <a:pt x="15373" y="5187"/>
                                      <a:pt x="17385" y="2823"/>
                                      <a:pt x="19165" y="1679"/>
                                    </a:cubicBezTo>
                                    <a:cubicBezTo>
                                      <a:pt x="20978" y="536"/>
                                      <a:pt x="23025" y="-31"/>
                                      <a:pt x="25311" y="-31"/>
                                    </a:cubicBezTo>
                                    <a:cubicBezTo>
                                      <a:pt x="28535" y="-31"/>
                                      <a:pt x="31639" y="854"/>
                                      <a:pt x="34630" y="2634"/>
                                    </a:cubicBezTo>
                                    <a:lnTo>
                                      <a:pt x="30246" y="14979"/>
                                    </a:lnTo>
                                    <a:cubicBezTo>
                                      <a:pt x="27865" y="13431"/>
                                      <a:pt x="25647" y="12658"/>
                                      <a:pt x="23600" y="12658"/>
                                    </a:cubicBezTo>
                                    <a:cubicBezTo>
                                      <a:pt x="21615" y="12658"/>
                                      <a:pt x="19938" y="13217"/>
                                      <a:pt x="18563" y="14326"/>
                                    </a:cubicBezTo>
                                    <a:cubicBezTo>
                                      <a:pt x="17187" y="15400"/>
                                      <a:pt x="16095" y="17360"/>
                                      <a:pt x="15287" y="20214"/>
                                    </a:cubicBezTo>
                                    <a:cubicBezTo>
                                      <a:pt x="14513" y="23069"/>
                                      <a:pt x="14127" y="29044"/>
                                      <a:pt x="14127" y="38148"/>
                                    </a:cubicBezTo>
                                    <a:close/>
                                  </a:path>
                                </a:pathLst>
                              </a:custGeom>
                              <a:solidFill>
                                <a:srgbClr val="0000FF"/>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50" name="Freeform: Shape 350"/>
                            <wps:cNvSpPr/>
                            <wps:spPr>
                              <a:xfrm>
                                <a:off x="2111378" y="2368580"/>
                                <a:ext cx="50214" cy="55914"/>
                              </a:xfrm>
                              <a:custGeom>
                                <a:avLst/>
                                <a:gdLst>
                                  <a:gd name="connsiteX0" fmla="*/ 14282 w 50214"/>
                                  <a:gd name="connsiteY0" fmla="*/ 17498 h 55914"/>
                                  <a:gd name="connsiteX1" fmla="*/ 1438 w 50214"/>
                                  <a:gd name="connsiteY1" fmla="*/ 15177 h 55914"/>
                                  <a:gd name="connsiteX2" fmla="*/ 8891 w 50214"/>
                                  <a:gd name="connsiteY2" fmla="*/ 3691 h 55914"/>
                                  <a:gd name="connsiteX3" fmla="*/ 24606 w 50214"/>
                                  <a:gd name="connsiteY3" fmla="*/ -31 h 55914"/>
                                  <a:gd name="connsiteX4" fmla="*/ 38705 w 50214"/>
                                  <a:gd name="connsiteY4" fmla="*/ 2230 h 55914"/>
                                  <a:gd name="connsiteX5" fmla="*/ 45204 w 50214"/>
                                  <a:gd name="connsiteY5" fmla="*/ 7921 h 55914"/>
                                  <a:gd name="connsiteX6" fmla="*/ 47122 w 50214"/>
                                  <a:gd name="connsiteY6" fmla="*/ 20567 h 55914"/>
                                  <a:gd name="connsiteX7" fmla="*/ 46967 w 50214"/>
                                  <a:gd name="connsiteY7" fmla="*/ 37090 h 55914"/>
                                  <a:gd name="connsiteX8" fmla="*/ 47629 w 50214"/>
                                  <a:gd name="connsiteY8" fmla="*/ 47518 h 55914"/>
                                  <a:gd name="connsiteX9" fmla="*/ 50191 w 50214"/>
                                  <a:gd name="connsiteY9" fmla="*/ 54671 h 55914"/>
                                  <a:gd name="connsiteX10" fmla="*/ 36186 w 50214"/>
                                  <a:gd name="connsiteY10" fmla="*/ 54671 h 55914"/>
                                  <a:gd name="connsiteX11" fmla="*/ 34828 w 50214"/>
                                  <a:gd name="connsiteY11" fmla="*/ 50493 h 55914"/>
                                  <a:gd name="connsiteX12" fmla="*/ 34330 w 50214"/>
                                  <a:gd name="connsiteY12" fmla="*/ 48825 h 55914"/>
                                  <a:gd name="connsiteX13" fmla="*/ 26566 w 50214"/>
                                  <a:gd name="connsiteY13" fmla="*/ 54121 h 55914"/>
                                  <a:gd name="connsiteX14" fmla="*/ 17755 w 50214"/>
                                  <a:gd name="connsiteY14" fmla="*/ 55883 h 55914"/>
                                  <a:gd name="connsiteX15" fmla="*/ 4705 w 50214"/>
                                  <a:gd name="connsiteY15" fmla="*/ 51395 h 55914"/>
                                  <a:gd name="connsiteX16" fmla="*/ -24 w 50214"/>
                                  <a:gd name="connsiteY16" fmla="*/ 40065 h 55914"/>
                                  <a:gd name="connsiteX17" fmla="*/ 2143 w 50214"/>
                                  <a:gd name="connsiteY17" fmla="*/ 32001 h 55914"/>
                                  <a:gd name="connsiteX18" fmla="*/ 8186 w 50214"/>
                                  <a:gd name="connsiteY18" fmla="*/ 26559 h 55914"/>
                                  <a:gd name="connsiteX19" fmla="*/ 19465 w 50214"/>
                                  <a:gd name="connsiteY19" fmla="*/ 23241 h 55914"/>
                                  <a:gd name="connsiteX20" fmla="*/ 33221 w 50214"/>
                                  <a:gd name="connsiteY20" fmla="*/ 19759 h 55914"/>
                                  <a:gd name="connsiteX21" fmla="*/ 33221 w 50214"/>
                                  <a:gd name="connsiteY21" fmla="*/ 18349 h 55914"/>
                                  <a:gd name="connsiteX22" fmla="*/ 31200 w 50214"/>
                                  <a:gd name="connsiteY22" fmla="*/ 12563 h 55914"/>
                                  <a:gd name="connsiteX23" fmla="*/ 23600 w 50214"/>
                                  <a:gd name="connsiteY23" fmla="*/ 10792 h 55914"/>
                                  <a:gd name="connsiteX24" fmla="*/ 17703 w 50214"/>
                                  <a:gd name="connsiteY24" fmla="*/ 12305 h 55914"/>
                                  <a:gd name="connsiteX25" fmla="*/ 14282 w 50214"/>
                                  <a:gd name="connsiteY25" fmla="*/ 17498 h 55914"/>
                                  <a:gd name="connsiteX26" fmla="*/ 33221 w 50214"/>
                                  <a:gd name="connsiteY26" fmla="*/ 28983 h 55914"/>
                                  <a:gd name="connsiteX27" fmla="*/ 24606 w 50214"/>
                                  <a:gd name="connsiteY27" fmla="*/ 31150 h 55914"/>
                                  <a:gd name="connsiteX28" fmla="*/ 16895 w 50214"/>
                                  <a:gd name="connsiteY28" fmla="*/ 33617 h 55914"/>
                                  <a:gd name="connsiteX29" fmla="*/ 14127 w 50214"/>
                                  <a:gd name="connsiteY29" fmla="*/ 38603 h 55914"/>
                                  <a:gd name="connsiteX30" fmla="*/ 16345 w 50214"/>
                                  <a:gd name="connsiteY30" fmla="*/ 43735 h 55914"/>
                                  <a:gd name="connsiteX31" fmla="*/ 21984 w 50214"/>
                                  <a:gd name="connsiteY31" fmla="*/ 45902 h 55914"/>
                                  <a:gd name="connsiteX32" fmla="*/ 29292 w 50214"/>
                                  <a:gd name="connsiteY32" fmla="*/ 43383 h 55914"/>
                                  <a:gd name="connsiteX33" fmla="*/ 32662 w 50214"/>
                                  <a:gd name="connsiteY33" fmla="*/ 38706 h 55914"/>
                                  <a:gd name="connsiteX34" fmla="*/ 33221 w 50214"/>
                                  <a:gd name="connsiteY34" fmla="*/ 31803 h 5591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Lst>
                                <a:rect l="l" t="t" r="r" b="b"/>
                                <a:pathLst>
                                  <a:path w="50214" h="55914">
                                    <a:moveTo>
                                      <a:pt x="14282" y="17498"/>
                                    </a:moveTo>
                                    <a:lnTo>
                                      <a:pt x="1438" y="15177"/>
                                    </a:lnTo>
                                    <a:cubicBezTo>
                                      <a:pt x="2874" y="10010"/>
                                      <a:pt x="5366" y="6176"/>
                                      <a:pt x="8891" y="3691"/>
                                    </a:cubicBezTo>
                                    <a:cubicBezTo>
                                      <a:pt x="12416" y="1207"/>
                                      <a:pt x="17652" y="-31"/>
                                      <a:pt x="24606" y="-31"/>
                                    </a:cubicBezTo>
                                    <a:cubicBezTo>
                                      <a:pt x="30917" y="-31"/>
                                      <a:pt x="35619" y="725"/>
                                      <a:pt x="38705" y="2230"/>
                                    </a:cubicBezTo>
                                    <a:cubicBezTo>
                                      <a:pt x="41800" y="3709"/>
                                      <a:pt x="43967" y="5608"/>
                                      <a:pt x="45204" y="7921"/>
                                    </a:cubicBezTo>
                                    <a:cubicBezTo>
                                      <a:pt x="46486" y="10208"/>
                                      <a:pt x="47122" y="14420"/>
                                      <a:pt x="47122" y="20567"/>
                                    </a:cubicBezTo>
                                    <a:lnTo>
                                      <a:pt x="46967" y="37090"/>
                                    </a:lnTo>
                                    <a:cubicBezTo>
                                      <a:pt x="46967" y="41793"/>
                                      <a:pt x="47191" y="45266"/>
                                      <a:pt x="47629" y="47518"/>
                                    </a:cubicBezTo>
                                    <a:cubicBezTo>
                                      <a:pt x="48093" y="49736"/>
                                      <a:pt x="48953" y="52117"/>
                                      <a:pt x="50191" y="54671"/>
                                    </a:cubicBezTo>
                                    <a:lnTo>
                                      <a:pt x="36186" y="54671"/>
                                    </a:lnTo>
                                    <a:cubicBezTo>
                                      <a:pt x="35817" y="53734"/>
                                      <a:pt x="35370" y="52332"/>
                                      <a:pt x="34828" y="50493"/>
                                    </a:cubicBezTo>
                                    <a:cubicBezTo>
                                      <a:pt x="34596" y="49650"/>
                                      <a:pt x="34424" y="49100"/>
                                      <a:pt x="34330" y="48825"/>
                                    </a:cubicBezTo>
                                    <a:cubicBezTo>
                                      <a:pt x="31905" y="51181"/>
                                      <a:pt x="29326" y="52943"/>
                                      <a:pt x="26566" y="54121"/>
                                    </a:cubicBezTo>
                                    <a:cubicBezTo>
                                      <a:pt x="23815" y="55290"/>
                                      <a:pt x="20875" y="55883"/>
                                      <a:pt x="17755" y="55883"/>
                                    </a:cubicBezTo>
                                    <a:cubicBezTo>
                                      <a:pt x="12244" y="55883"/>
                                      <a:pt x="7894" y="54387"/>
                                      <a:pt x="4705" y="51395"/>
                                    </a:cubicBezTo>
                                    <a:cubicBezTo>
                                      <a:pt x="1549" y="48404"/>
                                      <a:pt x="-24" y="44630"/>
                                      <a:pt x="-24" y="40065"/>
                                    </a:cubicBezTo>
                                    <a:cubicBezTo>
                                      <a:pt x="-24" y="37039"/>
                                      <a:pt x="698" y="34356"/>
                                      <a:pt x="2143" y="32001"/>
                                    </a:cubicBezTo>
                                    <a:cubicBezTo>
                                      <a:pt x="3587" y="29619"/>
                                      <a:pt x="5599" y="27805"/>
                                      <a:pt x="8186" y="26559"/>
                                    </a:cubicBezTo>
                                    <a:cubicBezTo>
                                      <a:pt x="10800" y="25287"/>
                                      <a:pt x="14565" y="24178"/>
                                      <a:pt x="19465" y="23241"/>
                                    </a:cubicBezTo>
                                    <a:cubicBezTo>
                                      <a:pt x="26085" y="21994"/>
                                      <a:pt x="30667" y="20833"/>
                                      <a:pt x="33221" y="19759"/>
                                    </a:cubicBezTo>
                                    <a:lnTo>
                                      <a:pt x="33221" y="18349"/>
                                    </a:lnTo>
                                    <a:cubicBezTo>
                                      <a:pt x="33221" y="15632"/>
                                      <a:pt x="32550" y="13698"/>
                                      <a:pt x="31200" y="12563"/>
                                    </a:cubicBezTo>
                                    <a:cubicBezTo>
                                      <a:pt x="29859" y="11385"/>
                                      <a:pt x="27323" y="10792"/>
                                      <a:pt x="23600" y="10792"/>
                                    </a:cubicBezTo>
                                    <a:cubicBezTo>
                                      <a:pt x="21082" y="10792"/>
                                      <a:pt x="19113" y="11300"/>
                                      <a:pt x="17703" y="12305"/>
                                    </a:cubicBezTo>
                                    <a:cubicBezTo>
                                      <a:pt x="16293" y="13285"/>
                                      <a:pt x="15150" y="15013"/>
                                      <a:pt x="14282" y="17498"/>
                                    </a:cubicBezTo>
                                    <a:close/>
                                    <a:moveTo>
                                      <a:pt x="33221" y="28983"/>
                                    </a:moveTo>
                                    <a:cubicBezTo>
                                      <a:pt x="31407" y="29585"/>
                                      <a:pt x="28535" y="30307"/>
                                      <a:pt x="24606" y="31150"/>
                                    </a:cubicBezTo>
                                    <a:cubicBezTo>
                                      <a:pt x="20678" y="31984"/>
                                      <a:pt x="18107" y="32809"/>
                                      <a:pt x="16895" y="33617"/>
                                    </a:cubicBezTo>
                                    <a:cubicBezTo>
                                      <a:pt x="15047" y="34924"/>
                                      <a:pt x="14127" y="36583"/>
                                      <a:pt x="14127" y="38603"/>
                                    </a:cubicBezTo>
                                    <a:cubicBezTo>
                                      <a:pt x="14127" y="40581"/>
                                      <a:pt x="14866" y="42300"/>
                                      <a:pt x="16345" y="43735"/>
                                    </a:cubicBezTo>
                                    <a:cubicBezTo>
                                      <a:pt x="17823" y="45180"/>
                                      <a:pt x="19698" y="45902"/>
                                      <a:pt x="21984" y="45902"/>
                                    </a:cubicBezTo>
                                    <a:cubicBezTo>
                                      <a:pt x="24538" y="45902"/>
                                      <a:pt x="26970" y="45068"/>
                                      <a:pt x="29292" y="43383"/>
                                    </a:cubicBezTo>
                                    <a:cubicBezTo>
                                      <a:pt x="31002" y="42111"/>
                                      <a:pt x="32129" y="40546"/>
                                      <a:pt x="32662" y="38706"/>
                                    </a:cubicBezTo>
                                    <a:cubicBezTo>
                                      <a:pt x="33031" y="37494"/>
                                      <a:pt x="33221" y="35190"/>
                                      <a:pt x="33221" y="31803"/>
                                    </a:cubicBezTo>
                                    <a:close/>
                                  </a:path>
                                </a:pathLst>
                              </a:custGeom>
                              <a:solidFill>
                                <a:srgbClr val="0000FF"/>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51" name="Freeform: Shape 351"/>
                            <wps:cNvSpPr/>
                            <wps:spPr>
                              <a:xfrm>
                                <a:off x="2172528" y="2349435"/>
                                <a:ext cx="14150" cy="73847"/>
                              </a:xfrm>
                              <a:custGeom>
                                <a:avLst/>
                                <a:gdLst>
                                  <a:gd name="connsiteX0" fmla="*/ -24 w 14150"/>
                                  <a:gd name="connsiteY0" fmla="*/ 73816 h 73847"/>
                                  <a:gd name="connsiteX1" fmla="*/ -24 w 14150"/>
                                  <a:gd name="connsiteY1" fmla="*/ -31 h 73847"/>
                                  <a:gd name="connsiteX2" fmla="*/ 14127 w 14150"/>
                                  <a:gd name="connsiteY2" fmla="*/ -31 h 73847"/>
                                  <a:gd name="connsiteX3" fmla="*/ 14127 w 14150"/>
                                  <a:gd name="connsiteY3" fmla="*/ 73816 h 73847"/>
                                </a:gdLst>
                                <a:ahLst/>
                                <a:cxnLst>
                                  <a:cxn ang="0">
                                    <a:pos x="connsiteX0" y="connsiteY0"/>
                                  </a:cxn>
                                  <a:cxn ang="0">
                                    <a:pos x="connsiteX1" y="connsiteY1"/>
                                  </a:cxn>
                                  <a:cxn ang="0">
                                    <a:pos x="connsiteX2" y="connsiteY2"/>
                                  </a:cxn>
                                  <a:cxn ang="0">
                                    <a:pos x="connsiteX3" y="connsiteY3"/>
                                  </a:cxn>
                                </a:cxnLst>
                                <a:rect l="l" t="t" r="r" b="b"/>
                                <a:pathLst>
                                  <a:path w="14150" h="73847">
                                    <a:moveTo>
                                      <a:pt x="-24" y="73816"/>
                                    </a:moveTo>
                                    <a:lnTo>
                                      <a:pt x="-24" y="-31"/>
                                    </a:lnTo>
                                    <a:lnTo>
                                      <a:pt x="14127" y="-31"/>
                                    </a:lnTo>
                                    <a:lnTo>
                                      <a:pt x="14127" y="73816"/>
                                    </a:lnTo>
                                    <a:close/>
                                  </a:path>
                                </a:pathLst>
                              </a:custGeom>
                              <a:solidFill>
                                <a:srgbClr val="0000FF"/>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grpSp>
                        <wpg:grpSp>
                          <wpg:cNvPr id="352" name="Graphic 4" descr="Figure 1 Anatomy of the shoulder (reproduced with permission) (Wikimedia Commons 2022)"/>
                          <wpg:cNvGrpSpPr/>
                          <wpg:grpSpPr>
                            <a:xfrm>
                              <a:off x="1879408" y="2462321"/>
                              <a:ext cx="221189" cy="95563"/>
                              <a:chOff x="1879408" y="2462321"/>
                              <a:chExt cx="221189" cy="95563"/>
                            </a:xfrm>
                            <a:solidFill>
                              <a:srgbClr val="0000FF"/>
                            </a:solidFill>
                          </wpg:grpSpPr>
                          <wps:wsp>
                            <wps:cNvPr id="353" name="Freeform: Shape 353"/>
                            <wps:cNvSpPr/>
                            <wps:spPr>
                              <a:xfrm>
                                <a:off x="1879408" y="2462321"/>
                                <a:ext cx="25996" cy="95563"/>
                              </a:xfrm>
                              <a:custGeom>
                                <a:avLst/>
                                <a:gdLst>
                                  <a:gd name="connsiteX0" fmla="*/ 11814 w 25996"/>
                                  <a:gd name="connsiteY0" fmla="*/ 13070 h 95563"/>
                                  <a:gd name="connsiteX1" fmla="*/ 11814 w 25996"/>
                                  <a:gd name="connsiteY1" fmla="*/ -31 h 95563"/>
                                  <a:gd name="connsiteX2" fmla="*/ 25973 w 25996"/>
                                  <a:gd name="connsiteY2" fmla="*/ -31 h 95563"/>
                                  <a:gd name="connsiteX3" fmla="*/ 25973 w 25996"/>
                                  <a:gd name="connsiteY3" fmla="*/ 13070 h 95563"/>
                                  <a:gd name="connsiteX4" fmla="*/ 25973 w 25996"/>
                                  <a:gd name="connsiteY4" fmla="*/ 20326 h 95563"/>
                                  <a:gd name="connsiteX5" fmla="*/ 25973 w 25996"/>
                                  <a:gd name="connsiteY5" fmla="*/ 72157 h 95563"/>
                                  <a:gd name="connsiteX6" fmla="*/ 24606 w 25996"/>
                                  <a:gd name="connsiteY6" fmla="*/ 86565 h 95563"/>
                                  <a:gd name="connsiteX7" fmla="*/ 19474 w 25996"/>
                                  <a:gd name="connsiteY7" fmla="*/ 93159 h 95563"/>
                                  <a:gd name="connsiteX8" fmla="*/ 9802 w 25996"/>
                                  <a:gd name="connsiteY8" fmla="*/ 95532 h 95563"/>
                                  <a:gd name="connsiteX9" fmla="*/ 5220 w 25996"/>
                                  <a:gd name="connsiteY9" fmla="*/ 95128 h 95563"/>
                                  <a:gd name="connsiteX10" fmla="*/ -24 w 25996"/>
                                  <a:gd name="connsiteY10" fmla="*/ 94019 h 95563"/>
                                  <a:gd name="connsiteX11" fmla="*/ 2444 w 25996"/>
                                  <a:gd name="connsiteY11" fmla="*/ 81932 h 95563"/>
                                  <a:gd name="connsiteX12" fmla="*/ 4361 w 25996"/>
                                  <a:gd name="connsiteY12" fmla="*/ 82233 h 95563"/>
                                  <a:gd name="connsiteX13" fmla="*/ 5968 w 25996"/>
                                  <a:gd name="connsiteY13" fmla="*/ 82379 h 95563"/>
                                  <a:gd name="connsiteX14" fmla="*/ 9502 w 25996"/>
                                  <a:gd name="connsiteY14" fmla="*/ 81425 h 95563"/>
                                  <a:gd name="connsiteX15" fmla="*/ 11359 w 25996"/>
                                  <a:gd name="connsiteY15" fmla="*/ 79206 h 95563"/>
                                  <a:gd name="connsiteX16" fmla="*/ 11814 w 25996"/>
                                  <a:gd name="connsiteY16" fmla="*/ 71349 h 95563"/>
                                  <a:gd name="connsiteX17" fmla="*/ 11814 w 25996"/>
                                  <a:gd name="connsiteY17" fmla="*/ 20326 h 9556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Lst>
                                <a:rect l="l" t="t" r="r" b="b"/>
                                <a:pathLst>
                                  <a:path w="25996" h="95563">
                                    <a:moveTo>
                                      <a:pt x="11814" y="13070"/>
                                    </a:moveTo>
                                    <a:lnTo>
                                      <a:pt x="11814" y="-31"/>
                                    </a:lnTo>
                                    <a:lnTo>
                                      <a:pt x="25973" y="-31"/>
                                    </a:lnTo>
                                    <a:lnTo>
                                      <a:pt x="25973" y="13070"/>
                                    </a:lnTo>
                                    <a:close/>
                                    <a:moveTo>
                                      <a:pt x="25973" y="20326"/>
                                    </a:moveTo>
                                    <a:lnTo>
                                      <a:pt x="25973" y="72157"/>
                                    </a:lnTo>
                                    <a:cubicBezTo>
                                      <a:pt x="25973" y="78974"/>
                                      <a:pt x="25518" y="83771"/>
                                      <a:pt x="24606" y="86565"/>
                                    </a:cubicBezTo>
                                    <a:cubicBezTo>
                                      <a:pt x="23738" y="89385"/>
                                      <a:pt x="22027" y="91586"/>
                                      <a:pt x="19474" y="93159"/>
                                    </a:cubicBezTo>
                                    <a:cubicBezTo>
                                      <a:pt x="16955" y="94741"/>
                                      <a:pt x="13731" y="95532"/>
                                      <a:pt x="9802" y="95532"/>
                                    </a:cubicBezTo>
                                    <a:cubicBezTo>
                                      <a:pt x="8393" y="95532"/>
                                      <a:pt x="6862" y="95395"/>
                                      <a:pt x="5220" y="95128"/>
                                    </a:cubicBezTo>
                                    <a:cubicBezTo>
                                      <a:pt x="3604" y="94887"/>
                                      <a:pt x="1859" y="94517"/>
                                      <a:pt x="-24" y="94019"/>
                                    </a:cubicBezTo>
                                    <a:lnTo>
                                      <a:pt x="2444" y="81932"/>
                                    </a:lnTo>
                                    <a:cubicBezTo>
                                      <a:pt x="3114" y="82061"/>
                                      <a:pt x="3759" y="82164"/>
                                      <a:pt x="4361" y="82233"/>
                                    </a:cubicBezTo>
                                    <a:cubicBezTo>
                                      <a:pt x="4928" y="82327"/>
                                      <a:pt x="5470" y="82379"/>
                                      <a:pt x="5968" y="82379"/>
                                    </a:cubicBezTo>
                                    <a:cubicBezTo>
                                      <a:pt x="7413" y="82379"/>
                                      <a:pt x="8590" y="82061"/>
                                      <a:pt x="9502" y="81425"/>
                                    </a:cubicBezTo>
                                    <a:cubicBezTo>
                                      <a:pt x="10439" y="80823"/>
                                      <a:pt x="11058" y="80083"/>
                                      <a:pt x="11359" y="79206"/>
                                    </a:cubicBezTo>
                                    <a:cubicBezTo>
                                      <a:pt x="11659" y="78338"/>
                                      <a:pt x="11814" y="75716"/>
                                      <a:pt x="11814" y="71349"/>
                                    </a:cubicBezTo>
                                    <a:lnTo>
                                      <a:pt x="11814" y="20326"/>
                                    </a:lnTo>
                                    <a:close/>
                                  </a:path>
                                </a:pathLst>
                              </a:custGeom>
                              <a:solidFill>
                                <a:srgbClr val="0000FF"/>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54" name="Freeform: Shape 354"/>
                            <wps:cNvSpPr/>
                            <wps:spPr>
                              <a:xfrm>
                                <a:off x="1916891" y="2481466"/>
                                <a:ext cx="55200" cy="55914"/>
                              </a:xfrm>
                              <a:custGeom>
                                <a:avLst/>
                                <a:gdLst>
                                  <a:gd name="connsiteX0" fmla="*/ -24 w 55200"/>
                                  <a:gd name="connsiteY0" fmla="*/ 27169 h 55914"/>
                                  <a:gd name="connsiteX1" fmla="*/ 3449 w 55200"/>
                                  <a:gd name="connsiteY1" fmla="*/ 13518 h 55914"/>
                                  <a:gd name="connsiteX2" fmla="*/ 13267 w 55200"/>
                                  <a:gd name="connsiteY2" fmla="*/ 3442 h 55914"/>
                                  <a:gd name="connsiteX3" fmla="*/ 27529 w 55200"/>
                                  <a:gd name="connsiteY3" fmla="*/ -31 h 55914"/>
                                  <a:gd name="connsiteX4" fmla="*/ 47423 w 55200"/>
                                  <a:gd name="connsiteY4" fmla="*/ 7878 h 55914"/>
                                  <a:gd name="connsiteX5" fmla="*/ 55177 w 55200"/>
                                  <a:gd name="connsiteY5" fmla="*/ 27771 h 55914"/>
                                  <a:gd name="connsiteX6" fmla="*/ 47319 w 55200"/>
                                  <a:gd name="connsiteY6" fmla="*/ 47922 h 55914"/>
                                  <a:gd name="connsiteX7" fmla="*/ 27624 w 55200"/>
                                  <a:gd name="connsiteY7" fmla="*/ 55883 h 55914"/>
                                  <a:gd name="connsiteX8" fmla="*/ 13576 w 55200"/>
                                  <a:gd name="connsiteY8" fmla="*/ 52556 h 55914"/>
                                  <a:gd name="connsiteX9" fmla="*/ 3449 w 55200"/>
                                  <a:gd name="connsiteY9" fmla="*/ 42833 h 55914"/>
                                  <a:gd name="connsiteX10" fmla="*/ -24 w 55200"/>
                                  <a:gd name="connsiteY10" fmla="*/ 27169 h 55914"/>
                                  <a:gd name="connsiteX11" fmla="*/ 14479 w 55200"/>
                                  <a:gd name="connsiteY11" fmla="*/ 27926 h 55914"/>
                                  <a:gd name="connsiteX12" fmla="*/ 18253 w 55200"/>
                                  <a:gd name="connsiteY12" fmla="*/ 40117 h 55914"/>
                                  <a:gd name="connsiteX13" fmla="*/ 27572 w 55200"/>
                                  <a:gd name="connsiteY13" fmla="*/ 44346 h 55914"/>
                                  <a:gd name="connsiteX14" fmla="*/ 36848 w 55200"/>
                                  <a:gd name="connsiteY14" fmla="*/ 40117 h 55914"/>
                                  <a:gd name="connsiteX15" fmla="*/ 40622 w 55200"/>
                                  <a:gd name="connsiteY15" fmla="*/ 27823 h 55914"/>
                                  <a:gd name="connsiteX16" fmla="*/ 36848 w 55200"/>
                                  <a:gd name="connsiteY16" fmla="*/ 15736 h 55914"/>
                                  <a:gd name="connsiteX17" fmla="*/ 27572 w 55200"/>
                                  <a:gd name="connsiteY17" fmla="*/ 11506 h 55914"/>
                                  <a:gd name="connsiteX18" fmla="*/ 18253 w 55200"/>
                                  <a:gd name="connsiteY18" fmla="*/ 15736 h 55914"/>
                                  <a:gd name="connsiteX19" fmla="*/ 14479 w 55200"/>
                                  <a:gd name="connsiteY19" fmla="*/ 27926 h 5591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55200" h="55914">
                                    <a:moveTo>
                                      <a:pt x="-24" y="27169"/>
                                    </a:moveTo>
                                    <a:cubicBezTo>
                                      <a:pt x="-24" y="22467"/>
                                      <a:pt x="1128" y="17919"/>
                                      <a:pt x="3449" y="13518"/>
                                    </a:cubicBezTo>
                                    <a:cubicBezTo>
                                      <a:pt x="5762" y="9116"/>
                                      <a:pt x="9037" y="5763"/>
                                      <a:pt x="13267" y="3442"/>
                                    </a:cubicBezTo>
                                    <a:cubicBezTo>
                                      <a:pt x="17531" y="1130"/>
                                      <a:pt x="22285" y="-31"/>
                                      <a:pt x="27529" y="-31"/>
                                    </a:cubicBezTo>
                                    <a:cubicBezTo>
                                      <a:pt x="35619" y="-31"/>
                                      <a:pt x="42247" y="2608"/>
                                      <a:pt x="47423" y="7878"/>
                                    </a:cubicBezTo>
                                    <a:cubicBezTo>
                                      <a:pt x="52598" y="13113"/>
                                      <a:pt x="55177" y="19750"/>
                                      <a:pt x="55177" y="27771"/>
                                    </a:cubicBezTo>
                                    <a:cubicBezTo>
                                      <a:pt x="55177" y="35869"/>
                                      <a:pt x="52563" y="42584"/>
                                      <a:pt x="47319" y="47922"/>
                                    </a:cubicBezTo>
                                    <a:cubicBezTo>
                                      <a:pt x="42118" y="53227"/>
                                      <a:pt x="35550" y="55883"/>
                                      <a:pt x="27624" y="55883"/>
                                    </a:cubicBezTo>
                                    <a:cubicBezTo>
                                      <a:pt x="22724" y="55883"/>
                                      <a:pt x="18038" y="54774"/>
                                      <a:pt x="13576" y="52556"/>
                                    </a:cubicBezTo>
                                    <a:cubicBezTo>
                                      <a:pt x="9141" y="50338"/>
                                      <a:pt x="5762" y="47097"/>
                                      <a:pt x="3449" y="42833"/>
                                    </a:cubicBezTo>
                                    <a:cubicBezTo>
                                      <a:pt x="1128" y="38535"/>
                                      <a:pt x="-24" y="33316"/>
                                      <a:pt x="-24" y="27169"/>
                                    </a:cubicBezTo>
                                    <a:close/>
                                    <a:moveTo>
                                      <a:pt x="14479" y="27926"/>
                                    </a:moveTo>
                                    <a:cubicBezTo>
                                      <a:pt x="14479" y="33230"/>
                                      <a:pt x="15743" y="37297"/>
                                      <a:pt x="18253" y="40117"/>
                                    </a:cubicBezTo>
                                    <a:cubicBezTo>
                                      <a:pt x="20772" y="42936"/>
                                      <a:pt x="23884" y="44346"/>
                                      <a:pt x="27572" y="44346"/>
                                    </a:cubicBezTo>
                                    <a:cubicBezTo>
                                      <a:pt x="31269" y="44346"/>
                                      <a:pt x="34364" y="42936"/>
                                      <a:pt x="36848" y="40117"/>
                                    </a:cubicBezTo>
                                    <a:cubicBezTo>
                                      <a:pt x="39367" y="37297"/>
                                      <a:pt x="40622" y="33196"/>
                                      <a:pt x="40622" y="27823"/>
                                    </a:cubicBezTo>
                                    <a:cubicBezTo>
                                      <a:pt x="40622" y="22587"/>
                                      <a:pt x="39367" y="18556"/>
                                      <a:pt x="36848" y="15736"/>
                                    </a:cubicBezTo>
                                    <a:cubicBezTo>
                                      <a:pt x="34364" y="12916"/>
                                      <a:pt x="31269" y="11506"/>
                                      <a:pt x="27572" y="11506"/>
                                    </a:cubicBezTo>
                                    <a:cubicBezTo>
                                      <a:pt x="23884" y="11506"/>
                                      <a:pt x="20772" y="12916"/>
                                      <a:pt x="18253" y="15736"/>
                                    </a:cubicBezTo>
                                    <a:cubicBezTo>
                                      <a:pt x="15743" y="18556"/>
                                      <a:pt x="14479" y="22622"/>
                                      <a:pt x="14479" y="27926"/>
                                    </a:cubicBezTo>
                                    <a:close/>
                                  </a:path>
                                </a:pathLst>
                              </a:custGeom>
                              <a:solidFill>
                                <a:srgbClr val="0000FF"/>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55" name="Freeform: Shape 355"/>
                            <wps:cNvSpPr/>
                            <wps:spPr>
                              <a:xfrm>
                                <a:off x="1983224" y="2462321"/>
                                <a:ext cx="14159" cy="73847"/>
                              </a:xfrm>
                              <a:custGeom>
                                <a:avLst/>
                                <a:gdLst>
                                  <a:gd name="connsiteX0" fmla="*/ -24 w 14159"/>
                                  <a:gd name="connsiteY0" fmla="*/ 13070 h 73847"/>
                                  <a:gd name="connsiteX1" fmla="*/ -24 w 14159"/>
                                  <a:gd name="connsiteY1" fmla="*/ -31 h 73847"/>
                                  <a:gd name="connsiteX2" fmla="*/ 14135 w 14159"/>
                                  <a:gd name="connsiteY2" fmla="*/ -31 h 73847"/>
                                  <a:gd name="connsiteX3" fmla="*/ 14135 w 14159"/>
                                  <a:gd name="connsiteY3" fmla="*/ 13070 h 73847"/>
                                  <a:gd name="connsiteX4" fmla="*/ -24 w 14159"/>
                                  <a:gd name="connsiteY4" fmla="*/ 73816 h 73847"/>
                                  <a:gd name="connsiteX5" fmla="*/ -24 w 14159"/>
                                  <a:gd name="connsiteY5" fmla="*/ 20326 h 73847"/>
                                  <a:gd name="connsiteX6" fmla="*/ 14135 w 14159"/>
                                  <a:gd name="connsiteY6" fmla="*/ 20326 h 73847"/>
                                  <a:gd name="connsiteX7" fmla="*/ 14135 w 14159"/>
                                  <a:gd name="connsiteY7" fmla="*/ 73816 h 7384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14159" h="73847">
                                    <a:moveTo>
                                      <a:pt x="-24" y="13070"/>
                                    </a:moveTo>
                                    <a:lnTo>
                                      <a:pt x="-24" y="-31"/>
                                    </a:lnTo>
                                    <a:lnTo>
                                      <a:pt x="14135" y="-31"/>
                                    </a:lnTo>
                                    <a:lnTo>
                                      <a:pt x="14135" y="13070"/>
                                    </a:lnTo>
                                    <a:close/>
                                    <a:moveTo>
                                      <a:pt x="-24" y="73816"/>
                                    </a:moveTo>
                                    <a:lnTo>
                                      <a:pt x="-24" y="20326"/>
                                    </a:lnTo>
                                    <a:lnTo>
                                      <a:pt x="14135" y="20326"/>
                                    </a:lnTo>
                                    <a:lnTo>
                                      <a:pt x="14135" y="73816"/>
                                    </a:lnTo>
                                    <a:close/>
                                  </a:path>
                                </a:pathLst>
                              </a:custGeom>
                              <a:solidFill>
                                <a:srgbClr val="0000FF"/>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56" name="Freeform: Shape 356"/>
                            <wps:cNvSpPr/>
                            <wps:spPr>
                              <a:xfrm>
                                <a:off x="2011740" y="2481466"/>
                                <a:ext cx="48761" cy="54702"/>
                              </a:xfrm>
                              <a:custGeom>
                                <a:avLst/>
                                <a:gdLst>
                                  <a:gd name="connsiteX0" fmla="*/ 48738 w 48761"/>
                                  <a:gd name="connsiteY0" fmla="*/ 54671 h 54702"/>
                                  <a:gd name="connsiteX1" fmla="*/ 34579 w 48761"/>
                                  <a:gd name="connsiteY1" fmla="*/ 54671 h 54702"/>
                                  <a:gd name="connsiteX2" fmla="*/ 34579 w 48761"/>
                                  <a:gd name="connsiteY2" fmla="*/ 27367 h 54702"/>
                                  <a:gd name="connsiteX3" fmla="*/ 33676 w 48761"/>
                                  <a:gd name="connsiteY3" fmla="*/ 16191 h 54702"/>
                                  <a:gd name="connsiteX4" fmla="*/ 30701 w 48761"/>
                                  <a:gd name="connsiteY4" fmla="*/ 12211 h 54702"/>
                                  <a:gd name="connsiteX5" fmla="*/ 25818 w 48761"/>
                                  <a:gd name="connsiteY5" fmla="*/ 10801 h 54702"/>
                                  <a:gd name="connsiteX6" fmla="*/ 19216 w 48761"/>
                                  <a:gd name="connsiteY6" fmla="*/ 12813 h 54702"/>
                                  <a:gd name="connsiteX7" fmla="*/ 15184 w 48761"/>
                                  <a:gd name="connsiteY7" fmla="*/ 18151 h 54702"/>
                                  <a:gd name="connsiteX8" fmla="*/ 14127 w 48761"/>
                                  <a:gd name="connsiteY8" fmla="*/ 30445 h 54702"/>
                                  <a:gd name="connsiteX9" fmla="*/ 14127 w 48761"/>
                                  <a:gd name="connsiteY9" fmla="*/ 54671 h 54702"/>
                                  <a:gd name="connsiteX10" fmla="*/ -24 w 48761"/>
                                  <a:gd name="connsiteY10" fmla="*/ 54671 h 54702"/>
                                  <a:gd name="connsiteX11" fmla="*/ -24 w 48761"/>
                                  <a:gd name="connsiteY11" fmla="*/ 1181 h 54702"/>
                                  <a:gd name="connsiteX12" fmla="*/ 13121 w 48761"/>
                                  <a:gd name="connsiteY12" fmla="*/ 1181 h 54702"/>
                                  <a:gd name="connsiteX13" fmla="*/ 13121 w 48761"/>
                                  <a:gd name="connsiteY13" fmla="*/ 9039 h 54702"/>
                                  <a:gd name="connsiteX14" fmla="*/ 30753 w 48761"/>
                                  <a:gd name="connsiteY14" fmla="*/ -31 h 54702"/>
                                  <a:gd name="connsiteX15" fmla="*/ 39316 w 48761"/>
                                  <a:gd name="connsiteY15" fmla="*/ 1680 h 54702"/>
                                  <a:gd name="connsiteX16" fmla="*/ 45161 w 48761"/>
                                  <a:gd name="connsiteY16" fmla="*/ 5961 h 54702"/>
                                  <a:gd name="connsiteX17" fmla="*/ 47930 w 48761"/>
                                  <a:gd name="connsiteY17" fmla="*/ 11910 h 54702"/>
                                  <a:gd name="connsiteX18" fmla="*/ 48738 w 48761"/>
                                  <a:gd name="connsiteY18" fmla="*/ 21427 h 5470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48761" h="54702">
                                    <a:moveTo>
                                      <a:pt x="48738" y="54671"/>
                                    </a:moveTo>
                                    <a:lnTo>
                                      <a:pt x="34579" y="54671"/>
                                    </a:lnTo>
                                    <a:lnTo>
                                      <a:pt x="34579" y="27367"/>
                                    </a:lnTo>
                                    <a:cubicBezTo>
                                      <a:pt x="34579" y="21599"/>
                                      <a:pt x="34278" y="17868"/>
                                      <a:pt x="33676" y="16191"/>
                                    </a:cubicBezTo>
                                    <a:cubicBezTo>
                                      <a:pt x="33066" y="14472"/>
                                      <a:pt x="32077" y="13148"/>
                                      <a:pt x="30701" y="12211"/>
                                    </a:cubicBezTo>
                                    <a:cubicBezTo>
                                      <a:pt x="29361" y="11265"/>
                                      <a:pt x="27727" y="10801"/>
                                      <a:pt x="25818" y="10801"/>
                                    </a:cubicBezTo>
                                    <a:cubicBezTo>
                                      <a:pt x="23360" y="10801"/>
                                      <a:pt x="21168" y="11472"/>
                                      <a:pt x="19216" y="12813"/>
                                    </a:cubicBezTo>
                                    <a:cubicBezTo>
                                      <a:pt x="17265" y="14154"/>
                                      <a:pt x="15923" y="15933"/>
                                      <a:pt x="15184" y="18151"/>
                                    </a:cubicBezTo>
                                    <a:cubicBezTo>
                                      <a:pt x="14479" y="20369"/>
                                      <a:pt x="14127" y="24470"/>
                                      <a:pt x="14127" y="30445"/>
                                    </a:cubicBezTo>
                                    <a:lnTo>
                                      <a:pt x="14127" y="54671"/>
                                    </a:lnTo>
                                    <a:lnTo>
                                      <a:pt x="-24" y="54671"/>
                                    </a:lnTo>
                                    <a:lnTo>
                                      <a:pt x="-24" y="1181"/>
                                    </a:lnTo>
                                    <a:lnTo>
                                      <a:pt x="13121" y="1181"/>
                                    </a:lnTo>
                                    <a:lnTo>
                                      <a:pt x="13121" y="9039"/>
                                    </a:lnTo>
                                    <a:cubicBezTo>
                                      <a:pt x="17789" y="2995"/>
                                      <a:pt x="23669" y="-31"/>
                                      <a:pt x="30753" y="-31"/>
                                    </a:cubicBezTo>
                                    <a:cubicBezTo>
                                      <a:pt x="33874" y="-31"/>
                                      <a:pt x="36728" y="536"/>
                                      <a:pt x="39316" y="1680"/>
                                    </a:cubicBezTo>
                                    <a:cubicBezTo>
                                      <a:pt x="41903" y="2789"/>
                                      <a:pt x="43846" y="4216"/>
                                      <a:pt x="45161" y="5961"/>
                                    </a:cubicBezTo>
                                    <a:cubicBezTo>
                                      <a:pt x="46503" y="7706"/>
                                      <a:pt x="47422" y="9692"/>
                                      <a:pt x="47930" y="11910"/>
                                    </a:cubicBezTo>
                                    <a:cubicBezTo>
                                      <a:pt x="48463" y="14119"/>
                                      <a:pt x="48738" y="17300"/>
                                      <a:pt x="48738" y="21427"/>
                                    </a:cubicBezTo>
                                    <a:close/>
                                  </a:path>
                                </a:pathLst>
                              </a:custGeom>
                              <a:solidFill>
                                <a:srgbClr val="0000FF"/>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57" name="Freeform: Shape 357"/>
                            <wps:cNvSpPr/>
                            <wps:spPr>
                              <a:xfrm>
                                <a:off x="2069064" y="2463782"/>
                                <a:ext cx="31533" cy="73598"/>
                              </a:xfrm>
                              <a:custGeom>
                                <a:avLst/>
                                <a:gdLst>
                                  <a:gd name="connsiteX0" fmla="*/ 30349 w 31533"/>
                                  <a:gd name="connsiteY0" fmla="*/ 18865 h 73598"/>
                                  <a:gd name="connsiteX1" fmla="*/ 30349 w 31533"/>
                                  <a:gd name="connsiteY1" fmla="*/ 30144 h 73598"/>
                                  <a:gd name="connsiteX2" fmla="*/ 20678 w 31533"/>
                                  <a:gd name="connsiteY2" fmla="*/ 30144 h 73598"/>
                                  <a:gd name="connsiteX3" fmla="*/ 20678 w 31533"/>
                                  <a:gd name="connsiteY3" fmla="*/ 51705 h 73598"/>
                                  <a:gd name="connsiteX4" fmla="*/ 20927 w 31533"/>
                                  <a:gd name="connsiteY4" fmla="*/ 59365 h 73598"/>
                                  <a:gd name="connsiteX5" fmla="*/ 22191 w 31533"/>
                                  <a:gd name="connsiteY5" fmla="*/ 61127 h 73598"/>
                                  <a:gd name="connsiteX6" fmla="*/ 24606 w 31533"/>
                                  <a:gd name="connsiteY6" fmla="*/ 61832 h 73598"/>
                                  <a:gd name="connsiteX7" fmla="*/ 30297 w 31533"/>
                                  <a:gd name="connsiteY7" fmla="*/ 60465 h 73598"/>
                                  <a:gd name="connsiteX8" fmla="*/ 31510 w 31533"/>
                                  <a:gd name="connsiteY8" fmla="*/ 71452 h 73598"/>
                                  <a:gd name="connsiteX9" fmla="*/ 20325 w 31533"/>
                                  <a:gd name="connsiteY9" fmla="*/ 73567 h 73598"/>
                                  <a:gd name="connsiteX10" fmla="*/ 13422 w 31533"/>
                                  <a:gd name="connsiteY10" fmla="*/ 72303 h 73598"/>
                                  <a:gd name="connsiteX11" fmla="*/ 8891 w 31533"/>
                                  <a:gd name="connsiteY11" fmla="*/ 68985 h 73598"/>
                                  <a:gd name="connsiteX12" fmla="*/ 6922 w 31533"/>
                                  <a:gd name="connsiteY12" fmla="*/ 63440 h 73598"/>
                                  <a:gd name="connsiteX13" fmla="*/ 6475 w 31533"/>
                                  <a:gd name="connsiteY13" fmla="*/ 53468 h 73598"/>
                                  <a:gd name="connsiteX14" fmla="*/ 6475 w 31533"/>
                                  <a:gd name="connsiteY14" fmla="*/ 30144 h 73598"/>
                                  <a:gd name="connsiteX15" fmla="*/ -24 w 31533"/>
                                  <a:gd name="connsiteY15" fmla="*/ 30144 h 73598"/>
                                  <a:gd name="connsiteX16" fmla="*/ -24 w 31533"/>
                                  <a:gd name="connsiteY16" fmla="*/ 18865 h 73598"/>
                                  <a:gd name="connsiteX17" fmla="*/ 6475 w 31533"/>
                                  <a:gd name="connsiteY17" fmla="*/ 18865 h 73598"/>
                                  <a:gd name="connsiteX18" fmla="*/ 6475 w 31533"/>
                                  <a:gd name="connsiteY18" fmla="*/ 8230 h 73598"/>
                                  <a:gd name="connsiteX19" fmla="*/ 20678 w 31533"/>
                                  <a:gd name="connsiteY19" fmla="*/ -31 h 73598"/>
                                  <a:gd name="connsiteX20" fmla="*/ 20678 w 31533"/>
                                  <a:gd name="connsiteY20" fmla="*/ 18865 h 7359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Lst>
                                <a:rect l="l" t="t" r="r" b="b"/>
                                <a:pathLst>
                                  <a:path w="31533" h="73598">
                                    <a:moveTo>
                                      <a:pt x="30349" y="18865"/>
                                    </a:moveTo>
                                    <a:lnTo>
                                      <a:pt x="30349" y="30144"/>
                                    </a:lnTo>
                                    <a:lnTo>
                                      <a:pt x="20678" y="30144"/>
                                    </a:lnTo>
                                    <a:lnTo>
                                      <a:pt x="20678" y="51705"/>
                                    </a:lnTo>
                                    <a:cubicBezTo>
                                      <a:pt x="20678" y="56072"/>
                                      <a:pt x="20764" y="58626"/>
                                      <a:pt x="20927" y="59365"/>
                                    </a:cubicBezTo>
                                    <a:cubicBezTo>
                                      <a:pt x="21133" y="60070"/>
                                      <a:pt x="21546" y="60655"/>
                                      <a:pt x="22191" y="61127"/>
                                    </a:cubicBezTo>
                                    <a:cubicBezTo>
                                      <a:pt x="22861" y="61591"/>
                                      <a:pt x="23669" y="61832"/>
                                      <a:pt x="24606" y="61832"/>
                                    </a:cubicBezTo>
                                    <a:cubicBezTo>
                                      <a:pt x="25913" y="61832"/>
                                      <a:pt x="27813" y="61377"/>
                                      <a:pt x="30297" y="60465"/>
                                    </a:cubicBezTo>
                                    <a:lnTo>
                                      <a:pt x="31510" y="71452"/>
                                    </a:lnTo>
                                    <a:cubicBezTo>
                                      <a:pt x="28217" y="72862"/>
                                      <a:pt x="24486" y="73567"/>
                                      <a:pt x="20325" y="73567"/>
                                    </a:cubicBezTo>
                                    <a:cubicBezTo>
                                      <a:pt x="17772" y="73567"/>
                                      <a:pt x="15468" y="73146"/>
                                      <a:pt x="13422" y="72303"/>
                                    </a:cubicBezTo>
                                    <a:cubicBezTo>
                                      <a:pt x="11376" y="71435"/>
                                      <a:pt x="9863" y="70326"/>
                                      <a:pt x="8891" y="68985"/>
                                    </a:cubicBezTo>
                                    <a:cubicBezTo>
                                      <a:pt x="7946" y="67609"/>
                                      <a:pt x="7292" y="65761"/>
                                      <a:pt x="6922" y="63440"/>
                                    </a:cubicBezTo>
                                    <a:cubicBezTo>
                                      <a:pt x="6622" y="61798"/>
                                      <a:pt x="6475" y="58471"/>
                                      <a:pt x="6475" y="53468"/>
                                    </a:cubicBezTo>
                                    <a:lnTo>
                                      <a:pt x="6475" y="30144"/>
                                    </a:lnTo>
                                    <a:lnTo>
                                      <a:pt x="-24" y="30144"/>
                                    </a:lnTo>
                                    <a:lnTo>
                                      <a:pt x="-24" y="18865"/>
                                    </a:lnTo>
                                    <a:lnTo>
                                      <a:pt x="6475" y="18865"/>
                                    </a:lnTo>
                                    <a:lnTo>
                                      <a:pt x="6475" y="8230"/>
                                    </a:lnTo>
                                    <a:lnTo>
                                      <a:pt x="20678" y="-31"/>
                                    </a:lnTo>
                                    <a:lnTo>
                                      <a:pt x="20678" y="18865"/>
                                    </a:lnTo>
                                    <a:close/>
                                  </a:path>
                                </a:pathLst>
                              </a:custGeom>
                              <a:solidFill>
                                <a:srgbClr val="0000FF"/>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grpSp>
                        <wpg:grpSp>
                          <wpg:cNvPr id="358" name="Graphic 4" descr="Figure 1 Anatomy of the shoulder (reproduced with permission) (Wikimedia Commons 2022)"/>
                          <wpg:cNvGrpSpPr/>
                          <wpg:grpSpPr>
                            <a:xfrm>
                              <a:off x="454106" y="2305444"/>
                              <a:ext cx="325913" cy="94196"/>
                              <a:chOff x="454106" y="2305444"/>
                              <a:chExt cx="325913" cy="94196"/>
                            </a:xfrm>
                            <a:solidFill>
                              <a:srgbClr val="AA4400"/>
                            </a:solidFill>
                          </wpg:grpSpPr>
                          <wps:wsp>
                            <wps:cNvPr id="359" name="Freeform: Shape 359"/>
                            <wps:cNvSpPr/>
                            <wps:spPr>
                              <a:xfrm>
                                <a:off x="454106" y="2305444"/>
                                <a:ext cx="61857" cy="73838"/>
                              </a:xfrm>
                              <a:custGeom>
                                <a:avLst/>
                                <a:gdLst>
                                  <a:gd name="connsiteX0" fmla="*/ -24 w 61857"/>
                                  <a:gd name="connsiteY0" fmla="*/ -31 h 73838"/>
                                  <a:gd name="connsiteX1" fmla="*/ 29495 w 61857"/>
                                  <a:gd name="connsiteY1" fmla="*/ -31 h 73838"/>
                                  <a:gd name="connsiteX2" fmla="*/ 42541 w 61857"/>
                                  <a:gd name="connsiteY2" fmla="*/ 726 h 73838"/>
                                  <a:gd name="connsiteX3" fmla="*/ 50248 w 61857"/>
                                  <a:gd name="connsiteY3" fmla="*/ 3743 h 73838"/>
                                  <a:gd name="connsiteX4" fmla="*/ 55940 w 61857"/>
                                  <a:gd name="connsiteY4" fmla="*/ 9941 h 73838"/>
                                  <a:gd name="connsiteX5" fmla="*/ 58207 w 61857"/>
                                  <a:gd name="connsiteY5" fmla="*/ 18556 h 73838"/>
                                  <a:gd name="connsiteX6" fmla="*/ 55386 w 61857"/>
                                  <a:gd name="connsiteY6" fmla="*/ 28072 h 73838"/>
                                  <a:gd name="connsiteX7" fmla="*/ 47830 w 61857"/>
                                  <a:gd name="connsiteY7" fmla="*/ 34572 h 73838"/>
                                  <a:gd name="connsiteX8" fmla="*/ 58207 w 61857"/>
                                  <a:gd name="connsiteY8" fmla="*/ 41269 h 73838"/>
                                  <a:gd name="connsiteX9" fmla="*/ 61834 w 61857"/>
                                  <a:gd name="connsiteY9" fmla="*/ 52401 h 73838"/>
                                  <a:gd name="connsiteX10" fmla="*/ 59466 w 61857"/>
                                  <a:gd name="connsiteY10" fmla="*/ 62228 h 73838"/>
                                  <a:gd name="connsiteX11" fmla="*/ 53069 w 61857"/>
                                  <a:gd name="connsiteY11" fmla="*/ 69836 h 73838"/>
                                  <a:gd name="connsiteX12" fmla="*/ 43096 w 61857"/>
                                  <a:gd name="connsiteY12" fmla="*/ 73309 h 73838"/>
                                  <a:gd name="connsiteX13" fmla="*/ 25113 w 61857"/>
                                  <a:gd name="connsiteY13" fmla="*/ 73808 h 73838"/>
                                  <a:gd name="connsiteX14" fmla="*/ -24 w 61857"/>
                                  <a:gd name="connsiteY14" fmla="*/ 73808 h 73838"/>
                                  <a:gd name="connsiteX15" fmla="*/ 14887 w 61857"/>
                                  <a:gd name="connsiteY15" fmla="*/ 12254 h 73838"/>
                                  <a:gd name="connsiteX16" fmla="*/ 14887 w 61857"/>
                                  <a:gd name="connsiteY16" fmla="*/ 29336 h 73838"/>
                                  <a:gd name="connsiteX17" fmla="*/ 24659 w 61857"/>
                                  <a:gd name="connsiteY17" fmla="*/ 29336 h 73838"/>
                                  <a:gd name="connsiteX18" fmla="*/ 35489 w 61857"/>
                                  <a:gd name="connsiteY18" fmla="*/ 29078 h 73838"/>
                                  <a:gd name="connsiteX19" fmla="*/ 41484 w 61857"/>
                                  <a:gd name="connsiteY19" fmla="*/ 26465 h 73838"/>
                                  <a:gd name="connsiteX20" fmla="*/ 43700 w 61857"/>
                                  <a:gd name="connsiteY20" fmla="*/ 20670 h 73838"/>
                                  <a:gd name="connsiteX21" fmla="*/ 41786 w 61857"/>
                                  <a:gd name="connsiteY21" fmla="*/ 15125 h 73838"/>
                                  <a:gd name="connsiteX22" fmla="*/ 36194 w 61857"/>
                                  <a:gd name="connsiteY22" fmla="*/ 12512 h 73838"/>
                                  <a:gd name="connsiteX23" fmla="*/ 23450 w 61857"/>
                                  <a:gd name="connsiteY23" fmla="*/ 12254 h 73838"/>
                                  <a:gd name="connsiteX24" fmla="*/ 14887 w 61857"/>
                                  <a:gd name="connsiteY24" fmla="*/ 41621 h 73838"/>
                                  <a:gd name="connsiteX25" fmla="*/ 14887 w 61857"/>
                                  <a:gd name="connsiteY25" fmla="*/ 61368 h 73838"/>
                                  <a:gd name="connsiteX26" fmla="*/ 28689 w 61857"/>
                                  <a:gd name="connsiteY26" fmla="*/ 61368 h 73838"/>
                                  <a:gd name="connsiteX27" fmla="*/ 38914 w 61857"/>
                                  <a:gd name="connsiteY27" fmla="*/ 60921 h 73838"/>
                                  <a:gd name="connsiteX28" fmla="*/ 44304 w 61857"/>
                                  <a:gd name="connsiteY28" fmla="*/ 57998 h 73838"/>
                                  <a:gd name="connsiteX29" fmla="*/ 46420 w 61857"/>
                                  <a:gd name="connsiteY29" fmla="*/ 51696 h 73838"/>
                                  <a:gd name="connsiteX30" fmla="*/ 44808 w 61857"/>
                                  <a:gd name="connsiteY30" fmla="*/ 46057 h 73838"/>
                                  <a:gd name="connsiteX31" fmla="*/ 40123 w 61857"/>
                                  <a:gd name="connsiteY31" fmla="*/ 42678 h 73838"/>
                                  <a:gd name="connsiteX32" fmla="*/ 26926 w 61857"/>
                                  <a:gd name="connsiteY32" fmla="*/ 41621 h 7383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Lst>
                                <a:rect l="l" t="t" r="r" b="b"/>
                                <a:pathLst>
                                  <a:path w="61857" h="73838">
                                    <a:moveTo>
                                      <a:pt x="-24" y="-31"/>
                                    </a:moveTo>
                                    <a:lnTo>
                                      <a:pt x="29495" y="-31"/>
                                    </a:lnTo>
                                    <a:cubicBezTo>
                                      <a:pt x="35338" y="-31"/>
                                      <a:pt x="39687" y="218"/>
                                      <a:pt x="42541" y="726"/>
                                    </a:cubicBezTo>
                                    <a:cubicBezTo>
                                      <a:pt x="45429" y="1190"/>
                                      <a:pt x="47999" y="2196"/>
                                      <a:pt x="50248" y="3743"/>
                                    </a:cubicBezTo>
                                    <a:cubicBezTo>
                                      <a:pt x="52532" y="5291"/>
                                      <a:pt x="54429" y="7354"/>
                                      <a:pt x="55940" y="9941"/>
                                    </a:cubicBezTo>
                                    <a:cubicBezTo>
                                      <a:pt x="57452" y="12495"/>
                                      <a:pt x="58207" y="15366"/>
                                      <a:pt x="58207" y="18556"/>
                                    </a:cubicBezTo>
                                    <a:cubicBezTo>
                                      <a:pt x="58207" y="22011"/>
                                      <a:pt x="57267" y="25184"/>
                                      <a:pt x="55386" y="28072"/>
                                    </a:cubicBezTo>
                                    <a:cubicBezTo>
                                      <a:pt x="53539" y="30961"/>
                                      <a:pt x="51020" y="33127"/>
                                      <a:pt x="47830" y="34572"/>
                                    </a:cubicBezTo>
                                    <a:cubicBezTo>
                                      <a:pt x="52331" y="35878"/>
                                      <a:pt x="55789" y="38113"/>
                                      <a:pt x="58207" y="41269"/>
                                    </a:cubicBezTo>
                                    <a:cubicBezTo>
                                      <a:pt x="60625" y="44432"/>
                                      <a:pt x="61834" y="48137"/>
                                      <a:pt x="61834" y="52401"/>
                                    </a:cubicBezTo>
                                    <a:cubicBezTo>
                                      <a:pt x="61834" y="55763"/>
                                      <a:pt x="61044" y="59038"/>
                                      <a:pt x="59466" y="62228"/>
                                    </a:cubicBezTo>
                                    <a:cubicBezTo>
                                      <a:pt x="57922" y="65383"/>
                                      <a:pt x="55789" y="67919"/>
                                      <a:pt x="53069" y="69836"/>
                                    </a:cubicBezTo>
                                    <a:cubicBezTo>
                                      <a:pt x="50382" y="71710"/>
                                      <a:pt x="47058" y="72871"/>
                                      <a:pt x="43096" y="73309"/>
                                    </a:cubicBezTo>
                                    <a:cubicBezTo>
                                      <a:pt x="40610" y="73576"/>
                                      <a:pt x="34616" y="73747"/>
                                      <a:pt x="25113" y="73808"/>
                                    </a:cubicBezTo>
                                    <a:lnTo>
                                      <a:pt x="-24" y="73808"/>
                                    </a:lnTo>
                                    <a:close/>
                                    <a:moveTo>
                                      <a:pt x="14887" y="12254"/>
                                    </a:moveTo>
                                    <a:lnTo>
                                      <a:pt x="14887" y="29336"/>
                                    </a:lnTo>
                                    <a:lnTo>
                                      <a:pt x="24659" y="29336"/>
                                    </a:lnTo>
                                    <a:cubicBezTo>
                                      <a:pt x="30469" y="29336"/>
                                      <a:pt x="34078" y="29250"/>
                                      <a:pt x="35489" y="29078"/>
                                    </a:cubicBezTo>
                                    <a:cubicBezTo>
                                      <a:pt x="38042" y="28777"/>
                                      <a:pt x="40040" y="27909"/>
                                      <a:pt x="41484" y="26465"/>
                                    </a:cubicBezTo>
                                    <a:cubicBezTo>
                                      <a:pt x="42961" y="24986"/>
                                      <a:pt x="43700" y="23052"/>
                                      <a:pt x="43700" y="20670"/>
                                    </a:cubicBezTo>
                                    <a:cubicBezTo>
                                      <a:pt x="43700" y="18383"/>
                                      <a:pt x="43061" y="16535"/>
                                      <a:pt x="41786" y="15125"/>
                                    </a:cubicBezTo>
                                    <a:cubicBezTo>
                                      <a:pt x="40543" y="13681"/>
                                      <a:pt x="38680" y="12813"/>
                                      <a:pt x="36194" y="12512"/>
                                    </a:cubicBezTo>
                                    <a:cubicBezTo>
                                      <a:pt x="34716" y="12340"/>
                                      <a:pt x="30469" y="12254"/>
                                      <a:pt x="23450" y="12254"/>
                                    </a:cubicBezTo>
                                    <a:close/>
                                    <a:moveTo>
                                      <a:pt x="14887" y="41621"/>
                                    </a:moveTo>
                                    <a:lnTo>
                                      <a:pt x="14887" y="61368"/>
                                    </a:lnTo>
                                    <a:lnTo>
                                      <a:pt x="28689" y="61368"/>
                                    </a:lnTo>
                                    <a:cubicBezTo>
                                      <a:pt x="34062" y="61368"/>
                                      <a:pt x="37471" y="61222"/>
                                      <a:pt x="38914" y="60921"/>
                                    </a:cubicBezTo>
                                    <a:cubicBezTo>
                                      <a:pt x="41130" y="60517"/>
                                      <a:pt x="42927" y="59537"/>
                                      <a:pt x="44304" y="57998"/>
                                    </a:cubicBezTo>
                                    <a:cubicBezTo>
                                      <a:pt x="45714" y="56416"/>
                                      <a:pt x="46420" y="54319"/>
                                      <a:pt x="46420" y="51696"/>
                                    </a:cubicBezTo>
                                    <a:cubicBezTo>
                                      <a:pt x="46420" y="49478"/>
                                      <a:pt x="45883" y="47604"/>
                                      <a:pt x="44808" y="46057"/>
                                    </a:cubicBezTo>
                                    <a:cubicBezTo>
                                      <a:pt x="43734" y="44509"/>
                                      <a:pt x="42172" y="43383"/>
                                      <a:pt x="40123" y="42678"/>
                                    </a:cubicBezTo>
                                    <a:cubicBezTo>
                                      <a:pt x="38109" y="41973"/>
                                      <a:pt x="33710" y="41621"/>
                                      <a:pt x="26926" y="41621"/>
                                    </a:cubicBezTo>
                                    <a:close/>
                                  </a:path>
                                </a:pathLst>
                              </a:custGeom>
                              <a:solidFill>
                                <a:srgbClr val="AA44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60" name="Freeform: Shape 360"/>
                            <wps:cNvSpPr/>
                            <wps:spPr>
                              <a:xfrm>
                                <a:off x="528507" y="2305444"/>
                                <a:ext cx="14154" cy="73838"/>
                              </a:xfrm>
                              <a:custGeom>
                                <a:avLst/>
                                <a:gdLst>
                                  <a:gd name="connsiteX0" fmla="*/ -24 w 14154"/>
                                  <a:gd name="connsiteY0" fmla="*/ 13062 h 73838"/>
                                  <a:gd name="connsiteX1" fmla="*/ -24 w 14154"/>
                                  <a:gd name="connsiteY1" fmla="*/ -31 h 73838"/>
                                  <a:gd name="connsiteX2" fmla="*/ 14131 w 14154"/>
                                  <a:gd name="connsiteY2" fmla="*/ -31 h 73838"/>
                                  <a:gd name="connsiteX3" fmla="*/ 14131 w 14154"/>
                                  <a:gd name="connsiteY3" fmla="*/ 13062 h 73838"/>
                                  <a:gd name="connsiteX4" fmla="*/ -24 w 14154"/>
                                  <a:gd name="connsiteY4" fmla="*/ 73808 h 73838"/>
                                  <a:gd name="connsiteX5" fmla="*/ -24 w 14154"/>
                                  <a:gd name="connsiteY5" fmla="*/ 20318 h 73838"/>
                                  <a:gd name="connsiteX6" fmla="*/ 14131 w 14154"/>
                                  <a:gd name="connsiteY6" fmla="*/ 20318 h 73838"/>
                                  <a:gd name="connsiteX7" fmla="*/ 14131 w 14154"/>
                                  <a:gd name="connsiteY7" fmla="*/ 73808 h 7383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14154" h="73838">
                                    <a:moveTo>
                                      <a:pt x="-24" y="13062"/>
                                    </a:moveTo>
                                    <a:lnTo>
                                      <a:pt x="-24" y="-31"/>
                                    </a:lnTo>
                                    <a:lnTo>
                                      <a:pt x="14131" y="-31"/>
                                    </a:lnTo>
                                    <a:lnTo>
                                      <a:pt x="14131" y="13062"/>
                                    </a:lnTo>
                                    <a:close/>
                                    <a:moveTo>
                                      <a:pt x="-24" y="73808"/>
                                    </a:moveTo>
                                    <a:lnTo>
                                      <a:pt x="-24" y="20318"/>
                                    </a:lnTo>
                                    <a:lnTo>
                                      <a:pt x="14131" y="20318"/>
                                    </a:lnTo>
                                    <a:lnTo>
                                      <a:pt x="14131" y="73808"/>
                                    </a:lnTo>
                                    <a:close/>
                                  </a:path>
                                </a:pathLst>
                              </a:custGeom>
                              <a:solidFill>
                                <a:srgbClr val="AA44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61" name="Freeform: Shape 361"/>
                            <wps:cNvSpPr/>
                            <wps:spPr>
                              <a:xfrm>
                                <a:off x="553995" y="2324581"/>
                                <a:ext cx="50473" cy="55914"/>
                              </a:xfrm>
                              <a:custGeom>
                                <a:avLst/>
                                <a:gdLst>
                                  <a:gd name="connsiteX0" fmla="*/ 49744 w 50473"/>
                                  <a:gd name="connsiteY0" fmla="*/ 16999 h 55914"/>
                                  <a:gd name="connsiteX1" fmla="*/ 35791 w 50473"/>
                                  <a:gd name="connsiteY1" fmla="*/ 19518 h 55914"/>
                                  <a:gd name="connsiteX2" fmla="*/ 32567 w 50473"/>
                                  <a:gd name="connsiteY2" fmla="*/ 13217 h 55914"/>
                                  <a:gd name="connsiteX3" fmla="*/ 26119 w 50473"/>
                                  <a:gd name="connsiteY3" fmla="*/ 11102 h 55914"/>
                                  <a:gd name="connsiteX4" fmla="*/ 17657 w 50473"/>
                                  <a:gd name="connsiteY4" fmla="*/ 14781 h 55914"/>
                                  <a:gd name="connsiteX5" fmla="*/ 14533 w 50473"/>
                                  <a:gd name="connsiteY5" fmla="*/ 26972 h 55914"/>
                                  <a:gd name="connsiteX6" fmla="*/ 17707 w 50473"/>
                                  <a:gd name="connsiteY6" fmla="*/ 40417 h 55914"/>
                                  <a:gd name="connsiteX7" fmla="*/ 26321 w 50473"/>
                                  <a:gd name="connsiteY7" fmla="*/ 44346 h 55914"/>
                                  <a:gd name="connsiteX8" fmla="*/ 32920 w 50473"/>
                                  <a:gd name="connsiteY8" fmla="*/ 42085 h 55914"/>
                                  <a:gd name="connsiteX9" fmla="*/ 36547 w 50473"/>
                                  <a:gd name="connsiteY9" fmla="*/ 34176 h 55914"/>
                                  <a:gd name="connsiteX10" fmla="*/ 50450 w 50473"/>
                                  <a:gd name="connsiteY10" fmla="*/ 36540 h 55914"/>
                                  <a:gd name="connsiteX11" fmla="*/ 42138 w 50473"/>
                                  <a:gd name="connsiteY11" fmla="*/ 51000 h 55914"/>
                                  <a:gd name="connsiteX12" fmla="*/ 25666 w 50473"/>
                                  <a:gd name="connsiteY12" fmla="*/ 55883 h 55914"/>
                                  <a:gd name="connsiteX13" fmla="*/ 6928 w 50473"/>
                                  <a:gd name="connsiteY13" fmla="*/ 48481 h 55914"/>
                                  <a:gd name="connsiteX14" fmla="*/ -24 w 50473"/>
                                  <a:gd name="connsiteY14" fmla="*/ 27978 h 55914"/>
                                  <a:gd name="connsiteX15" fmla="*/ 6978 w 50473"/>
                                  <a:gd name="connsiteY15" fmla="*/ 7379 h 55914"/>
                                  <a:gd name="connsiteX16" fmla="*/ 25917 w 50473"/>
                                  <a:gd name="connsiteY16" fmla="*/ -31 h 55914"/>
                                  <a:gd name="connsiteX17" fmla="*/ 41432 w 50473"/>
                                  <a:gd name="connsiteY17" fmla="*/ 4199 h 55914"/>
                                  <a:gd name="connsiteX18" fmla="*/ 49744 w 50473"/>
                                  <a:gd name="connsiteY18" fmla="*/ 16999 h 5591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50473" h="55914">
                                    <a:moveTo>
                                      <a:pt x="49744" y="16999"/>
                                    </a:moveTo>
                                    <a:lnTo>
                                      <a:pt x="35791" y="19518"/>
                                    </a:lnTo>
                                    <a:cubicBezTo>
                                      <a:pt x="35321" y="16724"/>
                                      <a:pt x="34246" y="14626"/>
                                      <a:pt x="32567" y="13217"/>
                                    </a:cubicBezTo>
                                    <a:cubicBezTo>
                                      <a:pt x="30922" y="11807"/>
                                      <a:pt x="28772" y="11102"/>
                                      <a:pt x="26119" y="11102"/>
                                    </a:cubicBezTo>
                                    <a:cubicBezTo>
                                      <a:pt x="22593" y="11102"/>
                                      <a:pt x="19772" y="12331"/>
                                      <a:pt x="17657" y="14781"/>
                                    </a:cubicBezTo>
                                    <a:cubicBezTo>
                                      <a:pt x="15575" y="17197"/>
                                      <a:pt x="14533" y="21263"/>
                                      <a:pt x="14533" y="26972"/>
                                    </a:cubicBezTo>
                                    <a:cubicBezTo>
                                      <a:pt x="14533" y="33316"/>
                                      <a:pt x="15592" y="37804"/>
                                      <a:pt x="17707" y="40417"/>
                                    </a:cubicBezTo>
                                    <a:cubicBezTo>
                                      <a:pt x="19857" y="43039"/>
                                      <a:pt x="22728" y="44346"/>
                                      <a:pt x="26321" y="44346"/>
                                    </a:cubicBezTo>
                                    <a:cubicBezTo>
                                      <a:pt x="29007" y="44346"/>
                                      <a:pt x="31207" y="43590"/>
                                      <a:pt x="32920" y="42085"/>
                                    </a:cubicBezTo>
                                    <a:cubicBezTo>
                                      <a:pt x="34632" y="40538"/>
                                      <a:pt x="35841" y="37898"/>
                                      <a:pt x="36547" y="34176"/>
                                    </a:cubicBezTo>
                                    <a:lnTo>
                                      <a:pt x="50450" y="36540"/>
                                    </a:lnTo>
                                    <a:cubicBezTo>
                                      <a:pt x="49005" y="42919"/>
                                      <a:pt x="46235" y="47742"/>
                                      <a:pt x="42138" y="51000"/>
                                    </a:cubicBezTo>
                                    <a:cubicBezTo>
                                      <a:pt x="38041" y="54258"/>
                                      <a:pt x="32550" y="55883"/>
                                      <a:pt x="25666" y="55883"/>
                                    </a:cubicBezTo>
                                    <a:cubicBezTo>
                                      <a:pt x="17842" y="55883"/>
                                      <a:pt x="11595" y="53416"/>
                                      <a:pt x="6928" y="48481"/>
                                    </a:cubicBezTo>
                                    <a:cubicBezTo>
                                      <a:pt x="2293" y="43547"/>
                                      <a:pt x="-24" y="36712"/>
                                      <a:pt x="-24" y="27978"/>
                                    </a:cubicBezTo>
                                    <a:cubicBezTo>
                                      <a:pt x="-24" y="19148"/>
                                      <a:pt x="2310" y="12280"/>
                                      <a:pt x="6978" y="7379"/>
                                    </a:cubicBezTo>
                                    <a:cubicBezTo>
                                      <a:pt x="11646" y="2436"/>
                                      <a:pt x="17959" y="-31"/>
                                      <a:pt x="25917" y="-31"/>
                                    </a:cubicBezTo>
                                    <a:cubicBezTo>
                                      <a:pt x="32433" y="-31"/>
                                      <a:pt x="37604" y="1379"/>
                                      <a:pt x="41432" y="4199"/>
                                    </a:cubicBezTo>
                                    <a:cubicBezTo>
                                      <a:pt x="45295" y="6992"/>
                                      <a:pt x="48065" y="11257"/>
                                      <a:pt x="49744" y="16999"/>
                                    </a:cubicBezTo>
                                    <a:close/>
                                  </a:path>
                                </a:pathLst>
                              </a:custGeom>
                              <a:solidFill>
                                <a:srgbClr val="AA44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62" name="Freeform: Shape 362"/>
                            <wps:cNvSpPr/>
                            <wps:spPr>
                              <a:xfrm>
                                <a:off x="610413" y="2324581"/>
                                <a:ext cx="49985" cy="55914"/>
                              </a:xfrm>
                              <a:custGeom>
                                <a:avLst/>
                                <a:gdLst>
                                  <a:gd name="connsiteX0" fmla="*/ 35086 w 49985"/>
                                  <a:gd name="connsiteY0" fmla="*/ 37649 h 55914"/>
                                  <a:gd name="connsiteX1" fmla="*/ 49193 w 49985"/>
                                  <a:gd name="connsiteY1" fmla="*/ 40013 h 55914"/>
                                  <a:gd name="connsiteX2" fmla="*/ 40576 w 49985"/>
                                  <a:gd name="connsiteY2" fmla="*/ 51851 h 55914"/>
                                  <a:gd name="connsiteX3" fmla="*/ 25917 w 49985"/>
                                  <a:gd name="connsiteY3" fmla="*/ 55883 h 55914"/>
                                  <a:gd name="connsiteX4" fmla="*/ 5265 w 49985"/>
                                  <a:gd name="connsiteY4" fmla="*/ 46770 h 55914"/>
                                  <a:gd name="connsiteX5" fmla="*/ -24 w 49985"/>
                                  <a:gd name="connsiteY5" fmla="*/ 28330 h 55914"/>
                                  <a:gd name="connsiteX6" fmla="*/ 6928 w 49985"/>
                                  <a:gd name="connsiteY6" fmla="*/ 7526 h 55914"/>
                                  <a:gd name="connsiteX7" fmla="*/ 24508 w 49985"/>
                                  <a:gd name="connsiteY7" fmla="*/ -31 h 55914"/>
                                  <a:gd name="connsiteX8" fmla="*/ 43347 w 49985"/>
                                  <a:gd name="connsiteY8" fmla="*/ 7878 h 55914"/>
                                  <a:gd name="connsiteX9" fmla="*/ 49949 w 49985"/>
                                  <a:gd name="connsiteY9" fmla="*/ 32009 h 55914"/>
                                  <a:gd name="connsiteX10" fmla="*/ 14484 w 49985"/>
                                  <a:gd name="connsiteY10" fmla="*/ 32009 h 55914"/>
                                  <a:gd name="connsiteX11" fmla="*/ 17909 w 49985"/>
                                  <a:gd name="connsiteY11" fmla="*/ 41827 h 55914"/>
                                  <a:gd name="connsiteX12" fmla="*/ 26069 w 49985"/>
                                  <a:gd name="connsiteY12" fmla="*/ 45309 h 55914"/>
                                  <a:gd name="connsiteX13" fmla="*/ 31660 w 49985"/>
                                  <a:gd name="connsiteY13" fmla="*/ 43495 h 55914"/>
                                  <a:gd name="connsiteX14" fmla="*/ 35086 w 49985"/>
                                  <a:gd name="connsiteY14" fmla="*/ 37649 h 55914"/>
                                  <a:gd name="connsiteX15" fmla="*/ 35892 w 49985"/>
                                  <a:gd name="connsiteY15" fmla="*/ 23344 h 55914"/>
                                  <a:gd name="connsiteX16" fmla="*/ 32718 w 49985"/>
                                  <a:gd name="connsiteY16" fmla="*/ 14025 h 55914"/>
                                  <a:gd name="connsiteX17" fmla="*/ 25364 w 49985"/>
                                  <a:gd name="connsiteY17" fmla="*/ 10801 h 55914"/>
                                  <a:gd name="connsiteX18" fmla="*/ 17707 w 49985"/>
                                  <a:gd name="connsiteY18" fmla="*/ 14179 h 55914"/>
                                  <a:gd name="connsiteX19" fmla="*/ 14736 w 49985"/>
                                  <a:gd name="connsiteY19" fmla="*/ 23344 h 5591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49985" h="55914">
                                    <a:moveTo>
                                      <a:pt x="35086" y="37649"/>
                                    </a:moveTo>
                                    <a:lnTo>
                                      <a:pt x="49193" y="40013"/>
                                    </a:lnTo>
                                    <a:cubicBezTo>
                                      <a:pt x="47379" y="45189"/>
                                      <a:pt x="44506" y="49135"/>
                                      <a:pt x="40576" y="51851"/>
                                    </a:cubicBezTo>
                                    <a:cubicBezTo>
                                      <a:pt x="36681" y="54542"/>
                                      <a:pt x="31794" y="55883"/>
                                      <a:pt x="25917" y="55883"/>
                                    </a:cubicBezTo>
                                    <a:cubicBezTo>
                                      <a:pt x="16616" y="55883"/>
                                      <a:pt x="9731" y="52848"/>
                                      <a:pt x="5265" y="46770"/>
                                    </a:cubicBezTo>
                                    <a:cubicBezTo>
                                      <a:pt x="1739" y="41896"/>
                                      <a:pt x="-24" y="35749"/>
                                      <a:pt x="-24" y="28330"/>
                                    </a:cubicBezTo>
                                    <a:cubicBezTo>
                                      <a:pt x="-24" y="19467"/>
                                      <a:pt x="2293" y="12529"/>
                                      <a:pt x="6928" y="7526"/>
                                    </a:cubicBezTo>
                                    <a:cubicBezTo>
                                      <a:pt x="11562" y="2488"/>
                                      <a:pt x="17422" y="-31"/>
                                      <a:pt x="24508" y="-31"/>
                                    </a:cubicBezTo>
                                    <a:cubicBezTo>
                                      <a:pt x="32467" y="-31"/>
                                      <a:pt x="38746" y="2608"/>
                                      <a:pt x="43347" y="7878"/>
                                    </a:cubicBezTo>
                                    <a:cubicBezTo>
                                      <a:pt x="47946" y="13122"/>
                                      <a:pt x="50147" y="21160"/>
                                      <a:pt x="49949" y="32009"/>
                                    </a:cubicBezTo>
                                    <a:lnTo>
                                      <a:pt x="14484" y="32009"/>
                                    </a:lnTo>
                                    <a:cubicBezTo>
                                      <a:pt x="14584" y="36205"/>
                                      <a:pt x="15726" y="39480"/>
                                      <a:pt x="17909" y="41827"/>
                                    </a:cubicBezTo>
                                    <a:cubicBezTo>
                                      <a:pt x="20091" y="44148"/>
                                      <a:pt x="22811" y="45309"/>
                                      <a:pt x="26069" y="45309"/>
                                    </a:cubicBezTo>
                                    <a:cubicBezTo>
                                      <a:pt x="28285" y="45309"/>
                                      <a:pt x="30149" y="44699"/>
                                      <a:pt x="31660" y="43495"/>
                                    </a:cubicBezTo>
                                    <a:cubicBezTo>
                                      <a:pt x="33172" y="42283"/>
                                      <a:pt x="34313" y="40340"/>
                                      <a:pt x="35086" y="37649"/>
                                    </a:cubicBezTo>
                                    <a:close/>
                                    <a:moveTo>
                                      <a:pt x="35892" y="23344"/>
                                    </a:moveTo>
                                    <a:cubicBezTo>
                                      <a:pt x="35791" y="19243"/>
                                      <a:pt x="34733" y="16140"/>
                                      <a:pt x="32718" y="14025"/>
                                    </a:cubicBezTo>
                                    <a:cubicBezTo>
                                      <a:pt x="30703" y="11876"/>
                                      <a:pt x="28252" y="10801"/>
                                      <a:pt x="25364" y="10801"/>
                                    </a:cubicBezTo>
                                    <a:cubicBezTo>
                                      <a:pt x="22274" y="10801"/>
                                      <a:pt x="19722" y="11927"/>
                                      <a:pt x="17707" y="14179"/>
                                    </a:cubicBezTo>
                                    <a:cubicBezTo>
                                      <a:pt x="15692" y="16423"/>
                                      <a:pt x="14702" y="19484"/>
                                      <a:pt x="14736" y="23344"/>
                                    </a:cubicBezTo>
                                    <a:close/>
                                  </a:path>
                                </a:pathLst>
                              </a:custGeom>
                              <a:solidFill>
                                <a:srgbClr val="AA44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63" name="Freeform: Shape 363"/>
                            <wps:cNvSpPr/>
                            <wps:spPr>
                              <a:xfrm>
                                <a:off x="671561" y="2324581"/>
                                <a:ext cx="52191" cy="75059"/>
                              </a:xfrm>
                              <a:custGeom>
                                <a:avLst/>
                                <a:gdLst>
                                  <a:gd name="connsiteX0" fmla="*/ -24 w 52191"/>
                                  <a:gd name="connsiteY0" fmla="*/ 1181 h 75059"/>
                                  <a:gd name="connsiteX1" fmla="*/ 13173 w 52191"/>
                                  <a:gd name="connsiteY1" fmla="*/ 1181 h 75059"/>
                                  <a:gd name="connsiteX2" fmla="*/ 13173 w 52191"/>
                                  <a:gd name="connsiteY2" fmla="*/ 9039 h 75059"/>
                                  <a:gd name="connsiteX3" fmla="*/ 20127 w 52191"/>
                                  <a:gd name="connsiteY3" fmla="*/ 2488 h 75059"/>
                                  <a:gd name="connsiteX4" fmla="*/ 29851 w 52191"/>
                                  <a:gd name="connsiteY4" fmla="*/ -31 h 75059"/>
                                  <a:gd name="connsiteX5" fmla="*/ 45669 w 52191"/>
                                  <a:gd name="connsiteY5" fmla="*/ 7276 h 75059"/>
                                  <a:gd name="connsiteX6" fmla="*/ 52168 w 52191"/>
                                  <a:gd name="connsiteY6" fmla="*/ 27625 h 75059"/>
                                  <a:gd name="connsiteX7" fmla="*/ 45617 w 52191"/>
                                  <a:gd name="connsiteY7" fmla="*/ 48481 h 75059"/>
                                  <a:gd name="connsiteX8" fmla="*/ 29747 w 52191"/>
                                  <a:gd name="connsiteY8" fmla="*/ 55883 h 75059"/>
                                  <a:gd name="connsiteX9" fmla="*/ 21692 w 52191"/>
                                  <a:gd name="connsiteY9" fmla="*/ 54121 h 75059"/>
                                  <a:gd name="connsiteX10" fmla="*/ 14135 w 52191"/>
                                  <a:gd name="connsiteY10" fmla="*/ 48077 h 75059"/>
                                  <a:gd name="connsiteX11" fmla="*/ 14135 w 52191"/>
                                  <a:gd name="connsiteY11" fmla="*/ 75028 h 75059"/>
                                  <a:gd name="connsiteX12" fmla="*/ -24 w 52191"/>
                                  <a:gd name="connsiteY12" fmla="*/ 75028 h 75059"/>
                                  <a:gd name="connsiteX13" fmla="*/ 13981 w 52191"/>
                                  <a:gd name="connsiteY13" fmla="*/ 27023 h 75059"/>
                                  <a:gd name="connsiteX14" fmla="*/ 17557 w 52191"/>
                                  <a:gd name="connsiteY14" fmla="*/ 40366 h 75059"/>
                                  <a:gd name="connsiteX15" fmla="*/ 26274 w 52191"/>
                                  <a:gd name="connsiteY15" fmla="*/ 44647 h 75059"/>
                                  <a:gd name="connsiteX16" fmla="*/ 34484 w 52191"/>
                                  <a:gd name="connsiteY16" fmla="*/ 40718 h 75059"/>
                                  <a:gd name="connsiteX17" fmla="*/ 37760 w 52191"/>
                                  <a:gd name="connsiteY17" fmla="*/ 27728 h 75059"/>
                                  <a:gd name="connsiteX18" fmla="*/ 34381 w 52191"/>
                                  <a:gd name="connsiteY18" fmla="*/ 15237 h 75059"/>
                                  <a:gd name="connsiteX19" fmla="*/ 26025 w 52191"/>
                                  <a:gd name="connsiteY19" fmla="*/ 11153 h 75059"/>
                                  <a:gd name="connsiteX20" fmla="*/ 17411 w 52191"/>
                                  <a:gd name="connsiteY20" fmla="*/ 15185 h 75059"/>
                                  <a:gd name="connsiteX21" fmla="*/ 13981 w 52191"/>
                                  <a:gd name="connsiteY21" fmla="*/ 27023 h 7505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Lst>
                                <a:rect l="l" t="t" r="r" b="b"/>
                                <a:pathLst>
                                  <a:path w="52191" h="75059">
                                    <a:moveTo>
                                      <a:pt x="-24" y="1181"/>
                                    </a:moveTo>
                                    <a:lnTo>
                                      <a:pt x="13173" y="1181"/>
                                    </a:lnTo>
                                    <a:lnTo>
                                      <a:pt x="13173" y="9039"/>
                                    </a:lnTo>
                                    <a:cubicBezTo>
                                      <a:pt x="14892" y="6348"/>
                                      <a:pt x="17205" y="4164"/>
                                      <a:pt x="20127" y="2488"/>
                                    </a:cubicBezTo>
                                    <a:cubicBezTo>
                                      <a:pt x="23050" y="811"/>
                                      <a:pt x="26291" y="-31"/>
                                      <a:pt x="29851" y="-31"/>
                                    </a:cubicBezTo>
                                    <a:cubicBezTo>
                                      <a:pt x="36066" y="-31"/>
                                      <a:pt x="41336" y="2402"/>
                                      <a:pt x="45669" y="7276"/>
                                    </a:cubicBezTo>
                                    <a:cubicBezTo>
                                      <a:pt x="50002" y="12142"/>
                                      <a:pt x="52168" y="18925"/>
                                      <a:pt x="52168" y="27625"/>
                                    </a:cubicBezTo>
                                    <a:cubicBezTo>
                                      <a:pt x="52168" y="36557"/>
                                      <a:pt x="49984" y="43512"/>
                                      <a:pt x="45617" y="48481"/>
                                    </a:cubicBezTo>
                                    <a:cubicBezTo>
                                      <a:pt x="41250" y="53416"/>
                                      <a:pt x="35963" y="55883"/>
                                      <a:pt x="29747" y="55883"/>
                                    </a:cubicBezTo>
                                    <a:cubicBezTo>
                                      <a:pt x="26790" y="55883"/>
                                      <a:pt x="24108" y="55299"/>
                                      <a:pt x="21692" y="54121"/>
                                    </a:cubicBezTo>
                                    <a:cubicBezTo>
                                      <a:pt x="19302" y="52943"/>
                                      <a:pt x="16783" y="50931"/>
                                      <a:pt x="14135" y="48077"/>
                                    </a:cubicBezTo>
                                    <a:lnTo>
                                      <a:pt x="14135" y="75028"/>
                                    </a:lnTo>
                                    <a:lnTo>
                                      <a:pt x="-24" y="75028"/>
                                    </a:lnTo>
                                    <a:close/>
                                    <a:moveTo>
                                      <a:pt x="13981" y="27023"/>
                                    </a:moveTo>
                                    <a:cubicBezTo>
                                      <a:pt x="13981" y="33033"/>
                                      <a:pt x="15176" y="37477"/>
                                      <a:pt x="17557" y="40366"/>
                                    </a:cubicBezTo>
                                    <a:cubicBezTo>
                                      <a:pt x="19947" y="43220"/>
                                      <a:pt x="22853" y="44647"/>
                                      <a:pt x="26274" y="44647"/>
                                    </a:cubicBezTo>
                                    <a:cubicBezTo>
                                      <a:pt x="29567" y="44647"/>
                                      <a:pt x="32301" y="43340"/>
                                      <a:pt x="34484" y="40718"/>
                                    </a:cubicBezTo>
                                    <a:cubicBezTo>
                                      <a:pt x="36668" y="38070"/>
                                      <a:pt x="37760" y="33738"/>
                                      <a:pt x="37760" y="27728"/>
                                    </a:cubicBezTo>
                                    <a:cubicBezTo>
                                      <a:pt x="37760" y="22114"/>
                                      <a:pt x="36633" y="17954"/>
                                      <a:pt x="34381" y="15237"/>
                                    </a:cubicBezTo>
                                    <a:cubicBezTo>
                                      <a:pt x="32137" y="12512"/>
                                      <a:pt x="29343" y="11153"/>
                                      <a:pt x="26025" y="11153"/>
                                    </a:cubicBezTo>
                                    <a:cubicBezTo>
                                      <a:pt x="22560" y="11153"/>
                                      <a:pt x="19689" y="12495"/>
                                      <a:pt x="17411" y="15185"/>
                                    </a:cubicBezTo>
                                    <a:cubicBezTo>
                                      <a:pt x="15124" y="17833"/>
                                      <a:pt x="13981" y="21779"/>
                                      <a:pt x="13981" y="27023"/>
                                    </a:cubicBezTo>
                                    <a:close/>
                                  </a:path>
                                </a:pathLst>
                              </a:custGeom>
                              <a:solidFill>
                                <a:srgbClr val="AA44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64" name="Freeform: Shape 364"/>
                            <wps:cNvSpPr/>
                            <wps:spPr>
                              <a:xfrm>
                                <a:off x="730046" y="2324581"/>
                                <a:ext cx="49973" cy="55914"/>
                              </a:xfrm>
                              <a:custGeom>
                                <a:avLst/>
                                <a:gdLst>
                                  <a:gd name="connsiteX0" fmla="*/ -24 w 49973"/>
                                  <a:gd name="connsiteY0" fmla="*/ 39411 h 55914"/>
                                  <a:gd name="connsiteX1" fmla="*/ 14178 w 49973"/>
                                  <a:gd name="connsiteY1" fmla="*/ 37245 h 55914"/>
                                  <a:gd name="connsiteX2" fmla="*/ 17858 w 49973"/>
                                  <a:gd name="connsiteY2" fmla="*/ 43547 h 55914"/>
                                  <a:gd name="connsiteX3" fmla="*/ 25612 w 49973"/>
                                  <a:gd name="connsiteY3" fmla="*/ 45661 h 55914"/>
                                  <a:gd name="connsiteX4" fmla="*/ 33874 w 49973"/>
                                  <a:gd name="connsiteY4" fmla="*/ 43641 h 55914"/>
                                  <a:gd name="connsiteX5" fmla="*/ 35739 w 49973"/>
                                  <a:gd name="connsiteY5" fmla="*/ 39867 h 55914"/>
                                  <a:gd name="connsiteX6" fmla="*/ 34734 w 49973"/>
                                  <a:gd name="connsiteY6" fmla="*/ 37193 h 55914"/>
                                  <a:gd name="connsiteX7" fmla="*/ 29997 w 49973"/>
                                  <a:gd name="connsiteY7" fmla="*/ 35328 h 55914"/>
                                  <a:gd name="connsiteX8" fmla="*/ 8290 w 49973"/>
                                  <a:gd name="connsiteY8" fmla="*/ 28433 h 55914"/>
                                  <a:gd name="connsiteX9" fmla="*/ 1945 w 49973"/>
                                  <a:gd name="connsiteY9" fmla="*/ 16389 h 55914"/>
                                  <a:gd name="connsiteX10" fmla="*/ 7430 w 49973"/>
                                  <a:gd name="connsiteY10" fmla="*/ 4706 h 55914"/>
                                  <a:gd name="connsiteX11" fmla="*/ 24460 w 49973"/>
                                  <a:gd name="connsiteY11" fmla="*/ -31 h 55914"/>
                                  <a:gd name="connsiteX12" fmla="*/ 40777 w 49973"/>
                                  <a:gd name="connsiteY12" fmla="*/ 3545 h 55914"/>
                                  <a:gd name="connsiteX13" fmla="*/ 48136 w 49973"/>
                                  <a:gd name="connsiteY13" fmla="*/ 14128 h 55914"/>
                                  <a:gd name="connsiteX14" fmla="*/ 34785 w 49973"/>
                                  <a:gd name="connsiteY14" fmla="*/ 16595 h 55914"/>
                                  <a:gd name="connsiteX15" fmla="*/ 31510 w 49973"/>
                                  <a:gd name="connsiteY15" fmla="*/ 11807 h 55914"/>
                                  <a:gd name="connsiteX16" fmla="*/ 24710 w 49973"/>
                                  <a:gd name="connsiteY16" fmla="*/ 10148 h 55914"/>
                                  <a:gd name="connsiteX17" fmla="*/ 16697 w 49973"/>
                                  <a:gd name="connsiteY17" fmla="*/ 11704 h 55914"/>
                                  <a:gd name="connsiteX18" fmla="*/ 15090 w 49973"/>
                                  <a:gd name="connsiteY18" fmla="*/ 14575 h 55914"/>
                                  <a:gd name="connsiteX19" fmla="*/ 16500 w 49973"/>
                                  <a:gd name="connsiteY19" fmla="*/ 17145 h 55914"/>
                                  <a:gd name="connsiteX20" fmla="*/ 29696 w 49973"/>
                                  <a:gd name="connsiteY20" fmla="*/ 21126 h 55914"/>
                                  <a:gd name="connsiteX21" fmla="*/ 45514 w 49973"/>
                                  <a:gd name="connsiteY21" fmla="*/ 27427 h 55914"/>
                                  <a:gd name="connsiteX22" fmla="*/ 49950 w 49973"/>
                                  <a:gd name="connsiteY22" fmla="*/ 37950 h 55914"/>
                                  <a:gd name="connsiteX23" fmla="*/ 43803 w 49973"/>
                                  <a:gd name="connsiteY23" fmla="*/ 50596 h 55914"/>
                                  <a:gd name="connsiteX24" fmla="*/ 25612 w 49973"/>
                                  <a:gd name="connsiteY24" fmla="*/ 55883 h 55914"/>
                                  <a:gd name="connsiteX25" fmla="*/ 8290 w 49973"/>
                                  <a:gd name="connsiteY25" fmla="*/ 51447 h 55914"/>
                                  <a:gd name="connsiteX26" fmla="*/ -24 w 49973"/>
                                  <a:gd name="connsiteY26" fmla="*/ 39411 h 5591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Lst>
                                <a:rect l="l" t="t" r="r" b="b"/>
                                <a:pathLst>
                                  <a:path w="49973" h="55914">
                                    <a:moveTo>
                                      <a:pt x="-24" y="39411"/>
                                    </a:moveTo>
                                    <a:lnTo>
                                      <a:pt x="14178" y="37245"/>
                                    </a:lnTo>
                                    <a:cubicBezTo>
                                      <a:pt x="14789" y="39996"/>
                                      <a:pt x="16010" y="42102"/>
                                      <a:pt x="17858" y="43547"/>
                                    </a:cubicBezTo>
                                    <a:cubicBezTo>
                                      <a:pt x="19706" y="44956"/>
                                      <a:pt x="22294" y="45661"/>
                                      <a:pt x="25612" y="45661"/>
                                    </a:cubicBezTo>
                                    <a:cubicBezTo>
                                      <a:pt x="29275" y="45661"/>
                                      <a:pt x="32034" y="44991"/>
                                      <a:pt x="33874" y="43641"/>
                                    </a:cubicBezTo>
                                    <a:cubicBezTo>
                                      <a:pt x="35120" y="42704"/>
                                      <a:pt x="35739" y="41440"/>
                                      <a:pt x="35739" y="39867"/>
                                    </a:cubicBezTo>
                                    <a:cubicBezTo>
                                      <a:pt x="35739" y="38792"/>
                                      <a:pt x="35404" y="37898"/>
                                      <a:pt x="34734" y="37193"/>
                                    </a:cubicBezTo>
                                    <a:cubicBezTo>
                                      <a:pt x="34029" y="36523"/>
                                      <a:pt x="32447" y="35904"/>
                                      <a:pt x="29997" y="35328"/>
                                    </a:cubicBezTo>
                                    <a:cubicBezTo>
                                      <a:pt x="18580" y="32817"/>
                                      <a:pt x="11341" y="30514"/>
                                      <a:pt x="8290" y="28433"/>
                                    </a:cubicBezTo>
                                    <a:cubicBezTo>
                                      <a:pt x="4060" y="25545"/>
                                      <a:pt x="1945" y="21530"/>
                                      <a:pt x="1945" y="16389"/>
                                    </a:cubicBezTo>
                                    <a:cubicBezTo>
                                      <a:pt x="1945" y="11755"/>
                                      <a:pt x="3768" y="7861"/>
                                      <a:pt x="7430" y="4706"/>
                                    </a:cubicBezTo>
                                    <a:cubicBezTo>
                                      <a:pt x="11092" y="1551"/>
                                      <a:pt x="16766" y="-31"/>
                                      <a:pt x="24460" y="-31"/>
                                    </a:cubicBezTo>
                                    <a:cubicBezTo>
                                      <a:pt x="31776" y="-31"/>
                                      <a:pt x="37218" y="1164"/>
                                      <a:pt x="40777" y="3545"/>
                                    </a:cubicBezTo>
                                    <a:cubicBezTo>
                                      <a:pt x="44336" y="5935"/>
                                      <a:pt x="46786" y="9460"/>
                                      <a:pt x="48136" y="14128"/>
                                    </a:cubicBezTo>
                                    <a:lnTo>
                                      <a:pt x="34785" y="16595"/>
                                    </a:lnTo>
                                    <a:cubicBezTo>
                                      <a:pt x="34218" y="14515"/>
                                      <a:pt x="33126" y="12916"/>
                                      <a:pt x="31510" y="11807"/>
                                    </a:cubicBezTo>
                                    <a:cubicBezTo>
                                      <a:pt x="29928" y="10698"/>
                                      <a:pt x="27667" y="10148"/>
                                      <a:pt x="24710" y="10148"/>
                                    </a:cubicBezTo>
                                    <a:cubicBezTo>
                                      <a:pt x="20979" y="10148"/>
                                      <a:pt x="18314" y="10663"/>
                                      <a:pt x="16697" y="11704"/>
                                    </a:cubicBezTo>
                                    <a:cubicBezTo>
                                      <a:pt x="15623" y="12443"/>
                                      <a:pt x="15090" y="13406"/>
                                      <a:pt x="15090" y="14575"/>
                                    </a:cubicBezTo>
                                    <a:cubicBezTo>
                                      <a:pt x="15090" y="15589"/>
                                      <a:pt x="15563" y="16440"/>
                                      <a:pt x="16500" y="17145"/>
                                    </a:cubicBezTo>
                                    <a:cubicBezTo>
                                      <a:pt x="17772" y="18091"/>
                                      <a:pt x="22174" y="19415"/>
                                      <a:pt x="29696" y="21126"/>
                                    </a:cubicBezTo>
                                    <a:cubicBezTo>
                                      <a:pt x="37252" y="22837"/>
                                      <a:pt x="42522" y="24943"/>
                                      <a:pt x="45514" y="27427"/>
                                    </a:cubicBezTo>
                                    <a:cubicBezTo>
                                      <a:pt x="48471" y="29946"/>
                                      <a:pt x="49950" y="33454"/>
                                      <a:pt x="49950" y="37950"/>
                                    </a:cubicBezTo>
                                    <a:cubicBezTo>
                                      <a:pt x="49950" y="42850"/>
                                      <a:pt x="47895" y="47071"/>
                                      <a:pt x="43803" y="50596"/>
                                    </a:cubicBezTo>
                                    <a:cubicBezTo>
                                      <a:pt x="39703" y="54121"/>
                                      <a:pt x="33642" y="55883"/>
                                      <a:pt x="25612" y="55883"/>
                                    </a:cubicBezTo>
                                    <a:cubicBezTo>
                                      <a:pt x="18331" y="55883"/>
                                      <a:pt x="12554" y="54404"/>
                                      <a:pt x="8290" y="51447"/>
                                    </a:cubicBezTo>
                                    <a:cubicBezTo>
                                      <a:pt x="4060" y="48498"/>
                                      <a:pt x="1283" y="44484"/>
                                      <a:pt x="-24" y="39411"/>
                                    </a:cubicBezTo>
                                    <a:close/>
                                  </a:path>
                                </a:pathLst>
                              </a:custGeom>
                              <a:solidFill>
                                <a:srgbClr val="AA44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grpSp>
                        <wpg:grpSp>
                          <wpg:cNvPr id="365" name="Graphic 4" descr="Figure 1 Anatomy of the shoulder (reproduced with permission) (Wikimedia Commons 2022)"/>
                          <wpg:cNvGrpSpPr/>
                          <wpg:grpSpPr>
                            <a:xfrm>
                              <a:off x="109367" y="990927"/>
                              <a:ext cx="430986" cy="75059"/>
                              <a:chOff x="109367" y="990927"/>
                              <a:chExt cx="430986" cy="75059"/>
                            </a:xfrm>
                            <a:solidFill>
                              <a:srgbClr val="AA4400"/>
                            </a:solidFill>
                          </wpg:grpSpPr>
                          <wps:wsp>
                            <wps:cNvPr id="366" name="Freeform: Shape 366"/>
                            <wps:cNvSpPr/>
                            <wps:spPr>
                              <a:xfrm>
                                <a:off x="109367" y="1010072"/>
                                <a:ext cx="78681" cy="54701"/>
                              </a:xfrm>
                              <a:custGeom>
                                <a:avLst/>
                                <a:gdLst>
                                  <a:gd name="connsiteX0" fmla="*/ -24 w 78681"/>
                                  <a:gd name="connsiteY0" fmla="*/ 1181 h 54701"/>
                                  <a:gd name="connsiteX1" fmla="*/ 13022 w 78681"/>
                                  <a:gd name="connsiteY1" fmla="*/ 1181 h 54701"/>
                                  <a:gd name="connsiteX2" fmla="*/ 13022 w 78681"/>
                                  <a:gd name="connsiteY2" fmla="*/ 8480 h 54701"/>
                                  <a:gd name="connsiteX3" fmla="*/ 29696 w 78681"/>
                                  <a:gd name="connsiteY3" fmla="*/ -31 h 54701"/>
                                  <a:gd name="connsiteX4" fmla="*/ 38612 w 78681"/>
                                  <a:gd name="connsiteY4" fmla="*/ 2084 h 54701"/>
                                  <a:gd name="connsiteX5" fmla="*/ 44807 w 78681"/>
                                  <a:gd name="connsiteY5" fmla="*/ 8480 h 54701"/>
                                  <a:gd name="connsiteX6" fmla="*/ 52414 w 78681"/>
                                  <a:gd name="connsiteY6" fmla="*/ 2084 h 54701"/>
                                  <a:gd name="connsiteX7" fmla="*/ 61128 w 78681"/>
                                  <a:gd name="connsiteY7" fmla="*/ -31 h 54701"/>
                                  <a:gd name="connsiteX8" fmla="*/ 71102 w 78681"/>
                                  <a:gd name="connsiteY8" fmla="*/ 2385 h 54701"/>
                                  <a:gd name="connsiteX9" fmla="*/ 77197 w 78681"/>
                                  <a:gd name="connsiteY9" fmla="*/ 9391 h 54701"/>
                                  <a:gd name="connsiteX10" fmla="*/ 78658 w 78681"/>
                                  <a:gd name="connsiteY10" fmla="*/ 20472 h 54701"/>
                                  <a:gd name="connsiteX11" fmla="*/ 78658 w 78681"/>
                                  <a:gd name="connsiteY11" fmla="*/ 54671 h 54701"/>
                                  <a:gd name="connsiteX12" fmla="*/ 64503 w 78681"/>
                                  <a:gd name="connsiteY12" fmla="*/ 54671 h 54701"/>
                                  <a:gd name="connsiteX13" fmla="*/ 64503 w 78681"/>
                                  <a:gd name="connsiteY13" fmla="*/ 24100 h 54701"/>
                                  <a:gd name="connsiteX14" fmla="*/ 63042 w 78681"/>
                                  <a:gd name="connsiteY14" fmla="*/ 13818 h 54701"/>
                                  <a:gd name="connsiteX15" fmla="*/ 56998 w 78681"/>
                                  <a:gd name="connsiteY15" fmla="*/ 10801 h 54701"/>
                                  <a:gd name="connsiteX16" fmla="*/ 51406 w 78681"/>
                                  <a:gd name="connsiteY16" fmla="*/ 12615 h 54701"/>
                                  <a:gd name="connsiteX17" fmla="*/ 47628 w 78681"/>
                                  <a:gd name="connsiteY17" fmla="*/ 17954 h 54701"/>
                                  <a:gd name="connsiteX18" fmla="*/ 46470 w 78681"/>
                                  <a:gd name="connsiteY18" fmla="*/ 28983 h 54701"/>
                                  <a:gd name="connsiteX19" fmla="*/ 46470 w 78681"/>
                                  <a:gd name="connsiteY19" fmla="*/ 54671 h 54701"/>
                                  <a:gd name="connsiteX20" fmla="*/ 32315 w 78681"/>
                                  <a:gd name="connsiteY20" fmla="*/ 54671 h 54701"/>
                                  <a:gd name="connsiteX21" fmla="*/ 32315 w 78681"/>
                                  <a:gd name="connsiteY21" fmla="*/ 25356 h 54701"/>
                                  <a:gd name="connsiteX22" fmla="*/ 31560 w 78681"/>
                                  <a:gd name="connsiteY22" fmla="*/ 15280 h 54701"/>
                                  <a:gd name="connsiteX23" fmla="*/ 29192 w 78681"/>
                                  <a:gd name="connsiteY23" fmla="*/ 11910 h 54701"/>
                                  <a:gd name="connsiteX24" fmla="*/ 24910 w 78681"/>
                                  <a:gd name="connsiteY24" fmla="*/ 10801 h 54701"/>
                                  <a:gd name="connsiteX25" fmla="*/ 19017 w 78681"/>
                                  <a:gd name="connsiteY25" fmla="*/ 12563 h 54701"/>
                                  <a:gd name="connsiteX26" fmla="*/ 15238 w 78681"/>
                                  <a:gd name="connsiteY26" fmla="*/ 17653 h 54701"/>
                                  <a:gd name="connsiteX27" fmla="*/ 14130 w 78681"/>
                                  <a:gd name="connsiteY27" fmla="*/ 28682 h 54701"/>
                                  <a:gd name="connsiteX28" fmla="*/ 14130 w 78681"/>
                                  <a:gd name="connsiteY28" fmla="*/ 54671 h 54701"/>
                                  <a:gd name="connsiteX29" fmla="*/ -24 w 78681"/>
                                  <a:gd name="connsiteY29" fmla="*/ 54671 h 5470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Lst>
                                <a:rect l="l" t="t" r="r" b="b"/>
                                <a:pathLst>
                                  <a:path w="78681" h="54701">
                                    <a:moveTo>
                                      <a:pt x="-24" y="1181"/>
                                    </a:moveTo>
                                    <a:lnTo>
                                      <a:pt x="13022" y="1181"/>
                                    </a:lnTo>
                                    <a:lnTo>
                                      <a:pt x="13022" y="8480"/>
                                    </a:lnTo>
                                    <a:cubicBezTo>
                                      <a:pt x="17690" y="2806"/>
                                      <a:pt x="23248" y="-31"/>
                                      <a:pt x="29696" y="-31"/>
                                    </a:cubicBezTo>
                                    <a:cubicBezTo>
                                      <a:pt x="33121" y="-31"/>
                                      <a:pt x="36093" y="674"/>
                                      <a:pt x="38612" y="2084"/>
                                    </a:cubicBezTo>
                                    <a:cubicBezTo>
                                      <a:pt x="41131" y="3494"/>
                                      <a:pt x="43195" y="5626"/>
                                      <a:pt x="44807" y="8480"/>
                                    </a:cubicBezTo>
                                    <a:cubicBezTo>
                                      <a:pt x="47158" y="5626"/>
                                      <a:pt x="49694" y="3494"/>
                                      <a:pt x="52414" y="2084"/>
                                    </a:cubicBezTo>
                                    <a:cubicBezTo>
                                      <a:pt x="55134" y="674"/>
                                      <a:pt x="58039" y="-31"/>
                                      <a:pt x="61128" y="-31"/>
                                    </a:cubicBezTo>
                                    <a:cubicBezTo>
                                      <a:pt x="65057" y="-31"/>
                                      <a:pt x="68382" y="777"/>
                                      <a:pt x="71102" y="2385"/>
                                    </a:cubicBezTo>
                                    <a:cubicBezTo>
                                      <a:pt x="73822" y="3966"/>
                                      <a:pt x="75853" y="6296"/>
                                      <a:pt x="77197" y="9391"/>
                                    </a:cubicBezTo>
                                    <a:cubicBezTo>
                                      <a:pt x="78171" y="11669"/>
                                      <a:pt x="78658" y="15366"/>
                                      <a:pt x="78658" y="20472"/>
                                    </a:cubicBezTo>
                                    <a:lnTo>
                                      <a:pt x="78658" y="54671"/>
                                    </a:lnTo>
                                    <a:lnTo>
                                      <a:pt x="64503" y="54671"/>
                                    </a:lnTo>
                                    <a:lnTo>
                                      <a:pt x="64503" y="24100"/>
                                    </a:lnTo>
                                    <a:cubicBezTo>
                                      <a:pt x="64503" y="18787"/>
                                      <a:pt x="64016" y="15366"/>
                                      <a:pt x="63042" y="13818"/>
                                    </a:cubicBezTo>
                                    <a:cubicBezTo>
                                      <a:pt x="61733" y="11807"/>
                                      <a:pt x="59718" y="10801"/>
                                      <a:pt x="56998" y="10801"/>
                                    </a:cubicBezTo>
                                    <a:cubicBezTo>
                                      <a:pt x="55016" y="10801"/>
                                      <a:pt x="53152" y="11403"/>
                                      <a:pt x="51406" y="12615"/>
                                    </a:cubicBezTo>
                                    <a:cubicBezTo>
                                      <a:pt x="49660" y="13818"/>
                                      <a:pt x="48401" y="15598"/>
                                      <a:pt x="47628" y="17954"/>
                                    </a:cubicBezTo>
                                    <a:cubicBezTo>
                                      <a:pt x="46856" y="20266"/>
                                      <a:pt x="46470" y="23946"/>
                                      <a:pt x="46470" y="28983"/>
                                    </a:cubicBezTo>
                                    <a:lnTo>
                                      <a:pt x="46470" y="54671"/>
                                    </a:lnTo>
                                    <a:lnTo>
                                      <a:pt x="32315" y="54671"/>
                                    </a:lnTo>
                                    <a:lnTo>
                                      <a:pt x="32315" y="25356"/>
                                    </a:lnTo>
                                    <a:cubicBezTo>
                                      <a:pt x="32315" y="20154"/>
                                      <a:pt x="32063" y="16793"/>
                                      <a:pt x="31560" y="15280"/>
                                    </a:cubicBezTo>
                                    <a:cubicBezTo>
                                      <a:pt x="31056" y="13767"/>
                                      <a:pt x="30267" y="12649"/>
                                      <a:pt x="29192" y="11910"/>
                                    </a:cubicBezTo>
                                    <a:cubicBezTo>
                                      <a:pt x="28151" y="11171"/>
                                      <a:pt x="26724" y="10801"/>
                                      <a:pt x="24910" y="10801"/>
                                    </a:cubicBezTo>
                                    <a:cubicBezTo>
                                      <a:pt x="22727" y="10801"/>
                                      <a:pt x="20763" y="11386"/>
                                      <a:pt x="19017" y="12563"/>
                                    </a:cubicBezTo>
                                    <a:cubicBezTo>
                                      <a:pt x="17271" y="13741"/>
                                      <a:pt x="16011" y="15435"/>
                                      <a:pt x="15238" y="17653"/>
                                    </a:cubicBezTo>
                                    <a:cubicBezTo>
                                      <a:pt x="14500" y="19862"/>
                                      <a:pt x="14130" y="23541"/>
                                      <a:pt x="14130" y="28682"/>
                                    </a:cubicBezTo>
                                    <a:lnTo>
                                      <a:pt x="14130" y="54671"/>
                                    </a:lnTo>
                                    <a:lnTo>
                                      <a:pt x="-24" y="54671"/>
                                    </a:lnTo>
                                    <a:close/>
                                  </a:path>
                                </a:pathLst>
                              </a:custGeom>
                              <a:solidFill>
                                <a:srgbClr val="AA44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67" name="Freeform: Shape 367"/>
                            <wps:cNvSpPr/>
                            <wps:spPr>
                              <a:xfrm>
                                <a:off x="201800" y="1011284"/>
                                <a:ext cx="48660" cy="54702"/>
                              </a:xfrm>
                              <a:custGeom>
                                <a:avLst/>
                                <a:gdLst>
                                  <a:gd name="connsiteX0" fmla="*/ 35489 w 48660"/>
                                  <a:gd name="connsiteY0" fmla="*/ 53459 h 54702"/>
                                  <a:gd name="connsiteX1" fmla="*/ 35489 w 48660"/>
                                  <a:gd name="connsiteY1" fmla="*/ 45455 h 54702"/>
                                  <a:gd name="connsiteX2" fmla="*/ 27782 w 48660"/>
                                  <a:gd name="connsiteY2" fmla="*/ 52204 h 54702"/>
                                  <a:gd name="connsiteX3" fmla="*/ 17758 w 48660"/>
                                  <a:gd name="connsiteY3" fmla="*/ 54671 h 54702"/>
                                  <a:gd name="connsiteX4" fmla="*/ 8087 w 48660"/>
                                  <a:gd name="connsiteY4" fmla="*/ 52298 h 54702"/>
                                  <a:gd name="connsiteX5" fmla="*/ 1891 w 48660"/>
                                  <a:gd name="connsiteY5" fmla="*/ 45653 h 54702"/>
                                  <a:gd name="connsiteX6" fmla="*/ -24 w 48660"/>
                                  <a:gd name="connsiteY6" fmla="*/ 33815 h 54702"/>
                                  <a:gd name="connsiteX7" fmla="*/ -24 w 48660"/>
                                  <a:gd name="connsiteY7" fmla="*/ -31 h 54702"/>
                                  <a:gd name="connsiteX8" fmla="*/ 14131 w 48660"/>
                                  <a:gd name="connsiteY8" fmla="*/ -31 h 54702"/>
                                  <a:gd name="connsiteX9" fmla="*/ 14131 w 48660"/>
                                  <a:gd name="connsiteY9" fmla="*/ 24547 h 54702"/>
                                  <a:gd name="connsiteX10" fmla="*/ 14887 w 48660"/>
                                  <a:gd name="connsiteY10" fmla="*/ 38397 h 54702"/>
                                  <a:gd name="connsiteX11" fmla="*/ 17758 w 48660"/>
                                  <a:gd name="connsiteY11" fmla="*/ 42429 h 54702"/>
                                  <a:gd name="connsiteX12" fmla="*/ 22996 w 48660"/>
                                  <a:gd name="connsiteY12" fmla="*/ 43891 h 54702"/>
                                  <a:gd name="connsiteX13" fmla="*/ 29495 w 48660"/>
                                  <a:gd name="connsiteY13" fmla="*/ 41922 h 54702"/>
                                  <a:gd name="connsiteX14" fmla="*/ 33423 w 48660"/>
                                  <a:gd name="connsiteY14" fmla="*/ 36987 h 54702"/>
                                  <a:gd name="connsiteX15" fmla="*/ 34482 w 48660"/>
                                  <a:gd name="connsiteY15" fmla="*/ 22536 h 54702"/>
                                  <a:gd name="connsiteX16" fmla="*/ 34482 w 48660"/>
                                  <a:gd name="connsiteY16" fmla="*/ -31 h 54702"/>
                                  <a:gd name="connsiteX17" fmla="*/ 48636 w 48660"/>
                                  <a:gd name="connsiteY17" fmla="*/ -31 h 54702"/>
                                  <a:gd name="connsiteX18" fmla="*/ 48636 w 48660"/>
                                  <a:gd name="connsiteY18" fmla="*/ 53459 h 5470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48660" h="54702">
                                    <a:moveTo>
                                      <a:pt x="35489" y="53459"/>
                                    </a:moveTo>
                                    <a:lnTo>
                                      <a:pt x="35489" y="45455"/>
                                    </a:lnTo>
                                    <a:cubicBezTo>
                                      <a:pt x="33541" y="48309"/>
                                      <a:pt x="30972" y="50553"/>
                                      <a:pt x="27782" y="52204"/>
                                    </a:cubicBezTo>
                                    <a:cubicBezTo>
                                      <a:pt x="24625" y="53846"/>
                                      <a:pt x="21284" y="54671"/>
                                      <a:pt x="17758" y="54671"/>
                                    </a:cubicBezTo>
                                    <a:cubicBezTo>
                                      <a:pt x="14165" y="54671"/>
                                      <a:pt x="10941" y="53880"/>
                                      <a:pt x="8087" y="52298"/>
                                    </a:cubicBezTo>
                                    <a:cubicBezTo>
                                      <a:pt x="5232" y="50725"/>
                                      <a:pt x="3167" y="48507"/>
                                      <a:pt x="1891" y="45653"/>
                                    </a:cubicBezTo>
                                    <a:cubicBezTo>
                                      <a:pt x="614" y="42799"/>
                                      <a:pt x="-24" y="38853"/>
                                      <a:pt x="-24" y="33815"/>
                                    </a:cubicBezTo>
                                    <a:lnTo>
                                      <a:pt x="-24" y="-31"/>
                                    </a:lnTo>
                                    <a:lnTo>
                                      <a:pt x="14131" y="-31"/>
                                    </a:lnTo>
                                    <a:lnTo>
                                      <a:pt x="14131" y="24547"/>
                                    </a:lnTo>
                                    <a:cubicBezTo>
                                      <a:pt x="14131" y="32070"/>
                                      <a:pt x="14383" y="36686"/>
                                      <a:pt x="14887" y="38397"/>
                                    </a:cubicBezTo>
                                    <a:cubicBezTo>
                                      <a:pt x="15424" y="40082"/>
                                      <a:pt x="16381" y="41423"/>
                                      <a:pt x="17758" y="42429"/>
                                    </a:cubicBezTo>
                                    <a:cubicBezTo>
                                      <a:pt x="19135" y="43400"/>
                                      <a:pt x="20881" y="43891"/>
                                      <a:pt x="22996" y="43891"/>
                                    </a:cubicBezTo>
                                    <a:cubicBezTo>
                                      <a:pt x="25415" y="43891"/>
                                      <a:pt x="27580" y="43237"/>
                                      <a:pt x="29495" y="41922"/>
                                    </a:cubicBezTo>
                                    <a:cubicBezTo>
                                      <a:pt x="31409" y="40581"/>
                                      <a:pt x="32718" y="38939"/>
                                      <a:pt x="33423" y="36987"/>
                                    </a:cubicBezTo>
                                    <a:cubicBezTo>
                                      <a:pt x="34129" y="35010"/>
                                      <a:pt x="34482" y="30187"/>
                                      <a:pt x="34482" y="22536"/>
                                    </a:cubicBezTo>
                                    <a:lnTo>
                                      <a:pt x="34482" y="-31"/>
                                    </a:lnTo>
                                    <a:lnTo>
                                      <a:pt x="48636" y="-31"/>
                                    </a:lnTo>
                                    <a:lnTo>
                                      <a:pt x="48636" y="53459"/>
                                    </a:lnTo>
                                    <a:close/>
                                  </a:path>
                                </a:pathLst>
                              </a:custGeom>
                              <a:solidFill>
                                <a:srgbClr val="AA44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68" name="Freeform: Shape 368"/>
                            <wps:cNvSpPr/>
                            <wps:spPr>
                              <a:xfrm>
                                <a:off x="260182" y="1010072"/>
                                <a:ext cx="49969" cy="55914"/>
                              </a:xfrm>
                              <a:custGeom>
                                <a:avLst/>
                                <a:gdLst>
                                  <a:gd name="connsiteX0" fmla="*/ -24 w 49969"/>
                                  <a:gd name="connsiteY0" fmla="*/ 39411 h 55914"/>
                                  <a:gd name="connsiteX1" fmla="*/ 14182 w 49969"/>
                                  <a:gd name="connsiteY1" fmla="*/ 37245 h 55914"/>
                                  <a:gd name="connsiteX2" fmla="*/ 17859 w 49969"/>
                                  <a:gd name="connsiteY2" fmla="*/ 43538 h 55914"/>
                                  <a:gd name="connsiteX3" fmla="*/ 25616 w 49969"/>
                                  <a:gd name="connsiteY3" fmla="*/ 45653 h 55914"/>
                                  <a:gd name="connsiteX4" fmla="*/ 33877 w 49969"/>
                                  <a:gd name="connsiteY4" fmla="*/ 43641 h 55914"/>
                                  <a:gd name="connsiteX5" fmla="*/ 35741 w 49969"/>
                                  <a:gd name="connsiteY5" fmla="*/ 39867 h 55914"/>
                                  <a:gd name="connsiteX6" fmla="*/ 34734 w 49969"/>
                                  <a:gd name="connsiteY6" fmla="*/ 37193 h 55914"/>
                                  <a:gd name="connsiteX7" fmla="*/ 29998 w 49969"/>
                                  <a:gd name="connsiteY7" fmla="*/ 35328 h 55914"/>
                                  <a:gd name="connsiteX8" fmla="*/ 8288 w 49969"/>
                                  <a:gd name="connsiteY8" fmla="*/ 28425 h 55914"/>
                                  <a:gd name="connsiteX9" fmla="*/ 1941 w 49969"/>
                                  <a:gd name="connsiteY9" fmla="*/ 16389 h 55914"/>
                                  <a:gd name="connsiteX10" fmla="*/ 7432 w 49969"/>
                                  <a:gd name="connsiteY10" fmla="*/ 4706 h 55914"/>
                                  <a:gd name="connsiteX11" fmla="*/ 24458 w 49969"/>
                                  <a:gd name="connsiteY11" fmla="*/ -31 h 55914"/>
                                  <a:gd name="connsiteX12" fmla="*/ 40778 w 49969"/>
                                  <a:gd name="connsiteY12" fmla="*/ 3545 h 55914"/>
                                  <a:gd name="connsiteX13" fmla="*/ 48133 w 49969"/>
                                  <a:gd name="connsiteY13" fmla="*/ 14119 h 55914"/>
                                  <a:gd name="connsiteX14" fmla="*/ 34784 w 49969"/>
                                  <a:gd name="connsiteY14" fmla="*/ 16595 h 55914"/>
                                  <a:gd name="connsiteX15" fmla="*/ 31510 w 49969"/>
                                  <a:gd name="connsiteY15" fmla="*/ 11807 h 55914"/>
                                  <a:gd name="connsiteX16" fmla="*/ 24710 w 49969"/>
                                  <a:gd name="connsiteY16" fmla="*/ 10148 h 55914"/>
                                  <a:gd name="connsiteX17" fmla="*/ 16700 w 49969"/>
                                  <a:gd name="connsiteY17" fmla="*/ 11704 h 55914"/>
                                  <a:gd name="connsiteX18" fmla="*/ 15088 w 49969"/>
                                  <a:gd name="connsiteY18" fmla="*/ 14575 h 55914"/>
                                  <a:gd name="connsiteX19" fmla="*/ 16499 w 49969"/>
                                  <a:gd name="connsiteY19" fmla="*/ 17146 h 55914"/>
                                  <a:gd name="connsiteX20" fmla="*/ 29697 w 49969"/>
                                  <a:gd name="connsiteY20" fmla="*/ 21126 h 55914"/>
                                  <a:gd name="connsiteX21" fmla="*/ 45513 w 49969"/>
                                  <a:gd name="connsiteY21" fmla="*/ 27419 h 55914"/>
                                  <a:gd name="connsiteX22" fmla="*/ 49946 w 49969"/>
                                  <a:gd name="connsiteY22" fmla="*/ 37950 h 55914"/>
                                  <a:gd name="connsiteX23" fmla="*/ 43801 w 49969"/>
                                  <a:gd name="connsiteY23" fmla="*/ 50596 h 55914"/>
                                  <a:gd name="connsiteX24" fmla="*/ 25616 w 49969"/>
                                  <a:gd name="connsiteY24" fmla="*/ 55883 h 55914"/>
                                  <a:gd name="connsiteX25" fmla="*/ 8288 w 49969"/>
                                  <a:gd name="connsiteY25" fmla="*/ 51447 h 55914"/>
                                  <a:gd name="connsiteX26" fmla="*/ -24 w 49969"/>
                                  <a:gd name="connsiteY26" fmla="*/ 39411 h 5591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Lst>
                                <a:rect l="l" t="t" r="r" b="b"/>
                                <a:pathLst>
                                  <a:path w="49969" h="55914">
                                    <a:moveTo>
                                      <a:pt x="-24" y="39411"/>
                                    </a:moveTo>
                                    <a:lnTo>
                                      <a:pt x="14182" y="37245"/>
                                    </a:lnTo>
                                    <a:cubicBezTo>
                                      <a:pt x="14786" y="39996"/>
                                      <a:pt x="16012" y="42094"/>
                                      <a:pt x="17859" y="43538"/>
                                    </a:cubicBezTo>
                                    <a:cubicBezTo>
                                      <a:pt x="19705" y="44948"/>
                                      <a:pt x="22291" y="45653"/>
                                      <a:pt x="25616" y="45653"/>
                                    </a:cubicBezTo>
                                    <a:cubicBezTo>
                                      <a:pt x="29276" y="45653"/>
                                      <a:pt x="32030" y="44982"/>
                                      <a:pt x="33877" y="43641"/>
                                    </a:cubicBezTo>
                                    <a:cubicBezTo>
                                      <a:pt x="35120" y="42704"/>
                                      <a:pt x="35741" y="41440"/>
                                      <a:pt x="35741" y="39867"/>
                                    </a:cubicBezTo>
                                    <a:cubicBezTo>
                                      <a:pt x="35741" y="38792"/>
                                      <a:pt x="35405" y="37898"/>
                                      <a:pt x="34734" y="37193"/>
                                    </a:cubicBezTo>
                                    <a:cubicBezTo>
                                      <a:pt x="34029" y="36523"/>
                                      <a:pt x="32450" y="35904"/>
                                      <a:pt x="29998" y="35328"/>
                                    </a:cubicBezTo>
                                    <a:cubicBezTo>
                                      <a:pt x="18581" y="32809"/>
                                      <a:pt x="11344" y="30514"/>
                                      <a:pt x="8288" y="28425"/>
                                    </a:cubicBezTo>
                                    <a:cubicBezTo>
                                      <a:pt x="4056" y="25545"/>
                                      <a:pt x="1941" y="21530"/>
                                      <a:pt x="1941" y="16389"/>
                                    </a:cubicBezTo>
                                    <a:cubicBezTo>
                                      <a:pt x="1941" y="11755"/>
                                      <a:pt x="3771" y="7861"/>
                                      <a:pt x="7432" y="4706"/>
                                    </a:cubicBezTo>
                                    <a:cubicBezTo>
                                      <a:pt x="11092" y="1551"/>
                                      <a:pt x="16768" y="-31"/>
                                      <a:pt x="24458" y="-31"/>
                                    </a:cubicBezTo>
                                    <a:cubicBezTo>
                                      <a:pt x="31778" y="-31"/>
                                      <a:pt x="37219" y="1164"/>
                                      <a:pt x="40778" y="3545"/>
                                    </a:cubicBezTo>
                                    <a:cubicBezTo>
                                      <a:pt x="44338" y="5926"/>
                                      <a:pt x="46789" y="9451"/>
                                      <a:pt x="48133" y="14119"/>
                                    </a:cubicBezTo>
                                    <a:lnTo>
                                      <a:pt x="34784" y="16595"/>
                                    </a:lnTo>
                                    <a:cubicBezTo>
                                      <a:pt x="34213" y="14506"/>
                                      <a:pt x="33122" y="12916"/>
                                      <a:pt x="31510" y="11807"/>
                                    </a:cubicBezTo>
                                    <a:cubicBezTo>
                                      <a:pt x="29931" y="10698"/>
                                      <a:pt x="27664" y="10148"/>
                                      <a:pt x="24710" y="10148"/>
                                    </a:cubicBezTo>
                                    <a:cubicBezTo>
                                      <a:pt x="20982" y="10148"/>
                                      <a:pt x="18312" y="10663"/>
                                      <a:pt x="16700" y="11704"/>
                                    </a:cubicBezTo>
                                    <a:cubicBezTo>
                                      <a:pt x="15625" y="12443"/>
                                      <a:pt x="15088" y="13397"/>
                                      <a:pt x="15088" y="14575"/>
                                    </a:cubicBezTo>
                                    <a:cubicBezTo>
                                      <a:pt x="15088" y="15581"/>
                                      <a:pt x="15558" y="16441"/>
                                      <a:pt x="16499" y="17146"/>
                                    </a:cubicBezTo>
                                    <a:cubicBezTo>
                                      <a:pt x="17774" y="18083"/>
                                      <a:pt x="22174" y="19415"/>
                                      <a:pt x="29697" y="21126"/>
                                    </a:cubicBezTo>
                                    <a:cubicBezTo>
                                      <a:pt x="37252" y="22837"/>
                                      <a:pt x="42524" y="24934"/>
                                      <a:pt x="45513" y="27419"/>
                                    </a:cubicBezTo>
                                    <a:cubicBezTo>
                                      <a:pt x="48469" y="29938"/>
                                      <a:pt x="49946" y="33445"/>
                                      <a:pt x="49946" y="37950"/>
                                    </a:cubicBezTo>
                                    <a:cubicBezTo>
                                      <a:pt x="49946" y="42850"/>
                                      <a:pt x="47897" y="47063"/>
                                      <a:pt x="43801" y="50596"/>
                                    </a:cubicBezTo>
                                    <a:cubicBezTo>
                                      <a:pt x="39703" y="54121"/>
                                      <a:pt x="33642" y="55883"/>
                                      <a:pt x="25616" y="55883"/>
                                    </a:cubicBezTo>
                                    <a:cubicBezTo>
                                      <a:pt x="18329" y="55883"/>
                                      <a:pt x="12553" y="54404"/>
                                      <a:pt x="8288" y="51447"/>
                                    </a:cubicBezTo>
                                    <a:cubicBezTo>
                                      <a:pt x="4056" y="48490"/>
                                      <a:pt x="1286" y="44484"/>
                                      <a:pt x="-24" y="39411"/>
                                    </a:cubicBezTo>
                                    <a:close/>
                                  </a:path>
                                </a:pathLst>
                              </a:custGeom>
                              <a:solidFill>
                                <a:srgbClr val="AA44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69" name="Freeform: Shape 369"/>
                            <wps:cNvSpPr/>
                            <wps:spPr>
                              <a:xfrm>
                                <a:off x="319470" y="1010072"/>
                                <a:ext cx="50473" cy="55914"/>
                              </a:xfrm>
                              <a:custGeom>
                                <a:avLst/>
                                <a:gdLst>
                                  <a:gd name="connsiteX0" fmla="*/ 49745 w 50473"/>
                                  <a:gd name="connsiteY0" fmla="*/ 16991 h 55914"/>
                                  <a:gd name="connsiteX1" fmla="*/ 35791 w 50473"/>
                                  <a:gd name="connsiteY1" fmla="*/ 19510 h 55914"/>
                                  <a:gd name="connsiteX2" fmla="*/ 32567 w 50473"/>
                                  <a:gd name="connsiteY2" fmla="*/ 13217 h 55914"/>
                                  <a:gd name="connsiteX3" fmla="*/ 26119 w 50473"/>
                                  <a:gd name="connsiteY3" fmla="*/ 11102 h 55914"/>
                                  <a:gd name="connsiteX4" fmla="*/ 17658 w 50473"/>
                                  <a:gd name="connsiteY4" fmla="*/ 14781 h 55914"/>
                                  <a:gd name="connsiteX5" fmla="*/ 14534 w 50473"/>
                                  <a:gd name="connsiteY5" fmla="*/ 26972 h 55914"/>
                                  <a:gd name="connsiteX6" fmla="*/ 17707 w 50473"/>
                                  <a:gd name="connsiteY6" fmla="*/ 40417 h 55914"/>
                                  <a:gd name="connsiteX7" fmla="*/ 26321 w 50473"/>
                                  <a:gd name="connsiteY7" fmla="*/ 44346 h 55914"/>
                                  <a:gd name="connsiteX8" fmla="*/ 32920 w 50473"/>
                                  <a:gd name="connsiteY8" fmla="*/ 42076 h 55914"/>
                                  <a:gd name="connsiteX9" fmla="*/ 36547 w 50473"/>
                                  <a:gd name="connsiteY9" fmla="*/ 34167 h 55914"/>
                                  <a:gd name="connsiteX10" fmla="*/ 50450 w 50473"/>
                                  <a:gd name="connsiteY10" fmla="*/ 36540 h 55914"/>
                                  <a:gd name="connsiteX11" fmla="*/ 42138 w 50473"/>
                                  <a:gd name="connsiteY11" fmla="*/ 50991 h 55914"/>
                                  <a:gd name="connsiteX12" fmla="*/ 25666 w 50473"/>
                                  <a:gd name="connsiteY12" fmla="*/ 55883 h 55914"/>
                                  <a:gd name="connsiteX13" fmla="*/ 6928 w 50473"/>
                                  <a:gd name="connsiteY13" fmla="*/ 48481 h 55914"/>
                                  <a:gd name="connsiteX14" fmla="*/ -24 w 50473"/>
                                  <a:gd name="connsiteY14" fmla="*/ 27978 h 55914"/>
                                  <a:gd name="connsiteX15" fmla="*/ 6978 w 50473"/>
                                  <a:gd name="connsiteY15" fmla="*/ 7371 h 55914"/>
                                  <a:gd name="connsiteX16" fmla="*/ 25918 w 50473"/>
                                  <a:gd name="connsiteY16" fmla="*/ -31 h 55914"/>
                                  <a:gd name="connsiteX17" fmla="*/ 41433 w 50473"/>
                                  <a:gd name="connsiteY17" fmla="*/ 4198 h 55914"/>
                                  <a:gd name="connsiteX18" fmla="*/ 49745 w 50473"/>
                                  <a:gd name="connsiteY18" fmla="*/ 16991 h 5591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50473" h="55914">
                                    <a:moveTo>
                                      <a:pt x="49745" y="16991"/>
                                    </a:moveTo>
                                    <a:lnTo>
                                      <a:pt x="35791" y="19510"/>
                                    </a:lnTo>
                                    <a:cubicBezTo>
                                      <a:pt x="35321" y="16724"/>
                                      <a:pt x="34246" y="14627"/>
                                      <a:pt x="32567" y="13217"/>
                                    </a:cubicBezTo>
                                    <a:cubicBezTo>
                                      <a:pt x="30922" y="11807"/>
                                      <a:pt x="28772" y="11102"/>
                                      <a:pt x="26119" y="11102"/>
                                    </a:cubicBezTo>
                                    <a:cubicBezTo>
                                      <a:pt x="22594" y="11102"/>
                                      <a:pt x="19772" y="12323"/>
                                      <a:pt x="17658" y="14781"/>
                                    </a:cubicBezTo>
                                    <a:cubicBezTo>
                                      <a:pt x="15575" y="17197"/>
                                      <a:pt x="14534" y="21263"/>
                                      <a:pt x="14534" y="26972"/>
                                    </a:cubicBezTo>
                                    <a:cubicBezTo>
                                      <a:pt x="14534" y="33316"/>
                                      <a:pt x="15592" y="37795"/>
                                      <a:pt x="17707" y="40417"/>
                                    </a:cubicBezTo>
                                    <a:cubicBezTo>
                                      <a:pt x="19857" y="43039"/>
                                      <a:pt x="22728" y="44346"/>
                                      <a:pt x="26321" y="44346"/>
                                    </a:cubicBezTo>
                                    <a:cubicBezTo>
                                      <a:pt x="29008" y="44346"/>
                                      <a:pt x="31207" y="43589"/>
                                      <a:pt x="32920" y="42076"/>
                                    </a:cubicBezTo>
                                    <a:cubicBezTo>
                                      <a:pt x="34633" y="40538"/>
                                      <a:pt x="35842" y="37898"/>
                                      <a:pt x="36547" y="34167"/>
                                    </a:cubicBezTo>
                                    <a:lnTo>
                                      <a:pt x="50450" y="36540"/>
                                    </a:lnTo>
                                    <a:cubicBezTo>
                                      <a:pt x="49005" y="42919"/>
                                      <a:pt x="46235" y="47742"/>
                                      <a:pt x="42138" y="50991"/>
                                    </a:cubicBezTo>
                                    <a:cubicBezTo>
                                      <a:pt x="38041" y="54250"/>
                                      <a:pt x="32551" y="55883"/>
                                      <a:pt x="25666" y="55883"/>
                                    </a:cubicBezTo>
                                    <a:cubicBezTo>
                                      <a:pt x="17842" y="55883"/>
                                      <a:pt x="11596" y="53416"/>
                                      <a:pt x="6928" y="48481"/>
                                    </a:cubicBezTo>
                                    <a:cubicBezTo>
                                      <a:pt x="2293" y="43538"/>
                                      <a:pt x="-24" y="36703"/>
                                      <a:pt x="-24" y="27978"/>
                                    </a:cubicBezTo>
                                    <a:cubicBezTo>
                                      <a:pt x="-24" y="19140"/>
                                      <a:pt x="2310" y="12280"/>
                                      <a:pt x="6978" y="7371"/>
                                    </a:cubicBezTo>
                                    <a:cubicBezTo>
                                      <a:pt x="11646" y="2436"/>
                                      <a:pt x="17959" y="-31"/>
                                      <a:pt x="25918" y="-31"/>
                                    </a:cubicBezTo>
                                    <a:cubicBezTo>
                                      <a:pt x="32433" y="-31"/>
                                      <a:pt x="37605" y="1379"/>
                                      <a:pt x="41433" y="4198"/>
                                    </a:cubicBezTo>
                                    <a:cubicBezTo>
                                      <a:pt x="45295" y="6984"/>
                                      <a:pt x="48066" y="11248"/>
                                      <a:pt x="49745" y="16991"/>
                                    </a:cubicBezTo>
                                    <a:close/>
                                  </a:path>
                                </a:pathLst>
                              </a:custGeom>
                              <a:solidFill>
                                <a:srgbClr val="AA44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70" name="Freeform: Shape 370"/>
                            <wps:cNvSpPr/>
                            <wps:spPr>
                              <a:xfrm>
                                <a:off x="380018" y="990927"/>
                                <a:ext cx="14154" cy="73847"/>
                              </a:xfrm>
                              <a:custGeom>
                                <a:avLst/>
                                <a:gdLst>
                                  <a:gd name="connsiteX0" fmla="*/ -24 w 14154"/>
                                  <a:gd name="connsiteY0" fmla="*/ 73816 h 73847"/>
                                  <a:gd name="connsiteX1" fmla="*/ -24 w 14154"/>
                                  <a:gd name="connsiteY1" fmla="*/ -31 h 73847"/>
                                  <a:gd name="connsiteX2" fmla="*/ 14131 w 14154"/>
                                  <a:gd name="connsiteY2" fmla="*/ -31 h 73847"/>
                                  <a:gd name="connsiteX3" fmla="*/ 14131 w 14154"/>
                                  <a:gd name="connsiteY3" fmla="*/ 73816 h 73847"/>
                                </a:gdLst>
                                <a:ahLst/>
                                <a:cxnLst>
                                  <a:cxn ang="0">
                                    <a:pos x="connsiteX0" y="connsiteY0"/>
                                  </a:cxn>
                                  <a:cxn ang="0">
                                    <a:pos x="connsiteX1" y="connsiteY1"/>
                                  </a:cxn>
                                  <a:cxn ang="0">
                                    <a:pos x="connsiteX2" y="connsiteY2"/>
                                  </a:cxn>
                                  <a:cxn ang="0">
                                    <a:pos x="connsiteX3" y="connsiteY3"/>
                                  </a:cxn>
                                </a:cxnLst>
                                <a:rect l="l" t="t" r="r" b="b"/>
                                <a:pathLst>
                                  <a:path w="14154" h="73847">
                                    <a:moveTo>
                                      <a:pt x="-24" y="73816"/>
                                    </a:moveTo>
                                    <a:lnTo>
                                      <a:pt x="-24" y="-31"/>
                                    </a:lnTo>
                                    <a:lnTo>
                                      <a:pt x="14131" y="-31"/>
                                    </a:lnTo>
                                    <a:lnTo>
                                      <a:pt x="14131" y="73816"/>
                                    </a:lnTo>
                                    <a:close/>
                                  </a:path>
                                </a:pathLst>
                              </a:custGeom>
                              <a:solidFill>
                                <a:srgbClr val="AA44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71" name="Freeform: Shape 371"/>
                            <wps:cNvSpPr/>
                            <wps:spPr>
                              <a:xfrm>
                                <a:off x="404499" y="1010072"/>
                                <a:ext cx="49982" cy="55914"/>
                              </a:xfrm>
                              <a:custGeom>
                                <a:avLst/>
                                <a:gdLst>
                                  <a:gd name="connsiteX0" fmla="*/ 35086 w 49982"/>
                                  <a:gd name="connsiteY0" fmla="*/ 37649 h 55914"/>
                                  <a:gd name="connsiteX1" fmla="*/ 49191 w 49982"/>
                                  <a:gd name="connsiteY1" fmla="*/ 40013 h 55914"/>
                                  <a:gd name="connsiteX2" fmla="*/ 40577 w 49982"/>
                                  <a:gd name="connsiteY2" fmla="*/ 51851 h 55914"/>
                                  <a:gd name="connsiteX3" fmla="*/ 25918 w 49982"/>
                                  <a:gd name="connsiteY3" fmla="*/ 55883 h 55914"/>
                                  <a:gd name="connsiteX4" fmla="*/ 5266 w 49982"/>
                                  <a:gd name="connsiteY4" fmla="*/ 46762 h 55914"/>
                                  <a:gd name="connsiteX5" fmla="*/ -24 w 49982"/>
                                  <a:gd name="connsiteY5" fmla="*/ 28330 h 55914"/>
                                  <a:gd name="connsiteX6" fmla="*/ 6928 w 49982"/>
                                  <a:gd name="connsiteY6" fmla="*/ 7526 h 55914"/>
                                  <a:gd name="connsiteX7" fmla="*/ 24508 w 49982"/>
                                  <a:gd name="connsiteY7" fmla="*/ -31 h 55914"/>
                                  <a:gd name="connsiteX8" fmla="*/ 43348 w 49982"/>
                                  <a:gd name="connsiteY8" fmla="*/ 7878 h 55914"/>
                                  <a:gd name="connsiteX9" fmla="*/ 49946 w 49982"/>
                                  <a:gd name="connsiteY9" fmla="*/ 32009 h 55914"/>
                                  <a:gd name="connsiteX10" fmla="*/ 14484 w 49982"/>
                                  <a:gd name="connsiteY10" fmla="*/ 32009 h 55914"/>
                                  <a:gd name="connsiteX11" fmla="*/ 17909 w 49982"/>
                                  <a:gd name="connsiteY11" fmla="*/ 41827 h 55914"/>
                                  <a:gd name="connsiteX12" fmla="*/ 26070 w 49982"/>
                                  <a:gd name="connsiteY12" fmla="*/ 45300 h 55914"/>
                                  <a:gd name="connsiteX13" fmla="*/ 31661 w 49982"/>
                                  <a:gd name="connsiteY13" fmla="*/ 43486 h 55914"/>
                                  <a:gd name="connsiteX14" fmla="*/ 35086 w 49982"/>
                                  <a:gd name="connsiteY14" fmla="*/ 37649 h 55914"/>
                                  <a:gd name="connsiteX15" fmla="*/ 35892 w 49982"/>
                                  <a:gd name="connsiteY15" fmla="*/ 23344 h 55914"/>
                                  <a:gd name="connsiteX16" fmla="*/ 32718 w 49982"/>
                                  <a:gd name="connsiteY16" fmla="*/ 14025 h 55914"/>
                                  <a:gd name="connsiteX17" fmla="*/ 25365 w 49982"/>
                                  <a:gd name="connsiteY17" fmla="*/ 10801 h 55914"/>
                                  <a:gd name="connsiteX18" fmla="*/ 17707 w 49982"/>
                                  <a:gd name="connsiteY18" fmla="*/ 14171 h 55914"/>
                                  <a:gd name="connsiteX19" fmla="*/ 14735 w 49982"/>
                                  <a:gd name="connsiteY19" fmla="*/ 23344 h 5591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49982" h="55914">
                                    <a:moveTo>
                                      <a:pt x="35086" y="37649"/>
                                    </a:moveTo>
                                    <a:lnTo>
                                      <a:pt x="49191" y="40013"/>
                                    </a:lnTo>
                                    <a:cubicBezTo>
                                      <a:pt x="47377" y="45189"/>
                                      <a:pt x="44506" y="49135"/>
                                      <a:pt x="40577" y="51851"/>
                                    </a:cubicBezTo>
                                    <a:cubicBezTo>
                                      <a:pt x="36682" y="54542"/>
                                      <a:pt x="31795" y="55883"/>
                                      <a:pt x="25918" y="55883"/>
                                    </a:cubicBezTo>
                                    <a:cubicBezTo>
                                      <a:pt x="16616" y="55883"/>
                                      <a:pt x="9732" y="52840"/>
                                      <a:pt x="5266" y="46762"/>
                                    </a:cubicBezTo>
                                    <a:cubicBezTo>
                                      <a:pt x="1739" y="41896"/>
                                      <a:pt x="-24" y="35749"/>
                                      <a:pt x="-24" y="28330"/>
                                    </a:cubicBezTo>
                                    <a:cubicBezTo>
                                      <a:pt x="-24" y="19467"/>
                                      <a:pt x="2294" y="12529"/>
                                      <a:pt x="6928" y="7526"/>
                                    </a:cubicBezTo>
                                    <a:cubicBezTo>
                                      <a:pt x="11562" y="2488"/>
                                      <a:pt x="17422" y="-31"/>
                                      <a:pt x="24508" y="-31"/>
                                    </a:cubicBezTo>
                                    <a:cubicBezTo>
                                      <a:pt x="32467" y="-31"/>
                                      <a:pt x="38747" y="2608"/>
                                      <a:pt x="43348" y="7878"/>
                                    </a:cubicBezTo>
                                    <a:cubicBezTo>
                                      <a:pt x="47948" y="13113"/>
                                      <a:pt x="50148" y="21160"/>
                                      <a:pt x="49946" y="32009"/>
                                    </a:cubicBezTo>
                                    <a:lnTo>
                                      <a:pt x="14484" y="32009"/>
                                    </a:lnTo>
                                    <a:cubicBezTo>
                                      <a:pt x="14585" y="36205"/>
                                      <a:pt x="15727" y="39480"/>
                                      <a:pt x="17909" y="41827"/>
                                    </a:cubicBezTo>
                                    <a:cubicBezTo>
                                      <a:pt x="20092" y="44148"/>
                                      <a:pt x="22812" y="45300"/>
                                      <a:pt x="26070" y="45300"/>
                                    </a:cubicBezTo>
                                    <a:cubicBezTo>
                                      <a:pt x="28286" y="45300"/>
                                      <a:pt x="30150" y="44699"/>
                                      <a:pt x="31661" y="43486"/>
                                    </a:cubicBezTo>
                                    <a:cubicBezTo>
                                      <a:pt x="33172" y="42283"/>
                                      <a:pt x="34314" y="40331"/>
                                      <a:pt x="35086" y="37649"/>
                                    </a:cubicBezTo>
                                    <a:close/>
                                    <a:moveTo>
                                      <a:pt x="35892" y="23344"/>
                                    </a:moveTo>
                                    <a:cubicBezTo>
                                      <a:pt x="35792" y="19243"/>
                                      <a:pt x="34734" y="16140"/>
                                      <a:pt x="32718" y="14025"/>
                                    </a:cubicBezTo>
                                    <a:cubicBezTo>
                                      <a:pt x="30704" y="11876"/>
                                      <a:pt x="28252" y="10801"/>
                                      <a:pt x="25365" y="10801"/>
                                    </a:cubicBezTo>
                                    <a:cubicBezTo>
                                      <a:pt x="22275" y="10801"/>
                                      <a:pt x="19723" y="11927"/>
                                      <a:pt x="17707" y="14171"/>
                                    </a:cubicBezTo>
                                    <a:cubicBezTo>
                                      <a:pt x="15693" y="16423"/>
                                      <a:pt x="14702" y="19475"/>
                                      <a:pt x="14735" y="23344"/>
                                    </a:cubicBezTo>
                                    <a:close/>
                                  </a:path>
                                </a:pathLst>
                              </a:custGeom>
                              <a:solidFill>
                                <a:srgbClr val="AA44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72" name="Freeform: Shape 372"/>
                            <wps:cNvSpPr/>
                            <wps:spPr>
                              <a:xfrm>
                                <a:off x="461067" y="1010072"/>
                                <a:ext cx="49969" cy="55914"/>
                              </a:xfrm>
                              <a:custGeom>
                                <a:avLst/>
                                <a:gdLst>
                                  <a:gd name="connsiteX0" fmla="*/ -24 w 49969"/>
                                  <a:gd name="connsiteY0" fmla="*/ 39411 h 55914"/>
                                  <a:gd name="connsiteX1" fmla="*/ 14182 w 49969"/>
                                  <a:gd name="connsiteY1" fmla="*/ 37245 h 55914"/>
                                  <a:gd name="connsiteX2" fmla="*/ 17859 w 49969"/>
                                  <a:gd name="connsiteY2" fmla="*/ 43538 h 55914"/>
                                  <a:gd name="connsiteX3" fmla="*/ 25616 w 49969"/>
                                  <a:gd name="connsiteY3" fmla="*/ 45653 h 55914"/>
                                  <a:gd name="connsiteX4" fmla="*/ 33877 w 49969"/>
                                  <a:gd name="connsiteY4" fmla="*/ 43641 h 55914"/>
                                  <a:gd name="connsiteX5" fmla="*/ 35741 w 49969"/>
                                  <a:gd name="connsiteY5" fmla="*/ 39867 h 55914"/>
                                  <a:gd name="connsiteX6" fmla="*/ 34734 w 49969"/>
                                  <a:gd name="connsiteY6" fmla="*/ 37193 h 55914"/>
                                  <a:gd name="connsiteX7" fmla="*/ 29998 w 49969"/>
                                  <a:gd name="connsiteY7" fmla="*/ 35328 h 55914"/>
                                  <a:gd name="connsiteX8" fmla="*/ 8288 w 49969"/>
                                  <a:gd name="connsiteY8" fmla="*/ 28425 h 55914"/>
                                  <a:gd name="connsiteX9" fmla="*/ 1941 w 49969"/>
                                  <a:gd name="connsiteY9" fmla="*/ 16389 h 55914"/>
                                  <a:gd name="connsiteX10" fmla="*/ 7432 w 49969"/>
                                  <a:gd name="connsiteY10" fmla="*/ 4706 h 55914"/>
                                  <a:gd name="connsiteX11" fmla="*/ 24458 w 49969"/>
                                  <a:gd name="connsiteY11" fmla="*/ -31 h 55914"/>
                                  <a:gd name="connsiteX12" fmla="*/ 40778 w 49969"/>
                                  <a:gd name="connsiteY12" fmla="*/ 3545 h 55914"/>
                                  <a:gd name="connsiteX13" fmla="*/ 48133 w 49969"/>
                                  <a:gd name="connsiteY13" fmla="*/ 14119 h 55914"/>
                                  <a:gd name="connsiteX14" fmla="*/ 34783 w 49969"/>
                                  <a:gd name="connsiteY14" fmla="*/ 16595 h 55914"/>
                                  <a:gd name="connsiteX15" fmla="*/ 31510 w 49969"/>
                                  <a:gd name="connsiteY15" fmla="*/ 11807 h 55914"/>
                                  <a:gd name="connsiteX16" fmla="*/ 24710 w 49969"/>
                                  <a:gd name="connsiteY16" fmla="*/ 10148 h 55914"/>
                                  <a:gd name="connsiteX17" fmla="*/ 16700 w 49969"/>
                                  <a:gd name="connsiteY17" fmla="*/ 11704 h 55914"/>
                                  <a:gd name="connsiteX18" fmla="*/ 15088 w 49969"/>
                                  <a:gd name="connsiteY18" fmla="*/ 14575 h 55914"/>
                                  <a:gd name="connsiteX19" fmla="*/ 16499 w 49969"/>
                                  <a:gd name="connsiteY19" fmla="*/ 17146 h 55914"/>
                                  <a:gd name="connsiteX20" fmla="*/ 29697 w 49969"/>
                                  <a:gd name="connsiteY20" fmla="*/ 21126 h 55914"/>
                                  <a:gd name="connsiteX21" fmla="*/ 45513 w 49969"/>
                                  <a:gd name="connsiteY21" fmla="*/ 27419 h 55914"/>
                                  <a:gd name="connsiteX22" fmla="*/ 49946 w 49969"/>
                                  <a:gd name="connsiteY22" fmla="*/ 37950 h 55914"/>
                                  <a:gd name="connsiteX23" fmla="*/ 43801 w 49969"/>
                                  <a:gd name="connsiteY23" fmla="*/ 50596 h 55914"/>
                                  <a:gd name="connsiteX24" fmla="*/ 25616 w 49969"/>
                                  <a:gd name="connsiteY24" fmla="*/ 55883 h 55914"/>
                                  <a:gd name="connsiteX25" fmla="*/ 8288 w 49969"/>
                                  <a:gd name="connsiteY25" fmla="*/ 51447 h 55914"/>
                                  <a:gd name="connsiteX26" fmla="*/ -24 w 49969"/>
                                  <a:gd name="connsiteY26" fmla="*/ 39411 h 5591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Lst>
                                <a:rect l="l" t="t" r="r" b="b"/>
                                <a:pathLst>
                                  <a:path w="49969" h="55914">
                                    <a:moveTo>
                                      <a:pt x="-24" y="39411"/>
                                    </a:moveTo>
                                    <a:lnTo>
                                      <a:pt x="14182" y="37245"/>
                                    </a:lnTo>
                                    <a:cubicBezTo>
                                      <a:pt x="14786" y="39996"/>
                                      <a:pt x="16012" y="42094"/>
                                      <a:pt x="17859" y="43538"/>
                                    </a:cubicBezTo>
                                    <a:cubicBezTo>
                                      <a:pt x="19705" y="44948"/>
                                      <a:pt x="22291" y="45653"/>
                                      <a:pt x="25616" y="45653"/>
                                    </a:cubicBezTo>
                                    <a:cubicBezTo>
                                      <a:pt x="29276" y="45653"/>
                                      <a:pt x="32030" y="44982"/>
                                      <a:pt x="33877" y="43641"/>
                                    </a:cubicBezTo>
                                    <a:cubicBezTo>
                                      <a:pt x="35120" y="42704"/>
                                      <a:pt x="35741" y="41440"/>
                                      <a:pt x="35741" y="39867"/>
                                    </a:cubicBezTo>
                                    <a:cubicBezTo>
                                      <a:pt x="35741" y="38792"/>
                                      <a:pt x="35405" y="37898"/>
                                      <a:pt x="34734" y="37193"/>
                                    </a:cubicBezTo>
                                    <a:cubicBezTo>
                                      <a:pt x="34028" y="36523"/>
                                      <a:pt x="32450" y="35904"/>
                                      <a:pt x="29998" y="35328"/>
                                    </a:cubicBezTo>
                                    <a:cubicBezTo>
                                      <a:pt x="18581" y="32809"/>
                                      <a:pt x="11344" y="30514"/>
                                      <a:pt x="8288" y="28425"/>
                                    </a:cubicBezTo>
                                    <a:cubicBezTo>
                                      <a:pt x="4056" y="25545"/>
                                      <a:pt x="1941" y="21530"/>
                                      <a:pt x="1941" y="16389"/>
                                    </a:cubicBezTo>
                                    <a:cubicBezTo>
                                      <a:pt x="1941" y="11755"/>
                                      <a:pt x="3771" y="7861"/>
                                      <a:pt x="7432" y="4706"/>
                                    </a:cubicBezTo>
                                    <a:cubicBezTo>
                                      <a:pt x="11092" y="1551"/>
                                      <a:pt x="16767" y="-31"/>
                                      <a:pt x="24458" y="-31"/>
                                    </a:cubicBezTo>
                                    <a:cubicBezTo>
                                      <a:pt x="31778" y="-31"/>
                                      <a:pt x="37218" y="1164"/>
                                      <a:pt x="40778" y="3545"/>
                                    </a:cubicBezTo>
                                    <a:cubicBezTo>
                                      <a:pt x="44338" y="5926"/>
                                      <a:pt x="46789" y="9451"/>
                                      <a:pt x="48133" y="14119"/>
                                    </a:cubicBezTo>
                                    <a:lnTo>
                                      <a:pt x="34783" y="16595"/>
                                    </a:lnTo>
                                    <a:cubicBezTo>
                                      <a:pt x="34213" y="14506"/>
                                      <a:pt x="33122" y="12916"/>
                                      <a:pt x="31510" y="11807"/>
                                    </a:cubicBezTo>
                                    <a:cubicBezTo>
                                      <a:pt x="29931" y="10698"/>
                                      <a:pt x="27664" y="10148"/>
                                      <a:pt x="24710" y="10148"/>
                                    </a:cubicBezTo>
                                    <a:cubicBezTo>
                                      <a:pt x="20982" y="10148"/>
                                      <a:pt x="18312" y="10663"/>
                                      <a:pt x="16700" y="11704"/>
                                    </a:cubicBezTo>
                                    <a:cubicBezTo>
                                      <a:pt x="15625" y="12443"/>
                                      <a:pt x="15088" y="13397"/>
                                      <a:pt x="15088" y="14575"/>
                                    </a:cubicBezTo>
                                    <a:cubicBezTo>
                                      <a:pt x="15088" y="15581"/>
                                      <a:pt x="15558" y="16441"/>
                                      <a:pt x="16499" y="17146"/>
                                    </a:cubicBezTo>
                                    <a:cubicBezTo>
                                      <a:pt x="17775" y="18083"/>
                                      <a:pt x="22174" y="19415"/>
                                      <a:pt x="29697" y="21126"/>
                                    </a:cubicBezTo>
                                    <a:cubicBezTo>
                                      <a:pt x="37253" y="22837"/>
                                      <a:pt x="42524" y="24934"/>
                                      <a:pt x="45513" y="27419"/>
                                    </a:cubicBezTo>
                                    <a:cubicBezTo>
                                      <a:pt x="48468" y="29938"/>
                                      <a:pt x="49946" y="33445"/>
                                      <a:pt x="49946" y="37950"/>
                                    </a:cubicBezTo>
                                    <a:cubicBezTo>
                                      <a:pt x="49946" y="42850"/>
                                      <a:pt x="47897" y="47063"/>
                                      <a:pt x="43801" y="50596"/>
                                    </a:cubicBezTo>
                                    <a:cubicBezTo>
                                      <a:pt x="39703" y="54121"/>
                                      <a:pt x="33642" y="55883"/>
                                      <a:pt x="25616" y="55883"/>
                                    </a:cubicBezTo>
                                    <a:cubicBezTo>
                                      <a:pt x="18329" y="55883"/>
                                      <a:pt x="12553" y="54404"/>
                                      <a:pt x="8288" y="51447"/>
                                    </a:cubicBezTo>
                                    <a:cubicBezTo>
                                      <a:pt x="4056" y="48490"/>
                                      <a:pt x="1287" y="44484"/>
                                      <a:pt x="-24" y="39411"/>
                                    </a:cubicBezTo>
                                    <a:close/>
                                  </a:path>
                                </a:pathLst>
                              </a:custGeom>
                              <a:solidFill>
                                <a:srgbClr val="AA44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73" name="Freeform: Shape 373"/>
                            <wps:cNvSpPr/>
                            <wps:spPr>
                              <a:xfrm>
                                <a:off x="526199" y="1011284"/>
                                <a:ext cx="14154" cy="53489"/>
                              </a:xfrm>
                              <a:custGeom>
                                <a:avLst/>
                                <a:gdLst>
                                  <a:gd name="connsiteX0" fmla="*/ -24 w 14154"/>
                                  <a:gd name="connsiteY0" fmla="*/ 14119 h 53489"/>
                                  <a:gd name="connsiteX1" fmla="*/ -24 w 14154"/>
                                  <a:gd name="connsiteY1" fmla="*/ -31 h 53489"/>
                                  <a:gd name="connsiteX2" fmla="*/ 14131 w 14154"/>
                                  <a:gd name="connsiteY2" fmla="*/ -31 h 53489"/>
                                  <a:gd name="connsiteX3" fmla="*/ 14131 w 14154"/>
                                  <a:gd name="connsiteY3" fmla="*/ 14119 h 53489"/>
                                  <a:gd name="connsiteX4" fmla="*/ -24 w 14154"/>
                                  <a:gd name="connsiteY4" fmla="*/ 53459 h 53489"/>
                                  <a:gd name="connsiteX5" fmla="*/ -24 w 14154"/>
                                  <a:gd name="connsiteY5" fmla="*/ 39308 h 53489"/>
                                  <a:gd name="connsiteX6" fmla="*/ 14131 w 14154"/>
                                  <a:gd name="connsiteY6" fmla="*/ 39308 h 53489"/>
                                  <a:gd name="connsiteX7" fmla="*/ 14131 w 14154"/>
                                  <a:gd name="connsiteY7" fmla="*/ 53459 h 5348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14154" h="53489">
                                    <a:moveTo>
                                      <a:pt x="-24" y="14119"/>
                                    </a:moveTo>
                                    <a:lnTo>
                                      <a:pt x="-24" y="-31"/>
                                    </a:lnTo>
                                    <a:lnTo>
                                      <a:pt x="14131" y="-31"/>
                                    </a:lnTo>
                                    <a:lnTo>
                                      <a:pt x="14131" y="14119"/>
                                    </a:lnTo>
                                    <a:close/>
                                    <a:moveTo>
                                      <a:pt x="-24" y="53459"/>
                                    </a:moveTo>
                                    <a:lnTo>
                                      <a:pt x="-24" y="39308"/>
                                    </a:lnTo>
                                    <a:lnTo>
                                      <a:pt x="14131" y="39308"/>
                                    </a:lnTo>
                                    <a:lnTo>
                                      <a:pt x="14131" y="53459"/>
                                    </a:lnTo>
                                    <a:close/>
                                  </a:path>
                                </a:pathLst>
                              </a:custGeom>
                              <a:solidFill>
                                <a:srgbClr val="AA44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grpSp>
                        <wpg:grpSp>
                          <wpg:cNvPr id="374" name="Graphic 4" descr="Figure 1 Anatomy of the shoulder (reproduced with permission) (Wikimedia Commons 2022)"/>
                          <wpg:cNvGrpSpPr/>
                          <wpg:grpSpPr>
                            <a:xfrm>
                              <a:off x="108232" y="885073"/>
                              <a:ext cx="394970" cy="75059"/>
                              <a:chOff x="108232" y="885073"/>
                              <a:chExt cx="394970" cy="75059"/>
                            </a:xfrm>
                            <a:solidFill>
                              <a:srgbClr val="0000FF"/>
                            </a:solidFill>
                          </wpg:grpSpPr>
                          <wps:wsp>
                            <wps:cNvPr id="375" name="Freeform: Shape 375"/>
                            <wps:cNvSpPr/>
                            <wps:spPr>
                              <a:xfrm>
                                <a:off x="108232" y="886535"/>
                                <a:ext cx="31533" cy="73598"/>
                              </a:xfrm>
                              <a:custGeom>
                                <a:avLst/>
                                <a:gdLst>
                                  <a:gd name="connsiteX0" fmla="*/ 30351 w 31533"/>
                                  <a:gd name="connsiteY0" fmla="*/ 18856 h 73598"/>
                                  <a:gd name="connsiteX1" fmla="*/ 30351 w 31533"/>
                                  <a:gd name="connsiteY1" fmla="*/ 30144 h 73598"/>
                                  <a:gd name="connsiteX2" fmla="*/ 20679 w 31533"/>
                                  <a:gd name="connsiteY2" fmla="*/ 30144 h 73598"/>
                                  <a:gd name="connsiteX3" fmla="*/ 20679 w 31533"/>
                                  <a:gd name="connsiteY3" fmla="*/ 51705 h 73598"/>
                                  <a:gd name="connsiteX4" fmla="*/ 20931 w 31533"/>
                                  <a:gd name="connsiteY4" fmla="*/ 59356 h 73598"/>
                                  <a:gd name="connsiteX5" fmla="*/ 22191 w 31533"/>
                                  <a:gd name="connsiteY5" fmla="*/ 61119 h 73598"/>
                                  <a:gd name="connsiteX6" fmla="*/ 24608 w 31533"/>
                                  <a:gd name="connsiteY6" fmla="*/ 61824 h 73598"/>
                                  <a:gd name="connsiteX7" fmla="*/ 30301 w 31533"/>
                                  <a:gd name="connsiteY7" fmla="*/ 60465 h 73598"/>
                                  <a:gd name="connsiteX8" fmla="*/ 31510 w 31533"/>
                                  <a:gd name="connsiteY8" fmla="*/ 71444 h 73598"/>
                                  <a:gd name="connsiteX9" fmla="*/ 20327 w 31533"/>
                                  <a:gd name="connsiteY9" fmla="*/ 73567 h 73598"/>
                                  <a:gd name="connsiteX10" fmla="*/ 13426 w 31533"/>
                                  <a:gd name="connsiteY10" fmla="*/ 72303 h 73598"/>
                                  <a:gd name="connsiteX11" fmla="*/ 8892 w 31533"/>
                                  <a:gd name="connsiteY11" fmla="*/ 68976 h 73598"/>
                                  <a:gd name="connsiteX12" fmla="*/ 6928 w 31533"/>
                                  <a:gd name="connsiteY12" fmla="*/ 63440 h 73598"/>
                                  <a:gd name="connsiteX13" fmla="*/ 6475 w 31533"/>
                                  <a:gd name="connsiteY13" fmla="*/ 53467 h 73598"/>
                                  <a:gd name="connsiteX14" fmla="*/ 6475 w 31533"/>
                                  <a:gd name="connsiteY14" fmla="*/ 30144 h 73598"/>
                                  <a:gd name="connsiteX15" fmla="*/ -24 w 31533"/>
                                  <a:gd name="connsiteY15" fmla="*/ 30144 h 73598"/>
                                  <a:gd name="connsiteX16" fmla="*/ -24 w 31533"/>
                                  <a:gd name="connsiteY16" fmla="*/ 18856 h 73598"/>
                                  <a:gd name="connsiteX17" fmla="*/ 6475 w 31533"/>
                                  <a:gd name="connsiteY17" fmla="*/ 18856 h 73598"/>
                                  <a:gd name="connsiteX18" fmla="*/ 6475 w 31533"/>
                                  <a:gd name="connsiteY18" fmla="*/ 8231 h 73598"/>
                                  <a:gd name="connsiteX19" fmla="*/ 20679 w 31533"/>
                                  <a:gd name="connsiteY19" fmla="*/ -31 h 73598"/>
                                  <a:gd name="connsiteX20" fmla="*/ 20679 w 31533"/>
                                  <a:gd name="connsiteY20" fmla="*/ 18856 h 7359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Lst>
                                <a:rect l="l" t="t" r="r" b="b"/>
                                <a:pathLst>
                                  <a:path w="31533" h="73598">
                                    <a:moveTo>
                                      <a:pt x="30351" y="18856"/>
                                    </a:moveTo>
                                    <a:lnTo>
                                      <a:pt x="30351" y="30144"/>
                                    </a:lnTo>
                                    <a:lnTo>
                                      <a:pt x="20679" y="30144"/>
                                    </a:lnTo>
                                    <a:lnTo>
                                      <a:pt x="20679" y="51705"/>
                                    </a:lnTo>
                                    <a:cubicBezTo>
                                      <a:pt x="20679" y="56064"/>
                                      <a:pt x="20764" y="58617"/>
                                      <a:pt x="20931" y="59356"/>
                                    </a:cubicBezTo>
                                    <a:cubicBezTo>
                                      <a:pt x="21133" y="60061"/>
                                      <a:pt x="21553" y="60654"/>
                                      <a:pt x="22191" y="61119"/>
                                    </a:cubicBezTo>
                                    <a:cubicBezTo>
                                      <a:pt x="22862" y="61591"/>
                                      <a:pt x="23668" y="61824"/>
                                      <a:pt x="24608" y="61824"/>
                                    </a:cubicBezTo>
                                    <a:cubicBezTo>
                                      <a:pt x="25918" y="61824"/>
                                      <a:pt x="27816" y="61377"/>
                                      <a:pt x="30301" y="60465"/>
                                    </a:cubicBezTo>
                                    <a:lnTo>
                                      <a:pt x="31510" y="71444"/>
                                    </a:lnTo>
                                    <a:cubicBezTo>
                                      <a:pt x="28219" y="72862"/>
                                      <a:pt x="24491" y="73567"/>
                                      <a:pt x="20327" y="73567"/>
                                    </a:cubicBezTo>
                                    <a:cubicBezTo>
                                      <a:pt x="17774" y="73567"/>
                                      <a:pt x="15474" y="73146"/>
                                      <a:pt x="13426" y="72303"/>
                                    </a:cubicBezTo>
                                    <a:cubicBezTo>
                                      <a:pt x="11378" y="71435"/>
                                      <a:pt x="9866" y="70326"/>
                                      <a:pt x="8892" y="68976"/>
                                    </a:cubicBezTo>
                                    <a:cubicBezTo>
                                      <a:pt x="7952" y="67601"/>
                                      <a:pt x="7297" y="65752"/>
                                      <a:pt x="6928" y="63440"/>
                                    </a:cubicBezTo>
                                    <a:cubicBezTo>
                                      <a:pt x="6626" y="61789"/>
                                      <a:pt x="6475" y="58471"/>
                                      <a:pt x="6475" y="53467"/>
                                    </a:cubicBezTo>
                                    <a:lnTo>
                                      <a:pt x="6475" y="30144"/>
                                    </a:lnTo>
                                    <a:lnTo>
                                      <a:pt x="-24" y="30144"/>
                                    </a:lnTo>
                                    <a:lnTo>
                                      <a:pt x="-24" y="18856"/>
                                    </a:lnTo>
                                    <a:lnTo>
                                      <a:pt x="6475" y="18856"/>
                                    </a:lnTo>
                                    <a:lnTo>
                                      <a:pt x="6475" y="8231"/>
                                    </a:lnTo>
                                    <a:lnTo>
                                      <a:pt x="20679" y="-31"/>
                                    </a:lnTo>
                                    <a:lnTo>
                                      <a:pt x="20679" y="18856"/>
                                    </a:lnTo>
                                    <a:close/>
                                  </a:path>
                                </a:pathLst>
                              </a:custGeom>
                              <a:solidFill>
                                <a:srgbClr val="0000FF"/>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76" name="Freeform: Shape 376"/>
                            <wps:cNvSpPr/>
                            <wps:spPr>
                              <a:xfrm>
                                <a:off x="144399" y="904219"/>
                                <a:ext cx="49982" cy="55914"/>
                              </a:xfrm>
                              <a:custGeom>
                                <a:avLst/>
                                <a:gdLst>
                                  <a:gd name="connsiteX0" fmla="*/ 35086 w 49982"/>
                                  <a:gd name="connsiteY0" fmla="*/ 37649 h 55914"/>
                                  <a:gd name="connsiteX1" fmla="*/ 49191 w 49982"/>
                                  <a:gd name="connsiteY1" fmla="*/ 40013 h 55914"/>
                                  <a:gd name="connsiteX2" fmla="*/ 40577 w 49982"/>
                                  <a:gd name="connsiteY2" fmla="*/ 51851 h 55914"/>
                                  <a:gd name="connsiteX3" fmla="*/ 25918 w 49982"/>
                                  <a:gd name="connsiteY3" fmla="*/ 55883 h 55914"/>
                                  <a:gd name="connsiteX4" fmla="*/ 5266 w 49982"/>
                                  <a:gd name="connsiteY4" fmla="*/ 46762 h 55914"/>
                                  <a:gd name="connsiteX5" fmla="*/ -24 w 49982"/>
                                  <a:gd name="connsiteY5" fmla="*/ 28330 h 55914"/>
                                  <a:gd name="connsiteX6" fmla="*/ 6928 w 49982"/>
                                  <a:gd name="connsiteY6" fmla="*/ 7526 h 55914"/>
                                  <a:gd name="connsiteX7" fmla="*/ 24508 w 49982"/>
                                  <a:gd name="connsiteY7" fmla="*/ -31 h 55914"/>
                                  <a:gd name="connsiteX8" fmla="*/ 43348 w 49982"/>
                                  <a:gd name="connsiteY8" fmla="*/ 7878 h 55914"/>
                                  <a:gd name="connsiteX9" fmla="*/ 49946 w 49982"/>
                                  <a:gd name="connsiteY9" fmla="*/ 32001 h 55914"/>
                                  <a:gd name="connsiteX10" fmla="*/ 14484 w 49982"/>
                                  <a:gd name="connsiteY10" fmla="*/ 32001 h 55914"/>
                                  <a:gd name="connsiteX11" fmla="*/ 17909 w 49982"/>
                                  <a:gd name="connsiteY11" fmla="*/ 41827 h 55914"/>
                                  <a:gd name="connsiteX12" fmla="*/ 26070 w 49982"/>
                                  <a:gd name="connsiteY12" fmla="*/ 45300 h 55914"/>
                                  <a:gd name="connsiteX13" fmla="*/ 31661 w 49982"/>
                                  <a:gd name="connsiteY13" fmla="*/ 43486 h 55914"/>
                                  <a:gd name="connsiteX14" fmla="*/ 35086 w 49982"/>
                                  <a:gd name="connsiteY14" fmla="*/ 37649 h 55914"/>
                                  <a:gd name="connsiteX15" fmla="*/ 35892 w 49982"/>
                                  <a:gd name="connsiteY15" fmla="*/ 23335 h 55914"/>
                                  <a:gd name="connsiteX16" fmla="*/ 32718 w 49982"/>
                                  <a:gd name="connsiteY16" fmla="*/ 14016 h 55914"/>
                                  <a:gd name="connsiteX17" fmla="*/ 25365 w 49982"/>
                                  <a:gd name="connsiteY17" fmla="*/ 10792 h 55914"/>
                                  <a:gd name="connsiteX18" fmla="*/ 17707 w 49982"/>
                                  <a:gd name="connsiteY18" fmla="*/ 14171 h 55914"/>
                                  <a:gd name="connsiteX19" fmla="*/ 14735 w 49982"/>
                                  <a:gd name="connsiteY19" fmla="*/ 23335 h 5591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49982" h="55914">
                                    <a:moveTo>
                                      <a:pt x="35086" y="37649"/>
                                    </a:moveTo>
                                    <a:lnTo>
                                      <a:pt x="49191" y="40013"/>
                                    </a:lnTo>
                                    <a:cubicBezTo>
                                      <a:pt x="47377" y="45180"/>
                                      <a:pt x="44506" y="49126"/>
                                      <a:pt x="40577" y="51851"/>
                                    </a:cubicBezTo>
                                    <a:cubicBezTo>
                                      <a:pt x="36682" y="54533"/>
                                      <a:pt x="31795" y="55883"/>
                                      <a:pt x="25918" y="55883"/>
                                    </a:cubicBezTo>
                                    <a:cubicBezTo>
                                      <a:pt x="16616" y="55883"/>
                                      <a:pt x="9732" y="52840"/>
                                      <a:pt x="5266" y="46762"/>
                                    </a:cubicBezTo>
                                    <a:cubicBezTo>
                                      <a:pt x="1740" y="41896"/>
                                      <a:pt x="-24" y="35749"/>
                                      <a:pt x="-24" y="28330"/>
                                    </a:cubicBezTo>
                                    <a:cubicBezTo>
                                      <a:pt x="-24" y="19458"/>
                                      <a:pt x="2294" y="12529"/>
                                      <a:pt x="6928" y="7526"/>
                                    </a:cubicBezTo>
                                    <a:cubicBezTo>
                                      <a:pt x="11562" y="2488"/>
                                      <a:pt x="17422" y="-31"/>
                                      <a:pt x="24508" y="-31"/>
                                    </a:cubicBezTo>
                                    <a:cubicBezTo>
                                      <a:pt x="32467" y="-31"/>
                                      <a:pt x="38747" y="2600"/>
                                      <a:pt x="43348" y="7878"/>
                                    </a:cubicBezTo>
                                    <a:cubicBezTo>
                                      <a:pt x="47948" y="13114"/>
                                      <a:pt x="50148" y="21160"/>
                                      <a:pt x="49946" y="32001"/>
                                    </a:cubicBezTo>
                                    <a:lnTo>
                                      <a:pt x="14484" y="32001"/>
                                    </a:lnTo>
                                    <a:cubicBezTo>
                                      <a:pt x="14585" y="36205"/>
                                      <a:pt x="15727" y="39472"/>
                                      <a:pt x="17909" y="41827"/>
                                    </a:cubicBezTo>
                                    <a:cubicBezTo>
                                      <a:pt x="20092" y="44140"/>
                                      <a:pt x="22812" y="45300"/>
                                      <a:pt x="26070" y="45300"/>
                                    </a:cubicBezTo>
                                    <a:cubicBezTo>
                                      <a:pt x="28286" y="45300"/>
                                      <a:pt x="30150" y="44699"/>
                                      <a:pt x="31661" y="43486"/>
                                    </a:cubicBezTo>
                                    <a:cubicBezTo>
                                      <a:pt x="33172" y="42283"/>
                                      <a:pt x="34314" y="40331"/>
                                      <a:pt x="35086" y="37649"/>
                                    </a:cubicBezTo>
                                    <a:close/>
                                    <a:moveTo>
                                      <a:pt x="35892" y="23335"/>
                                    </a:moveTo>
                                    <a:cubicBezTo>
                                      <a:pt x="35792" y="19243"/>
                                      <a:pt x="34734" y="16140"/>
                                      <a:pt x="32718" y="14016"/>
                                    </a:cubicBezTo>
                                    <a:cubicBezTo>
                                      <a:pt x="30704" y="11867"/>
                                      <a:pt x="28252" y="10792"/>
                                      <a:pt x="25365" y="10792"/>
                                    </a:cubicBezTo>
                                    <a:cubicBezTo>
                                      <a:pt x="22275" y="10792"/>
                                      <a:pt x="19723" y="11919"/>
                                      <a:pt x="17707" y="14171"/>
                                    </a:cubicBezTo>
                                    <a:cubicBezTo>
                                      <a:pt x="15693" y="16423"/>
                                      <a:pt x="14702" y="19475"/>
                                      <a:pt x="14735" y="23335"/>
                                    </a:cubicBezTo>
                                    <a:close/>
                                  </a:path>
                                </a:pathLst>
                              </a:custGeom>
                              <a:solidFill>
                                <a:srgbClr val="0000FF"/>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77" name="Freeform: Shape 377"/>
                            <wps:cNvSpPr/>
                            <wps:spPr>
                              <a:xfrm>
                                <a:off x="205854" y="904219"/>
                                <a:ext cx="48760" cy="54702"/>
                              </a:xfrm>
                              <a:custGeom>
                                <a:avLst/>
                                <a:gdLst>
                                  <a:gd name="connsiteX0" fmla="*/ 48737 w 48760"/>
                                  <a:gd name="connsiteY0" fmla="*/ 54671 h 54702"/>
                                  <a:gd name="connsiteX1" fmla="*/ 34582 w 48760"/>
                                  <a:gd name="connsiteY1" fmla="*/ 54671 h 54702"/>
                                  <a:gd name="connsiteX2" fmla="*/ 34582 w 48760"/>
                                  <a:gd name="connsiteY2" fmla="*/ 27367 h 54702"/>
                                  <a:gd name="connsiteX3" fmla="*/ 33675 w 48760"/>
                                  <a:gd name="connsiteY3" fmla="*/ 16183 h 54702"/>
                                  <a:gd name="connsiteX4" fmla="*/ 30703 w 48760"/>
                                  <a:gd name="connsiteY4" fmla="*/ 12211 h 54702"/>
                                  <a:gd name="connsiteX5" fmla="*/ 25817 w 48760"/>
                                  <a:gd name="connsiteY5" fmla="*/ 10792 h 54702"/>
                                  <a:gd name="connsiteX6" fmla="*/ 19219 w 48760"/>
                                  <a:gd name="connsiteY6" fmla="*/ 12813 h 54702"/>
                                  <a:gd name="connsiteX7" fmla="*/ 15189 w 48760"/>
                                  <a:gd name="connsiteY7" fmla="*/ 18151 h 54702"/>
                                  <a:gd name="connsiteX8" fmla="*/ 14131 w 48760"/>
                                  <a:gd name="connsiteY8" fmla="*/ 30445 h 54702"/>
                                  <a:gd name="connsiteX9" fmla="*/ 14131 w 48760"/>
                                  <a:gd name="connsiteY9" fmla="*/ 54671 h 54702"/>
                                  <a:gd name="connsiteX10" fmla="*/ -24 w 48760"/>
                                  <a:gd name="connsiteY10" fmla="*/ 54671 h 54702"/>
                                  <a:gd name="connsiteX11" fmla="*/ -24 w 48760"/>
                                  <a:gd name="connsiteY11" fmla="*/ 1172 h 54702"/>
                                  <a:gd name="connsiteX12" fmla="*/ 13124 w 48760"/>
                                  <a:gd name="connsiteY12" fmla="*/ 1172 h 54702"/>
                                  <a:gd name="connsiteX13" fmla="*/ 13124 w 48760"/>
                                  <a:gd name="connsiteY13" fmla="*/ 9030 h 54702"/>
                                  <a:gd name="connsiteX14" fmla="*/ 30754 w 48760"/>
                                  <a:gd name="connsiteY14" fmla="*/ -31 h 54702"/>
                                  <a:gd name="connsiteX15" fmla="*/ 39317 w 48760"/>
                                  <a:gd name="connsiteY15" fmla="*/ 1680 h 54702"/>
                                  <a:gd name="connsiteX16" fmla="*/ 45160 w 48760"/>
                                  <a:gd name="connsiteY16" fmla="*/ 5961 h 54702"/>
                                  <a:gd name="connsiteX17" fmla="*/ 47931 w 48760"/>
                                  <a:gd name="connsiteY17" fmla="*/ 11901 h 54702"/>
                                  <a:gd name="connsiteX18" fmla="*/ 48737 w 48760"/>
                                  <a:gd name="connsiteY18" fmla="*/ 21427 h 5470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48760" h="54702">
                                    <a:moveTo>
                                      <a:pt x="48737" y="54671"/>
                                    </a:moveTo>
                                    <a:lnTo>
                                      <a:pt x="34582" y="54671"/>
                                    </a:lnTo>
                                    <a:lnTo>
                                      <a:pt x="34582" y="27367"/>
                                    </a:lnTo>
                                    <a:cubicBezTo>
                                      <a:pt x="34582" y="21590"/>
                                      <a:pt x="34280" y="17868"/>
                                      <a:pt x="33675" y="16183"/>
                                    </a:cubicBezTo>
                                    <a:cubicBezTo>
                                      <a:pt x="33071" y="14472"/>
                                      <a:pt x="32081" y="13148"/>
                                      <a:pt x="30703" y="12211"/>
                                    </a:cubicBezTo>
                                    <a:cubicBezTo>
                                      <a:pt x="29360" y="11265"/>
                                      <a:pt x="27731" y="10792"/>
                                      <a:pt x="25817" y="10792"/>
                                    </a:cubicBezTo>
                                    <a:cubicBezTo>
                                      <a:pt x="23366" y="10792"/>
                                      <a:pt x="21166" y="11472"/>
                                      <a:pt x="19219" y="12813"/>
                                    </a:cubicBezTo>
                                    <a:cubicBezTo>
                                      <a:pt x="17271" y="14154"/>
                                      <a:pt x="15927" y="15933"/>
                                      <a:pt x="15189" y="18151"/>
                                    </a:cubicBezTo>
                                    <a:cubicBezTo>
                                      <a:pt x="14484" y="20369"/>
                                      <a:pt x="14131" y="24461"/>
                                      <a:pt x="14131" y="30445"/>
                                    </a:cubicBezTo>
                                    <a:lnTo>
                                      <a:pt x="14131" y="54671"/>
                                    </a:lnTo>
                                    <a:lnTo>
                                      <a:pt x="-24" y="54671"/>
                                    </a:lnTo>
                                    <a:lnTo>
                                      <a:pt x="-24" y="1172"/>
                                    </a:lnTo>
                                    <a:lnTo>
                                      <a:pt x="13124" y="1172"/>
                                    </a:lnTo>
                                    <a:lnTo>
                                      <a:pt x="13124" y="9030"/>
                                    </a:lnTo>
                                    <a:cubicBezTo>
                                      <a:pt x="17791" y="2986"/>
                                      <a:pt x="23668" y="-31"/>
                                      <a:pt x="30754" y="-31"/>
                                    </a:cubicBezTo>
                                    <a:cubicBezTo>
                                      <a:pt x="33876" y="-31"/>
                                      <a:pt x="36731" y="536"/>
                                      <a:pt x="39317" y="1680"/>
                                    </a:cubicBezTo>
                                    <a:cubicBezTo>
                                      <a:pt x="41903" y="2789"/>
                                      <a:pt x="43851" y="4216"/>
                                      <a:pt x="45160" y="5961"/>
                                    </a:cubicBezTo>
                                    <a:cubicBezTo>
                                      <a:pt x="46504" y="7706"/>
                                      <a:pt x="47427" y="9692"/>
                                      <a:pt x="47931" y="11901"/>
                                    </a:cubicBezTo>
                                    <a:cubicBezTo>
                                      <a:pt x="48468" y="14119"/>
                                      <a:pt x="48737" y="17292"/>
                                      <a:pt x="48737" y="21427"/>
                                    </a:cubicBezTo>
                                    <a:close/>
                                  </a:path>
                                </a:pathLst>
                              </a:custGeom>
                              <a:solidFill>
                                <a:srgbClr val="0000FF"/>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78" name="Freeform: Shape 378"/>
                            <wps:cNvSpPr/>
                            <wps:spPr>
                              <a:xfrm>
                                <a:off x="265847" y="885073"/>
                                <a:ext cx="52236" cy="75059"/>
                              </a:xfrm>
                              <a:custGeom>
                                <a:avLst/>
                                <a:gdLst>
                                  <a:gd name="connsiteX0" fmla="*/ 52213 w 52236"/>
                                  <a:gd name="connsiteY0" fmla="*/ 73816 h 75059"/>
                                  <a:gd name="connsiteX1" fmla="*/ 39066 w 52236"/>
                                  <a:gd name="connsiteY1" fmla="*/ 73816 h 75059"/>
                                  <a:gd name="connsiteX2" fmla="*/ 39066 w 52236"/>
                                  <a:gd name="connsiteY2" fmla="*/ 65959 h 75059"/>
                                  <a:gd name="connsiteX3" fmla="*/ 31308 w 52236"/>
                                  <a:gd name="connsiteY3" fmla="*/ 72810 h 75059"/>
                                  <a:gd name="connsiteX4" fmla="*/ 22342 w 52236"/>
                                  <a:gd name="connsiteY4" fmla="*/ 75028 h 75059"/>
                                  <a:gd name="connsiteX5" fmla="*/ 6525 w 52236"/>
                                  <a:gd name="connsiteY5" fmla="*/ 67618 h 75059"/>
                                  <a:gd name="connsiteX6" fmla="*/ -24 w 52236"/>
                                  <a:gd name="connsiteY6" fmla="*/ 46865 h 75059"/>
                                  <a:gd name="connsiteX7" fmla="*/ 6373 w 52236"/>
                                  <a:gd name="connsiteY7" fmla="*/ 26215 h 75059"/>
                                  <a:gd name="connsiteX8" fmla="*/ 22543 w 52236"/>
                                  <a:gd name="connsiteY8" fmla="*/ 19114 h 75059"/>
                                  <a:gd name="connsiteX9" fmla="*/ 38058 w 52236"/>
                                  <a:gd name="connsiteY9" fmla="*/ 26568 h 75059"/>
                                  <a:gd name="connsiteX10" fmla="*/ 38058 w 52236"/>
                                  <a:gd name="connsiteY10" fmla="*/ -31 h 75059"/>
                                  <a:gd name="connsiteX11" fmla="*/ 52213 w 52236"/>
                                  <a:gd name="connsiteY11" fmla="*/ -31 h 75059"/>
                                  <a:gd name="connsiteX12" fmla="*/ 14433 w 52236"/>
                                  <a:gd name="connsiteY12" fmla="*/ 45911 h 75059"/>
                                  <a:gd name="connsiteX13" fmla="*/ 16800 w 52236"/>
                                  <a:gd name="connsiteY13" fmla="*/ 58299 h 75059"/>
                                  <a:gd name="connsiteX14" fmla="*/ 26371 w 52236"/>
                                  <a:gd name="connsiteY14" fmla="*/ 63844 h 75059"/>
                                  <a:gd name="connsiteX15" fmla="*/ 34683 w 52236"/>
                                  <a:gd name="connsiteY15" fmla="*/ 59709 h 75059"/>
                                  <a:gd name="connsiteX16" fmla="*/ 38108 w 52236"/>
                                  <a:gd name="connsiteY16" fmla="*/ 47269 h 75059"/>
                                  <a:gd name="connsiteX17" fmla="*/ 34783 w 52236"/>
                                  <a:gd name="connsiteY17" fmla="*/ 34021 h 75059"/>
                                  <a:gd name="connsiteX18" fmla="*/ 26271 w 52236"/>
                                  <a:gd name="connsiteY18" fmla="*/ 29938 h 75059"/>
                                  <a:gd name="connsiteX19" fmla="*/ 17808 w 52236"/>
                                  <a:gd name="connsiteY19" fmla="*/ 33970 h 75059"/>
                                  <a:gd name="connsiteX20" fmla="*/ 14433 w 52236"/>
                                  <a:gd name="connsiteY20" fmla="*/ 45911 h 7505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Lst>
                                <a:rect l="l" t="t" r="r" b="b"/>
                                <a:pathLst>
                                  <a:path w="52236" h="75059">
                                    <a:moveTo>
                                      <a:pt x="52213" y="73816"/>
                                    </a:moveTo>
                                    <a:lnTo>
                                      <a:pt x="39066" y="73816"/>
                                    </a:lnTo>
                                    <a:lnTo>
                                      <a:pt x="39066" y="65959"/>
                                    </a:lnTo>
                                    <a:cubicBezTo>
                                      <a:pt x="36883" y="69011"/>
                                      <a:pt x="34297" y="71297"/>
                                      <a:pt x="31308" y="72810"/>
                                    </a:cubicBezTo>
                                    <a:cubicBezTo>
                                      <a:pt x="28353" y="74289"/>
                                      <a:pt x="25364" y="75028"/>
                                      <a:pt x="22342" y="75028"/>
                                    </a:cubicBezTo>
                                    <a:cubicBezTo>
                                      <a:pt x="16196" y="75028"/>
                                      <a:pt x="10924" y="72553"/>
                                      <a:pt x="6525" y="67618"/>
                                    </a:cubicBezTo>
                                    <a:cubicBezTo>
                                      <a:pt x="2159" y="62649"/>
                                      <a:pt x="-24" y="55728"/>
                                      <a:pt x="-24" y="46865"/>
                                    </a:cubicBezTo>
                                    <a:cubicBezTo>
                                      <a:pt x="-24" y="37804"/>
                                      <a:pt x="2108" y="30918"/>
                                      <a:pt x="6373" y="26215"/>
                                    </a:cubicBezTo>
                                    <a:cubicBezTo>
                                      <a:pt x="10638" y="21478"/>
                                      <a:pt x="16028" y="19114"/>
                                      <a:pt x="22543" y="19114"/>
                                    </a:cubicBezTo>
                                    <a:cubicBezTo>
                                      <a:pt x="28521" y="19114"/>
                                      <a:pt x="33692" y="21599"/>
                                      <a:pt x="38058" y="26568"/>
                                    </a:cubicBezTo>
                                    <a:lnTo>
                                      <a:pt x="38058" y="-31"/>
                                    </a:lnTo>
                                    <a:lnTo>
                                      <a:pt x="52213" y="-31"/>
                                    </a:lnTo>
                                    <a:close/>
                                    <a:moveTo>
                                      <a:pt x="14433" y="45911"/>
                                    </a:moveTo>
                                    <a:cubicBezTo>
                                      <a:pt x="14433" y="51619"/>
                                      <a:pt x="15222" y="55746"/>
                                      <a:pt x="16800" y="58299"/>
                                    </a:cubicBezTo>
                                    <a:cubicBezTo>
                                      <a:pt x="19085" y="61996"/>
                                      <a:pt x="22274" y="63844"/>
                                      <a:pt x="26371" y="63844"/>
                                    </a:cubicBezTo>
                                    <a:cubicBezTo>
                                      <a:pt x="29629" y="63844"/>
                                      <a:pt x="32400" y="62468"/>
                                      <a:pt x="34683" y="59709"/>
                                    </a:cubicBezTo>
                                    <a:cubicBezTo>
                                      <a:pt x="36966" y="56923"/>
                                      <a:pt x="38108" y="52780"/>
                                      <a:pt x="38108" y="47269"/>
                                    </a:cubicBezTo>
                                    <a:cubicBezTo>
                                      <a:pt x="38108" y="41122"/>
                                      <a:pt x="37000" y="36712"/>
                                      <a:pt x="34783" y="34021"/>
                                    </a:cubicBezTo>
                                    <a:cubicBezTo>
                                      <a:pt x="32567" y="31305"/>
                                      <a:pt x="29729" y="29938"/>
                                      <a:pt x="26271" y="29938"/>
                                    </a:cubicBezTo>
                                    <a:cubicBezTo>
                                      <a:pt x="22913" y="29938"/>
                                      <a:pt x="20091" y="31287"/>
                                      <a:pt x="17808" y="33970"/>
                                    </a:cubicBezTo>
                                    <a:cubicBezTo>
                                      <a:pt x="15558" y="36626"/>
                                      <a:pt x="14433" y="40606"/>
                                      <a:pt x="14433" y="45911"/>
                                    </a:cubicBezTo>
                                    <a:close/>
                                  </a:path>
                                </a:pathLst>
                              </a:custGeom>
                              <a:solidFill>
                                <a:srgbClr val="0000FF"/>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79" name="Freeform: Shape 379"/>
                            <wps:cNvSpPr/>
                            <wps:spPr>
                              <a:xfrm>
                                <a:off x="328813" y="904219"/>
                                <a:ext cx="55208" cy="55914"/>
                              </a:xfrm>
                              <a:custGeom>
                                <a:avLst/>
                                <a:gdLst>
                                  <a:gd name="connsiteX0" fmla="*/ -24 w 55208"/>
                                  <a:gd name="connsiteY0" fmla="*/ 27169 h 55914"/>
                                  <a:gd name="connsiteX1" fmla="*/ 3452 w 55208"/>
                                  <a:gd name="connsiteY1" fmla="*/ 13518 h 55914"/>
                                  <a:gd name="connsiteX2" fmla="*/ 13275 w 55208"/>
                                  <a:gd name="connsiteY2" fmla="*/ 3442 h 55914"/>
                                  <a:gd name="connsiteX3" fmla="*/ 27530 w 55208"/>
                                  <a:gd name="connsiteY3" fmla="*/ -31 h 55914"/>
                                  <a:gd name="connsiteX4" fmla="*/ 47427 w 55208"/>
                                  <a:gd name="connsiteY4" fmla="*/ 7878 h 55914"/>
                                  <a:gd name="connsiteX5" fmla="*/ 55185 w 55208"/>
                                  <a:gd name="connsiteY5" fmla="*/ 27771 h 55914"/>
                                  <a:gd name="connsiteX6" fmla="*/ 47326 w 55208"/>
                                  <a:gd name="connsiteY6" fmla="*/ 47922 h 55914"/>
                                  <a:gd name="connsiteX7" fmla="*/ 27631 w 55208"/>
                                  <a:gd name="connsiteY7" fmla="*/ 55883 h 55914"/>
                                  <a:gd name="connsiteX8" fmla="*/ 13577 w 55208"/>
                                  <a:gd name="connsiteY8" fmla="*/ 52556 h 55914"/>
                                  <a:gd name="connsiteX9" fmla="*/ 3452 w 55208"/>
                                  <a:gd name="connsiteY9" fmla="*/ 42833 h 55914"/>
                                  <a:gd name="connsiteX10" fmla="*/ -24 w 55208"/>
                                  <a:gd name="connsiteY10" fmla="*/ 27169 h 55914"/>
                                  <a:gd name="connsiteX11" fmla="*/ 14484 w 55208"/>
                                  <a:gd name="connsiteY11" fmla="*/ 27926 h 55914"/>
                                  <a:gd name="connsiteX12" fmla="*/ 18262 w 55208"/>
                                  <a:gd name="connsiteY12" fmla="*/ 40116 h 55914"/>
                                  <a:gd name="connsiteX13" fmla="*/ 27580 w 55208"/>
                                  <a:gd name="connsiteY13" fmla="*/ 44346 h 55914"/>
                                  <a:gd name="connsiteX14" fmla="*/ 36849 w 55208"/>
                                  <a:gd name="connsiteY14" fmla="*/ 40116 h 55914"/>
                                  <a:gd name="connsiteX15" fmla="*/ 40627 w 55208"/>
                                  <a:gd name="connsiteY15" fmla="*/ 27823 h 55914"/>
                                  <a:gd name="connsiteX16" fmla="*/ 36849 w 55208"/>
                                  <a:gd name="connsiteY16" fmla="*/ 15736 h 55914"/>
                                  <a:gd name="connsiteX17" fmla="*/ 27580 w 55208"/>
                                  <a:gd name="connsiteY17" fmla="*/ 11506 h 55914"/>
                                  <a:gd name="connsiteX18" fmla="*/ 18262 w 55208"/>
                                  <a:gd name="connsiteY18" fmla="*/ 15736 h 55914"/>
                                  <a:gd name="connsiteX19" fmla="*/ 14484 w 55208"/>
                                  <a:gd name="connsiteY19" fmla="*/ 27926 h 5591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55208" h="55914">
                                    <a:moveTo>
                                      <a:pt x="-24" y="27169"/>
                                    </a:moveTo>
                                    <a:cubicBezTo>
                                      <a:pt x="-24" y="22467"/>
                                      <a:pt x="1135" y="17919"/>
                                      <a:pt x="3452" y="13518"/>
                                    </a:cubicBezTo>
                                    <a:cubicBezTo>
                                      <a:pt x="5769" y="9116"/>
                                      <a:pt x="9043" y="5763"/>
                                      <a:pt x="13275" y="3442"/>
                                    </a:cubicBezTo>
                                    <a:cubicBezTo>
                                      <a:pt x="17540" y="1121"/>
                                      <a:pt x="22291" y="-31"/>
                                      <a:pt x="27530" y="-31"/>
                                    </a:cubicBezTo>
                                    <a:cubicBezTo>
                                      <a:pt x="35623" y="-31"/>
                                      <a:pt x="42256" y="2600"/>
                                      <a:pt x="47427" y="7878"/>
                                    </a:cubicBezTo>
                                    <a:cubicBezTo>
                                      <a:pt x="52599" y="13114"/>
                                      <a:pt x="55185" y="19742"/>
                                      <a:pt x="55185" y="27771"/>
                                    </a:cubicBezTo>
                                    <a:cubicBezTo>
                                      <a:pt x="55185" y="35861"/>
                                      <a:pt x="52565" y="42584"/>
                                      <a:pt x="47326" y="47922"/>
                                    </a:cubicBezTo>
                                    <a:cubicBezTo>
                                      <a:pt x="42122" y="53227"/>
                                      <a:pt x="35556" y="55883"/>
                                      <a:pt x="27631" y="55883"/>
                                    </a:cubicBezTo>
                                    <a:cubicBezTo>
                                      <a:pt x="22728" y="55883"/>
                                      <a:pt x="18044" y="54774"/>
                                      <a:pt x="13577" y="52556"/>
                                    </a:cubicBezTo>
                                    <a:cubicBezTo>
                                      <a:pt x="9144" y="50338"/>
                                      <a:pt x="5769" y="47097"/>
                                      <a:pt x="3452" y="42833"/>
                                    </a:cubicBezTo>
                                    <a:cubicBezTo>
                                      <a:pt x="1135" y="38535"/>
                                      <a:pt x="-24" y="33316"/>
                                      <a:pt x="-24" y="27169"/>
                                    </a:cubicBezTo>
                                    <a:close/>
                                    <a:moveTo>
                                      <a:pt x="14484" y="27926"/>
                                    </a:moveTo>
                                    <a:cubicBezTo>
                                      <a:pt x="14484" y="33230"/>
                                      <a:pt x="15743" y="37297"/>
                                      <a:pt x="18262" y="40116"/>
                                    </a:cubicBezTo>
                                    <a:cubicBezTo>
                                      <a:pt x="20780" y="42936"/>
                                      <a:pt x="23887" y="44346"/>
                                      <a:pt x="27580" y="44346"/>
                                    </a:cubicBezTo>
                                    <a:cubicBezTo>
                                      <a:pt x="31274" y="44346"/>
                                      <a:pt x="34364" y="42936"/>
                                      <a:pt x="36849" y="40116"/>
                                    </a:cubicBezTo>
                                    <a:cubicBezTo>
                                      <a:pt x="39367" y="37297"/>
                                      <a:pt x="40627" y="33196"/>
                                      <a:pt x="40627" y="27823"/>
                                    </a:cubicBezTo>
                                    <a:cubicBezTo>
                                      <a:pt x="40627" y="22587"/>
                                      <a:pt x="39367" y="18555"/>
                                      <a:pt x="36849" y="15736"/>
                                    </a:cubicBezTo>
                                    <a:cubicBezTo>
                                      <a:pt x="34364" y="12916"/>
                                      <a:pt x="31274" y="11506"/>
                                      <a:pt x="27580" y="11506"/>
                                    </a:cubicBezTo>
                                    <a:cubicBezTo>
                                      <a:pt x="23887" y="11506"/>
                                      <a:pt x="20780" y="12916"/>
                                      <a:pt x="18262" y="15736"/>
                                    </a:cubicBezTo>
                                    <a:cubicBezTo>
                                      <a:pt x="15743" y="18555"/>
                                      <a:pt x="14484" y="22613"/>
                                      <a:pt x="14484" y="27926"/>
                                    </a:cubicBezTo>
                                    <a:close/>
                                  </a:path>
                                </a:pathLst>
                              </a:custGeom>
                              <a:solidFill>
                                <a:srgbClr val="0000FF"/>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80" name="Freeform: Shape 380"/>
                            <wps:cNvSpPr/>
                            <wps:spPr>
                              <a:xfrm>
                                <a:off x="395053" y="904219"/>
                                <a:ext cx="48760" cy="54702"/>
                              </a:xfrm>
                              <a:custGeom>
                                <a:avLst/>
                                <a:gdLst>
                                  <a:gd name="connsiteX0" fmla="*/ 48737 w 48760"/>
                                  <a:gd name="connsiteY0" fmla="*/ 54671 h 54702"/>
                                  <a:gd name="connsiteX1" fmla="*/ 34582 w 48760"/>
                                  <a:gd name="connsiteY1" fmla="*/ 54671 h 54702"/>
                                  <a:gd name="connsiteX2" fmla="*/ 34582 w 48760"/>
                                  <a:gd name="connsiteY2" fmla="*/ 27367 h 54702"/>
                                  <a:gd name="connsiteX3" fmla="*/ 33675 w 48760"/>
                                  <a:gd name="connsiteY3" fmla="*/ 16183 h 54702"/>
                                  <a:gd name="connsiteX4" fmla="*/ 30703 w 48760"/>
                                  <a:gd name="connsiteY4" fmla="*/ 12211 h 54702"/>
                                  <a:gd name="connsiteX5" fmla="*/ 25817 w 48760"/>
                                  <a:gd name="connsiteY5" fmla="*/ 10792 h 54702"/>
                                  <a:gd name="connsiteX6" fmla="*/ 19219 w 48760"/>
                                  <a:gd name="connsiteY6" fmla="*/ 12813 h 54702"/>
                                  <a:gd name="connsiteX7" fmla="*/ 15189 w 48760"/>
                                  <a:gd name="connsiteY7" fmla="*/ 18151 h 54702"/>
                                  <a:gd name="connsiteX8" fmla="*/ 14131 w 48760"/>
                                  <a:gd name="connsiteY8" fmla="*/ 30445 h 54702"/>
                                  <a:gd name="connsiteX9" fmla="*/ 14131 w 48760"/>
                                  <a:gd name="connsiteY9" fmla="*/ 54671 h 54702"/>
                                  <a:gd name="connsiteX10" fmla="*/ -24 w 48760"/>
                                  <a:gd name="connsiteY10" fmla="*/ 54671 h 54702"/>
                                  <a:gd name="connsiteX11" fmla="*/ -24 w 48760"/>
                                  <a:gd name="connsiteY11" fmla="*/ 1172 h 54702"/>
                                  <a:gd name="connsiteX12" fmla="*/ 13124 w 48760"/>
                                  <a:gd name="connsiteY12" fmla="*/ 1172 h 54702"/>
                                  <a:gd name="connsiteX13" fmla="*/ 13124 w 48760"/>
                                  <a:gd name="connsiteY13" fmla="*/ 9030 h 54702"/>
                                  <a:gd name="connsiteX14" fmla="*/ 30754 w 48760"/>
                                  <a:gd name="connsiteY14" fmla="*/ -31 h 54702"/>
                                  <a:gd name="connsiteX15" fmla="*/ 39317 w 48760"/>
                                  <a:gd name="connsiteY15" fmla="*/ 1680 h 54702"/>
                                  <a:gd name="connsiteX16" fmla="*/ 45160 w 48760"/>
                                  <a:gd name="connsiteY16" fmla="*/ 5961 h 54702"/>
                                  <a:gd name="connsiteX17" fmla="*/ 47931 w 48760"/>
                                  <a:gd name="connsiteY17" fmla="*/ 11901 h 54702"/>
                                  <a:gd name="connsiteX18" fmla="*/ 48737 w 48760"/>
                                  <a:gd name="connsiteY18" fmla="*/ 21427 h 5470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48760" h="54702">
                                    <a:moveTo>
                                      <a:pt x="48737" y="54671"/>
                                    </a:moveTo>
                                    <a:lnTo>
                                      <a:pt x="34582" y="54671"/>
                                    </a:lnTo>
                                    <a:lnTo>
                                      <a:pt x="34582" y="27367"/>
                                    </a:lnTo>
                                    <a:cubicBezTo>
                                      <a:pt x="34582" y="21590"/>
                                      <a:pt x="34280" y="17868"/>
                                      <a:pt x="33675" y="16183"/>
                                    </a:cubicBezTo>
                                    <a:cubicBezTo>
                                      <a:pt x="33071" y="14472"/>
                                      <a:pt x="32081" y="13148"/>
                                      <a:pt x="30703" y="12211"/>
                                    </a:cubicBezTo>
                                    <a:cubicBezTo>
                                      <a:pt x="29361" y="11265"/>
                                      <a:pt x="27731" y="10792"/>
                                      <a:pt x="25817" y="10792"/>
                                    </a:cubicBezTo>
                                    <a:cubicBezTo>
                                      <a:pt x="23366" y="10792"/>
                                      <a:pt x="21166" y="11472"/>
                                      <a:pt x="19219" y="12813"/>
                                    </a:cubicBezTo>
                                    <a:cubicBezTo>
                                      <a:pt x="17271" y="14154"/>
                                      <a:pt x="15928" y="15933"/>
                                      <a:pt x="15189" y="18151"/>
                                    </a:cubicBezTo>
                                    <a:cubicBezTo>
                                      <a:pt x="14484" y="20369"/>
                                      <a:pt x="14131" y="24461"/>
                                      <a:pt x="14131" y="30445"/>
                                    </a:cubicBezTo>
                                    <a:lnTo>
                                      <a:pt x="14131" y="54671"/>
                                    </a:lnTo>
                                    <a:lnTo>
                                      <a:pt x="-24" y="54671"/>
                                    </a:lnTo>
                                    <a:lnTo>
                                      <a:pt x="-24" y="1172"/>
                                    </a:lnTo>
                                    <a:lnTo>
                                      <a:pt x="13124" y="1172"/>
                                    </a:lnTo>
                                    <a:lnTo>
                                      <a:pt x="13124" y="9030"/>
                                    </a:lnTo>
                                    <a:cubicBezTo>
                                      <a:pt x="17792" y="2986"/>
                                      <a:pt x="23668" y="-31"/>
                                      <a:pt x="30754" y="-31"/>
                                    </a:cubicBezTo>
                                    <a:cubicBezTo>
                                      <a:pt x="33877" y="-31"/>
                                      <a:pt x="36731" y="536"/>
                                      <a:pt x="39317" y="1680"/>
                                    </a:cubicBezTo>
                                    <a:cubicBezTo>
                                      <a:pt x="41903" y="2789"/>
                                      <a:pt x="43851" y="4216"/>
                                      <a:pt x="45160" y="5961"/>
                                    </a:cubicBezTo>
                                    <a:cubicBezTo>
                                      <a:pt x="46504" y="7706"/>
                                      <a:pt x="47427" y="9692"/>
                                      <a:pt x="47931" y="11901"/>
                                    </a:cubicBezTo>
                                    <a:cubicBezTo>
                                      <a:pt x="48468" y="14119"/>
                                      <a:pt x="48737" y="17292"/>
                                      <a:pt x="48737" y="21427"/>
                                    </a:cubicBezTo>
                                    <a:close/>
                                  </a:path>
                                </a:pathLst>
                              </a:custGeom>
                              <a:solidFill>
                                <a:srgbClr val="0000FF"/>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81" name="Freeform: Shape 381"/>
                            <wps:cNvSpPr/>
                            <wps:spPr>
                              <a:xfrm>
                                <a:off x="453233" y="904219"/>
                                <a:ext cx="49969" cy="55914"/>
                              </a:xfrm>
                              <a:custGeom>
                                <a:avLst/>
                                <a:gdLst>
                                  <a:gd name="connsiteX0" fmla="*/ -24 w 49969"/>
                                  <a:gd name="connsiteY0" fmla="*/ 39411 h 55914"/>
                                  <a:gd name="connsiteX1" fmla="*/ 14181 w 49969"/>
                                  <a:gd name="connsiteY1" fmla="*/ 37245 h 55914"/>
                                  <a:gd name="connsiteX2" fmla="*/ 17859 w 49969"/>
                                  <a:gd name="connsiteY2" fmla="*/ 43538 h 55914"/>
                                  <a:gd name="connsiteX3" fmla="*/ 25616 w 49969"/>
                                  <a:gd name="connsiteY3" fmla="*/ 45653 h 55914"/>
                                  <a:gd name="connsiteX4" fmla="*/ 33876 w 49969"/>
                                  <a:gd name="connsiteY4" fmla="*/ 43641 h 55914"/>
                                  <a:gd name="connsiteX5" fmla="*/ 35740 w 49969"/>
                                  <a:gd name="connsiteY5" fmla="*/ 39858 h 55914"/>
                                  <a:gd name="connsiteX6" fmla="*/ 34733 w 49969"/>
                                  <a:gd name="connsiteY6" fmla="*/ 37193 h 55914"/>
                                  <a:gd name="connsiteX7" fmla="*/ 29998 w 49969"/>
                                  <a:gd name="connsiteY7" fmla="*/ 35328 h 55914"/>
                                  <a:gd name="connsiteX8" fmla="*/ 8288 w 49969"/>
                                  <a:gd name="connsiteY8" fmla="*/ 28425 h 55914"/>
                                  <a:gd name="connsiteX9" fmla="*/ 1941 w 49969"/>
                                  <a:gd name="connsiteY9" fmla="*/ 16389 h 55914"/>
                                  <a:gd name="connsiteX10" fmla="*/ 7432 w 49969"/>
                                  <a:gd name="connsiteY10" fmla="*/ 4697 h 55914"/>
                                  <a:gd name="connsiteX11" fmla="*/ 24457 w 49969"/>
                                  <a:gd name="connsiteY11" fmla="*/ -31 h 55914"/>
                                  <a:gd name="connsiteX12" fmla="*/ 40778 w 49969"/>
                                  <a:gd name="connsiteY12" fmla="*/ 3545 h 55914"/>
                                  <a:gd name="connsiteX13" fmla="*/ 48132 w 49969"/>
                                  <a:gd name="connsiteY13" fmla="*/ 14119 h 55914"/>
                                  <a:gd name="connsiteX14" fmla="*/ 34783 w 49969"/>
                                  <a:gd name="connsiteY14" fmla="*/ 16587 h 55914"/>
                                  <a:gd name="connsiteX15" fmla="*/ 31509 w 49969"/>
                                  <a:gd name="connsiteY15" fmla="*/ 11807 h 55914"/>
                                  <a:gd name="connsiteX16" fmla="*/ 24709 w 49969"/>
                                  <a:gd name="connsiteY16" fmla="*/ 10139 h 55914"/>
                                  <a:gd name="connsiteX17" fmla="*/ 16700 w 49969"/>
                                  <a:gd name="connsiteY17" fmla="*/ 11704 h 55914"/>
                                  <a:gd name="connsiteX18" fmla="*/ 15088 w 49969"/>
                                  <a:gd name="connsiteY18" fmla="*/ 14575 h 55914"/>
                                  <a:gd name="connsiteX19" fmla="*/ 16498 w 49969"/>
                                  <a:gd name="connsiteY19" fmla="*/ 17146 h 55914"/>
                                  <a:gd name="connsiteX20" fmla="*/ 29696 w 49969"/>
                                  <a:gd name="connsiteY20" fmla="*/ 21126 h 55914"/>
                                  <a:gd name="connsiteX21" fmla="*/ 45512 w 49969"/>
                                  <a:gd name="connsiteY21" fmla="*/ 27419 h 55914"/>
                                  <a:gd name="connsiteX22" fmla="*/ 49946 w 49969"/>
                                  <a:gd name="connsiteY22" fmla="*/ 37950 h 55914"/>
                                  <a:gd name="connsiteX23" fmla="*/ 43800 w 49969"/>
                                  <a:gd name="connsiteY23" fmla="*/ 50587 h 55914"/>
                                  <a:gd name="connsiteX24" fmla="*/ 25616 w 49969"/>
                                  <a:gd name="connsiteY24" fmla="*/ 55883 h 55914"/>
                                  <a:gd name="connsiteX25" fmla="*/ 8288 w 49969"/>
                                  <a:gd name="connsiteY25" fmla="*/ 51447 h 55914"/>
                                  <a:gd name="connsiteX26" fmla="*/ -24 w 49969"/>
                                  <a:gd name="connsiteY26" fmla="*/ 39411 h 5591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Lst>
                                <a:rect l="l" t="t" r="r" b="b"/>
                                <a:pathLst>
                                  <a:path w="49969" h="55914">
                                    <a:moveTo>
                                      <a:pt x="-24" y="39411"/>
                                    </a:moveTo>
                                    <a:lnTo>
                                      <a:pt x="14181" y="37245"/>
                                    </a:lnTo>
                                    <a:cubicBezTo>
                                      <a:pt x="14785" y="39996"/>
                                      <a:pt x="16011" y="42094"/>
                                      <a:pt x="17859" y="43538"/>
                                    </a:cubicBezTo>
                                    <a:cubicBezTo>
                                      <a:pt x="19705" y="44948"/>
                                      <a:pt x="22291" y="45653"/>
                                      <a:pt x="25616" y="45653"/>
                                    </a:cubicBezTo>
                                    <a:cubicBezTo>
                                      <a:pt x="29276" y="45653"/>
                                      <a:pt x="32030" y="44982"/>
                                      <a:pt x="33876" y="43641"/>
                                    </a:cubicBezTo>
                                    <a:cubicBezTo>
                                      <a:pt x="35120" y="42695"/>
                                      <a:pt x="35740" y="41440"/>
                                      <a:pt x="35740" y="39858"/>
                                    </a:cubicBezTo>
                                    <a:cubicBezTo>
                                      <a:pt x="35740" y="38784"/>
                                      <a:pt x="35405" y="37898"/>
                                      <a:pt x="34733" y="37193"/>
                                    </a:cubicBezTo>
                                    <a:cubicBezTo>
                                      <a:pt x="34028" y="36523"/>
                                      <a:pt x="32449" y="35895"/>
                                      <a:pt x="29998" y="35328"/>
                                    </a:cubicBezTo>
                                    <a:cubicBezTo>
                                      <a:pt x="18580" y="32809"/>
                                      <a:pt x="11343" y="30505"/>
                                      <a:pt x="8288" y="28425"/>
                                    </a:cubicBezTo>
                                    <a:cubicBezTo>
                                      <a:pt x="4056" y="25536"/>
                                      <a:pt x="1941" y="21530"/>
                                      <a:pt x="1941" y="16389"/>
                                    </a:cubicBezTo>
                                    <a:cubicBezTo>
                                      <a:pt x="1941" y="11755"/>
                                      <a:pt x="3771" y="7861"/>
                                      <a:pt x="7432" y="4697"/>
                                    </a:cubicBezTo>
                                    <a:cubicBezTo>
                                      <a:pt x="11091" y="1542"/>
                                      <a:pt x="16767" y="-31"/>
                                      <a:pt x="24457" y="-31"/>
                                    </a:cubicBezTo>
                                    <a:cubicBezTo>
                                      <a:pt x="31778" y="-31"/>
                                      <a:pt x="37218" y="1155"/>
                                      <a:pt x="40778" y="3545"/>
                                    </a:cubicBezTo>
                                    <a:cubicBezTo>
                                      <a:pt x="44337" y="5926"/>
                                      <a:pt x="46789" y="9451"/>
                                      <a:pt x="48132" y="14119"/>
                                    </a:cubicBezTo>
                                    <a:lnTo>
                                      <a:pt x="34783" y="16587"/>
                                    </a:lnTo>
                                    <a:cubicBezTo>
                                      <a:pt x="34213" y="14506"/>
                                      <a:pt x="33121" y="12916"/>
                                      <a:pt x="31509" y="11807"/>
                                    </a:cubicBezTo>
                                    <a:cubicBezTo>
                                      <a:pt x="29930" y="10698"/>
                                      <a:pt x="27664" y="10139"/>
                                      <a:pt x="24709" y="10139"/>
                                    </a:cubicBezTo>
                                    <a:cubicBezTo>
                                      <a:pt x="20981" y="10139"/>
                                      <a:pt x="18312" y="10663"/>
                                      <a:pt x="16700" y="11704"/>
                                    </a:cubicBezTo>
                                    <a:cubicBezTo>
                                      <a:pt x="15625" y="12443"/>
                                      <a:pt x="15088" y="13397"/>
                                      <a:pt x="15088" y="14575"/>
                                    </a:cubicBezTo>
                                    <a:cubicBezTo>
                                      <a:pt x="15088" y="15581"/>
                                      <a:pt x="15558" y="16441"/>
                                      <a:pt x="16498" y="17146"/>
                                    </a:cubicBezTo>
                                    <a:cubicBezTo>
                                      <a:pt x="17774" y="18083"/>
                                      <a:pt x="22173" y="19406"/>
                                      <a:pt x="29696" y="21126"/>
                                    </a:cubicBezTo>
                                    <a:cubicBezTo>
                                      <a:pt x="37252" y="22837"/>
                                      <a:pt x="42524" y="24934"/>
                                      <a:pt x="45512" y="27419"/>
                                    </a:cubicBezTo>
                                    <a:cubicBezTo>
                                      <a:pt x="48468" y="29938"/>
                                      <a:pt x="49946" y="33445"/>
                                      <a:pt x="49946" y="37950"/>
                                    </a:cubicBezTo>
                                    <a:cubicBezTo>
                                      <a:pt x="49946" y="42850"/>
                                      <a:pt x="47897" y="47063"/>
                                      <a:pt x="43800" y="50587"/>
                                    </a:cubicBezTo>
                                    <a:cubicBezTo>
                                      <a:pt x="39703" y="54121"/>
                                      <a:pt x="33642" y="55883"/>
                                      <a:pt x="25616" y="55883"/>
                                    </a:cubicBezTo>
                                    <a:cubicBezTo>
                                      <a:pt x="18328" y="55883"/>
                                      <a:pt x="12553" y="54404"/>
                                      <a:pt x="8288" y="51447"/>
                                    </a:cubicBezTo>
                                    <a:cubicBezTo>
                                      <a:pt x="4056" y="48490"/>
                                      <a:pt x="1286" y="44475"/>
                                      <a:pt x="-24" y="39411"/>
                                    </a:cubicBezTo>
                                    <a:close/>
                                  </a:path>
                                </a:pathLst>
                              </a:custGeom>
                              <a:solidFill>
                                <a:srgbClr val="0000FF"/>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grpSp>
                        <wpg:grpSp>
                          <wpg:cNvPr id="382" name="Graphic 4" descr="Figure 1 Anatomy of the shoulder (reproduced with permission) (Wikimedia Commons 2022)"/>
                          <wpg:cNvGrpSpPr/>
                          <wpg:grpSpPr>
                            <a:xfrm>
                              <a:off x="2216664" y="169726"/>
                              <a:ext cx="387402" cy="67879"/>
                              <a:chOff x="2216664" y="169726"/>
                              <a:chExt cx="387402" cy="67879"/>
                            </a:xfrm>
                            <a:solidFill>
                              <a:srgbClr val="D45500"/>
                            </a:solidFill>
                          </wpg:grpSpPr>
                          <wps:wsp>
                            <wps:cNvPr id="383" name="Freeform: Shape 383"/>
                            <wps:cNvSpPr/>
                            <wps:spPr>
                              <a:xfrm>
                                <a:off x="2216664" y="169726"/>
                                <a:ext cx="57177" cy="67879"/>
                              </a:xfrm>
                              <a:custGeom>
                                <a:avLst/>
                                <a:gdLst>
                                  <a:gd name="connsiteX0" fmla="*/ 44311 w 57177"/>
                                  <a:gd name="connsiteY0" fmla="*/ 42595 h 67879"/>
                                  <a:gd name="connsiteX1" fmla="*/ 57154 w 57177"/>
                                  <a:gd name="connsiteY1" fmla="*/ 46670 h 67879"/>
                                  <a:gd name="connsiteX2" fmla="*/ 47311 w 57177"/>
                                  <a:gd name="connsiteY2" fmla="*/ 62655 h 67879"/>
                                  <a:gd name="connsiteX3" fmla="*/ 29894 w 57177"/>
                                  <a:gd name="connsiteY3" fmla="*/ 67848 h 67879"/>
                                  <a:gd name="connsiteX4" fmla="*/ 8401 w 57177"/>
                                  <a:gd name="connsiteY4" fmla="*/ 58938 h 67879"/>
                                  <a:gd name="connsiteX5" fmla="*/ -24 w 57177"/>
                                  <a:gd name="connsiteY5" fmla="*/ 34491 h 67879"/>
                                  <a:gd name="connsiteX6" fmla="*/ 8444 w 57177"/>
                                  <a:gd name="connsiteY6" fmla="*/ 9058 h 67879"/>
                                  <a:gd name="connsiteX7" fmla="*/ 30693 w 57177"/>
                                  <a:gd name="connsiteY7" fmla="*/ -31 h 67879"/>
                                  <a:gd name="connsiteX8" fmla="*/ 50260 w 57177"/>
                                  <a:gd name="connsiteY8" fmla="*/ 7088 h 67879"/>
                                  <a:gd name="connsiteX9" fmla="*/ 56982 w 57177"/>
                                  <a:gd name="connsiteY9" fmla="*/ 19178 h 67879"/>
                                  <a:gd name="connsiteX10" fmla="*/ 43864 w 57177"/>
                                  <a:gd name="connsiteY10" fmla="*/ 22312 h 67879"/>
                                  <a:gd name="connsiteX11" fmla="*/ 38981 w 57177"/>
                                  <a:gd name="connsiteY11" fmla="*/ 14253 h 67879"/>
                                  <a:gd name="connsiteX12" fmla="*/ 30023 w 57177"/>
                                  <a:gd name="connsiteY12" fmla="*/ 11297 h 67879"/>
                                  <a:gd name="connsiteX13" fmla="*/ 18159 w 57177"/>
                                  <a:gd name="connsiteY13" fmla="*/ 16536 h 67879"/>
                                  <a:gd name="connsiteX14" fmla="*/ 13637 w 57177"/>
                                  <a:gd name="connsiteY14" fmla="*/ 33505 h 67879"/>
                                  <a:gd name="connsiteX15" fmla="*/ 18116 w 57177"/>
                                  <a:gd name="connsiteY15" fmla="*/ 51237 h 67879"/>
                                  <a:gd name="connsiteX16" fmla="*/ 29756 w 57177"/>
                                  <a:gd name="connsiteY16" fmla="*/ 56520 h 67879"/>
                                  <a:gd name="connsiteX17" fmla="*/ 38843 w 57177"/>
                                  <a:gd name="connsiteY17" fmla="*/ 53162 h 67879"/>
                                  <a:gd name="connsiteX18" fmla="*/ 44311 w 57177"/>
                                  <a:gd name="connsiteY18" fmla="*/ 42595 h 6787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57177" h="67879">
                                    <a:moveTo>
                                      <a:pt x="44311" y="42595"/>
                                    </a:moveTo>
                                    <a:lnTo>
                                      <a:pt x="57154" y="46670"/>
                                    </a:lnTo>
                                    <a:cubicBezTo>
                                      <a:pt x="55186" y="53834"/>
                                      <a:pt x="51902" y="59162"/>
                                      <a:pt x="47311" y="62655"/>
                                    </a:cubicBezTo>
                                    <a:cubicBezTo>
                                      <a:pt x="42737" y="66117"/>
                                      <a:pt x="36934" y="67848"/>
                                      <a:pt x="29894" y="67848"/>
                                    </a:cubicBezTo>
                                    <a:cubicBezTo>
                                      <a:pt x="21176" y="67848"/>
                                      <a:pt x="14007" y="64878"/>
                                      <a:pt x="8401" y="58938"/>
                                    </a:cubicBezTo>
                                    <a:cubicBezTo>
                                      <a:pt x="2788" y="52968"/>
                                      <a:pt x="-24" y="44819"/>
                                      <a:pt x="-24" y="34491"/>
                                    </a:cubicBezTo>
                                    <a:cubicBezTo>
                                      <a:pt x="-24" y="23566"/>
                                      <a:pt x="2805" y="15088"/>
                                      <a:pt x="8444" y="9058"/>
                                    </a:cubicBezTo>
                                    <a:cubicBezTo>
                                      <a:pt x="14084" y="2998"/>
                                      <a:pt x="21503" y="-31"/>
                                      <a:pt x="30693" y="-31"/>
                                    </a:cubicBezTo>
                                    <a:cubicBezTo>
                                      <a:pt x="38723" y="-31"/>
                                      <a:pt x="45248" y="2342"/>
                                      <a:pt x="50260" y="7088"/>
                                    </a:cubicBezTo>
                                    <a:cubicBezTo>
                                      <a:pt x="53251" y="9894"/>
                                      <a:pt x="55486" y="13924"/>
                                      <a:pt x="56982" y="19178"/>
                                    </a:cubicBezTo>
                                    <a:lnTo>
                                      <a:pt x="43864" y="22312"/>
                                    </a:lnTo>
                                    <a:cubicBezTo>
                                      <a:pt x="43081" y="18909"/>
                                      <a:pt x="41456" y="16222"/>
                                      <a:pt x="38981" y="14253"/>
                                    </a:cubicBezTo>
                                    <a:cubicBezTo>
                                      <a:pt x="36530" y="12282"/>
                                      <a:pt x="33547" y="11297"/>
                                      <a:pt x="30023" y="11297"/>
                                    </a:cubicBezTo>
                                    <a:cubicBezTo>
                                      <a:pt x="25157" y="11297"/>
                                      <a:pt x="21202" y="13043"/>
                                      <a:pt x="18159" y="16536"/>
                                    </a:cubicBezTo>
                                    <a:cubicBezTo>
                                      <a:pt x="15141" y="20028"/>
                                      <a:pt x="13637" y="25685"/>
                                      <a:pt x="13637" y="33505"/>
                                    </a:cubicBezTo>
                                    <a:cubicBezTo>
                                      <a:pt x="13637" y="41804"/>
                                      <a:pt x="15133" y="47714"/>
                                      <a:pt x="18116" y="51237"/>
                                    </a:cubicBezTo>
                                    <a:cubicBezTo>
                                      <a:pt x="21099" y="54760"/>
                                      <a:pt x="24976" y="56520"/>
                                      <a:pt x="29756" y="56520"/>
                                    </a:cubicBezTo>
                                    <a:cubicBezTo>
                                      <a:pt x="33281" y="56520"/>
                                      <a:pt x="36307" y="55401"/>
                                      <a:pt x="38843" y="53162"/>
                                    </a:cubicBezTo>
                                    <a:cubicBezTo>
                                      <a:pt x="41379" y="50924"/>
                                      <a:pt x="43202" y="47401"/>
                                      <a:pt x="44311" y="42595"/>
                                    </a:cubicBezTo>
                                    <a:close/>
                                  </a:path>
                                </a:pathLst>
                              </a:custGeom>
                              <a:solidFill>
                                <a:srgbClr val="D455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84" name="Freeform: Shape 384"/>
                            <wps:cNvSpPr/>
                            <wps:spPr>
                              <a:xfrm>
                                <a:off x="2282267" y="187861"/>
                                <a:ext cx="49071" cy="49700"/>
                              </a:xfrm>
                              <a:custGeom>
                                <a:avLst/>
                                <a:gdLst>
                                  <a:gd name="connsiteX0" fmla="*/ -24 w 49071"/>
                                  <a:gd name="connsiteY0" fmla="*/ 24148 h 49700"/>
                                  <a:gd name="connsiteX1" fmla="*/ 3063 w 49071"/>
                                  <a:gd name="connsiteY1" fmla="*/ 12013 h 49700"/>
                                  <a:gd name="connsiteX2" fmla="*/ 11797 w 49071"/>
                                  <a:gd name="connsiteY2" fmla="*/ 3058 h 49700"/>
                                  <a:gd name="connsiteX3" fmla="*/ 24469 w 49071"/>
                                  <a:gd name="connsiteY3" fmla="*/ -31 h 49700"/>
                                  <a:gd name="connsiteX4" fmla="*/ 42153 w 49071"/>
                                  <a:gd name="connsiteY4" fmla="*/ 6999 h 49700"/>
                                  <a:gd name="connsiteX5" fmla="*/ 49047 w 49071"/>
                                  <a:gd name="connsiteY5" fmla="*/ 24685 h 49700"/>
                                  <a:gd name="connsiteX6" fmla="*/ 42058 w 49071"/>
                                  <a:gd name="connsiteY6" fmla="*/ 42595 h 49700"/>
                                  <a:gd name="connsiteX7" fmla="*/ 24555 w 49071"/>
                                  <a:gd name="connsiteY7" fmla="*/ 49669 h 49700"/>
                                  <a:gd name="connsiteX8" fmla="*/ 12064 w 49071"/>
                                  <a:gd name="connsiteY8" fmla="*/ 46715 h 49700"/>
                                  <a:gd name="connsiteX9" fmla="*/ 3063 w 49071"/>
                                  <a:gd name="connsiteY9" fmla="*/ 38073 h 49700"/>
                                  <a:gd name="connsiteX10" fmla="*/ -24 w 49071"/>
                                  <a:gd name="connsiteY10" fmla="*/ 24148 h 49700"/>
                                  <a:gd name="connsiteX11" fmla="*/ 12872 w 49071"/>
                                  <a:gd name="connsiteY11" fmla="*/ 24819 h 49700"/>
                                  <a:gd name="connsiteX12" fmla="*/ 16225 w 49071"/>
                                  <a:gd name="connsiteY12" fmla="*/ 35655 h 49700"/>
                                  <a:gd name="connsiteX13" fmla="*/ 24512 w 49071"/>
                                  <a:gd name="connsiteY13" fmla="*/ 39416 h 49700"/>
                                  <a:gd name="connsiteX14" fmla="*/ 32748 w 49071"/>
                                  <a:gd name="connsiteY14" fmla="*/ 35655 h 49700"/>
                                  <a:gd name="connsiteX15" fmla="*/ 36109 w 49071"/>
                                  <a:gd name="connsiteY15" fmla="*/ 24730 h 49700"/>
                                  <a:gd name="connsiteX16" fmla="*/ 32748 w 49071"/>
                                  <a:gd name="connsiteY16" fmla="*/ 13984 h 49700"/>
                                  <a:gd name="connsiteX17" fmla="*/ 24512 w 49071"/>
                                  <a:gd name="connsiteY17" fmla="*/ 10222 h 49700"/>
                                  <a:gd name="connsiteX18" fmla="*/ 16225 w 49071"/>
                                  <a:gd name="connsiteY18" fmla="*/ 13984 h 49700"/>
                                  <a:gd name="connsiteX19" fmla="*/ 12872 w 49071"/>
                                  <a:gd name="connsiteY19" fmla="*/ 24819 h 4970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49071" h="49700">
                                    <a:moveTo>
                                      <a:pt x="-24" y="24148"/>
                                    </a:moveTo>
                                    <a:cubicBezTo>
                                      <a:pt x="-24" y="19969"/>
                                      <a:pt x="999" y="15924"/>
                                      <a:pt x="3063" y="12013"/>
                                    </a:cubicBezTo>
                                    <a:cubicBezTo>
                                      <a:pt x="5126" y="8103"/>
                                      <a:pt x="8032" y="5118"/>
                                      <a:pt x="11797" y="3058"/>
                                    </a:cubicBezTo>
                                    <a:cubicBezTo>
                                      <a:pt x="15588" y="999"/>
                                      <a:pt x="19809" y="-31"/>
                                      <a:pt x="24469" y="-31"/>
                                    </a:cubicBezTo>
                                    <a:cubicBezTo>
                                      <a:pt x="31656" y="-31"/>
                                      <a:pt x="37553" y="2312"/>
                                      <a:pt x="42153" y="6999"/>
                                    </a:cubicBezTo>
                                    <a:cubicBezTo>
                                      <a:pt x="46752" y="11655"/>
                                      <a:pt x="49047" y="17550"/>
                                      <a:pt x="49047" y="24685"/>
                                    </a:cubicBezTo>
                                    <a:cubicBezTo>
                                      <a:pt x="49047" y="31879"/>
                                      <a:pt x="46718" y="37849"/>
                                      <a:pt x="42058" y="42595"/>
                                    </a:cubicBezTo>
                                    <a:cubicBezTo>
                                      <a:pt x="37433" y="47311"/>
                                      <a:pt x="31596" y="49669"/>
                                      <a:pt x="24555" y="49669"/>
                                    </a:cubicBezTo>
                                    <a:cubicBezTo>
                                      <a:pt x="20196" y="49669"/>
                                      <a:pt x="16035" y="48684"/>
                                      <a:pt x="12064" y="46715"/>
                                    </a:cubicBezTo>
                                    <a:cubicBezTo>
                                      <a:pt x="8126" y="44744"/>
                                      <a:pt x="5126" y="41863"/>
                                      <a:pt x="3063" y="38073"/>
                                    </a:cubicBezTo>
                                    <a:cubicBezTo>
                                      <a:pt x="999" y="34252"/>
                                      <a:pt x="-24" y="29610"/>
                                      <a:pt x="-24" y="24148"/>
                                    </a:cubicBezTo>
                                    <a:close/>
                                    <a:moveTo>
                                      <a:pt x="12872" y="24819"/>
                                    </a:moveTo>
                                    <a:cubicBezTo>
                                      <a:pt x="12872" y="29535"/>
                                      <a:pt x="13989" y="33147"/>
                                      <a:pt x="16225" y="35655"/>
                                    </a:cubicBezTo>
                                    <a:cubicBezTo>
                                      <a:pt x="18468" y="38162"/>
                                      <a:pt x="21228" y="39416"/>
                                      <a:pt x="24512" y="39416"/>
                                    </a:cubicBezTo>
                                    <a:cubicBezTo>
                                      <a:pt x="27796" y="39416"/>
                                      <a:pt x="30538" y="38162"/>
                                      <a:pt x="32748" y="35655"/>
                                    </a:cubicBezTo>
                                    <a:cubicBezTo>
                                      <a:pt x="34991" y="33147"/>
                                      <a:pt x="36109" y="29505"/>
                                      <a:pt x="36109" y="24730"/>
                                    </a:cubicBezTo>
                                    <a:cubicBezTo>
                                      <a:pt x="36109" y="20073"/>
                                      <a:pt x="34991" y="16490"/>
                                      <a:pt x="32748" y="13984"/>
                                    </a:cubicBezTo>
                                    <a:cubicBezTo>
                                      <a:pt x="30538" y="11476"/>
                                      <a:pt x="27796" y="10222"/>
                                      <a:pt x="24512" y="10222"/>
                                    </a:cubicBezTo>
                                    <a:cubicBezTo>
                                      <a:pt x="21228" y="10222"/>
                                      <a:pt x="18468" y="11476"/>
                                      <a:pt x="16225" y="13984"/>
                                    </a:cubicBezTo>
                                    <a:cubicBezTo>
                                      <a:pt x="13989" y="16490"/>
                                      <a:pt x="12872" y="20103"/>
                                      <a:pt x="12872" y="24819"/>
                                    </a:cubicBezTo>
                                    <a:close/>
                                  </a:path>
                                </a:pathLst>
                              </a:custGeom>
                              <a:solidFill>
                                <a:srgbClr val="D455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85" name="Freeform: Shape 385"/>
                            <wps:cNvSpPr/>
                            <wps:spPr>
                              <a:xfrm>
                                <a:off x="2340692" y="187861"/>
                                <a:ext cx="30811" cy="48625"/>
                              </a:xfrm>
                              <a:custGeom>
                                <a:avLst/>
                                <a:gdLst>
                                  <a:gd name="connsiteX0" fmla="*/ 12562 w 30811"/>
                                  <a:gd name="connsiteY0" fmla="*/ 48595 h 48625"/>
                                  <a:gd name="connsiteX1" fmla="*/ -24 w 30811"/>
                                  <a:gd name="connsiteY1" fmla="*/ 48595 h 48625"/>
                                  <a:gd name="connsiteX2" fmla="*/ -24 w 30811"/>
                                  <a:gd name="connsiteY2" fmla="*/ 1044 h 48625"/>
                                  <a:gd name="connsiteX3" fmla="*/ 11668 w 30811"/>
                                  <a:gd name="connsiteY3" fmla="*/ 1044 h 48625"/>
                                  <a:gd name="connsiteX4" fmla="*/ 11668 w 30811"/>
                                  <a:gd name="connsiteY4" fmla="*/ 7804 h 48625"/>
                                  <a:gd name="connsiteX5" fmla="*/ 17041 w 30811"/>
                                  <a:gd name="connsiteY5" fmla="*/ 1491 h 48625"/>
                                  <a:gd name="connsiteX6" fmla="*/ 22500 w 30811"/>
                                  <a:gd name="connsiteY6" fmla="*/ -31 h 48625"/>
                                  <a:gd name="connsiteX7" fmla="*/ 30788 w 30811"/>
                                  <a:gd name="connsiteY7" fmla="*/ 2342 h 48625"/>
                                  <a:gd name="connsiteX8" fmla="*/ 26893 w 30811"/>
                                  <a:gd name="connsiteY8" fmla="*/ 13312 h 48625"/>
                                  <a:gd name="connsiteX9" fmla="*/ 20979 w 30811"/>
                                  <a:gd name="connsiteY9" fmla="*/ 11252 h 48625"/>
                                  <a:gd name="connsiteX10" fmla="*/ 16500 w 30811"/>
                                  <a:gd name="connsiteY10" fmla="*/ 12729 h 48625"/>
                                  <a:gd name="connsiteX11" fmla="*/ 13594 w 30811"/>
                                  <a:gd name="connsiteY11" fmla="*/ 17968 h 48625"/>
                                  <a:gd name="connsiteX12" fmla="*/ 12562 w 30811"/>
                                  <a:gd name="connsiteY12" fmla="*/ 33909 h 4862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30811" h="48625">
                                    <a:moveTo>
                                      <a:pt x="12562" y="48595"/>
                                    </a:moveTo>
                                    <a:lnTo>
                                      <a:pt x="-24" y="48595"/>
                                    </a:lnTo>
                                    <a:lnTo>
                                      <a:pt x="-24" y="1044"/>
                                    </a:lnTo>
                                    <a:lnTo>
                                      <a:pt x="11668" y="1044"/>
                                    </a:lnTo>
                                    <a:lnTo>
                                      <a:pt x="11668" y="7804"/>
                                    </a:lnTo>
                                    <a:cubicBezTo>
                                      <a:pt x="13663" y="4610"/>
                                      <a:pt x="15460" y="2506"/>
                                      <a:pt x="17041" y="1491"/>
                                    </a:cubicBezTo>
                                    <a:cubicBezTo>
                                      <a:pt x="18649" y="476"/>
                                      <a:pt x="20471" y="-31"/>
                                      <a:pt x="22500" y="-31"/>
                                    </a:cubicBezTo>
                                    <a:cubicBezTo>
                                      <a:pt x="25372" y="-31"/>
                                      <a:pt x="28131" y="760"/>
                                      <a:pt x="30788" y="2342"/>
                                    </a:cubicBezTo>
                                    <a:lnTo>
                                      <a:pt x="26893" y="13312"/>
                                    </a:lnTo>
                                    <a:cubicBezTo>
                                      <a:pt x="24770" y="11938"/>
                                      <a:pt x="22801" y="11252"/>
                                      <a:pt x="20979" y="11252"/>
                                    </a:cubicBezTo>
                                    <a:cubicBezTo>
                                      <a:pt x="19216" y="11252"/>
                                      <a:pt x="17729" y="11745"/>
                                      <a:pt x="16500" y="12729"/>
                                    </a:cubicBezTo>
                                    <a:cubicBezTo>
                                      <a:pt x="15279" y="13685"/>
                                      <a:pt x="14308" y="15431"/>
                                      <a:pt x="13594" y="17968"/>
                                    </a:cubicBezTo>
                                    <a:cubicBezTo>
                                      <a:pt x="12906" y="20506"/>
                                      <a:pt x="12562" y="25819"/>
                                      <a:pt x="12562" y="33909"/>
                                    </a:cubicBezTo>
                                    <a:close/>
                                  </a:path>
                                </a:pathLst>
                              </a:custGeom>
                              <a:solidFill>
                                <a:srgbClr val="D455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86" name="Freeform: Shape 386"/>
                            <wps:cNvSpPr/>
                            <wps:spPr>
                              <a:xfrm>
                                <a:off x="2373557" y="187861"/>
                                <a:ext cx="44643" cy="49700"/>
                              </a:xfrm>
                              <a:custGeom>
                                <a:avLst/>
                                <a:gdLst>
                                  <a:gd name="connsiteX0" fmla="*/ 12700 w 44643"/>
                                  <a:gd name="connsiteY0" fmla="*/ 15551 h 49700"/>
                                  <a:gd name="connsiteX1" fmla="*/ 1274 w 44643"/>
                                  <a:gd name="connsiteY1" fmla="*/ 13491 h 49700"/>
                                  <a:gd name="connsiteX2" fmla="*/ 7903 w 44643"/>
                                  <a:gd name="connsiteY2" fmla="*/ 3282 h 49700"/>
                                  <a:gd name="connsiteX3" fmla="*/ 21873 w 44643"/>
                                  <a:gd name="connsiteY3" fmla="*/ -31 h 49700"/>
                                  <a:gd name="connsiteX4" fmla="*/ 34416 w 44643"/>
                                  <a:gd name="connsiteY4" fmla="*/ 1983 h 49700"/>
                                  <a:gd name="connsiteX5" fmla="*/ 40184 w 44643"/>
                                  <a:gd name="connsiteY5" fmla="*/ 7043 h 49700"/>
                                  <a:gd name="connsiteX6" fmla="*/ 41886 w 44643"/>
                                  <a:gd name="connsiteY6" fmla="*/ 18282 h 49700"/>
                                  <a:gd name="connsiteX7" fmla="*/ 41757 w 44643"/>
                                  <a:gd name="connsiteY7" fmla="*/ 32968 h 49700"/>
                                  <a:gd name="connsiteX8" fmla="*/ 42333 w 44643"/>
                                  <a:gd name="connsiteY8" fmla="*/ 42236 h 49700"/>
                                  <a:gd name="connsiteX9" fmla="*/ 44620 w 44643"/>
                                  <a:gd name="connsiteY9" fmla="*/ 48595 h 49700"/>
                                  <a:gd name="connsiteX10" fmla="*/ 32172 w 44643"/>
                                  <a:gd name="connsiteY10" fmla="*/ 48595 h 49700"/>
                                  <a:gd name="connsiteX11" fmla="*/ 30968 w 44643"/>
                                  <a:gd name="connsiteY11" fmla="*/ 44878 h 49700"/>
                                  <a:gd name="connsiteX12" fmla="*/ 30513 w 44643"/>
                                  <a:gd name="connsiteY12" fmla="*/ 43401 h 49700"/>
                                  <a:gd name="connsiteX13" fmla="*/ 23618 w 44643"/>
                                  <a:gd name="connsiteY13" fmla="*/ 48102 h 49700"/>
                                  <a:gd name="connsiteX14" fmla="*/ 15786 w 44643"/>
                                  <a:gd name="connsiteY14" fmla="*/ 49669 h 49700"/>
                                  <a:gd name="connsiteX15" fmla="*/ 4189 w 44643"/>
                                  <a:gd name="connsiteY15" fmla="*/ 45685 h 49700"/>
                                  <a:gd name="connsiteX16" fmla="*/ -24 w 44643"/>
                                  <a:gd name="connsiteY16" fmla="*/ 35610 h 49700"/>
                                  <a:gd name="connsiteX17" fmla="*/ 1902 w 44643"/>
                                  <a:gd name="connsiteY17" fmla="*/ 28446 h 49700"/>
                                  <a:gd name="connsiteX18" fmla="*/ 7275 w 44643"/>
                                  <a:gd name="connsiteY18" fmla="*/ 23610 h 49700"/>
                                  <a:gd name="connsiteX19" fmla="*/ 17308 w 44643"/>
                                  <a:gd name="connsiteY19" fmla="*/ 20655 h 49700"/>
                                  <a:gd name="connsiteX20" fmla="*/ 29533 w 44643"/>
                                  <a:gd name="connsiteY20" fmla="*/ 17565 h 49700"/>
                                  <a:gd name="connsiteX21" fmla="*/ 29533 w 44643"/>
                                  <a:gd name="connsiteY21" fmla="*/ 16312 h 49700"/>
                                  <a:gd name="connsiteX22" fmla="*/ 27744 w 44643"/>
                                  <a:gd name="connsiteY22" fmla="*/ 11163 h 49700"/>
                                  <a:gd name="connsiteX23" fmla="*/ 20979 w 44643"/>
                                  <a:gd name="connsiteY23" fmla="*/ 9596 h 49700"/>
                                  <a:gd name="connsiteX24" fmla="*/ 15743 w 44643"/>
                                  <a:gd name="connsiteY24" fmla="*/ 10939 h 49700"/>
                                  <a:gd name="connsiteX25" fmla="*/ 12700 w 44643"/>
                                  <a:gd name="connsiteY25" fmla="*/ 15551 h 49700"/>
                                  <a:gd name="connsiteX26" fmla="*/ 29533 w 44643"/>
                                  <a:gd name="connsiteY26" fmla="*/ 25760 h 49700"/>
                                  <a:gd name="connsiteX27" fmla="*/ 21873 w 44643"/>
                                  <a:gd name="connsiteY27" fmla="*/ 27684 h 49700"/>
                                  <a:gd name="connsiteX28" fmla="*/ 15021 w 44643"/>
                                  <a:gd name="connsiteY28" fmla="*/ 29878 h 49700"/>
                                  <a:gd name="connsiteX29" fmla="*/ 12562 w 44643"/>
                                  <a:gd name="connsiteY29" fmla="*/ 34312 h 49700"/>
                                  <a:gd name="connsiteX30" fmla="*/ 14531 w 44643"/>
                                  <a:gd name="connsiteY30" fmla="*/ 38878 h 49700"/>
                                  <a:gd name="connsiteX31" fmla="*/ 19543 w 44643"/>
                                  <a:gd name="connsiteY31" fmla="*/ 40804 h 49700"/>
                                  <a:gd name="connsiteX32" fmla="*/ 26042 w 44643"/>
                                  <a:gd name="connsiteY32" fmla="*/ 38566 h 49700"/>
                                  <a:gd name="connsiteX33" fmla="*/ 29043 w 44643"/>
                                  <a:gd name="connsiteY33" fmla="*/ 34401 h 49700"/>
                                  <a:gd name="connsiteX34" fmla="*/ 29533 w 44643"/>
                                  <a:gd name="connsiteY34" fmla="*/ 28266 h 4970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Lst>
                                <a:rect l="l" t="t" r="r" b="b"/>
                                <a:pathLst>
                                  <a:path w="44643" h="49700">
                                    <a:moveTo>
                                      <a:pt x="12700" y="15551"/>
                                    </a:moveTo>
                                    <a:lnTo>
                                      <a:pt x="1274" y="13491"/>
                                    </a:lnTo>
                                    <a:cubicBezTo>
                                      <a:pt x="2564" y="8894"/>
                                      <a:pt x="4774" y="5491"/>
                                      <a:pt x="7903" y="3282"/>
                                    </a:cubicBezTo>
                                    <a:cubicBezTo>
                                      <a:pt x="11041" y="1073"/>
                                      <a:pt x="15700" y="-31"/>
                                      <a:pt x="21873" y="-31"/>
                                    </a:cubicBezTo>
                                    <a:cubicBezTo>
                                      <a:pt x="27486" y="-31"/>
                                      <a:pt x="31665" y="640"/>
                                      <a:pt x="34416" y="1983"/>
                                    </a:cubicBezTo>
                                    <a:cubicBezTo>
                                      <a:pt x="37158" y="3297"/>
                                      <a:pt x="39084" y="4983"/>
                                      <a:pt x="40184" y="7043"/>
                                    </a:cubicBezTo>
                                    <a:cubicBezTo>
                                      <a:pt x="41319" y="9073"/>
                                      <a:pt x="41886" y="12820"/>
                                      <a:pt x="41886" y="18282"/>
                                    </a:cubicBezTo>
                                    <a:lnTo>
                                      <a:pt x="41757" y="32968"/>
                                    </a:lnTo>
                                    <a:cubicBezTo>
                                      <a:pt x="41757" y="37147"/>
                                      <a:pt x="41947" y="40237"/>
                                      <a:pt x="42333" y="42236"/>
                                    </a:cubicBezTo>
                                    <a:cubicBezTo>
                                      <a:pt x="42755" y="44207"/>
                                      <a:pt x="43520" y="46326"/>
                                      <a:pt x="44620" y="48595"/>
                                    </a:cubicBezTo>
                                    <a:lnTo>
                                      <a:pt x="32172" y="48595"/>
                                    </a:lnTo>
                                    <a:cubicBezTo>
                                      <a:pt x="31845" y="47759"/>
                                      <a:pt x="31441" y="46520"/>
                                      <a:pt x="30968" y="44878"/>
                                    </a:cubicBezTo>
                                    <a:cubicBezTo>
                                      <a:pt x="30753" y="44132"/>
                                      <a:pt x="30607" y="43639"/>
                                      <a:pt x="30513" y="43401"/>
                                    </a:cubicBezTo>
                                    <a:cubicBezTo>
                                      <a:pt x="28363" y="45490"/>
                                      <a:pt x="26068" y="47058"/>
                                      <a:pt x="23618" y="48102"/>
                                    </a:cubicBezTo>
                                    <a:cubicBezTo>
                                      <a:pt x="21176" y="49147"/>
                                      <a:pt x="18563" y="49669"/>
                                      <a:pt x="15786" y="49669"/>
                                    </a:cubicBezTo>
                                    <a:cubicBezTo>
                                      <a:pt x="10886" y="49669"/>
                                      <a:pt x="7026" y="48341"/>
                                      <a:pt x="4189" y="45685"/>
                                    </a:cubicBezTo>
                                    <a:cubicBezTo>
                                      <a:pt x="1386" y="43027"/>
                                      <a:pt x="-24" y="39669"/>
                                      <a:pt x="-24" y="35610"/>
                                    </a:cubicBezTo>
                                    <a:cubicBezTo>
                                      <a:pt x="-24" y="32923"/>
                                      <a:pt x="621" y="30535"/>
                                      <a:pt x="1902" y="28446"/>
                                    </a:cubicBezTo>
                                    <a:cubicBezTo>
                                      <a:pt x="3192" y="26326"/>
                                      <a:pt x="4980" y="24714"/>
                                      <a:pt x="7275" y="23610"/>
                                    </a:cubicBezTo>
                                    <a:cubicBezTo>
                                      <a:pt x="9605" y="22476"/>
                                      <a:pt x="12949" y="21490"/>
                                      <a:pt x="17308" y="20655"/>
                                    </a:cubicBezTo>
                                    <a:cubicBezTo>
                                      <a:pt x="23188" y="19550"/>
                                      <a:pt x="27263" y="18521"/>
                                      <a:pt x="29533" y="17565"/>
                                    </a:cubicBezTo>
                                    <a:lnTo>
                                      <a:pt x="29533" y="16312"/>
                                    </a:lnTo>
                                    <a:cubicBezTo>
                                      <a:pt x="29533" y="13894"/>
                                      <a:pt x="28931" y="12177"/>
                                      <a:pt x="27744" y="11163"/>
                                    </a:cubicBezTo>
                                    <a:cubicBezTo>
                                      <a:pt x="26549" y="10118"/>
                                      <a:pt x="24288" y="9596"/>
                                      <a:pt x="20979" y="9596"/>
                                    </a:cubicBezTo>
                                    <a:cubicBezTo>
                                      <a:pt x="18743" y="9596"/>
                                      <a:pt x="16998" y="10043"/>
                                      <a:pt x="15743" y="10939"/>
                                    </a:cubicBezTo>
                                    <a:cubicBezTo>
                                      <a:pt x="14488" y="11804"/>
                                      <a:pt x="13474" y="13341"/>
                                      <a:pt x="12700" y="15551"/>
                                    </a:cubicBezTo>
                                    <a:close/>
                                    <a:moveTo>
                                      <a:pt x="29533" y="25760"/>
                                    </a:moveTo>
                                    <a:cubicBezTo>
                                      <a:pt x="27916" y="26297"/>
                                      <a:pt x="25372" y="26938"/>
                                      <a:pt x="21873" y="27684"/>
                                    </a:cubicBezTo>
                                    <a:cubicBezTo>
                                      <a:pt x="18382" y="28431"/>
                                      <a:pt x="16095" y="29162"/>
                                      <a:pt x="15021" y="29878"/>
                                    </a:cubicBezTo>
                                    <a:cubicBezTo>
                                      <a:pt x="13379" y="31043"/>
                                      <a:pt x="12562" y="32520"/>
                                      <a:pt x="12562" y="34312"/>
                                    </a:cubicBezTo>
                                    <a:cubicBezTo>
                                      <a:pt x="12562" y="36072"/>
                                      <a:pt x="13216" y="37595"/>
                                      <a:pt x="14531" y="38878"/>
                                    </a:cubicBezTo>
                                    <a:cubicBezTo>
                                      <a:pt x="15846" y="40162"/>
                                      <a:pt x="17514" y="40804"/>
                                      <a:pt x="19543" y="40804"/>
                                    </a:cubicBezTo>
                                    <a:cubicBezTo>
                                      <a:pt x="21813" y="40804"/>
                                      <a:pt x="23979" y="40058"/>
                                      <a:pt x="26042" y="38566"/>
                                    </a:cubicBezTo>
                                    <a:cubicBezTo>
                                      <a:pt x="27564" y="37431"/>
                                      <a:pt x="28561" y="36043"/>
                                      <a:pt x="29043" y="34401"/>
                                    </a:cubicBezTo>
                                    <a:cubicBezTo>
                                      <a:pt x="29369" y="33327"/>
                                      <a:pt x="29533" y="31281"/>
                                      <a:pt x="29533" y="28266"/>
                                    </a:cubicBezTo>
                                    <a:close/>
                                  </a:path>
                                </a:pathLst>
                              </a:custGeom>
                              <a:solidFill>
                                <a:srgbClr val="D455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87" name="Freeform: Shape 387"/>
                            <wps:cNvSpPr/>
                            <wps:spPr>
                              <a:xfrm>
                                <a:off x="2425139" y="187861"/>
                                <a:ext cx="44867" cy="49700"/>
                              </a:xfrm>
                              <a:custGeom>
                                <a:avLst/>
                                <a:gdLst>
                                  <a:gd name="connsiteX0" fmla="*/ 44216 w 44867"/>
                                  <a:gd name="connsiteY0" fmla="*/ 15103 h 49700"/>
                                  <a:gd name="connsiteX1" fmla="*/ 31819 w 44867"/>
                                  <a:gd name="connsiteY1" fmla="*/ 17341 h 49700"/>
                                  <a:gd name="connsiteX2" fmla="*/ 28948 w 44867"/>
                                  <a:gd name="connsiteY2" fmla="*/ 11745 h 49700"/>
                                  <a:gd name="connsiteX3" fmla="*/ 23222 w 44867"/>
                                  <a:gd name="connsiteY3" fmla="*/ 9864 h 49700"/>
                                  <a:gd name="connsiteX4" fmla="*/ 15700 w 44867"/>
                                  <a:gd name="connsiteY4" fmla="*/ 13132 h 49700"/>
                                  <a:gd name="connsiteX5" fmla="*/ 12923 w 44867"/>
                                  <a:gd name="connsiteY5" fmla="*/ 23968 h 49700"/>
                                  <a:gd name="connsiteX6" fmla="*/ 15743 w 44867"/>
                                  <a:gd name="connsiteY6" fmla="*/ 35924 h 49700"/>
                                  <a:gd name="connsiteX7" fmla="*/ 23394 w 44867"/>
                                  <a:gd name="connsiteY7" fmla="*/ 39416 h 49700"/>
                                  <a:gd name="connsiteX8" fmla="*/ 29266 w 44867"/>
                                  <a:gd name="connsiteY8" fmla="*/ 37401 h 49700"/>
                                  <a:gd name="connsiteX9" fmla="*/ 32490 w 44867"/>
                                  <a:gd name="connsiteY9" fmla="*/ 30371 h 49700"/>
                                  <a:gd name="connsiteX10" fmla="*/ 44844 w 44867"/>
                                  <a:gd name="connsiteY10" fmla="*/ 32475 h 49700"/>
                                  <a:gd name="connsiteX11" fmla="*/ 37459 w 44867"/>
                                  <a:gd name="connsiteY11" fmla="*/ 45326 h 49700"/>
                                  <a:gd name="connsiteX12" fmla="*/ 22818 w 44867"/>
                                  <a:gd name="connsiteY12" fmla="*/ 49669 h 49700"/>
                                  <a:gd name="connsiteX13" fmla="*/ 6158 w 44867"/>
                                  <a:gd name="connsiteY13" fmla="*/ 43087 h 49700"/>
                                  <a:gd name="connsiteX14" fmla="*/ -24 w 44867"/>
                                  <a:gd name="connsiteY14" fmla="*/ 24864 h 49700"/>
                                  <a:gd name="connsiteX15" fmla="*/ 6200 w 44867"/>
                                  <a:gd name="connsiteY15" fmla="*/ 6551 h 49700"/>
                                  <a:gd name="connsiteX16" fmla="*/ 23042 w 44867"/>
                                  <a:gd name="connsiteY16" fmla="*/ -31 h 49700"/>
                                  <a:gd name="connsiteX17" fmla="*/ 36831 w 44867"/>
                                  <a:gd name="connsiteY17" fmla="*/ 3730 h 49700"/>
                                  <a:gd name="connsiteX18" fmla="*/ 44216 w 44867"/>
                                  <a:gd name="connsiteY18" fmla="*/ 15103 h 4970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44867" h="49700">
                                    <a:moveTo>
                                      <a:pt x="44216" y="15103"/>
                                    </a:moveTo>
                                    <a:lnTo>
                                      <a:pt x="31819" y="17341"/>
                                    </a:lnTo>
                                    <a:cubicBezTo>
                                      <a:pt x="31398" y="14864"/>
                                      <a:pt x="30444" y="12998"/>
                                      <a:pt x="28948" y="11745"/>
                                    </a:cubicBezTo>
                                    <a:cubicBezTo>
                                      <a:pt x="27486" y="10491"/>
                                      <a:pt x="25578" y="9864"/>
                                      <a:pt x="23222" y="9864"/>
                                    </a:cubicBezTo>
                                    <a:cubicBezTo>
                                      <a:pt x="20085" y="9864"/>
                                      <a:pt x="17574" y="10953"/>
                                      <a:pt x="15700" y="13132"/>
                                    </a:cubicBezTo>
                                    <a:cubicBezTo>
                                      <a:pt x="13843" y="15282"/>
                                      <a:pt x="12923" y="18894"/>
                                      <a:pt x="12923" y="23968"/>
                                    </a:cubicBezTo>
                                    <a:cubicBezTo>
                                      <a:pt x="12923" y="29610"/>
                                      <a:pt x="13860" y="33595"/>
                                      <a:pt x="15743" y="35924"/>
                                    </a:cubicBezTo>
                                    <a:cubicBezTo>
                                      <a:pt x="17652" y="38252"/>
                                      <a:pt x="20205" y="39416"/>
                                      <a:pt x="23394" y="39416"/>
                                    </a:cubicBezTo>
                                    <a:cubicBezTo>
                                      <a:pt x="25784" y="39416"/>
                                      <a:pt x="27744" y="38744"/>
                                      <a:pt x="29266" y="37401"/>
                                    </a:cubicBezTo>
                                    <a:cubicBezTo>
                                      <a:pt x="30788" y="36028"/>
                                      <a:pt x="31862" y="33684"/>
                                      <a:pt x="32490" y="30371"/>
                                    </a:cubicBezTo>
                                    <a:lnTo>
                                      <a:pt x="44844" y="32475"/>
                                    </a:lnTo>
                                    <a:cubicBezTo>
                                      <a:pt x="43563" y="38147"/>
                                      <a:pt x="41095" y="42431"/>
                                      <a:pt x="37459" y="45326"/>
                                    </a:cubicBezTo>
                                    <a:cubicBezTo>
                                      <a:pt x="33814" y="48222"/>
                                      <a:pt x="28931" y="49669"/>
                                      <a:pt x="22818" y="49669"/>
                                    </a:cubicBezTo>
                                    <a:cubicBezTo>
                                      <a:pt x="15864" y="49669"/>
                                      <a:pt x="10310" y="47475"/>
                                      <a:pt x="6158" y="43087"/>
                                    </a:cubicBezTo>
                                    <a:cubicBezTo>
                                      <a:pt x="2040" y="38700"/>
                                      <a:pt x="-24" y="32625"/>
                                      <a:pt x="-24" y="24864"/>
                                    </a:cubicBezTo>
                                    <a:cubicBezTo>
                                      <a:pt x="-24" y="17013"/>
                                      <a:pt x="2057" y="10908"/>
                                      <a:pt x="6200" y="6551"/>
                                    </a:cubicBezTo>
                                    <a:cubicBezTo>
                                      <a:pt x="10353" y="2163"/>
                                      <a:pt x="15967" y="-31"/>
                                      <a:pt x="23042" y="-31"/>
                                    </a:cubicBezTo>
                                    <a:cubicBezTo>
                                      <a:pt x="28828" y="-31"/>
                                      <a:pt x="33427" y="1222"/>
                                      <a:pt x="36831" y="3730"/>
                                    </a:cubicBezTo>
                                    <a:cubicBezTo>
                                      <a:pt x="40261" y="6208"/>
                                      <a:pt x="42729" y="9998"/>
                                      <a:pt x="44216" y="15103"/>
                                    </a:cubicBezTo>
                                    <a:close/>
                                  </a:path>
                                </a:pathLst>
                              </a:custGeom>
                              <a:solidFill>
                                <a:srgbClr val="D455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88" name="Freeform: Shape 388"/>
                            <wps:cNvSpPr/>
                            <wps:spPr>
                              <a:xfrm>
                                <a:off x="2476050" y="187861"/>
                                <a:ext cx="49079" cy="49700"/>
                              </a:xfrm>
                              <a:custGeom>
                                <a:avLst/>
                                <a:gdLst>
                                  <a:gd name="connsiteX0" fmla="*/ -24 w 49079"/>
                                  <a:gd name="connsiteY0" fmla="*/ 24148 h 49700"/>
                                  <a:gd name="connsiteX1" fmla="*/ 3071 w 49079"/>
                                  <a:gd name="connsiteY1" fmla="*/ 12013 h 49700"/>
                                  <a:gd name="connsiteX2" fmla="*/ 11797 w 49079"/>
                                  <a:gd name="connsiteY2" fmla="*/ 3058 h 49700"/>
                                  <a:gd name="connsiteX3" fmla="*/ 24469 w 49079"/>
                                  <a:gd name="connsiteY3" fmla="*/ -31 h 49700"/>
                                  <a:gd name="connsiteX4" fmla="*/ 42161 w 49079"/>
                                  <a:gd name="connsiteY4" fmla="*/ 6999 h 49700"/>
                                  <a:gd name="connsiteX5" fmla="*/ 49056 w 49079"/>
                                  <a:gd name="connsiteY5" fmla="*/ 24685 h 49700"/>
                                  <a:gd name="connsiteX6" fmla="*/ 42067 w 49079"/>
                                  <a:gd name="connsiteY6" fmla="*/ 42595 h 49700"/>
                                  <a:gd name="connsiteX7" fmla="*/ 24563 w 49079"/>
                                  <a:gd name="connsiteY7" fmla="*/ 49669 h 49700"/>
                                  <a:gd name="connsiteX8" fmla="*/ 12072 w 49079"/>
                                  <a:gd name="connsiteY8" fmla="*/ 46715 h 49700"/>
                                  <a:gd name="connsiteX9" fmla="*/ 3071 w 49079"/>
                                  <a:gd name="connsiteY9" fmla="*/ 38073 h 49700"/>
                                  <a:gd name="connsiteX10" fmla="*/ -24 w 49079"/>
                                  <a:gd name="connsiteY10" fmla="*/ 24148 h 49700"/>
                                  <a:gd name="connsiteX11" fmla="*/ 12872 w 49079"/>
                                  <a:gd name="connsiteY11" fmla="*/ 24819 h 49700"/>
                                  <a:gd name="connsiteX12" fmla="*/ 16233 w 49079"/>
                                  <a:gd name="connsiteY12" fmla="*/ 35655 h 49700"/>
                                  <a:gd name="connsiteX13" fmla="*/ 24512 w 49079"/>
                                  <a:gd name="connsiteY13" fmla="*/ 39416 h 49700"/>
                                  <a:gd name="connsiteX14" fmla="*/ 32756 w 49079"/>
                                  <a:gd name="connsiteY14" fmla="*/ 35655 h 49700"/>
                                  <a:gd name="connsiteX15" fmla="*/ 36109 w 49079"/>
                                  <a:gd name="connsiteY15" fmla="*/ 24730 h 49700"/>
                                  <a:gd name="connsiteX16" fmla="*/ 32756 w 49079"/>
                                  <a:gd name="connsiteY16" fmla="*/ 13984 h 49700"/>
                                  <a:gd name="connsiteX17" fmla="*/ 24512 w 49079"/>
                                  <a:gd name="connsiteY17" fmla="*/ 10222 h 49700"/>
                                  <a:gd name="connsiteX18" fmla="*/ 16233 w 49079"/>
                                  <a:gd name="connsiteY18" fmla="*/ 13984 h 49700"/>
                                  <a:gd name="connsiteX19" fmla="*/ 12872 w 49079"/>
                                  <a:gd name="connsiteY19" fmla="*/ 24819 h 4970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49079" h="49700">
                                    <a:moveTo>
                                      <a:pt x="-24" y="24148"/>
                                    </a:moveTo>
                                    <a:cubicBezTo>
                                      <a:pt x="-24" y="19969"/>
                                      <a:pt x="1008" y="15924"/>
                                      <a:pt x="3071" y="12013"/>
                                    </a:cubicBezTo>
                                    <a:cubicBezTo>
                                      <a:pt x="5126" y="8103"/>
                                      <a:pt x="8040" y="5118"/>
                                      <a:pt x="11797" y="3058"/>
                                    </a:cubicBezTo>
                                    <a:cubicBezTo>
                                      <a:pt x="15588" y="999"/>
                                      <a:pt x="19818" y="-31"/>
                                      <a:pt x="24469" y="-31"/>
                                    </a:cubicBezTo>
                                    <a:cubicBezTo>
                                      <a:pt x="31664" y="-31"/>
                                      <a:pt x="37562" y="2312"/>
                                      <a:pt x="42161" y="6999"/>
                                    </a:cubicBezTo>
                                    <a:cubicBezTo>
                                      <a:pt x="46752" y="11655"/>
                                      <a:pt x="49056" y="17550"/>
                                      <a:pt x="49056" y="24685"/>
                                    </a:cubicBezTo>
                                    <a:cubicBezTo>
                                      <a:pt x="49056" y="31879"/>
                                      <a:pt x="46726" y="37849"/>
                                      <a:pt x="42067" y="42595"/>
                                    </a:cubicBezTo>
                                    <a:cubicBezTo>
                                      <a:pt x="37441" y="47311"/>
                                      <a:pt x="31604" y="49669"/>
                                      <a:pt x="24563" y="49669"/>
                                    </a:cubicBezTo>
                                    <a:cubicBezTo>
                                      <a:pt x="20205" y="49669"/>
                                      <a:pt x="16035" y="48684"/>
                                      <a:pt x="12072" y="46715"/>
                                    </a:cubicBezTo>
                                    <a:cubicBezTo>
                                      <a:pt x="8126" y="44744"/>
                                      <a:pt x="5126" y="41863"/>
                                      <a:pt x="3071" y="38073"/>
                                    </a:cubicBezTo>
                                    <a:cubicBezTo>
                                      <a:pt x="1008" y="34252"/>
                                      <a:pt x="-24" y="29610"/>
                                      <a:pt x="-24" y="24148"/>
                                    </a:cubicBezTo>
                                    <a:close/>
                                    <a:moveTo>
                                      <a:pt x="12872" y="24819"/>
                                    </a:moveTo>
                                    <a:cubicBezTo>
                                      <a:pt x="12872" y="29535"/>
                                      <a:pt x="13989" y="33147"/>
                                      <a:pt x="16233" y="35655"/>
                                    </a:cubicBezTo>
                                    <a:cubicBezTo>
                                      <a:pt x="18468" y="38162"/>
                                      <a:pt x="21228" y="39416"/>
                                      <a:pt x="24512" y="39416"/>
                                    </a:cubicBezTo>
                                    <a:cubicBezTo>
                                      <a:pt x="27796" y="39416"/>
                                      <a:pt x="30547" y="38162"/>
                                      <a:pt x="32756" y="35655"/>
                                    </a:cubicBezTo>
                                    <a:cubicBezTo>
                                      <a:pt x="34991" y="33147"/>
                                      <a:pt x="36109" y="29505"/>
                                      <a:pt x="36109" y="24730"/>
                                    </a:cubicBezTo>
                                    <a:cubicBezTo>
                                      <a:pt x="36109" y="20073"/>
                                      <a:pt x="34991" y="16490"/>
                                      <a:pt x="32756" y="13984"/>
                                    </a:cubicBezTo>
                                    <a:cubicBezTo>
                                      <a:pt x="30547" y="11476"/>
                                      <a:pt x="27796" y="10222"/>
                                      <a:pt x="24512" y="10222"/>
                                    </a:cubicBezTo>
                                    <a:cubicBezTo>
                                      <a:pt x="21228" y="10222"/>
                                      <a:pt x="18468" y="11476"/>
                                      <a:pt x="16233" y="13984"/>
                                    </a:cubicBezTo>
                                    <a:cubicBezTo>
                                      <a:pt x="13989" y="16490"/>
                                      <a:pt x="12872" y="20103"/>
                                      <a:pt x="12872" y="24819"/>
                                    </a:cubicBezTo>
                                    <a:close/>
                                  </a:path>
                                </a:pathLst>
                              </a:custGeom>
                              <a:solidFill>
                                <a:srgbClr val="D455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89" name="Freeform: Shape 389"/>
                            <wps:cNvSpPr/>
                            <wps:spPr>
                              <a:xfrm>
                                <a:off x="2535024" y="170846"/>
                                <a:ext cx="12577" cy="65640"/>
                              </a:xfrm>
                              <a:custGeom>
                                <a:avLst/>
                                <a:gdLst>
                                  <a:gd name="connsiteX0" fmla="*/ -24 w 12577"/>
                                  <a:gd name="connsiteY0" fmla="*/ 11611 h 65640"/>
                                  <a:gd name="connsiteX1" fmla="*/ -24 w 12577"/>
                                  <a:gd name="connsiteY1" fmla="*/ -31 h 65640"/>
                                  <a:gd name="connsiteX2" fmla="*/ 12554 w 12577"/>
                                  <a:gd name="connsiteY2" fmla="*/ -31 h 65640"/>
                                  <a:gd name="connsiteX3" fmla="*/ 12554 w 12577"/>
                                  <a:gd name="connsiteY3" fmla="*/ 11611 h 65640"/>
                                  <a:gd name="connsiteX4" fmla="*/ -24 w 12577"/>
                                  <a:gd name="connsiteY4" fmla="*/ 65610 h 65640"/>
                                  <a:gd name="connsiteX5" fmla="*/ -24 w 12577"/>
                                  <a:gd name="connsiteY5" fmla="*/ 18059 h 65640"/>
                                  <a:gd name="connsiteX6" fmla="*/ 12554 w 12577"/>
                                  <a:gd name="connsiteY6" fmla="*/ 18059 h 65640"/>
                                  <a:gd name="connsiteX7" fmla="*/ 12554 w 12577"/>
                                  <a:gd name="connsiteY7" fmla="*/ 65610 h 6564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12577" h="65640">
                                    <a:moveTo>
                                      <a:pt x="-24" y="11611"/>
                                    </a:moveTo>
                                    <a:lnTo>
                                      <a:pt x="-24" y="-31"/>
                                    </a:lnTo>
                                    <a:lnTo>
                                      <a:pt x="12554" y="-31"/>
                                    </a:lnTo>
                                    <a:lnTo>
                                      <a:pt x="12554" y="11611"/>
                                    </a:lnTo>
                                    <a:close/>
                                    <a:moveTo>
                                      <a:pt x="-24" y="65610"/>
                                    </a:moveTo>
                                    <a:lnTo>
                                      <a:pt x="-24" y="18059"/>
                                    </a:lnTo>
                                    <a:lnTo>
                                      <a:pt x="12554" y="18059"/>
                                    </a:lnTo>
                                    <a:lnTo>
                                      <a:pt x="12554" y="65610"/>
                                    </a:lnTo>
                                    <a:close/>
                                  </a:path>
                                </a:pathLst>
                              </a:custGeom>
                              <a:solidFill>
                                <a:srgbClr val="D455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90" name="Freeform: Shape 390"/>
                            <wps:cNvSpPr/>
                            <wps:spPr>
                              <a:xfrm>
                                <a:off x="2557634" y="170846"/>
                                <a:ext cx="46431" cy="66715"/>
                              </a:xfrm>
                              <a:custGeom>
                                <a:avLst/>
                                <a:gdLst>
                                  <a:gd name="connsiteX0" fmla="*/ 46408 w 46431"/>
                                  <a:gd name="connsiteY0" fmla="*/ 65610 h 66715"/>
                                  <a:gd name="connsiteX1" fmla="*/ 34725 w 46431"/>
                                  <a:gd name="connsiteY1" fmla="*/ 65610 h 66715"/>
                                  <a:gd name="connsiteX2" fmla="*/ 34725 w 46431"/>
                                  <a:gd name="connsiteY2" fmla="*/ 58625 h 66715"/>
                                  <a:gd name="connsiteX3" fmla="*/ 27822 w 46431"/>
                                  <a:gd name="connsiteY3" fmla="*/ 64715 h 66715"/>
                                  <a:gd name="connsiteX4" fmla="*/ 19852 w 46431"/>
                                  <a:gd name="connsiteY4" fmla="*/ 66684 h 66715"/>
                                  <a:gd name="connsiteX5" fmla="*/ 5796 w 46431"/>
                                  <a:gd name="connsiteY5" fmla="*/ 60102 h 66715"/>
                                  <a:gd name="connsiteX6" fmla="*/ -24 w 46431"/>
                                  <a:gd name="connsiteY6" fmla="*/ 41655 h 66715"/>
                                  <a:gd name="connsiteX7" fmla="*/ 5659 w 46431"/>
                                  <a:gd name="connsiteY7" fmla="*/ 23297 h 66715"/>
                                  <a:gd name="connsiteX8" fmla="*/ 20033 w 46431"/>
                                  <a:gd name="connsiteY8" fmla="*/ 16984 h 66715"/>
                                  <a:gd name="connsiteX9" fmla="*/ 33822 w 46431"/>
                                  <a:gd name="connsiteY9" fmla="*/ 23610 h 66715"/>
                                  <a:gd name="connsiteX10" fmla="*/ 33822 w 46431"/>
                                  <a:gd name="connsiteY10" fmla="*/ -31 h 66715"/>
                                  <a:gd name="connsiteX11" fmla="*/ 46408 w 46431"/>
                                  <a:gd name="connsiteY11" fmla="*/ -31 h 66715"/>
                                  <a:gd name="connsiteX12" fmla="*/ 12829 w 46431"/>
                                  <a:gd name="connsiteY12" fmla="*/ 40804 h 66715"/>
                                  <a:gd name="connsiteX13" fmla="*/ 14926 w 46431"/>
                                  <a:gd name="connsiteY13" fmla="*/ 51819 h 66715"/>
                                  <a:gd name="connsiteX14" fmla="*/ 23437 w 46431"/>
                                  <a:gd name="connsiteY14" fmla="*/ 56745 h 66715"/>
                                  <a:gd name="connsiteX15" fmla="*/ 30822 w 46431"/>
                                  <a:gd name="connsiteY15" fmla="*/ 53073 h 66715"/>
                                  <a:gd name="connsiteX16" fmla="*/ 33874 w 46431"/>
                                  <a:gd name="connsiteY16" fmla="*/ 42013 h 66715"/>
                                  <a:gd name="connsiteX17" fmla="*/ 30917 w 46431"/>
                                  <a:gd name="connsiteY17" fmla="*/ 30237 h 66715"/>
                                  <a:gd name="connsiteX18" fmla="*/ 23351 w 46431"/>
                                  <a:gd name="connsiteY18" fmla="*/ 26611 h 66715"/>
                                  <a:gd name="connsiteX19" fmla="*/ 15829 w 46431"/>
                                  <a:gd name="connsiteY19" fmla="*/ 30192 h 66715"/>
                                  <a:gd name="connsiteX20" fmla="*/ 12829 w 46431"/>
                                  <a:gd name="connsiteY20" fmla="*/ 40804 h 6671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Lst>
                                <a:rect l="l" t="t" r="r" b="b"/>
                                <a:pathLst>
                                  <a:path w="46431" h="66715">
                                    <a:moveTo>
                                      <a:pt x="46408" y="65610"/>
                                    </a:moveTo>
                                    <a:lnTo>
                                      <a:pt x="34725" y="65610"/>
                                    </a:lnTo>
                                    <a:lnTo>
                                      <a:pt x="34725" y="58625"/>
                                    </a:lnTo>
                                    <a:cubicBezTo>
                                      <a:pt x="32782" y="61341"/>
                                      <a:pt x="30478" y="63371"/>
                                      <a:pt x="27822" y="64715"/>
                                    </a:cubicBezTo>
                                    <a:cubicBezTo>
                                      <a:pt x="25200" y="66027"/>
                                      <a:pt x="22543" y="66684"/>
                                      <a:pt x="19852" y="66684"/>
                                    </a:cubicBezTo>
                                    <a:cubicBezTo>
                                      <a:pt x="14393" y="66684"/>
                                      <a:pt x="9708" y="64490"/>
                                      <a:pt x="5796" y="60102"/>
                                    </a:cubicBezTo>
                                    <a:cubicBezTo>
                                      <a:pt x="1919" y="55685"/>
                                      <a:pt x="-24" y="49535"/>
                                      <a:pt x="-24" y="41655"/>
                                    </a:cubicBezTo>
                                    <a:cubicBezTo>
                                      <a:pt x="-24" y="33596"/>
                                      <a:pt x="1868" y="27476"/>
                                      <a:pt x="5659" y="23297"/>
                                    </a:cubicBezTo>
                                    <a:cubicBezTo>
                                      <a:pt x="9450" y="19088"/>
                                      <a:pt x="14247" y="16984"/>
                                      <a:pt x="20033" y="16984"/>
                                    </a:cubicBezTo>
                                    <a:cubicBezTo>
                                      <a:pt x="25346" y="16984"/>
                                      <a:pt x="29945" y="19192"/>
                                      <a:pt x="33822" y="23610"/>
                                    </a:cubicBezTo>
                                    <a:lnTo>
                                      <a:pt x="33822" y="-31"/>
                                    </a:lnTo>
                                    <a:lnTo>
                                      <a:pt x="46408" y="-31"/>
                                    </a:lnTo>
                                    <a:close/>
                                    <a:moveTo>
                                      <a:pt x="12829" y="40804"/>
                                    </a:moveTo>
                                    <a:cubicBezTo>
                                      <a:pt x="12829" y="45879"/>
                                      <a:pt x="13525" y="49551"/>
                                      <a:pt x="14926" y="51819"/>
                                    </a:cubicBezTo>
                                    <a:cubicBezTo>
                                      <a:pt x="16964" y="55103"/>
                                      <a:pt x="19792" y="56745"/>
                                      <a:pt x="23437" y="56745"/>
                                    </a:cubicBezTo>
                                    <a:cubicBezTo>
                                      <a:pt x="26334" y="56745"/>
                                      <a:pt x="28793" y="55520"/>
                                      <a:pt x="30822" y="53073"/>
                                    </a:cubicBezTo>
                                    <a:cubicBezTo>
                                      <a:pt x="32851" y="50595"/>
                                      <a:pt x="33874" y="46909"/>
                                      <a:pt x="33874" y="42013"/>
                                    </a:cubicBezTo>
                                    <a:cubicBezTo>
                                      <a:pt x="33874" y="36550"/>
                                      <a:pt x="32885" y="32625"/>
                                      <a:pt x="30917" y="30237"/>
                                    </a:cubicBezTo>
                                    <a:cubicBezTo>
                                      <a:pt x="28948" y="27819"/>
                                      <a:pt x="26420" y="26611"/>
                                      <a:pt x="23351" y="26611"/>
                                    </a:cubicBezTo>
                                    <a:cubicBezTo>
                                      <a:pt x="20360" y="26611"/>
                                      <a:pt x="17858" y="27805"/>
                                      <a:pt x="15829" y="30192"/>
                                    </a:cubicBezTo>
                                    <a:cubicBezTo>
                                      <a:pt x="13826" y="32550"/>
                                      <a:pt x="12829" y="36088"/>
                                      <a:pt x="12829" y="40804"/>
                                    </a:cubicBezTo>
                                    <a:close/>
                                  </a:path>
                                </a:pathLst>
                              </a:custGeom>
                              <a:solidFill>
                                <a:srgbClr val="D455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grpSp>
                        <wpg:grpSp>
                          <wpg:cNvPr id="391" name="Graphic 4" descr="Figure 1 Anatomy of the shoulder (reproduced with permission) (Wikimedia Commons 2022)"/>
                          <wpg:cNvGrpSpPr/>
                          <wpg:grpSpPr>
                            <a:xfrm>
                              <a:off x="2253072" y="293456"/>
                              <a:ext cx="341227" cy="66716"/>
                              <a:chOff x="2253072" y="293456"/>
                              <a:chExt cx="341227" cy="66716"/>
                            </a:xfrm>
                            <a:solidFill>
                              <a:srgbClr val="D45500"/>
                            </a:solidFill>
                          </wpg:grpSpPr>
                          <wps:wsp>
                            <wps:cNvPr id="392" name="Freeform: Shape 392"/>
                            <wps:cNvSpPr/>
                            <wps:spPr>
                              <a:xfrm>
                                <a:off x="2253072" y="293456"/>
                                <a:ext cx="46380" cy="66716"/>
                              </a:xfrm>
                              <a:custGeom>
                                <a:avLst/>
                                <a:gdLst>
                                  <a:gd name="connsiteX0" fmla="*/ -24 w 46380"/>
                                  <a:gd name="connsiteY0" fmla="*/ 1044 h 66716"/>
                                  <a:gd name="connsiteX1" fmla="*/ 11702 w 46380"/>
                                  <a:gd name="connsiteY1" fmla="*/ 1044 h 66716"/>
                                  <a:gd name="connsiteX2" fmla="*/ 11702 w 46380"/>
                                  <a:gd name="connsiteY2" fmla="*/ 8028 h 66716"/>
                                  <a:gd name="connsiteX3" fmla="*/ 17884 w 46380"/>
                                  <a:gd name="connsiteY3" fmla="*/ 2208 h 66716"/>
                                  <a:gd name="connsiteX4" fmla="*/ 26523 w 46380"/>
                                  <a:gd name="connsiteY4" fmla="*/ -31 h 66716"/>
                                  <a:gd name="connsiteX5" fmla="*/ 40579 w 46380"/>
                                  <a:gd name="connsiteY5" fmla="*/ 6462 h 66716"/>
                                  <a:gd name="connsiteX6" fmla="*/ 46356 w 46380"/>
                                  <a:gd name="connsiteY6" fmla="*/ 24551 h 66716"/>
                                  <a:gd name="connsiteX7" fmla="*/ 40536 w 46380"/>
                                  <a:gd name="connsiteY7" fmla="*/ 43088 h 66716"/>
                                  <a:gd name="connsiteX8" fmla="*/ 26438 w 46380"/>
                                  <a:gd name="connsiteY8" fmla="*/ 49670 h 66716"/>
                                  <a:gd name="connsiteX9" fmla="*/ 19268 w 46380"/>
                                  <a:gd name="connsiteY9" fmla="*/ 48103 h 66716"/>
                                  <a:gd name="connsiteX10" fmla="*/ 12553 w 46380"/>
                                  <a:gd name="connsiteY10" fmla="*/ 42730 h 66716"/>
                                  <a:gd name="connsiteX11" fmla="*/ 12553 w 46380"/>
                                  <a:gd name="connsiteY11" fmla="*/ 66685 h 66716"/>
                                  <a:gd name="connsiteX12" fmla="*/ -24 w 46380"/>
                                  <a:gd name="connsiteY12" fmla="*/ 66685 h 66716"/>
                                  <a:gd name="connsiteX13" fmla="*/ 12416 w 46380"/>
                                  <a:gd name="connsiteY13" fmla="*/ 24014 h 66716"/>
                                  <a:gd name="connsiteX14" fmla="*/ 15597 w 46380"/>
                                  <a:gd name="connsiteY14" fmla="*/ 35879 h 66716"/>
                                  <a:gd name="connsiteX15" fmla="*/ 23343 w 46380"/>
                                  <a:gd name="connsiteY15" fmla="*/ 39685 h 66716"/>
                                  <a:gd name="connsiteX16" fmla="*/ 30641 w 46380"/>
                                  <a:gd name="connsiteY16" fmla="*/ 36193 h 66716"/>
                                  <a:gd name="connsiteX17" fmla="*/ 33556 w 46380"/>
                                  <a:gd name="connsiteY17" fmla="*/ 24640 h 66716"/>
                                  <a:gd name="connsiteX18" fmla="*/ 30556 w 46380"/>
                                  <a:gd name="connsiteY18" fmla="*/ 13537 h 66716"/>
                                  <a:gd name="connsiteX19" fmla="*/ 23119 w 46380"/>
                                  <a:gd name="connsiteY19" fmla="*/ 9910 h 66716"/>
                                  <a:gd name="connsiteX20" fmla="*/ 15468 w 46380"/>
                                  <a:gd name="connsiteY20" fmla="*/ 13492 h 66716"/>
                                  <a:gd name="connsiteX21" fmla="*/ 12416 w 46380"/>
                                  <a:gd name="connsiteY21" fmla="*/ 24014 h 6671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Lst>
                                <a:rect l="l" t="t" r="r" b="b"/>
                                <a:pathLst>
                                  <a:path w="46380" h="66716">
                                    <a:moveTo>
                                      <a:pt x="-24" y="1044"/>
                                    </a:moveTo>
                                    <a:lnTo>
                                      <a:pt x="11702" y="1044"/>
                                    </a:lnTo>
                                    <a:lnTo>
                                      <a:pt x="11702" y="8028"/>
                                    </a:lnTo>
                                    <a:cubicBezTo>
                                      <a:pt x="13224" y="5641"/>
                                      <a:pt x="15287" y="3701"/>
                                      <a:pt x="17884" y="2208"/>
                                    </a:cubicBezTo>
                                    <a:cubicBezTo>
                                      <a:pt x="20480" y="716"/>
                                      <a:pt x="23360" y="-31"/>
                                      <a:pt x="26523" y="-31"/>
                                    </a:cubicBezTo>
                                    <a:cubicBezTo>
                                      <a:pt x="32043" y="-31"/>
                                      <a:pt x="36737" y="2134"/>
                                      <a:pt x="40579" y="6462"/>
                                    </a:cubicBezTo>
                                    <a:cubicBezTo>
                                      <a:pt x="44431" y="10790"/>
                                      <a:pt x="46356" y="16820"/>
                                      <a:pt x="46356" y="24551"/>
                                    </a:cubicBezTo>
                                    <a:cubicBezTo>
                                      <a:pt x="46356" y="32491"/>
                                      <a:pt x="44422" y="38670"/>
                                      <a:pt x="40536" y="43088"/>
                                    </a:cubicBezTo>
                                    <a:cubicBezTo>
                                      <a:pt x="36659" y="47476"/>
                                      <a:pt x="31957" y="49670"/>
                                      <a:pt x="26438" y="49670"/>
                                    </a:cubicBezTo>
                                    <a:cubicBezTo>
                                      <a:pt x="23807" y="49670"/>
                                      <a:pt x="21417" y="49147"/>
                                      <a:pt x="19268" y="48103"/>
                                    </a:cubicBezTo>
                                    <a:cubicBezTo>
                                      <a:pt x="17153" y="47058"/>
                                      <a:pt x="14909" y="45267"/>
                                      <a:pt x="12553" y="42730"/>
                                    </a:cubicBezTo>
                                    <a:lnTo>
                                      <a:pt x="12553" y="66685"/>
                                    </a:lnTo>
                                    <a:lnTo>
                                      <a:pt x="-24" y="66685"/>
                                    </a:lnTo>
                                    <a:close/>
                                    <a:moveTo>
                                      <a:pt x="12416" y="24014"/>
                                    </a:moveTo>
                                    <a:cubicBezTo>
                                      <a:pt x="12416" y="29357"/>
                                      <a:pt x="13482" y="33312"/>
                                      <a:pt x="15597" y="35879"/>
                                    </a:cubicBezTo>
                                    <a:cubicBezTo>
                                      <a:pt x="17720" y="38417"/>
                                      <a:pt x="20299" y="39685"/>
                                      <a:pt x="23343" y="39685"/>
                                    </a:cubicBezTo>
                                    <a:cubicBezTo>
                                      <a:pt x="26274" y="39685"/>
                                      <a:pt x="28707" y="38521"/>
                                      <a:pt x="30641" y="36193"/>
                                    </a:cubicBezTo>
                                    <a:cubicBezTo>
                                      <a:pt x="32584" y="33835"/>
                                      <a:pt x="33556" y="29984"/>
                                      <a:pt x="33556" y="24640"/>
                                    </a:cubicBezTo>
                                    <a:cubicBezTo>
                                      <a:pt x="33556" y="19656"/>
                                      <a:pt x="32550" y="15954"/>
                                      <a:pt x="30556" y="13537"/>
                                    </a:cubicBezTo>
                                    <a:cubicBezTo>
                                      <a:pt x="28552" y="11118"/>
                                      <a:pt x="26077" y="9910"/>
                                      <a:pt x="23119" y="9910"/>
                                    </a:cubicBezTo>
                                    <a:cubicBezTo>
                                      <a:pt x="20050" y="9910"/>
                                      <a:pt x="17497" y="11104"/>
                                      <a:pt x="15468" y="13492"/>
                                    </a:cubicBezTo>
                                    <a:cubicBezTo>
                                      <a:pt x="13430" y="15850"/>
                                      <a:pt x="12416" y="19357"/>
                                      <a:pt x="12416" y="24014"/>
                                    </a:cubicBezTo>
                                    <a:close/>
                                  </a:path>
                                </a:pathLst>
                              </a:custGeom>
                              <a:solidFill>
                                <a:srgbClr val="D455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93" name="Freeform: Shape 393"/>
                            <wps:cNvSpPr/>
                            <wps:spPr>
                              <a:xfrm>
                                <a:off x="2308952" y="293456"/>
                                <a:ext cx="30802" cy="48626"/>
                              </a:xfrm>
                              <a:custGeom>
                                <a:avLst/>
                                <a:gdLst>
                                  <a:gd name="connsiteX0" fmla="*/ 12553 w 30802"/>
                                  <a:gd name="connsiteY0" fmla="*/ 48596 h 48626"/>
                                  <a:gd name="connsiteX1" fmla="*/ -24 w 30802"/>
                                  <a:gd name="connsiteY1" fmla="*/ 48596 h 48626"/>
                                  <a:gd name="connsiteX2" fmla="*/ -24 w 30802"/>
                                  <a:gd name="connsiteY2" fmla="*/ 1044 h 48626"/>
                                  <a:gd name="connsiteX3" fmla="*/ 11660 w 30802"/>
                                  <a:gd name="connsiteY3" fmla="*/ 1044 h 48626"/>
                                  <a:gd name="connsiteX4" fmla="*/ 11660 w 30802"/>
                                  <a:gd name="connsiteY4" fmla="*/ 7805 h 48626"/>
                                  <a:gd name="connsiteX5" fmla="*/ 17033 w 30802"/>
                                  <a:gd name="connsiteY5" fmla="*/ 1491 h 48626"/>
                                  <a:gd name="connsiteX6" fmla="*/ 22491 w 30802"/>
                                  <a:gd name="connsiteY6" fmla="*/ -31 h 48626"/>
                                  <a:gd name="connsiteX7" fmla="*/ 30779 w 30802"/>
                                  <a:gd name="connsiteY7" fmla="*/ 2342 h 48626"/>
                                  <a:gd name="connsiteX8" fmla="*/ 26885 w 30802"/>
                                  <a:gd name="connsiteY8" fmla="*/ 13312 h 48626"/>
                                  <a:gd name="connsiteX9" fmla="*/ 20970 w 30802"/>
                                  <a:gd name="connsiteY9" fmla="*/ 11252 h 48626"/>
                                  <a:gd name="connsiteX10" fmla="*/ 16491 w 30802"/>
                                  <a:gd name="connsiteY10" fmla="*/ 12730 h 48626"/>
                                  <a:gd name="connsiteX11" fmla="*/ 13585 w 30802"/>
                                  <a:gd name="connsiteY11" fmla="*/ 17969 h 48626"/>
                                  <a:gd name="connsiteX12" fmla="*/ 12553 w 30802"/>
                                  <a:gd name="connsiteY12" fmla="*/ 33909 h 4862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30802" h="48626">
                                    <a:moveTo>
                                      <a:pt x="12553" y="48596"/>
                                    </a:moveTo>
                                    <a:lnTo>
                                      <a:pt x="-24" y="48596"/>
                                    </a:lnTo>
                                    <a:lnTo>
                                      <a:pt x="-24" y="1044"/>
                                    </a:lnTo>
                                    <a:lnTo>
                                      <a:pt x="11660" y="1044"/>
                                    </a:lnTo>
                                    <a:lnTo>
                                      <a:pt x="11660" y="7805"/>
                                    </a:lnTo>
                                    <a:cubicBezTo>
                                      <a:pt x="13663" y="4611"/>
                                      <a:pt x="15451" y="2507"/>
                                      <a:pt x="17033" y="1491"/>
                                    </a:cubicBezTo>
                                    <a:cubicBezTo>
                                      <a:pt x="18640" y="477"/>
                                      <a:pt x="20463" y="-31"/>
                                      <a:pt x="22491" y="-31"/>
                                    </a:cubicBezTo>
                                    <a:cubicBezTo>
                                      <a:pt x="25363" y="-31"/>
                                      <a:pt x="28122" y="761"/>
                                      <a:pt x="30779" y="2342"/>
                                    </a:cubicBezTo>
                                    <a:lnTo>
                                      <a:pt x="26885" y="13312"/>
                                    </a:lnTo>
                                    <a:cubicBezTo>
                                      <a:pt x="24761" y="11939"/>
                                      <a:pt x="22792" y="11252"/>
                                      <a:pt x="20970" y="11252"/>
                                    </a:cubicBezTo>
                                    <a:cubicBezTo>
                                      <a:pt x="19208" y="11252"/>
                                      <a:pt x="17720" y="11745"/>
                                      <a:pt x="16491" y="12730"/>
                                    </a:cubicBezTo>
                                    <a:cubicBezTo>
                                      <a:pt x="15270" y="13685"/>
                                      <a:pt x="14299" y="15432"/>
                                      <a:pt x="13585" y="17969"/>
                                    </a:cubicBezTo>
                                    <a:cubicBezTo>
                                      <a:pt x="12897" y="20506"/>
                                      <a:pt x="12553" y="25820"/>
                                      <a:pt x="12553" y="33909"/>
                                    </a:cubicBezTo>
                                    <a:close/>
                                  </a:path>
                                </a:pathLst>
                              </a:custGeom>
                              <a:solidFill>
                                <a:srgbClr val="D455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94" name="Freeform: Shape 394"/>
                            <wps:cNvSpPr/>
                            <wps:spPr>
                              <a:xfrm>
                                <a:off x="2342213" y="293456"/>
                                <a:ext cx="49079" cy="49701"/>
                              </a:xfrm>
                              <a:custGeom>
                                <a:avLst/>
                                <a:gdLst>
                                  <a:gd name="connsiteX0" fmla="*/ -24 w 49079"/>
                                  <a:gd name="connsiteY0" fmla="*/ 24148 h 49701"/>
                                  <a:gd name="connsiteX1" fmla="*/ 3071 w 49079"/>
                                  <a:gd name="connsiteY1" fmla="*/ 12014 h 49701"/>
                                  <a:gd name="connsiteX2" fmla="*/ 11797 w 49079"/>
                                  <a:gd name="connsiteY2" fmla="*/ 3059 h 49701"/>
                                  <a:gd name="connsiteX3" fmla="*/ 24469 w 49079"/>
                                  <a:gd name="connsiteY3" fmla="*/ -31 h 49701"/>
                                  <a:gd name="connsiteX4" fmla="*/ 42161 w 49079"/>
                                  <a:gd name="connsiteY4" fmla="*/ 6999 h 49701"/>
                                  <a:gd name="connsiteX5" fmla="*/ 49056 w 49079"/>
                                  <a:gd name="connsiteY5" fmla="*/ 24685 h 49701"/>
                                  <a:gd name="connsiteX6" fmla="*/ 42067 w 49079"/>
                                  <a:gd name="connsiteY6" fmla="*/ 42596 h 49701"/>
                                  <a:gd name="connsiteX7" fmla="*/ 24564 w 49079"/>
                                  <a:gd name="connsiteY7" fmla="*/ 49670 h 49701"/>
                                  <a:gd name="connsiteX8" fmla="*/ 12072 w 49079"/>
                                  <a:gd name="connsiteY8" fmla="*/ 46715 h 49701"/>
                                  <a:gd name="connsiteX9" fmla="*/ 3071 w 49079"/>
                                  <a:gd name="connsiteY9" fmla="*/ 38073 h 49701"/>
                                  <a:gd name="connsiteX10" fmla="*/ -24 w 49079"/>
                                  <a:gd name="connsiteY10" fmla="*/ 24148 h 49701"/>
                                  <a:gd name="connsiteX11" fmla="*/ 12872 w 49079"/>
                                  <a:gd name="connsiteY11" fmla="*/ 24820 h 49701"/>
                                  <a:gd name="connsiteX12" fmla="*/ 16233 w 49079"/>
                                  <a:gd name="connsiteY12" fmla="*/ 35655 h 49701"/>
                                  <a:gd name="connsiteX13" fmla="*/ 24512 w 49079"/>
                                  <a:gd name="connsiteY13" fmla="*/ 39417 h 49701"/>
                                  <a:gd name="connsiteX14" fmla="*/ 32756 w 49079"/>
                                  <a:gd name="connsiteY14" fmla="*/ 35655 h 49701"/>
                                  <a:gd name="connsiteX15" fmla="*/ 36109 w 49079"/>
                                  <a:gd name="connsiteY15" fmla="*/ 24731 h 49701"/>
                                  <a:gd name="connsiteX16" fmla="*/ 32756 w 49079"/>
                                  <a:gd name="connsiteY16" fmla="*/ 13984 h 49701"/>
                                  <a:gd name="connsiteX17" fmla="*/ 24512 w 49079"/>
                                  <a:gd name="connsiteY17" fmla="*/ 10223 h 49701"/>
                                  <a:gd name="connsiteX18" fmla="*/ 16233 w 49079"/>
                                  <a:gd name="connsiteY18" fmla="*/ 13984 h 49701"/>
                                  <a:gd name="connsiteX19" fmla="*/ 12872 w 49079"/>
                                  <a:gd name="connsiteY19" fmla="*/ 24820 h 4970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49079" h="49701">
                                    <a:moveTo>
                                      <a:pt x="-24" y="24148"/>
                                    </a:moveTo>
                                    <a:cubicBezTo>
                                      <a:pt x="-24" y="19969"/>
                                      <a:pt x="1008" y="15924"/>
                                      <a:pt x="3071" y="12014"/>
                                    </a:cubicBezTo>
                                    <a:cubicBezTo>
                                      <a:pt x="5126" y="8103"/>
                                      <a:pt x="8040" y="5118"/>
                                      <a:pt x="11797" y="3059"/>
                                    </a:cubicBezTo>
                                    <a:cubicBezTo>
                                      <a:pt x="15588" y="999"/>
                                      <a:pt x="19818" y="-31"/>
                                      <a:pt x="24469" y="-31"/>
                                    </a:cubicBezTo>
                                    <a:cubicBezTo>
                                      <a:pt x="31665" y="-31"/>
                                      <a:pt x="37562" y="2312"/>
                                      <a:pt x="42161" y="6999"/>
                                    </a:cubicBezTo>
                                    <a:cubicBezTo>
                                      <a:pt x="46752" y="11656"/>
                                      <a:pt x="49056" y="17551"/>
                                      <a:pt x="49056" y="24685"/>
                                    </a:cubicBezTo>
                                    <a:cubicBezTo>
                                      <a:pt x="49056" y="31880"/>
                                      <a:pt x="46726" y="37849"/>
                                      <a:pt x="42067" y="42596"/>
                                    </a:cubicBezTo>
                                    <a:cubicBezTo>
                                      <a:pt x="37442" y="47312"/>
                                      <a:pt x="31604" y="49670"/>
                                      <a:pt x="24564" y="49670"/>
                                    </a:cubicBezTo>
                                    <a:cubicBezTo>
                                      <a:pt x="20205" y="49670"/>
                                      <a:pt x="16035" y="48685"/>
                                      <a:pt x="12072" y="46715"/>
                                    </a:cubicBezTo>
                                    <a:cubicBezTo>
                                      <a:pt x="8126" y="44745"/>
                                      <a:pt x="5126" y="41864"/>
                                      <a:pt x="3071" y="38073"/>
                                    </a:cubicBezTo>
                                    <a:cubicBezTo>
                                      <a:pt x="1008" y="34252"/>
                                      <a:pt x="-24" y="29611"/>
                                      <a:pt x="-24" y="24148"/>
                                    </a:cubicBezTo>
                                    <a:close/>
                                    <a:moveTo>
                                      <a:pt x="12872" y="24820"/>
                                    </a:moveTo>
                                    <a:cubicBezTo>
                                      <a:pt x="12872" y="29536"/>
                                      <a:pt x="13998" y="33148"/>
                                      <a:pt x="16233" y="35655"/>
                                    </a:cubicBezTo>
                                    <a:cubicBezTo>
                                      <a:pt x="18468" y="38163"/>
                                      <a:pt x="21237" y="39417"/>
                                      <a:pt x="24512" y="39417"/>
                                    </a:cubicBezTo>
                                    <a:cubicBezTo>
                                      <a:pt x="27796" y="39417"/>
                                      <a:pt x="30547" y="38163"/>
                                      <a:pt x="32756" y="35655"/>
                                    </a:cubicBezTo>
                                    <a:cubicBezTo>
                                      <a:pt x="34991" y="33148"/>
                                      <a:pt x="36109" y="29506"/>
                                      <a:pt x="36109" y="24731"/>
                                    </a:cubicBezTo>
                                    <a:cubicBezTo>
                                      <a:pt x="36109" y="20074"/>
                                      <a:pt x="34991" y="16491"/>
                                      <a:pt x="32756" y="13984"/>
                                    </a:cubicBezTo>
                                    <a:cubicBezTo>
                                      <a:pt x="30547" y="11477"/>
                                      <a:pt x="27796" y="10223"/>
                                      <a:pt x="24512" y="10223"/>
                                    </a:cubicBezTo>
                                    <a:cubicBezTo>
                                      <a:pt x="21237" y="10223"/>
                                      <a:pt x="18468" y="11477"/>
                                      <a:pt x="16233" y="13984"/>
                                    </a:cubicBezTo>
                                    <a:cubicBezTo>
                                      <a:pt x="13998" y="16491"/>
                                      <a:pt x="12872" y="20104"/>
                                      <a:pt x="12872" y="24820"/>
                                    </a:cubicBezTo>
                                    <a:close/>
                                  </a:path>
                                </a:pathLst>
                              </a:custGeom>
                              <a:solidFill>
                                <a:srgbClr val="D455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95" name="Freeform: Shape 395"/>
                            <wps:cNvSpPr/>
                            <wps:spPr>
                              <a:xfrm>
                                <a:off x="2398411" y="293456"/>
                                <a:ext cx="44867" cy="49701"/>
                              </a:xfrm>
                              <a:custGeom>
                                <a:avLst/>
                                <a:gdLst>
                                  <a:gd name="connsiteX0" fmla="*/ 44216 w 44867"/>
                                  <a:gd name="connsiteY0" fmla="*/ 15104 h 49701"/>
                                  <a:gd name="connsiteX1" fmla="*/ 31811 w 44867"/>
                                  <a:gd name="connsiteY1" fmla="*/ 17342 h 49701"/>
                                  <a:gd name="connsiteX2" fmla="*/ 28948 w 44867"/>
                                  <a:gd name="connsiteY2" fmla="*/ 11745 h 49701"/>
                                  <a:gd name="connsiteX3" fmla="*/ 23214 w 44867"/>
                                  <a:gd name="connsiteY3" fmla="*/ 9865 h 49701"/>
                                  <a:gd name="connsiteX4" fmla="*/ 15691 w 44867"/>
                                  <a:gd name="connsiteY4" fmla="*/ 13133 h 49701"/>
                                  <a:gd name="connsiteX5" fmla="*/ 12915 w 44867"/>
                                  <a:gd name="connsiteY5" fmla="*/ 23969 h 49701"/>
                                  <a:gd name="connsiteX6" fmla="*/ 15734 w 44867"/>
                                  <a:gd name="connsiteY6" fmla="*/ 35924 h 49701"/>
                                  <a:gd name="connsiteX7" fmla="*/ 23394 w 44867"/>
                                  <a:gd name="connsiteY7" fmla="*/ 39417 h 49701"/>
                                  <a:gd name="connsiteX8" fmla="*/ 29257 w 44867"/>
                                  <a:gd name="connsiteY8" fmla="*/ 37402 h 49701"/>
                                  <a:gd name="connsiteX9" fmla="*/ 32481 w 44867"/>
                                  <a:gd name="connsiteY9" fmla="*/ 30372 h 49701"/>
                                  <a:gd name="connsiteX10" fmla="*/ 44843 w 44867"/>
                                  <a:gd name="connsiteY10" fmla="*/ 32476 h 49701"/>
                                  <a:gd name="connsiteX11" fmla="*/ 37450 w 44867"/>
                                  <a:gd name="connsiteY11" fmla="*/ 45327 h 49701"/>
                                  <a:gd name="connsiteX12" fmla="*/ 22810 w 44867"/>
                                  <a:gd name="connsiteY12" fmla="*/ 49670 h 49701"/>
                                  <a:gd name="connsiteX13" fmla="*/ 6157 w 44867"/>
                                  <a:gd name="connsiteY13" fmla="*/ 43088 h 49701"/>
                                  <a:gd name="connsiteX14" fmla="*/ -24 w 44867"/>
                                  <a:gd name="connsiteY14" fmla="*/ 24865 h 49701"/>
                                  <a:gd name="connsiteX15" fmla="*/ 6200 w 44867"/>
                                  <a:gd name="connsiteY15" fmla="*/ 6552 h 49701"/>
                                  <a:gd name="connsiteX16" fmla="*/ 23033 w 44867"/>
                                  <a:gd name="connsiteY16" fmla="*/ -31 h 49701"/>
                                  <a:gd name="connsiteX17" fmla="*/ 36822 w 44867"/>
                                  <a:gd name="connsiteY17" fmla="*/ 3730 h 49701"/>
                                  <a:gd name="connsiteX18" fmla="*/ 44216 w 44867"/>
                                  <a:gd name="connsiteY18" fmla="*/ 15104 h 4970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44867" h="49701">
                                    <a:moveTo>
                                      <a:pt x="44216" y="15104"/>
                                    </a:moveTo>
                                    <a:lnTo>
                                      <a:pt x="31811" y="17342"/>
                                    </a:lnTo>
                                    <a:cubicBezTo>
                                      <a:pt x="31389" y="14865"/>
                                      <a:pt x="30435" y="12999"/>
                                      <a:pt x="28948" y="11745"/>
                                    </a:cubicBezTo>
                                    <a:cubicBezTo>
                                      <a:pt x="27478" y="10491"/>
                                      <a:pt x="25569" y="9865"/>
                                      <a:pt x="23214" y="9865"/>
                                    </a:cubicBezTo>
                                    <a:cubicBezTo>
                                      <a:pt x="20076" y="9865"/>
                                      <a:pt x="17574" y="10954"/>
                                      <a:pt x="15691" y="13133"/>
                                    </a:cubicBezTo>
                                    <a:cubicBezTo>
                                      <a:pt x="13843" y="15283"/>
                                      <a:pt x="12915" y="18894"/>
                                      <a:pt x="12915" y="23969"/>
                                    </a:cubicBezTo>
                                    <a:cubicBezTo>
                                      <a:pt x="12915" y="29611"/>
                                      <a:pt x="13852" y="33596"/>
                                      <a:pt x="15734" y="35924"/>
                                    </a:cubicBezTo>
                                    <a:cubicBezTo>
                                      <a:pt x="17643" y="38253"/>
                                      <a:pt x="20196" y="39417"/>
                                      <a:pt x="23394" y="39417"/>
                                    </a:cubicBezTo>
                                    <a:cubicBezTo>
                                      <a:pt x="25775" y="39417"/>
                                      <a:pt x="27736" y="38745"/>
                                      <a:pt x="29257" y="37402"/>
                                    </a:cubicBezTo>
                                    <a:cubicBezTo>
                                      <a:pt x="30779" y="36029"/>
                                      <a:pt x="31853" y="33685"/>
                                      <a:pt x="32481" y="30372"/>
                                    </a:cubicBezTo>
                                    <a:lnTo>
                                      <a:pt x="44843" y="32476"/>
                                    </a:lnTo>
                                    <a:cubicBezTo>
                                      <a:pt x="43554" y="38148"/>
                                      <a:pt x="41095" y="42432"/>
                                      <a:pt x="37450" y="45327"/>
                                    </a:cubicBezTo>
                                    <a:cubicBezTo>
                                      <a:pt x="33814" y="48222"/>
                                      <a:pt x="28931" y="49670"/>
                                      <a:pt x="22810" y="49670"/>
                                    </a:cubicBezTo>
                                    <a:cubicBezTo>
                                      <a:pt x="15855" y="49670"/>
                                      <a:pt x="10301" y="47476"/>
                                      <a:pt x="6157" y="43088"/>
                                    </a:cubicBezTo>
                                    <a:cubicBezTo>
                                      <a:pt x="2031" y="38701"/>
                                      <a:pt x="-24" y="32626"/>
                                      <a:pt x="-24" y="24865"/>
                                    </a:cubicBezTo>
                                    <a:cubicBezTo>
                                      <a:pt x="-24" y="17014"/>
                                      <a:pt x="2048" y="10909"/>
                                      <a:pt x="6200" y="6552"/>
                                    </a:cubicBezTo>
                                    <a:cubicBezTo>
                                      <a:pt x="10344" y="2164"/>
                                      <a:pt x="15958" y="-31"/>
                                      <a:pt x="23033" y="-31"/>
                                    </a:cubicBezTo>
                                    <a:cubicBezTo>
                                      <a:pt x="28827" y="-31"/>
                                      <a:pt x="33418" y="1223"/>
                                      <a:pt x="36822" y="3730"/>
                                    </a:cubicBezTo>
                                    <a:cubicBezTo>
                                      <a:pt x="40261" y="6208"/>
                                      <a:pt x="42720" y="9999"/>
                                      <a:pt x="44216" y="15104"/>
                                    </a:cubicBezTo>
                                    <a:close/>
                                  </a:path>
                                </a:pathLst>
                              </a:custGeom>
                              <a:solidFill>
                                <a:srgbClr val="D455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96" name="Freeform: Shape 396"/>
                            <wps:cNvSpPr/>
                            <wps:spPr>
                              <a:xfrm>
                                <a:off x="2448557" y="293456"/>
                                <a:ext cx="44431" cy="49701"/>
                              </a:xfrm>
                              <a:custGeom>
                                <a:avLst/>
                                <a:gdLst>
                                  <a:gd name="connsiteX0" fmla="*/ 31183 w 44431"/>
                                  <a:gd name="connsiteY0" fmla="*/ 33462 h 49701"/>
                                  <a:gd name="connsiteX1" fmla="*/ 43726 w 44431"/>
                                  <a:gd name="connsiteY1" fmla="*/ 35566 h 49701"/>
                                  <a:gd name="connsiteX2" fmla="*/ 36066 w 44431"/>
                                  <a:gd name="connsiteY2" fmla="*/ 46088 h 49701"/>
                                  <a:gd name="connsiteX3" fmla="*/ 23033 w 44431"/>
                                  <a:gd name="connsiteY3" fmla="*/ 49670 h 49701"/>
                                  <a:gd name="connsiteX4" fmla="*/ 4679 w 44431"/>
                                  <a:gd name="connsiteY4" fmla="*/ 41566 h 49701"/>
                                  <a:gd name="connsiteX5" fmla="*/ -24 w 44431"/>
                                  <a:gd name="connsiteY5" fmla="*/ 25178 h 49701"/>
                                  <a:gd name="connsiteX6" fmla="*/ 6158 w 44431"/>
                                  <a:gd name="connsiteY6" fmla="*/ 6686 h 49701"/>
                                  <a:gd name="connsiteX7" fmla="*/ 21787 w 44431"/>
                                  <a:gd name="connsiteY7" fmla="*/ -31 h 49701"/>
                                  <a:gd name="connsiteX8" fmla="*/ 38525 w 44431"/>
                                  <a:gd name="connsiteY8" fmla="*/ 6999 h 49701"/>
                                  <a:gd name="connsiteX9" fmla="*/ 44397 w 44431"/>
                                  <a:gd name="connsiteY9" fmla="*/ 28446 h 49701"/>
                                  <a:gd name="connsiteX10" fmla="*/ 12872 w 44431"/>
                                  <a:gd name="connsiteY10" fmla="*/ 28446 h 49701"/>
                                  <a:gd name="connsiteX11" fmla="*/ 15915 w 44431"/>
                                  <a:gd name="connsiteY11" fmla="*/ 37178 h 49701"/>
                                  <a:gd name="connsiteX12" fmla="*/ 23171 w 44431"/>
                                  <a:gd name="connsiteY12" fmla="*/ 40267 h 49701"/>
                                  <a:gd name="connsiteX13" fmla="*/ 28140 w 44431"/>
                                  <a:gd name="connsiteY13" fmla="*/ 38655 h 49701"/>
                                  <a:gd name="connsiteX14" fmla="*/ 31183 w 44431"/>
                                  <a:gd name="connsiteY14" fmla="*/ 33462 h 49701"/>
                                  <a:gd name="connsiteX15" fmla="*/ 31905 w 44431"/>
                                  <a:gd name="connsiteY15" fmla="*/ 20745 h 49701"/>
                                  <a:gd name="connsiteX16" fmla="*/ 29077 w 44431"/>
                                  <a:gd name="connsiteY16" fmla="*/ 12462 h 49701"/>
                                  <a:gd name="connsiteX17" fmla="*/ 22543 w 44431"/>
                                  <a:gd name="connsiteY17" fmla="*/ 9596 h 49701"/>
                                  <a:gd name="connsiteX18" fmla="*/ 15734 w 44431"/>
                                  <a:gd name="connsiteY18" fmla="*/ 12596 h 49701"/>
                                  <a:gd name="connsiteX19" fmla="*/ 13095 w 44431"/>
                                  <a:gd name="connsiteY19" fmla="*/ 20745 h 4970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44431" h="49701">
                                    <a:moveTo>
                                      <a:pt x="31183" y="33462"/>
                                    </a:moveTo>
                                    <a:lnTo>
                                      <a:pt x="43726" y="35566"/>
                                    </a:lnTo>
                                    <a:cubicBezTo>
                                      <a:pt x="42110" y="40163"/>
                                      <a:pt x="39556" y="43670"/>
                                      <a:pt x="36066" y="46088"/>
                                    </a:cubicBezTo>
                                    <a:cubicBezTo>
                                      <a:pt x="32602" y="48476"/>
                                      <a:pt x="28260" y="49670"/>
                                      <a:pt x="23033" y="49670"/>
                                    </a:cubicBezTo>
                                    <a:cubicBezTo>
                                      <a:pt x="14772" y="49670"/>
                                      <a:pt x="8651" y="46969"/>
                                      <a:pt x="4679" y="41566"/>
                                    </a:cubicBezTo>
                                    <a:cubicBezTo>
                                      <a:pt x="1541" y="37237"/>
                                      <a:pt x="-24" y="31775"/>
                                      <a:pt x="-24" y="25178"/>
                                    </a:cubicBezTo>
                                    <a:cubicBezTo>
                                      <a:pt x="-24" y="17298"/>
                                      <a:pt x="2040" y="11134"/>
                                      <a:pt x="6158" y="6686"/>
                                    </a:cubicBezTo>
                                    <a:cubicBezTo>
                                      <a:pt x="10276" y="2208"/>
                                      <a:pt x="15485" y="-31"/>
                                      <a:pt x="21787" y="-31"/>
                                    </a:cubicBezTo>
                                    <a:cubicBezTo>
                                      <a:pt x="28853" y="-31"/>
                                      <a:pt x="34441" y="2312"/>
                                      <a:pt x="38525" y="6999"/>
                                    </a:cubicBezTo>
                                    <a:cubicBezTo>
                                      <a:pt x="42617" y="11656"/>
                                      <a:pt x="44577" y="18805"/>
                                      <a:pt x="44397" y="28446"/>
                                    </a:cubicBezTo>
                                    <a:lnTo>
                                      <a:pt x="12872" y="28446"/>
                                    </a:lnTo>
                                    <a:cubicBezTo>
                                      <a:pt x="12958" y="32178"/>
                                      <a:pt x="13981" y="35088"/>
                                      <a:pt x="15915" y="37178"/>
                                    </a:cubicBezTo>
                                    <a:cubicBezTo>
                                      <a:pt x="17858" y="39238"/>
                                      <a:pt x="20274" y="40267"/>
                                      <a:pt x="23171" y="40267"/>
                                    </a:cubicBezTo>
                                    <a:cubicBezTo>
                                      <a:pt x="25139" y="40267"/>
                                      <a:pt x="26799" y="39730"/>
                                      <a:pt x="28140" y="38655"/>
                                    </a:cubicBezTo>
                                    <a:cubicBezTo>
                                      <a:pt x="29481" y="37580"/>
                                      <a:pt x="30495" y="35850"/>
                                      <a:pt x="31183" y="33462"/>
                                    </a:cubicBezTo>
                                    <a:close/>
                                    <a:moveTo>
                                      <a:pt x="31905" y="20745"/>
                                    </a:moveTo>
                                    <a:cubicBezTo>
                                      <a:pt x="31811" y="17103"/>
                                      <a:pt x="30874" y="14342"/>
                                      <a:pt x="29077" y="12462"/>
                                    </a:cubicBezTo>
                                    <a:cubicBezTo>
                                      <a:pt x="27289" y="10551"/>
                                      <a:pt x="25114" y="9596"/>
                                      <a:pt x="22543" y="9596"/>
                                    </a:cubicBezTo>
                                    <a:cubicBezTo>
                                      <a:pt x="19801" y="9596"/>
                                      <a:pt x="17531" y="10596"/>
                                      <a:pt x="15734" y="12596"/>
                                    </a:cubicBezTo>
                                    <a:cubicBezTo>
                                      <a:pt x="13946" y="14596"/>
                                      <a:pt x="13069" y="17312"/>
                                      <a:pt x="13095" y="20745"/>
                                    </a:cubicBezTo>
                                    <a:close/>
                                  </a:path>
                                </a:pathLst>
                              </a:custGeom>
                              <a:solidFill>
                                <a:srgbClr val="D455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97" name="Freeform: Shape 397"/>
                            <wps:cNvSpPr/>
                            <wps:spPr>
                              <a:xfrm>
                                <a:off x="2498840" y="293456"/>
                                <a:ext cx="44420" cy="49701"/>
                              </a:xfrm>
                              <a:custGeom>
                                <a:avLst/>
                                <a:gdLst>
                                  <a:gd name="connsiteX0" fmla="*/ -24 w 44420"/>
                                  <a:gd name="connsiteY0" fmla="*/ 35029 h 49701"/>
                                  <a:gd name="connsiteX1" fmla="*/ 12605 w 44420"/>
                                  <a:gd name="connsiteY1" fmla="*/ 33103 h 49701"/>
                                  <a:gd name="connsiteX2" fmla="*/ 15872 w 44420"/>
                                  <a:gd name="connsiteY2" fmla="*/ 38701 h 49701"/>
                                  <a:gd name="connsiteX3" fmla="*/ 22767 w 44420"/>
                                  <a:gd name="connsiteY3" fmla="*/ 40581 h 49701"/>
                                  <a:gd name="connsiteX4" fmla="*/ 30108 w 44420"/>
                                  <a:gd name="connsiteY4" fmla="*/ 38790 h 49701"/>
                                  <a:gd name="connsiteX5" fmla="*/ 31768 w 44420"/>
                                  <a:gd name="connsiteY5" fmla="*/ 35431 h 49701"/>
                                  <a:gd name="connsiteX6" fmla="*/ 30874 w 44420"/>
                                  <a:gd name="connsiteY6" fmla="*/ 33058 h 49701"/>
                                  <a:gd name="connsiteX7" fmla="*/ 26661 w 44420"/>
                                  <a:gd name="connsiteY7" fmla="*/ 31402 h 49701"/>
                                  <a:gd name="connsiteX8" fmla="*/ 7361 w 44420"/>
                                  <a:gd name="connsiteY8" fmla="*/ 25268 h 49701"/>
                                  <a:gd name="connsiteX9" fmla="*/ 1722 w 44420"/>
                                  <a:gd name="connsiteY9" fmla="*/ 14566 h 49701"/>
                                  <a:gd name="connsiteX10" fmla="*/ 6605 w 44420"/>
                                  <a:gd name="connsiteY10" fmla="*/ 4178 h 49701"/>
                                  <a:gd name="connsiteX11" fmla="*/ 21735 w 44420"/>
                                  <a:gd name="connsiteY11" fmla="*/ -31 h 49701"/>
                                  <a:gd name="connsiteX12" fmla="*/ 36247 w 44420"/>
                                  <a:gd name="connsiteY12" fmla="*/ 3148 h 49701"/>
                                  <a:gd name="connsiteX13" fmla="*/ 42780 w 44420"/>
                                  <a:gd name="connsiteY13" fmla="*/ 12551 h 49701"/>
                                  <a:gd name="connsiteX14" fmla="*/ 30917 w 44420"/>
                                  <a:gd name="connsiteY14" fmla="*/ 14745 h 49701"/>
                                  <a:gd name="connsiteX15" fmla="*/ 28002 w 44420"/>
                                  <a:gd name="connsiteY15" fmla="*/ 10491 h 49701"/>
                                  <a:gd name="connsiteX16" fmla="*/ 21959 w 44420"/>
                                  <a:gd name="connsiteY16" fmla="*/ 9014 h 49701"/>
                                  <a:gd name="connsiteX17" fmla="*/ 14840 w 44420"/>
                                  <a:gd name="connsiteY17" fmla="*/ 10402 h 49701"/>
                                  <a:gd name="connsiteX18" fmla="*/ 13413 w 44420"/>
                                  <a:gd name="connsiteY18" fmla="*/ 12955 h 49701"/>
                                  <a:gd name="connsiteX19" fmla="*/ 14660 w 44420"/>
                                  <a:gd name="connsiteY19" fmla="*/ 15238 h 49701"/>
                                  <a:gd name="connsiteX20" fmla="*/ 26395 w 44420"/>
                                  <a:gd name="connsiteY20" fmla="*/ 18775 h 49701"/>
                                  <a:gd name="connsiteX21" fmla="*/ 40451 w 44420"/>
                                  <a:gd name="connsiteY21" fmla="*/ 24372 h 49701"/>
                                  <a:gd name="connsiteX22" fmla="*/ 44397 w 44420"/>
                                  <a:gd name="connsiteY22" fmla="*/ 33730 h 49701"/>
                                  <a:gd name="connsiteX23" fmla="*/ 38929 w 44420"/>
                                  <a:gd name="connsiteY23" fmla="*/ 44969 h 49701"/>
                                  <a:gd name="connsiteX24" fmla="*/ 22767 w 44420"/>
                                  <a:gd name="connsiteY24" fmla="*/ 49670 h 49701"/>
                                  <a:gd name="connsiteX25" fmla="*/ 7361 w 44420"/>
                                  <a:gd name="connsiteY25" fmla="*/ 45730 h 49701"/>
                                  <a:gd name="connsiteX26" fmla="*/ -24 w 44420"/>
                                  <a:gd name="connsiteY26" fmla="*/ 35029 h 4970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Lst>
                                <a:rect l="l" t="t" r="r" b="b"/>
                                <a:pathLst>
                                  <a:path w="44420" h="49701">
                                    <a:moveTo>
                                      <a:pt x="-24" y="35029"/>
                                    </a:moveTo>
                                    <a:lnTo>
                                      <a:pt x="12605" y="33103"/>
                                    </a:lnTo>
                                    <a:cubicBezTo>
                                      <a:pt x="13138" y="35551"/>
                                      <a:pt x="14230" y="37416"/>
                                      <a:pt x="15872" y="38701"/>
                                    </a:cubicBezTo>
                                    <a:cubicBezTo>
                                      <a:pt x="17514" y="39954"/>
                                      <a:pt x="19809" y="40581"/>
                                      <a:pt x="22767" y="40581"/>
                                    </a:cubicBezTo>
                                    <a:cubicBezTo>
                                      <a:pt x="26025" y="40581"/>
                                      <a:pt x="28467" y="39984"/>
                                      <a:pt x="30108" y="38790"/>
                                    </a:cubicBezTo>
                                    <a:cubicBezTo>
                                      <a:pt x="31217" y="37953"/>
                                      <a:pt x="31768" y="36834"/>
                                      <a:pt x="31768" y="35431"/>
                                    </a:cubicBezTo>
                                    <a:cubicBezTo>
                                      <a:pt x="31768" y="34476"/>
                                      <a:pt x="31467" y="33685"/>
                                      <a:pt x="30874" y="33058"/>
                                    </a:cubicBezTo>
                                    <a:cubicBezTo>
                                      <a:pt x="30246" y="32462"/>
                                      <a:pt x="28845" y="31909"/>
                                      <a:pt x="26661" y="31402"/>
                                    </a:cubicBezTo>
                                    <a:cubicBezTo>
                                      <a:pt x="16517" y="29163"/>
                                      <a:pt x="10078" y="27118"/>
                                      <a:pt x="7361" y="25268"/>
                                    </a:cubicBezTo>
                                    <a:cubicBezTo>
                                      <a:pt x="3604" y="22700"/>
                                      <a:pt x="1722" y="19133"/>
                                      <a:pt x="1722" y="14566"/>
                                    </a:cubicBezTo>
                                    <a:cubicBezTo>
                                      <a:pt x="1722" y="10447"/>
                                      <a:pt x="3347" y="6984"/>
                                      <a:pt x="6605" y="4178"/>
                                    </a:cubicBezTo>
                                    <a:cubicBezTo>
                                      <a:pt x="9854" y="1372"/>
                                      <a:pt x="14901" y="-31"/>
                                      <a:pt x="21735" y="-31"/>
                                    </a:cubicBezTo>
                                    <a:cubicBezTo>
                                      <a:pt x="28243" y="-31"/>
                                      <a:pt x="33083" y="1029"/>
                                      <a:pt x="36247" y="3148"/>
                                    </a:cubicBezTo>
                                    <a:cubicBezTo>
                                      <a:pt x="39410" y="5268"/>
                                      <a:pt x="41586" y="8402"/>
                                      <a:pt x="42780" y="12551"/>
                                    </a:cubicBezTo>
                                    <a:lnTo>
                                      <a:pt x="30917" y="14745"/>
                                    </a:lnTo>
                                    <a:cubicBezTo>
                                      <a:pt x="30409" y="12894"/>
                                      <a:pt x="29438" y="11477"/>
                                      <a:pt x="28002" y="10491"/>
                                    </a:cubicBezTo>
                                    <a:cubicBezTo>
                                      <a:pt x="26601" y="9506"/>
                                      <a:pt x="24589" y="9014"/>
                                      <a:pt x="21959" y="9014"/>
                                    </a:cubicBezTo>
                                    <a:cubicBezTo>
                                      <a:pt x="18649" y="9014"/>
                                      <a:pt x="16276" y="9476"/>
                                      <a:pt x="14840" y="10402"/>
                                    </a:cubicBezTo>
                                    <a:cubicBezTo>
                                      <a:pt x="13886" y="11059"/>
                                      <a:pt x="13413" y="11909"/>
                                      <a:pt x="13413" y="12955"/>
                                    </a:cubicBezTo>
                                    <a:cubicBezTo>
                                      <a:pt x="13413" y="13849"/>
                                      <a:pt x="13826" y="14611"/>
                                      <a:pt x="14660" y="15238"/>
                                    </a:cubicBezTo>
                                    <a:cubicBezTo>
                                      <a:pt x="15795" y="16073"/>
                                      <a:pt x="19706" y="17253"/>
                                      <a:pt x="26395" y="18775"/>
                                    </a:cubicBezTo>
                                    <a:cubicBezTo>
                                      <a:pt x="33109" y="20297"/>
                                      <a:pt x="37794" y="22163"/>
                                      <a:pt x="40451" y="24372"/>
                                    </a:cubicBezTo>
                                    <a:cubicBezTo>
                                      <a:pt x="43081" y="26611"/>
                                      <a:pt x="44397" y="29730"/>
                                      <a:pt x="44397" y="33730"/>
                                    </a:cubicBezTo>
                                    <a:cubicBezTo>
                                      <a:pt x="44397" y="38088"/>
                                      <a:pt x="42574" y="41834"/>
                                      <a:pt x="38929" y="44969"/>
                                    </a:cubicBezTo>
                                    <a:cubicBezTo>
                                      <a:pt x="35292" y="48103"/>
                                      <a:pt x="29902" y="49670"/>
                                      <a:pt x="22767" y="49670"/>
                                    </a:cubicBezTo>
                                    <a:cubicBezTo>
                                      <a:pt x="16293" y="49670"/>
                                      <a:pt x="11152" y="48357"/>
                                      <a:pt x="7361" y="45730"/>
                                    </a:cubicBezTo>
                                    <a:cubicBezTo>
                                      <a:pt x="3604" y="43103"/>
                                      <a:pt x="1137" y="39536"/>
                                      <a:pt x="-24" y="35029"/>
                                    </a:cubicBezTo>
                                    <a:close/>
                                  </a:path>
                                </a:pathLst>
                              </a:custGeom>
                              <a:solidFill>
                                <a:srgbClr val="D455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98" name="Freeform: Shape 398"/>
                            <wps:cNvSpPr/>
                            <wps:spPr>
                              <a:xfrm>
                                <a:off x="2549888" y="293456"/>
                                <a:ext cx="44411" cy="49701"/>
                              </a:xfrm>
                              <a:custGeom>
                                <a:avLst/>
                                <a:gdLst>
                                  <a:gd name="connsiteX0" fmla="*/ -24 w 44411"/>
                                  <a:gd name="connsiteY0" fmla="*/ 35029 h 49701"/>
                                  <a:gd name="connsiteX1" fmla="*/ 12596 w 44411"/>
                                  <a:gd name="connsiteY1" fmla="*/ 33103 h 49701"/>
                                  <a:gd name="connsiteX2" fmla="*/ 15872 w 44411"/>
                                  <a:gd name="connsiteY2" fmla="*/ 38701 h 49701"/>
                                  <a:gd name="connsiteX3" fmla="*/ 22767 w 44411"/>
                                  <a:gd name="connsiteY3" fmla="*/ 40581 h 49701"/>
                                  <a:gd name="connsiteX4" fmla="*/ 30108 w 44411"/>
                                  <a:gd name="connsiteY4" fmla="*/ 38790 h 49701"/>
                                  <a:gd name="connsiteX5" fmla="*/ 31759 w 44411"/>
                                  <a:gd name="connsiteY5" fmla="*/ 35431 h 49701"/>
                                  <a:gd name="connsiteX6" fmla="*/ 30865 w 44411"/>
                                  <a:gd name="connsiteY6" fmla="*/ 33058 h 49701"/>
                                  <a:gd name="connsiteX7" fmla="*/ 26661 w 44411"/>
                                  <a:gd name="connsiteY7" fmla="*/ 31402 h 49701"/>
                                  <a:gd name="connsiteX8" fmla="*/ 7361 w 44411"/>
                                  <a:gd name="connsiteY8" fmla="*/ 25268 h 49701"/>
                                  <a:gd name="connsiteX9" fmla="*/ 1722 w 44411"/>
                                  <a:gd name="connsiteY9" fmla="*/ 14566 h 49701"/>
                                  <a:gd name="connsiteX10" fmla="*/ 6596 w 44411"/>
                                  <a:gd name="connsiteY10" fmla="*/ 4178 h 49701"/>
                                  <a:gd name="connsiteX11" fmla="*/ 21735 w 44411"/>
                                  <a:gd name="connsiteY11" fmla="*/ -31 h 49701"/>
                                  <a:gd name="connsiteX12" fmla="*/ 36238 w 44411"/>
                                  <a:gd name="connsiteY12" fmla="*/ 3148 h 49701"/>
                                  <a:gd name="connsiteX13" fmla="*/ 42780 w 44411"/>
                                  <a:gd name="connsiteY13" fmla="*/ 12551 h 49701"/>
                                  <a:gd name="connsiteX14" fmla="*/ 30917 w 44411"/>
                                  <a:gd name="connsiteY14" fmla="*/ 14745 h 49701"/>
                                  <a:gd name="connsiteX15" fmla="*/ 28002 w 44411"/>
                                  <a:gd name="connsiteY15" fmla="*/ 10491 h 49701"/>
                                  <a:gd name="connsiteX16" fmla="*/ 21959 w 44411"/>
                                  <a:gd name="connsiteY16" fmla="*/ 9014 h 49701"/>
                                  <a:gd name="connsiteX17" fmla="*/ 14840 w 44411"/>
                                  <a:gd name="connsiteY17" fmla="*/ 10402 h 49701"/>
                                  <a:gd name="connsiteX18" fmla="*/ 13405 w 44411"/>
                                  <a:gd name="connsiteY18" fmla="*/ 12955 h 49701"/>
                                  <a:gd name="connsiteX19" fmla="*/ 14660 w 44411"/>
                                  <a:gd name="connsiteY19" fmla="*/ 15238 h 49701"/>
                                  <a:gd name="connsiteX20" fmla="*/ 26386 w 44411"/>
                                  <a:gd name="connsiteY20" fmla="*/ 18775 h 49701"/>
                                  <a:gd name="connsiteX21" fmla="*/ 40451 w 44411"/>
                                  <a:gd name="connsiteY21" fmla="*/ 24372 h 49701"/>
                                  <a:gd name="connsiteX22" fmla="*/ 44388 w 44411"/>
                                  <a:gd name="connsiteY22" fmla="*/ 33730 h 49701"/>
                                  <a:gd name="connsiteX23" fmla="*/ 38929 w 44411"/>
                                  <a:gd name="connsiteY23" fmla="*/ 44969 h 49701"/>
                                  <a:gd name="connsiteX24" fmla="*/ 22767 w 44411"/>
                                  <a:gd name="connsiteY24" fmla="*/ 49670 h 49701"/>
                                  <a:gd name="connsiteX25" fmla="*/ 7361 w 44411"/>
                                  <a:gd name="connsiteY25" fmla="*/ 45730 h 49701"/>
                                  <a:gd name="connsiteX26" fmla="*/ -24 w 44411"/>
                                  <a:gd name="connsiteY26" fmla="*/ 35029 h 4970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Lst>
                                <a:rect l="l" t="t" r="r" b="b"/>
                                <a:pathLst>
                                  <a:path w="44411" h="49701">
                                    <a:moveTo>
                                      <a:pt x="-24" y="35029"/>
                                    </a:moveTo>
                                    <a:lnTo>
                                      <a:pt x="12596" y="33103"/>
                                    </a:lnTo>
                                    <a:cubicBezTo>
                                      <a:pt x="13138" y="35551"/>
                                      <a:pt x="14230" y="37416"/>
                                      <a:pt x="15872" y="38701"/>
                                    </a:cubicBezTo>
                                    <a:cubicBezTo>
                                      <a:pt x="17505" y="39954"/>
                                      <a:pt x="19809" y="40581"/>
                                      <a:pt x="22767" y="40581"/>
                                    </a:cubicBezTo>
                                    <a:cubicBezTo>
                                      <a:pt x="26016" y="40581"/>
                                      <a:pt x="28466" y="39984"/>
                                      <a:pt x="30108" y="38790"/>
                                    </a:cubicBezTo>
                                    <a:cubicBezTo>
                                      <a:pt x="31209" y="37953"/>
                                      <a:pt x="31759" y="36834"/>
                                      <a:pt x="31759" y="35431"/>
                                    </a:cubicBezTo>
                                    <a:cubicBezTo>
                                      <a:pt x="31759" y="34476"/>
                                      <a:pt x="31467" y="33685"/>
                                      <a:pt x="30865" y="33058"/>
                                    </a:cubicBezTo>
                                    <a:cubicBezTo>
                                      <a:pt x="30237" y="32462"/>
                                      <a:pt x="28836" y="31909"/>
                                      <a:pt x="26661" y="31402"/>
                                    </a:cubicBezTo>
                                    <a:cubicBezTo>
                                      <a:pt x="16508" y="29163"/>
                                      <a:pt x="10078" y="27118"/>
                                      <a:pt x="7361" y="25268"/>
                                    </a:cubicBezTo>
                                    <a:cubicBezTo>
                                      <a:pt x="3596" y="22700"/>
                                      <a:pt x="1722" y="19133"/>
                                      <a:pt x="1722" y="14566"/>
                                    </a:cubicBezTo>
                                    <a:cubicBezTo>
                                      <a:pt x="1722" y="10447"/>
                                      <a:pt x="3346" y="6984"/>
                                      <a:pt x="6596" y="4178"/>
                                    </a:cubicBezTo>
                                    <a:cubicBezTo>
                                      <a:pt x="9854" y="1372"/>
                                      <a:pt x="14900" y="-31"/>
                                      <a:pt x="21735" y="-31"/>
                                    </a:cubicBezTo>
                                    <a:cubicBezTo>
                                      <a:pt x="28243" y="-31"/>
                                      <a:pt x="33074" y="1029"/>
                                      <a:pt x="36238" y="3148"/>
                                    </a:cubicBezTo>
                                    <a:cubicBezTo>
                                      <a:pt x="39402" y="5268"/>
                                      <a:pt x="41585" y="8402"/>
                                      <a:pt x="42780" y="12551"/>
                                    </a:cubicBezTo>
                                    <a:lnTo>
                                      <a:pt x="30917" y="14745"/>
                                    </a:lnTo>
                                    <a:cubicBezTo>
                                      <a:pt x="30401" y="12894"/>
                                      <a:pt x="29438" y="11477"/>
                                      <a:pt x="28002" y="10491"/>
                                    </a:cubicBezTo>
                                    <a:cubicBezTo>
                                      <a:pt x="26601" y="9506"/>
                                      <a:pt x="24581" y="9014"/>
                                      <a:pt x="21959" y="9014"/>
                                    </a:cubicBezTo>
                                    <a:cubicBezTo>
                                      <a:pt x="18640" y="9014"/>
                                      <a:pt x="16267" y="9476"/>
                                      <a:pt x="14840" y="10402"/>
                                    </a:cubicBezTo>
                                    <a:cubicBezTo>
                                      <a:pt x="13886" y="11059"/>
                                      <a:pt x="13405" y="11909"/>
                                      <a:pt x="13405" y="12955"/>
                                    </a:cubicBezTo>
                                    <a:cubicBezTo>
                                      <a:pt x="13405" y="13849"/>
                                      <a:pt x="13826" y="14611"/>
                                      <a:pt x="14660" y="15238"/>
                                    </a:cubicBezTo>
                                    <a:cubicBezTo>
                                      <a:pt x="15795" y="16073"/>
                                      <a:pt x="19706" y="17253"/>
                                      <a:pt x="26386" y="18775"/>
                                    </a:cubicBezTo>
                                    <a:cubicBezTo>
                                      <a:pt x="33109" y="20297"/>
                                      <a:pt x="37794" y="22163"/>
                                      <a:pt x="40451" y="24372"/>
                                    </a:cubicBezTo>
                                    <a:cubicBezTo>
                                      <a:pt x="43073" y="26611"/>
                                      <a:pt x="44388" y="29730"/>
                                      <a:pt x="44388" y="33730"/>
                                    </a:cubicBezTo>
                                    <a:cubicBezTo>
                                      <a:pt x="44388" y="38088"/>
                                      <a:pt x="42565" y="41834"/>
                                      <a:pt x="38929" y="44969"/>
                                    </a:cubicBezTo>
                                    <a:cubicBezTo>
                                      <a:pt x="35284" y="48103"/>
                                      <a:pt x="29894" y="49670"/>
                                      <a:pt x="22767" y="49670"/>
                                    </a:cubicBezTo>
                                    <a:cubicBezTo>
                                      <a:pt x="16285" y="49670"/>
                                      <a:pt x="11152" y="48357"/>
                                      <a:pt x="7361" y="45730"/>
                                    </a:cubicBezTo>
                                    <a:cubicBezTo>
                                      <a:pt x="3596" y="43103"/>
                                      <a:pt x="1137" y="39536"/>
                                      <a:pt x="-24" y="35029"/>
                                    </a:cubicBezTo>
                                    <a:close/>
                                  </a:path>
                                </a:pathLst>
                              </a:custGeom>
                              <a:solidFill>
                                <a:srgbClr val="D45500"/>
                              </a:solidFill>
                              <a:ln w="857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grpSp>
                      </wpg:grpSp>
                    </wpg:wgp>
                  </a:graphicData>
                </a:graphic>
              </wp:inline>
            </w:drawing>
          </mc:Choice>
          <mc:Fallback>
            <w:pict>
              <v:group w14:anchorId="7F63CC84" id="Graphic 4" o:spid="_x0000_s1026" alt="Figure 1 Anatomy of the shoulder (reproduced with permission) (Wikimedia Commons 2022)" style="width:264.7pt;height:238.95pt;mso-position-horizontal-relative:char;mso-position-vertical-relative:line" coordsize="33613,303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">
                <v:group id="_x0000_s1027" alt="Figure 1 Anatomy of the shoulder (reproduced with permission) (Wikimedia Commons 2022)" style="position:absolute;left:11538;top:5137;width:19824;height:8730" coordorigin="11538,5137" coordsize="19823,87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 id="Freeform: Shape 11" o:spid="_x0000_s1028" style="position:absolute;left:12714;top:5137;width:18648;height:8730;visibility:visible;mso-wrap-style:square;v-text-anchor:middle" coordsize="1864748,8730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" path="m1864404,758605c1327786,607609,1095240,482559,551194,272829,457565,236731,440603,196798,420203,158103v9646,-9869,-232,-38935,-1934,-58717c411855,61801,405219,42707,387724,16203,382893,8509,377227,2078,362750,-123,258616,38245,57173,81471,7113,177214v-20254,66059,2236,91987,49441,135573c84812,346229,153046,374917,195514,377651v58434,5416,226271,47790,385236,22936c727869,377582,895818,479051,1057250,585318v55072,36244,130467,168619,318128,209471c1657838,856283,1621318,775146,1829002,872892e" fillcolor="#fff9a5" strokeweight=".35728mm">
                    <v:stroke joinstyle="miter"/>
                    <v:path arrowok="t" o:connecttype="custom" o:connectlocs="1864404,758605;551194,272829;420203,158103;418269,99386;387724,16203;362750,-123;7113,177214;56554,312787;195514,377651;580750,400587;1057250,585318;1375378,794789;1829002,872892" o:connectangles="0,0,0,0,0,0,0,0,0,0,0,0,0"/>
                  </v:shape>
                  <v:shape id="Freeform: Shape 12" o:spid="_x0000_s1029" style="position:absolute;left:13218;top:5977;width:3702;height:1971;visibility:visible;mso-wrap-style:square;v-text-anchor:middle" coordsize="370134,197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" path="m363675,-13c268310,17326,197618,41633,110368,75483,-49629,131794,11443,197097,11443,197097,136296,134386,253953,93494,370131,74195l363675,-13xe" fillcolor="#dccf00" stroked="f" strokeweight=".23819mm">
                    <v:stroke joinstyle="miter"/>
                    <v:path arrowok="t" o:connecttype="custom" o:connectlocs="363675,-13;110368,75483;11443,197097;370131,74195" o:connectangles="0,0,0,0"/>
                  </v:shape>
                  <v:shape id="Freeform: Shape 13" o:spid="_x0000_s1030" style="position:absolute;left:11538;top:6680;width:8723;height:4046;visibility:visible;mso-wrap-style:square;v-text-anchor:middle" coordsize="872302,4046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" path="m21051,293711c134289,-22904,718061,-18437,827869,15174v53439,13902,69180,134857,-12474,135236c762860,155275,493923,89836,293942,175607,195714,217740,147107,229355,21455,404594,-13517,386755,100,366759,21051,293711xe" fillcolor="#caf" strokeweight=".23819mm">
                    <v:stroke joinstyle="miter"/>
                    <v:path arrowok="t" o:connecttype="custom" o:connectlocs="21051,293711;827869,15174;815395,150410;293942,175607;21455,404594;21051,293711" o:connectangles="0,0,0,0,0,0"/>
                  </v:shape>
                </v:group>
                <v:group id="_x0000_s1031" alt="Figure 1 Anatomy of the shoulder (reproduced with permission) (Wikimedia Commons 2022)" style="position:absolute;left:11753;top:7489;width:19742;height:15747" coordorigin="11753,7489" coordsize="19742,157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shape id="Freeform: Shape 16" o:spid="_x0000_s1032" style="position:absolute;left:18485;top:7638;width:13010;height:5016;visibility:visible;mso-wrap-style:square;v-text-anchor:middle" coordsize="1301074,5015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" path="m31166,-31c590437,45197,744966,52694,1148117,10706v57660,-8046,76642,107754,99364,173821c1293027,316936,1316703,478300,1289536,499406,1250206,529950,419410,225354,379761,213335,239357,170772,214563,146537,128259,115597l-24,73756,31166,-31xe" fillcolor="#f2d1d1" strokeweight=".38111mm">
                    <v:stroke joinstyle="miter"/>
                    <v:path arrowok="t" o:connecttype="custom" o:connectlocs="31166,-31;1148117,10706;1247481,184527;1289536,499406;379761,213335;128259,115597;-24,73756" o:connectangles="0,0,0,0,0,0,0"/>
                  </v:shape>
                  <v:shape id="Freeform: Shape 17" o:spid="_x0000_s1033" style="position:absolute;left:20186;top:8018;width:10327;height:375;visibility:visible;mso-wrap-style:square;v-text-anchor:middle" coordsize="1032762,37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" path="m-3,-13c160699,27515,891478,58145,1032759,18625e" filled="f" strokecolor="maroon" strokeweight=".23819mm">
                    <v:stroke joinstyle="miter" endcap="round"/>
                    <v:path arrowok="t" o:connecttype="custom" o:connectlocs="-3,-13;1032759,18625" o:connectangles="0,0"/>
                  </v:shape>
                  <v:shape id="Freeform: Shape 18" o:spid="_x0000_s1034" style="position:absolute;left:19971;top:8141;width:10633;height:809;visibility:visible;mso-wrap-style:square;v-text-anchor:middle" coordsize="1063358,809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" path="m-3,-13c115539,32819,912532,103589,1063355,73723e" filled="f" strokecolor="maroon" strokeweight=".23819mm">
                    <v:stroke joinstyle="miter" endcap="round"/>
                    <v:path arrowok="t" o:connecttype="custom" o:connectlocs="-3,-13;1063355,73723" o:connectangles="0,0"/>
                  </v:shape>
                  <v:shape id="Freeform: Shape 19" o:spid="_x0000_s1035" style="position:absolute;left:19726;top:8332;width:11284;height:2478;visibility:visible;mso-wrap-style:square;v-text-anchor:middle" coordsize="1128385,2478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" path="m-3,-13c248447,52446,870123,221719,1128382,247802e" filled="f" strokecolor="maroon" strokeweight=".23819mm">
                    <v:stroke joinstyle="miter" endcap="round"/>
                    <v:path arrowok="t" o:connecttype="custom" o:connectlocs="-3,-13;1128382,247802" o:connectangles="0,0"/>
                  </v:shape>
                  <v:shape id="Freeform: Shape 20" o:spid="_x0000_s1036" style="position:absolute;left:19547;top:8501;width:11531;height:3117;visibility:visible;mso-wrap-style:square;v-text-anchor:middle" coordsize="1153032,3116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" path="m-3,-13c33938,36318,1056504,294173,1153030,311651e" filled="f" strokecolor="maroon" strokeweight=".23819mm">
                    <v:stroke joinstyle="miter" endcap="round"/>
                    <v:path arrowok="t" o:connecttype="custom" o:connectlocs="-3,-13;1153030,311651" o:connectangles="0,0"/>
                  </v:shape>
                  <v:shape id="Freeform: Shape 21" o:spid="_x0000_s1037" style="position:absolute;left:24414;top:9090;width:6518;height:676;visibility:visible;mso-wrap-style:square;v-text-anchor:middle" coordsize="651782,676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" path="m-3,-13c217258,33988,434518,67292,651779,67645e" filled="f" strokecolor="maroon" strokeweight=".23819mm">
                    <v:stroke joinstyle="miter" endcap="round"/>
                    <v:path arrowok="t" o:connecttype="custom" o:connectlocs="-3,-13;651779,67645" o:connectangles="0,0"/>
                  </v:shape>
                  <v:shape id="Freeform: Shape 22" o:spid="_x0000_s1038" style="position:absolute;left:12903;top:8236;width:6311;height:1568;visibility:visible;mso-wrap-style:square;v-text-anchor:middle" coordsize="631080,1568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" path="m631078,39910c525955,10930,412055,-9419,320515,4439,260087,13586,203159,10784,137075,42051,60021,78510,41812,94758,-3,156802e" filled="f" strokeweight=".23819mm">
                    <v:stroke joinstyle="miter"/>
                    <v:path arrowok="t" o:connecttype="custom" o:connectlocs="631078,39910;320515,4439;137075,42051;-3,156802" o:connectangles="0,0,0,0"/>
                  </v:shape>
                  <v:shape id="Freeform: Shape 23" o:spid="_x0000_s1039" style="position:absolute;left:12011;top:7489;width:8167;height:3082;visibility:visible;mso-wrap-style:square;v-text-anchor:middle" coordsize="816766,3082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" path="m-24,308223c124296,23012,372359,-39608,813320,21069v9929,24243,731,44274,-60823,96647c604235,72049,209276,13624,79197,243058l-24,308223xe" fillcolor="#d5e5ff" stroked="f" strokeweight=".1191mm">
                    <v:stroke joinstyle="miter"/>
                    <v:path arrowok="t" o:connecttype="custom" o:connectlocs="-24,308223;813320,21069;752497,117716;79197,243058" o:connectangles="0,0,0,0"/>
                  </v:shape>
                  <v:shape id="Freeform: Shape 24" o:spid="_x0000_s1040" style="position:absolute;left:11753;top:7494;width:8391;height:3232;visibility:visible;mso-wrap-style:square;v-text-anchor:middle" coordsize="839142,323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" path="m839140,20517c742984,14568,650232,1191,554531,788,392248,-9338,153099,77626,74781,200665l-3,323154e" filled="f" strokeweight=".23819mm">
                    <v:stroke joinstyle="miter"/>
                    <v:path arrowok="t" o:connecttype="custom" o:connectlocs="839140,20517;554531,788;74781,200665;-3,323154" o:connectangles="0,0,0,0"/>
                  </v:shape>
                  <v:shape id="Freeform: Shape 25" o:spid="_x0000_s1041" style="position:absolute;left:15570;top:7868;width:4570;height:304;visibility:visible;mso-wrap-style:square;v-text-anchor:middle" coordsize="456959,30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" path="m456956,30370c303124,8010,142834,-12116,-3,8741e" filled="f" strokecolor="#5f8dd3" strokeweight=".16672mm">
                    <v:stroke joinstyle="miter"/>
                    <v:path arrowok="t" o:connecttype="custom" o:connectlocs="456956,30370;-3,8741" o:connectangles="0,0"/>
                  </v:shape>
                  <v:shape id="Freeform: Shape 26" o:spid="_x0000_s1042" style="position:absolute;left:17262;top:8075;width:2467;height:503;visibility:visible;mso-wrap-style:square;v-text-anchor:middle" coordsize="246669,502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" path="m245378,50214c264781,45365,59470,-861,-3,-1e" filled="f" strokecolor="#5f8dd3" strokeweight=".16672mm">
                    <v:stroke joinstyle="miter"/>
                    <v:path arrowok="t" o:connecttype="custom" o:connectlocs="245378,50214;-3,-1" o:connectangles="0,0"/>
                  </v:shape>
                  <v:group id="_x0000_s1043" alt="Figure 1 Anatomy of the shoulder (reproduced with permission) (Wikimedia Commons 2022)" style="position:absolute;left:12512;top:12378;width:12695;height:10858" coordorigin="12512,12378" coordsize="12694,108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group id="_x0000_s1044" alt="Figure 1 Anatomy of the shoulder (reproduced with permission) (Wikimedia Commons 2022)" style="position:absolute;left:12523;top:12451;width:12684;height:10785" coordorigin="12523,12451" coordsize="12683,107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shape id="Freeform: Shape 29" o:spid="_x0000_s1045" style="position:absolute;left:12523;top:12451;width:4088;height:4034;rotation:180;flip:y;visibility:visible;mso-wrap-style:square;v-text-anchor:middle" coordsize="408787,4034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" path="m408294,-130c253980,86639,155786,149517,-394,261010v37104,54771,60084,116410,115405,142304c220409,334960,273443,270449,394685,164062,384515,169874,410177,44445,408294,-130xe" fillcolor="#d5e5ff" stroked="f" strokeweight=".1191mm">
                        <v:fill opacity="54998f"/>
                        <v:stroke joinstyle="miter"/>
                        <v:path arrowok="t" o:connecttype="custom" o:connectlocs="408294,-130;-394,261010;115011,403314;394685,164062;408294,-130" o:connectangles="0,0,0,0,0"/>
                      </v:shape>
                      <v:shape id="Freeform: Shape 30" o:spid="_x0000_s1046" style="position:absolute;left:15457;top:15062;width:9750;height:8174;rotation:180;flip:y;visibility:visible;mso-wrap-style:square;v-text-anchor:middle" coordsize="974983,8174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" path="m859661,-20c719901,84952,105025,611314,2697,807281v-26125,33390,150823,-23909,204150,-57092c523737,512544,681628,364196,975065,142293v,,-94780,-108974,-115404,-142313xe" fillcolor="#f2d1d1" stroked="f" strokeweight="0">
                        <v:stroke joinstyle="miter"/>
                        <v:path arrowok="t" o:connecttype="custom" o:connectlocs="859661,-20;2697,807281;206847,750189;975065,142293;859661,-20" o:connectangles="0,0,0,0,0"/>
                      </v:shape>
                    </v:group>
                    <v:group id="_x0000_s1047" alt="Figure 1 Anatomy of the shoulder (reproduced with permission) (Wikimedia Commons 2022)" style="position:absolute;left:12512;top:12378;width:12189;height:10575" coordorigin="12512,12378" coordsize="12189,105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group id="_x0000_s1048" alt="Figure 1 Anatomy of the shoulder (reproduced with permission) (Wikimedia Commons 2022)" style="position:absolute;left:15451;top:15035;width:9250;height:7918" coordorigin="15451,15035" coordsize="9250,7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">
                        <v:shape id="Freeform: Shape 33" o:spid="_x0000_s1049" style="position:absolute;left:15451;top:16472;width:7688;height:6092;visibility:visible;mso-wrap-style:square;v-text-anchor:middle" coordsize="768863,6091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" path="m-23,-32c260033,209448,455689,385822,768840,609161e" filled="f" strokeweight=".35728mm">
                          <v:stroke joinstyle="miter"/>
                          <v:path arrowok="t" o:connecttype="custom" o:connectlocs="-23,-32;768840,609161" o:connectangles="0,0"/>
                        </v:shape>
                        <v:shape id="Freeform: Shape 34" o:spid="_x0000_s1050" style="position:absolute;left:15834;top:16121;width:8081;height:6698;visibility:visible;mso-wrap-style:square;v-text-anchor:middle" coordsize="808151,669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" path="m-23,-32c145204,103070,640351,511810,808128,669778e" filled="f" strokecolor="maroon" strokeweight=".23819mm">
                          <v:stroke joinstyle="miter" endcap="round"/>
                          <v:path arrowok="t" o:connecttype="custom" o:connectlocs="-23,-32;808128,669778" o:connectangles="0,0"/>
                        </v:shape>
                        <v:shape id="Freeform: Shape 35" o:spid="_x0000_s1051" style="position:absolute;left:16198;top:15771;width:8503;height:7182;visibility:visible;mso-wrap-style:square;v-text-anchor:middle" coordsize="850361,7182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" path="m-23,-32c147164,111701,639921,485125,850338,718204e" filled="f" strokecolor="maroon" strokeweight=".23819mm">
                          <v:stroke joinstyle="miter" endcap="round"/>
                          <v:path arrowok="t" o:connecttype="custom" o:connectlocs="-23,-32;850338,718204" o:connectangles="0,0"/>
                        </v:shape>
                        <v:shape id="Freeform: Shape 36" o:spid="_x0000_s1052" style="position:absolute;left:16605;top:15035;width:6965;height:6166;visibility:visible;mso-wrap-style:square;v-text-anchor:middle" coordsize="696486,616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" path="m-23,-32c141301,94276,573527,440524,696463,616563e" filled="f" strokeweight=".35728mm">
                          <v:stroke joinstyle="miter"/>
                          <v:path arrowok="t" o:connecttype="custom" o:connectlocs="-23,-32;696463,616563" o:connectangles="0,0"/>
                        </v:shape>
                        <v:shape id="Freeform: Shape 37" o:spid="_x0000_s1053" style="position:absolute;left:16428;top:15400;width:6270;height:4833;visibility:visible;mso-wrap-style:square;v-text-anchor:middle" coordsize="626954,483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" path="m-23,-32c145204,103070,485796,363977,626931,483268e" filled="f" strokecolor="maroon" strokeweight=".23819mm">
                          <v:stroke joinstyle="miter" endcap="round"/>
                          <v:path arrowok="t" o:connecttype="custom" o:connectlocs="-23,-32;626931,483268" o:connectangles="0,0"/>
                        </v:shape>
                      </v:group>
                      <v:shape id="Freeform: Shape 38" o:spid="_x0000_s1054" style="position:absolute;left:12518;top:12378;width:4087;height:2671;rotation:180;flip:y;visibility:visible;mso-wrap-style:square;v-text-anchor:middle" coordsize="408687,2671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" path="m-394,267019c31278,239311,358002,26168,408294,-130e" filled="f" strokeweight=".23819mm">
                        <v:stroke joinstyle="miter"/>
                        <v:path arrowok="t" o:connecttype="custom" o:connectlocs="-394,267019;408294,-130" o:connectangles="0,0"/>
                      </v:shape>
                      <v:shape id="Freeform: Shape 39" o:spid="_x0000_s1055" style="position:absolute;left:12654;top:14080;width:2797;height:2392;rotation:180;flip:y;visibility:visible;mso-wrap-style:square;v-text-anchor:middle" coordsize="279674,2392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" path="m-405,239122l279269,-130e" filled="f" strokeweight=".23819mm">
                        <v:stroke joinstyle="miter"/>
                        <v:path arrowok="t" o:connecttype="custom" o:connectlocs="-405,239122;279269,-130" o:connectangles="0,0"/>
                      </v:shape>
                      <v:shape id="Freeform: Shape 40" o:spid="_x0000_s1056" style="position:absolute;left:12559;top:13180;width:3639;height:2591;rotation:180;flip:y;visibility:visible;mso-wrap-style:square;v-text-anchor:middle" coordsize="363829,2590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" path="m-398,258903c101819,182967,284306,47024,363432,-130e" filled="f" strokecolor="#5f8dd3" strokeweight=".16672mm">
                        <v:stroke joinstyle="miter"/>
                        <v:path arrowok="t" o:connecttype="custom" o:connectlocs="-398,258903;363432,-130" o:connectangles="0,0"/>
                      </v:shape>
                      <v:shape id="Freeform: Shape 41" o:spid="_x0000_s1057" style="position:absolute;left:12625;top:13691;width:3281;height:2471;rotation:180;flip:y;visibility:visible;mso-wrap-style:square;v-text-anchor:middle" coordsize="328143,2470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" path="m-400,246928c85921,190274,246408,62121,327743,-130e" filled="f" strokecolor="#5f8dd3" strokeweight=".16672mm">
                        <v:stroke joinstyle="miter"/>
                        <v:path arrowok="t" o:connecttype="custom" o:connectlocs="-400,246928;327743,-130" o:connectangles="0,0"/>
                      </v:shape>
                      <v:shape id="Freeform: Shape 42" o:spid="_x0000_s1058" style="position:absolute;left:12512;top:12669;width:3916;height:2731;rotation:180;flip:y;visibility:visible;mso-wrap-style:square;v-text-anchor:middle" coordsize="391588,273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" path="m-396,273002c91127,214002,299971,60169,391193,-130e" filled="f" strokecolor="#5f8dd3" strokeweight=".16672mm">
                        <v:stroke joinstyle="miter"/>
                        <v:path arrowok="t" o:connecttype="custom" o:connectlocs="-396,273002;391193,-130" o:connectangles="0,0"/>
                      </v:shape>
                    </v:group>
                  </v:group>
                </v:group>
                <v:group id="_x0000_s1059" alt="Figure 1 Anatomy of the shoulder (reproduced with permission) (Wikimedia Commons 2022)" style="position:absolute;left:11037;top:7427;width:21038;height:21927" coordorigin="11037,7427" coordsize="21038,219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shape id="Freeform: Shape 44" o:spid="_x0000_s1060" style="position:absolute;left:19610;top:7427;width:12465;height:21412;visibility:visible;mso-wrap-style:square;v-text-anchor:middle" coordsize="1246496,21411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" path="m-24,210565c154832,204754,335625,82274,449878,127794v,,4659,45461,11348,65646c488908,304762,537790,329452,543893,194696v877,-5442,7299,-10231,14804,-11976c621076,168183,737994,127674,781640,116051,913998,80812,932378,47207,1062630,1334v68483,-32376,186183,521058,183612,604164c1253559,854292,1085971,1642095,860990,2073539v-25576,38119,-68947,58425,-123417,67623c654235,2098461,548218,1955323,407633,1659065,314743,1459359,257024,1119086,151737,898704,121554,835525,47105,856089,9785,804645,132309,613734,153457,422616,-24,210565xe" fillcolor="#fff9a5" strokeweight=".35728mm">
                    <v:stroke joinstyle="miter"/>
                    <v:path arrowok="t" o:connecttype="custom" o:connectlocs="-24,210565;449878,127794;461226,193440;543893,194696;558697,182720;781640,116051;1062630,1334;1246242,605498;860990,2073539;737573,2141162;407633,1659065;151737,898704;9785,804645;-24,210565" o:connectangles="0,0,0,0,0,0,0,0,0,0,0,0,0,0"/>
                  </v:shape>
                  <v:shape id="Freeform: Shape 45" o:spid="_x0000_s1061" style="position:absolute;left:11037;top:8258;width:9299;height:21096;visibility:visible;mso-wrap-style:square;v-text-anchor:middle" coordsize="929994,2109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" path="m-344,2107849l55535,752075c37078,609203,-10979,466340,14468,323476,27320,213849,85100,232813,193180,140732,277000,60377,345904,8684,434461,2632v577857,-49751,572966,589093,372864,736926c781225,756451,635800,816543,635800,816543v-28877,28456,-47566,69652,-53800,126426c510268,1399129,505772,1703390,467154,2109474e" fillcolor="#fffaaf" strokeweight=".35728mm">
                    <v:stroke joinstyle="miter"/>
                    <v:path arrowok="t" o:connecttype="custom" o:connectlocs="-344,2107849;55535,752075;14468,323476;193180,140732;434461,2632;807325,739558;635800,816543;582000,942969;467154,2109474" o:connectangles="0,0,0,0,0,0,0,0,0"/>
                  </v:shape>
                  <v:shape id="Freeform: Shape 46" o:spid="_x0000_s1062" style="position:absolute;left:22430;top:10672;width:9180;height:2459;visibility:visible;mso-wrap-style:square;v-text-anchor:middle" coordsize="918028,2458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" path="m-24,-31l918004,245849e" filled="f" strokeweight=".23819mm">
                    <v:stroke joinstyle="miter"/>
                    <v:path arrowok="t" o:connecttype="custom" o:connectlocs="-24,-31;918004,245849" o:connectangles="0,0"/>
                  </v:shape>
                  <v:shape id="Freeform: Shape 47" o:spid="_x0000_s1063" style="position:absolute;left:15466;top:8309;width:4803;height:7242;visibility:visible;mso-wrap-style:square;v-text-anchor:middle" coordsize="480292,724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" path="m-24,1954c576699,-39621,542767,584136,367261,724179,316222,471061,246733,216464,-24,1954xe" fillcolor="#d5e5ff" stroked="f" strokeweight=".1191mm">
                    <v:fill opacity="56283f"/>
                    <v:stroke joinstyle="miter"/>
                    <v:path arrowok="t" o:connecttype="custom" o:connectlocs="-24,1954;367261,724179;-24,1954" o:connectangles="0,0,0"/>
                  </v:shape>
                  <v:shape id="Freeform: Shape 48" o:spid="_x0000_s1064" style="position:absolute;left:15466;top:8329;width:3673;height:7222;visibility:visible;mso-wrap-style:square;v-text-anchor:middle" coordsize="367285,722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" path="m-24,-31c242727,209518,306112,465560,367261,722194e" filled="f" strokeweight=".16672mm">
                    <v:stroke joinstyle="miter"/>
                    <v:path arrowok="t" o:connecttype="custom" o:connectlocs="-24,-31;367261,722194" o:connectangles="0,0"/>
                  </v:shape>
                  <v:shape id="Freeform: Shape 49" o:spid="_x0000_s1065" style="position:absolute;left:12952;top:8488;width:6988;height:5958;visibility:visible;mso-wrap-style:square;v-text-anchor:middle" coordsize="698848,5957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" path="m14185,592780c-19025,368341,-54539,-242822,665769,104399r33055,61493c62809,-145840,39451,255343,100945,595737l14185,592780xe" fillcolor="#d5e5ff" strokeweight=".35728mm">
                    <v:stroke joinstyle="miter"/>
                    <v:path arrowok="t" o:connecttype="custom" o:connectlocs="14185,592780;665769,104399;698824,165892;100945,595737" o:connectangles="0,0,0,0"/>
                  </v:shape>
                  <v:shape id="Freeform: Shape 50" o:spid="_x0000_s1066" style="position:absolute;left:23984;top:9200;width:1356;height:788;visibility:visible;mso-wrap-style:square;v-text-anchor:middle" coordsize="135581,787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" path="m-24,17421c30401,15022,96090,6924,135558,-31r-3078,66376c89358,76051,53191,79258,20308,78682l-24,17421xe" fillcolor="#d5e5ff" stroked="f" strokeweight=".1191mm">
                    <v:fill opacity="56283f"/>
                    <v:stroke joinstyle="miter"/>
                    <v:path arrowok="t" o:connecttype="custom" o:connectlocs="-24,17421;135558,-31;132480,66345;20308,78682" o:connectangles="0,0,0,0"/>
                  </v:shape>
                  <v:shape id="Freeform: Shape 51" o:spid="_x0000_s1067" style="position:absolute;left:14871;top:8272;width:6442;height:7620;visibility:visible;mso-wrap-style:square;v-text-anchor:middle" coordsize="644223,7620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" path="m-24,12714c285591,-25456,459369,25670,552894,118611v81215,130819,154022,424257,5605,640254c515377,768571,413745,752830,380862,752262,340843,475769,156423,241263,-24,12714xe" fillcolor="#d5e5ff" stroked="f" strokeweight=".1191mm">
                    <v:fill opacity="56283f"/>
                    <v:stroke joinstyle="miter"/>
                    <v:path arrowok="t" o:connecttype="custom" o:connectlocs="-24,12714;552894,118611;558499,758865;380862,752262;-24,12714" o:connectangles="0,0,0,0,0"/>
                  </v:shape>
                  <v:shape id="Freeform: Shape 52" o:spid="_x0000_s1068" style="position:absolute;left:12142;top:9450;width:985;height:839;visibility:visible;mso-wrap-style:square;v-text-anchor:middle" coordsize="98477,838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" path="m39660,7096c70075,4697,78990,1766,98454,-31l53784,52694c40339,63044,21254,72157,-24,83849,25827,29087,21511,30221,39660,7096xe" fillcolor="#d5e5ff" stroked="f" strokeweight=".1191mm">
                    <v:fill opacity="56283f"/>
                    <v:stroke joinstyle="miter"/>
                    <v:path arrowok="t" o:connecttype="custom" o:connectlocs="39660,7096;98454,-31;53784,52694;-24,83849;39660,7096" o:connectangles="0,0,0,0,0"/>
                  </v:shape>
                </v:group>
                <v:group id="_x0000_s1069" alt="Figure 1 Anatomy of the shoulder (reproduced with permission) (Wikimedia Commons 2022)" style="position:absolute;left:12095;top:7975;width:19559;height:20584" coordorigin="12095,7975" coordsize="19559,205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">
                  <v:shape id="Freeform: Shape 54" o:spid="_x0000_s1070" style="position:absolute;left:16889;top:7975;width:14765;height:20584;visibility:visible;mso-wrap-style:square;v-text-anchor:middle" coordsize="1476527,20583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" path="m233782,883971v155156,177715,300831,280577,405601,531752c702751,1567630,809507,1751527,905509,1956270r125282,102097c1191089,2043882,1398386,1190897,1454670,880506v23487,-129546,26925,-261423,15560,-390084c1454867,316464,1412433,148394,1355883,-31,1246848,68830,1063279,131682,951356,146649,753696,181871,572198,285652,143368,229205,38589,305245,-32060,543585,14664,727817v133965,82496,150222,105398,219118,156154xe" fillcolor="#f2d1d1" stroked="f" strokeweight="0">
                    <v:fill opacity="54998f"/>
                    <v:stroke joinstyle="miter"/>
                    <v:path arrowok="t" o:connecttype="custom" o:connectlocs="233782,883971;639383,1415723;905509,1956270;1030791,2058367;1454670,880506;1470230,490422;1355883,-31;951356,146649;143368,229205;14664,727817;233782,883971" o:connectangles="0,0,0,0,0,0,0,0,0,0,0"/>
                  </v:shape>
                  <v:shape id="Freeform: Shape 55" o:spid="_x0000_s1071" style="position:absolute;left:12095;top:8605;width:3473;height:6061;visibility:visible;mso-wrap-style:square;v-text-anchor:middle" coordsize="347342,6060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" path="m70800,149856c92060,110439,228218,8936,292050,-31v17847,21466,31051,46612,55269,78472c336839,109648,285017,166052,267222,197139v-59173,89304,-81181,267853,-52020,377197c163500,559713,245016,575007,215202,574336v-17125,-387,-67236,-20460,-129366,14383c78313,592940,63003,600411,55472,606059,-7741,467443,-34228,257008,70800,149856xe" fillcolor="#d5e5ff" stroked="f" strokeweight=".1191mm">
                    <v:fill opacity="54998f"/>
                    <v:stroke joinstyle="miter"/>
                    <v:path arrowok="t" o:connecttype="custom" o:connectlocs="70800,149856;292050,-31;347319,78441;267222,197139;215202,574336;215202,574336;85836,588719;55472,606059;70800,149856" o:connectangles="0,0,0,0,0,0,0,0,0"/>
                  </v:shape>
                  <v:shape id="Freeform: Shape 56" o:spid="_x0000_s1072" style="position:absolute;left:21988;top:8890;width:2347;height:1016;visibility:visible;mso-wrap-style:square;v-text-anchor:middle" coordsize="234695,1015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" path="m-24,94139l212492,-31r22179,87301l146502,101550,-24,94139xe" fillcolor="#fffaaf" stroked="f" strokeweight="0">
                    <v:stroke joinstyle="miter"/>
                    <v:path arrowok="t" o:connecttype="custom" o:connectlocs="-24,94139;212492,-31;234671,87270;146502,101550" o:connectangles="0,0,0,0"/>
                  </v:shape>
                  <v:shape id="Freeform: Shape 57" o:spid="_x0000_s1073" style="position:absolute;left:24205;top:8872;width:130;height:891;visibility:visible;mso-wrap-style:square;v-text-anchor:middle" coordsize="13058,891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" path="m-24,-31c6493,35337,1739,48885,13035,89093e" filled="f" strokeweight=".23819mm">
                    <v:stroke joinstyle="miter"/>
                    <v:path arrowok="t" o:connecttype="custom" o:connectlocs="-24,-31;13035,89093" o:connectangles="0,0"/>
                  </v:shape>
                  <v:shape id="Freeform: Shape 58" o:spid="_x0000_s1074" style="position:absolute;left:14461;top:9762;width:3862;height:5491;visibility:visible;mso-wrap-style:square;v-text-anchor:middle" coordsize="386211,549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" path="m113744,-31v66351,16154,202319,35462,272444,50550c210777,277365,268557,363429,257484,549130,221300,532684,46731,465706,14175,463213,-8186,277520,-4644,204180,28420,123696,42648,89067,87704,40434,113744,-31xe" fillcolor="#d5e5ff" stroked="f" strokeweight=".1191mm">
                    <v:fill opacity="54998f"/>
                    <v:stroke joinstyle="miter"/>
                    <v:path arrowok="t" o:connecttype="custom" o:connectlocs="113744,-31;386188,50519;257484,549130;14175,463213;28420,123696;113744,-31" o:connectangles="0,0,0,0,0,0"/>
                  </v:shape>
                </v:group>
                <v:group id="_x0000_s1075" alt="Figure 1 Anatomy of the shoulder (reproduced with permission) (Wikimedia Commons 2022)" style="position:absolute;left:12109;top:7975;width:19522;height:20584" coordorigin="12109,7975" coordsize="19521,205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shape id="Freeform: Shape 60" o:spid="_x0000_s1076" style="position:absolute;left:13690;top:7975;width:16758;height:2409;visibility:visible;mso-wrap-style:square;v-text-anchor:middle" coordsize="1675767,2409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" path="m-344,150667v35849,-14460,69506,-20572,117588,16901c166625,164061,247513,180756,290351,190763v255594,59723,539094,78464,839427,-14271c1270913,132914,1375941,114586,1435853,99919,1509804,81814,1575355,37515,1675423,-123e" filled="f" strokeweight=".23819mm">
                    <v:stroke joinstyle="miter"/>
                    <v:path arrowok="t" o:connecttype="custom" o:connectlocs="-344,150667;117244,167568;290351,190763;1129778,176492;1435853,99919;1675423,-123" o:connectangles="0,0,0,0,0,0"/>
                  </v:shape>
                  <v:shape id="Freeform: Shape 61" o:spid="_x0000_s1077" style="position:absolute;left:16972;top:14473;width:11670;height:11464;visibility:visible;mso-wrap-style:square;v-text-anchor:middle" coordsize="1166976,11463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" path="m-344,-123c83578,39157,40009,-8849,204330,107485v336380,238125,814943,724976,962302,1038780e" filled="f" strokecolor="maroon" strokeweight=".23819mm">
                    <v:stroke joinstyle="miter" endcap="round"/>
                    <v:path arrowok="t" o:connecttype="custom" o:connectlocs="-344,-123;204330,107485;1166632,1146265" o:connectangles="0,0,0"/>
                  </v:shape>
                  <v:shape id="Freeform: Shape 62" o:spid="_x0000_s1078" style="position:absolute;left:22613;top:20826;width:4584;height:7733;visibility:visible;mso-wrap-style:square;v-text-anchor:middle" coordsize="458378,773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" path="m-344,-123l26934,70398,283147,581690v40827,69110,122488,191831,174887,191504e" filled="f" strokeweight=".23819mm">
                    <v:stroke joinstyle="miter" endcap="round"/>
                    <v:path arrowok="t" o:connecttype="custom" o:connectlocs="-344,-123;26934,70398;283147,581690;458034,773194" o:connectangles="0,0,0,0"/>
                  </v:shape>
                  <v:shape id="Freeform: Shape 63" o:spid="_x0000_s1079" style="position:absolute;left:17318;top:11793;width:14264;height:1769;visibility:visible;mso-wrap-style:square;v-text-anchor:middle" coordsize="1426414,176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" path="m-344,-123c296523,29021,465040,3394,795315,57803v221482,27106,457802,47360,630755,118930e" filled="f" strokecolor="maroon" strokeweight=".23819mm">
                    <v:stroke joinstyle="miter" endcap="round"/>
                    <v:path arrowok="t" o:connecttype="custom" o:connectlocs="-344,-123;795315,57803;1426070,176733" o:connectangles="0,0,0"/>
                  </v:shape>
                  <v:shape id="Freeform: Shape 64" o:spid="_x0000_s1080" style="position:absolute;left:23451;top:12782;width:6804;height:1899;visibility:visible;mso-wrap-style:square;v-text-anchor:middle" coordsize="680444,1899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" path="m-344,-123c192062,23536,506055,94830,680100,189817e" filled="f" strokecolor="maroon" strokeweight=".23819mm">
                    <v:stroke joinstyle="miter" endcap="round"/>
                    <v:path arrowok="t" o:connecttype="custom" o:connectlocs="-344,-123;680100,189817" o:connectangles="0,0"/>
                  </v:shape>
                  <v:shape id="Freeform: Shape 65" o:spid="_x0000_s1081" style="position:absolute;left:17094;top:13145;width:13456;height:5759;visibility:visible;mso-wrap-style:square;v-text-anchor:middle" coordsize="1345568,5759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" path="m-344,-123c136853,44177,104503,15541,275839,54829v156782,35961,310787,91651,465866,134558c934542,242748,1194211,406098,1345224,575818e" filled="f" strokecolor="maroon" strokeweight=".23819mm">
                    <v:stroke joinstyle="miter" endcap="round"/>
                    <v:path arrowok="t" o:connecttype="custom" o:connectlocs="-344,-123;275839,54829;741705,189387;1345224,575818" o:connectangles="0,0,0,0"/>
                  </v:shape>
                  <v:shape id="Freeform: Shape 66" o:spid="_x0000_s1082" style="position:absolute;left:17059;top:13946;width:12950;height:8350;visibility:visible;mso-wrap-style:square;v-text-anchor:middle" coordsize="1294976,8350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" path="m-344,-123c7651,4528,204279,78711,300272,130490v267320,144196,616002,314156,994360,704421e" filled="f" strokecolor="maroon" strokeweight=".23819mm">
                    <v:stroke joinstyle="miter" endcap="round"/>
                    <v:path arrowok="t" o:connecttype="custom" o:connectlocs="-344,-123;300272,130490;1294632,834911" o:connectangles="0,0,0"/>
                  </v:shape>
                  <v:shape id="Freeform: Shape 67" o:spid="_x0000_s1083" style="position:absolute;left:20801;top:14657;width:9662;height:5615;visibility:visible;mso-wrap-style:square;v-text-anchor:middle" coordsize="966119,5615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" path="m-344,-123l368772,144572c573902,256254,818286,369002,965775,561392e" filled="f" strokecolor="maroon" strokeweight=".23819mm">
                    <v:stroke joinstyle="miter" endcap="round"/>
                    <v:path arrowok="t" o:connecttype="custom" o:connectlocs="-344,-123;368772,144572;965775,561392" o:connectangles="0,0,0"/>
                  </v:shape>
                  <v:shape id="Freeform: Shape 68" o:spid="_x0000_s1084" style="position:absolute;left:17692;top:10810;width:13318;height:541;visibility:visible;mso-wrap-style:square;v-text-anchor:middle" coordsize="1331753,540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" path="m-344,27938c500236,73235,889159,56454,1331409,-123e" filled="f" strokecolor="maroon" strokeweight=".23819mm">
                    <v:stroke joinstyle="miter" endcap="round"/>
                    <v:path arrowok="t" o:connecttype="custom" o:connectlocs="-344,27938;1331409,-123" o:connectangles="0,0"/>
                  </v:shape>
                  <v:shape id="Freeform: Shape 69" o:spid="_x0000_s1085" style="position:absolute;left:22543;top:18538;width:4654;height:10021;visibility:visible;mso-wrap-style:square;v-text-anchor:middle" coordsize="465444,10020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" path="m-344,-123c49251,239430,332983,840972,465100,1001923e" filled="f" strokecolor="maroon" strokeweight=".23819mm">
                    <v:stroke joinstyle="miter" endcap="round"/>
                    <v:path arrowok="t" o:connecttype="custom" o:connectlocs="-344,-123;465100,1001923" o:connectangles="0,0"/>
                  </v:shape>
                  <v:shape id="Freeform: Shape 70" o:spid="_x0000_s1086" style="position:absolute;left:22422;top:17750;width:6528;height:6581;visibility:visible;mso-wrap-style:square;v-text-anchor:middle" coordsize="652787,658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" path="m-344,-123c255095,194030,458205,423060,652443,658013e" filled="f" strokecolor="maroon" strokeweight=".23819mm">
                    <v:stroke joinstyle="miter" endcap="round"/>
                    <v:path arrowok="t" o:connecttype="custom" o:connectlocs="-344,-123;652443,658013" o:connectangles="0,0"/>
                  </v:shape>
                  <v:shape id="Freeform: Shape 71" o:spid="_x0000_s1087" style="position:absolute;left:20715;top:15951;width:4993;height:3865;visibility:visible;mso-wrap-style:square;v-text-anchor:middle" coordsize="499307,386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" path="m-344,-123c154537,103934,305008,198517,498963,386308e" filled="f" strokecolor="maroon" strokeweight=".23819mm">
                    <v:stroke joinstyle="miter" endcap="round"/>
                    <v:path arrowok="t" o:connecttype="custom" o:connectlocs="-344,-123;498963,386308" o:connectangles="0,0"/>
                  </v:shape>
                  <v:shape id="Freeform: Shape 72" o:spid="_x0000_s1088" style="position:absolute;left:17298;top:12223;width:14238;height:1918;visibility:visible;mso-wrap-style:square;v-text-anchor:middle" coordsize="1423783,191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" path="m-344,-123v,,291460,8288,347693,12019c518461,23270,871579,47375,929711,56367v106447,16464,405902,57677,493728,135307e" filled="f" strokecolor="maroon" strokeweight=".23819mm">
                    <v:stroke joinstyle="miter" endcap="round"/>
                    <v:path arrowok="t" o:connecttype="custom" o:connectlocs="-344,-123;347349,11896;929711,56367;1423439,191674" o:connectangles="0,0,0,0"/>
                  </v:shape>
                  <v:shape id="Freeform: Shape 73" o:spid="_x0000_s1089" style="position:absolute;left:21599;top:13683;width:9331;height:4092;visibility:visible;mso-wrap-style:square;v-text-anchor:middle" coordsize="933176,4091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" path="m-344,-123c213065,46369,427729,102885,646890,195345v116075,58777,197179,138539,285942,213710e" filled="f" strokecolor="maroon" strokeweight=".23819mm">
                    <v:stroke joinstyle="miter" endcap="round"/>
                    <v:path arrowok="t" o:connecttype="custom" o:connectlocs="-344,-123;646890,195345;932832,409055" o:connectangles="0,0,0"/>
                  </v:shape>
                  <v:shape id="Freeform: Shape 74" o:spid="_x0000_s1090" style="position:absolute;left:22930;top:15127;width:6244;height:3071;visibility:visible;mso-wrap-style:square;v-text-anchor:middle" coordsize="624375,3071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" path="m-344,-123c197917,89577,352644,123286,624031,306993e" filled="f" strokecolor="maroon" strokeweight=".23819mm">
                    <v:stroke joinstyle="miter" endcap="round"/>
                    <v:path arrowok="t" o:connecttype="custom" o:connectlocs="-344,-123;624031,306993" o:connectangles="0,0"/>
                  </v:shape>
                  <v:shape id="Freeform: Shape 75" o:spid="_x0000_s1091" style="position:absolute;left:20791;top:15332;width:9143;height:6104;visibility:visible;mso-wrap-style:square;v-text-anchor:middle" coordsize="914305,6103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" path="m-344,-123c331100,158129,659012,320886,913961,610240e" filled="f" strokecolor="maroon" strokeweight=".23819mm">
                    <v:stroke joinstyle="miter" endcap="round"/>
                    <v:path arrowok="t" o:connecttype="custom" o:connectlocs="-344,-123;913961,610240" o:connectangles="0,0"/>
                  </v:shape>
                  <v:shape id="Freeform: Shape 76" o:spid="_x0000_s1092" style="position:absolute;left:25784;top:11228;width:5518;height:724;visibility:visible;mso-wrap-style:square;v-text-anchor:middle" coordsize="551825,723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" path="m-344,72255c320973,21842,527247,6953,551481,-123e" filled="f" strokecolor="maroon" strokeweight=".23819mm">
                    <v:stroke joinstyle="miter" endcap="round"/>
                    <v:path arrowok="t" o:connecttype="custom" o:connectlocs="-344,72255;551481,-123" o:connectangles="0,0"/>
                  </v:shape>
                  <v:shape id="Freeform: Shape 77" o:spid="_x0000_s1093" style="position:absolute;left:28282;top:16593;width:2410;height:1919;visibility:visible;mso-wrap-style:square;v-text-anchor:middle" coordsize="241005,1918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" path="m-344,-123c81747,50084,170803,117070,240661,191760e" filled="f" strokecolor="maroon" strokeweight=".23819mm">
                    <v:stroke joinstyle="miter" endcap="round"/>
                    <v:path arrowok="t" o:connecttype="custom" o:connectlocs="-344,-123;240661,191760" o:connectangles="0,0"/>
                  </v:shape>
                  <v:shape id="Freeform: Shape 78" o:spid="_x0000_s1094" style="position:absolute;left:30415;top:17837;width:415;height:429;visibility:visible;mso-wrap-style:square;v-text-anchor:middle" coordsize="41445,4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" path="m-344,-123l41101,42862e" filled="f" strokecolor="maroon" strokeweight=".23819mm">
                    <v:stroke joinstyle="miter" endcap="round"/>
                    <v:path arrowok="t" o:connecttype="custom" o:connectlocs="-344,-123;41101,42862" o:connectangles="0,0"/>
                  </v:shape>
                  <v:shape id="Freeform: Shape 79" o:spid="_x0000_s1095" style="position:absolute;left:30698;top:16162;width:592;height:400;visibility:visible;mso-wrap-style:square;v-text-anchor:middle" coordsize="59223,400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" path="m-344,-123l58879,39948e" filled="f" strokecolor="maroon" strokeweight=".23819mm">
                    <v:stroke joinstyle="miter" endcap="round"/>
                    <v:path arrowok="t" o:connecttype="custom" o:connectlocs="-344,-123;58879,39948" o:connectangles="0,0"/>
                  </v:shape>
                  <v:shape id="Freeform: Shape 80" o:spid="_x0000_s1096" style="position:absolute;left:20269;top:12847;width:8266;height:6368;visibility:visible;mso-wrap-style:square;v-text-anchor:middle" coordsize="826600,6367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" path="m85624,139568r164252,55270m388029,174876r139699,50661m238494,298705v227130,86649,398552,219711,587762,337962m-344,323783r135091,81361m127070,-123l392637,47470e" filled="f" strokecolor="maroon" strokeweight=".23819mm">
                    <v:stroke joinstyle="miter" endcap="round"/>
                    <v:path arrowok="t" o:connecttype="custom" o:connectlocs="85624,139568;249876,194838;388029,174876;527728,225537;238494,298705;826256,636667;-344,323783;134747,405144;127070,-123;392637,47470" o:connectangles="0,0,0,0,0,0,0,0,0,0"/>
                  </v:shape>
                  <v:shape id="Freeform: Shape 81" o:spid="_x0000_s1097" style="position:absolute;left:22479;top:13185;width:9057;height:2702;visibility:visible;mso-wrap-style:square;v-text-anchor:middle" coordsize="905700,2701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" path="m-344,21370l326888,79175t353651,86554l885402,270052m481675,-123c647440,29184,792736,85271,905356,184083e" filled="f" strokecolor="maroon" strokeweight=".23819mm">
                    <v:stroke joinstyle="miter" endcap="round"/>
                    <v:path arrowok="t" o:connecttype="custom" o:connectlocs="-344,21370;326888,79175;680539,165729;885402,270052;481675,-123;905356,184083" o:connectangles="0,0,0,0,0,0"/>
                  </v:shape>
                  <v:shape id="Freeform: Shape 82" o:spid="_x0000_s1098" style="position:absolute;left:27685;top:11971;width:3677;height:753;visibility:visible;mso-wrap-style:square;v-text-anchor:middle" coordsize="367629,753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" path="m-344,-123c105105,19160,255602,63357,367285,75203e" filled="f" strokecolor="maroon" strokeweight=".23819mm">
                    <v:stroke joinstyle="miter" endcap="round"/>
                    <v:path arrowok="t" o:connecttype="custom" o:connectlocs="-344,-123;367285,75203" o:connectangles="0,0"/>
                  </v:shape>
                  <v:shape id="Freeform: Shape 83" o:spid="_x0000_s1099" style="position:absolute;left:26741;top:13967;width:1844;height:622;visibility:visible;mso-wrap-style:square;v-text-anchor:middle" coordsize="184395,62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" path="m-344,-123l184051,62042e" filled="f" strokecolor="maroon" strokeweight=".23819mm">
                    <v:stroke joinstyle="miter" endcap="round"/>
                    <v:path arrowok="t" o:connecttype="custom" o:connectlocs="-344,-123;184051,62042" o:connectangles="0,0"/>
                  </v:shape>
                  <v:shape id="Freeform: Shape 84" o:spid="_x0000_s1100" style="position:absolute;left:24710;top:20674;width:2974;height:6349;visibility:visible;mso-wrap-style:square;v-text-anchor:middle" coordsize="297366,6349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" path="m-344,-123c74655,243883,173966,432018,297022,634827e" filled="f" strokecolor="maroon" strokeweight=".23819mm">
                    <v:stroke joinstyle="miter" endcap="round"/>
                    <v:path arrowok="t" o:connecttype="custom" o:connectlocs="-344,-123;297022,634827" o:connectangles="0,0"/>
                  </v:shape>
                  <v:shape id="Freeform: Shape 85" o:spid="_x0000_s1101" style="position:absolute;left:23460;top:14543;width:6109;height:13370;visibility:visible;mso-wrap-style:square;v-text-anchor:middle" coordsize="610878,13370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" path="m-344,488663v101786,342896,254450,568856,400709,848221m324497,-123v85737,34887,178120,71999,286037,140173e" filled="f" strokecolor="maroon" strokeweight=".23819mm">
                    <v:stroke joinstyle="miter" endcap="round"/>
                    <v:path arrowok="t" o:connecttype="custom" o:connectlocs="-344,488663;400365,1336884;324497,-123;610534,140050" o:connectangles="0,0,0,0"/>
                  </v:shape>
                  <v:shape id="Freeform: Shape 86" o:spid="_x0000_s1102" style="position:absolute;left:17858;top:8597;width:13048;height:2338;visibility:visible;mso-wrap-style:square;v-text-anchor:middle" coordsize="1304853,2338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" path="m-344,214318v415531,36168,1067975,26041,1304853,-66522m853912,191330c971689,128504,1142295,68059,1266486,-123e" filled="f" strokecolor="maroon" strokeweight=".23819mm">
                    <v:stroke joinstyle="miter" endcap="round"/>
                    <v:path arrowok="t" o:connecttype="custom" o:connectlocs="-344,214318;1304509,147796;853912,191330;1266486,-123" o:connectangles="0,0,0,0"/>
                  </v:shape>
                  <v:shape id="Freeform: Shape 87" o:spid="_x0000_s1103" style="position:absolute;left:17193;top:12652;width:2959;height:446;visibility:visible;mso-wrap-style:square;v-text-anchor:middle" coordsize="295948,44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" path="m-344,-123l295604,44478e" filled="f" strokecolor="maroon" strokeweight=".23819mm">
                    <v:stroke joinstyle="miter" endcap="round"/>
                    <v:path arrowok="t" o:connecttype="custom" o:connectlocs="-344,-123;295604,44478" o:connectangles="0,0"/>
                  </v:shape>
                  <v:shape id="Freeform: Shape 88" o:spid="_x0000_s1104" style="position:absolute;left:17042;top:13570;width:2661;height:774;visibility:visible;mso-wrap-style:square;v-text-anchor:middle" coordsize="266177,774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" path="m-344,-123l265833,77284e" filled="f" strokecolor="maroon" strokeweight=".23819mm">
                    <v:stroke joinstyle="miter" endcap="round"/>
                    <v:path arrowok="t" o:connecttype="custom" o:connectlocs="-344,-123;265833,77284" o:connectangles="0,0"/>
                  </v:shape>
                  <v:shape id="Freeform: Shape 89" o:spid="_x0000_s1105" style="position:absolute;left:17501;top:11437;width:689;height:3;visibility:visible;mso-wrap-style:square;v-text-anchor:middle" coordsize="68904,3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" path="m-344,-123l68560,196e" filled="f" strokecolor="maroon" strokeweight=".23819mm">
                    <v:stroke joinstyle="miter" endcap="round"/>
                    <v:path arrowok="t" o:connecttype="custom" o:connectlocs="-344,-123;68560,196" o:connectangles="0,0"/>
                  </v:shape>
                  <v:shape id="Freeform: Shape 90" o:spid="_x0000_s1106" style="position:absolute;left:18571;top:11513;width:1186;height:65;visibility:visible;mso-wrap-style:square;v-text-anchor:middle" coordsize="118585,6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" path="m-344,-123l118241,6342e" filled="f" strokecolor="maroon" strokeweight=".23819mm">
                    <v:stroke joinstyle="miter" endcap="round"/>
                    <v:path arrowok="t" o:connecttype="custom" o:connectlocs="-344,-123;118241,6342" o:connectangles="0,0"/>
                  </v:shape>
                  <v:shape id="Freeform: Shape 91" o:spid="_x0000_s1107" style="position:absolute;left:17030;top:14857;width:6132;height:5981;visibility:visible;mso-wrap-style:square;v-text-anchor:middle" coordsize="613242,5981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" path="m612898,598007c530660,420300,220742,96618,-344,-123e" filled="f" strokecolor="maroon" strokeweight=".23819mm">
                    <v:stroke joinstyle="miter" endcap="round"/>
                    <v:path arrowok="t" o:connecttype="custom" o:connectlocs="612898,598007;-344,-123" o:connectangles="0,0"/>
                  </v:shape>
                  <v:shape id="Freeform: Shape 92" o:spid="_x0000_s1108" style="position:absolute;left:12585;top:13968;width:622;height:523;visibility:visible;mso-wrap-style:square;v-text-anchor:middle" coordsize="62198,523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" path="m61854,-123l43869,22393,-344,52207e" filled="f" strokecolor="#5f8dd3" strokeweight=".16672mm">
                    <v:stroke joinstyle="miter"/>
                    <v:path arrowok="t" o:connecttype="custom" o:connectlocs="61854,-123;43869,22393;-344,52207" o:connectangles="0,0,0"/>
                  </v:shape>
                  <v:shape id="Freeform: Shape 93" o:spid="_x0000_s1109" style="position:absolute;left:12393;top:13425;width:699;height:553;visibility:visible;mso-wrap-style:square;v-text-anchor:middle" coordsize="69858,552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" path="m69514,-123c60117,4236,50816,8775,46465,23235l-344,55138e" filled="f" strokecolor="#5f8dd3" strokeweight=".16672mm">
                    <v:stroke joinstyle="miter"/>
                    <v:path arrowok="t" o:connecttype="custom" o:connectlocs="69514,-123;46465,23235;-344,55138" o:connectangles="0,0,0"/>
                  </v:shape>
                  <v:shape id="Freeform: Shape 94" o:spid="_x0000_s1110" style="position:absolute;left:12304;top:12694;width:612;height:673;visibility:visible;mso-wrap-style:square;v-text-anchor:middle" coordsize="61106,673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" path="m60762,-123l-344,67200e" filled="f" strokecolor="#5f8dd3" strokeweight=".16672mm">
                    <v:stroke joinstyle="miter"/>
                    <v:path arrowok="t" o:connecttype="custom" o:connectlocs="60762,-123;-344,67200" o:connectangles="0,0"/>
                  </v:shape>
                  <v:shape id="Freeform: Shape 95" o:spid="_x0000_s1111" style="position:absolute;left:12164;top:12172;width:598;height:739;visibility:visible;mso-wrap-style:square;v-text-anchor:middle" coordsize="59842,739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" path="m59498,-123c38763,12678,9628,38907,-344,73785e" filled="f" strokecolor="#5f8dd3" strokeweight=".16672mm">
                    <v:stroke joinstyle="miter"/>
                    <v:path arrowok="t" o:connecttype="custom" o:connectlocs="59498,-123;-344,73785" o:connectangles="0,0"/>
                  </v:shape>
                  <v:shape id="Freeform: Shape 96" o:spid="_x0000_s1112" style="position:absolute;left:12110;top:11680;width:665;height:632;visibility:visible;mso-wrap-style:square;v-text-anchor:middle" coordsize="66488,632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" path="m66144,-121c43981,-345,21818,32229,-344,63109e" filled="f" strokecolor="#5f8dd3" strokeweight=".16672mm">
                    <v:stroke joinstyle="miter"/>
                    <v:path arrowok="t" o:connecttype="custom" o:connectlocs="66144,-121;-344,63109" o:connectangles="0,0"/>
                  </v:shape>
                  <v:shape id="Freeform: Shape 97" o:spid="_x0000_s1113" style="position:absolute;left:12185;top:11054;width:636;height:575;visibility:visible;mso-wrap-style:square;v-text-anchor:middle" coordsize="63625,574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" path="m63281,-123c46474,13237,15431,26433,-344,57331e" filled="f" strokecolor="#5f8dd3" strokeweight=".16672mm">
                    <v:stroke joinstyle="miter"/>
                    <v:path arrowok="t" o:connecttype="custom" o:connectlocs="63281,-123;-344,57331" o:connectangles="0,0"/>
                  </v:shape>
                  <v:shape id="Freeform: Shape 98" o:spid="_x0000_s1114" style="position:absolute;left:12369;top:10405;width:700;height:519;visibility:visible;mso-wrap-style:square;v-text-anchor:middle" coordsize="70030,518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" path="m69686,-123v,,-44841,13627,-70030,51848e" filled="f" strokecolor="#5f8dd3" strokeweight=".16672mm">
                    <v:stroke joinstyle="miter"/>
                    <v:path arrowok="t" o:connecttype="custom" o:connectlocs="69686,-123;-344,51725" o:connectangles="0,0"/>
                  </v:shape>
                  <v:shape id="Freeform: Shape 99" o:spid="_x0000_s1115" style="position:absolute;left:17001;top:8369;width:3303;height:7709;visibility:visible;mso-wrap-style:square;v-text-anchor:middle" coordsize="330293,7709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" path="m-344,286c213503,-15980,543848,457254,137137,770809e" filled="f" strokeweight=".23819mm">
                    <v:stroke joinstyle="miter"/>
                    <v:path arrowok="t" o:connecttype="custom" o:connectlocs="-344,286;137137,770809" o:connectangles="0,0"/>
                  </v:shape>
                  <v:shape id="Freeform: Shape 100" o:spid="_x0000_s1116" style="position:absolute;left:18805;top:11578;width:1894;height:4577;visibility:visible;mso-wrap-style:square;v-text-anchor:middle" coordsize="189316,4576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" path="m185477,-123c206806,153779,128746,409640,-344,457550e" filled="f" strokeweight=".23819mm">
                    <v:stroke joinstyle="miter"/>
                    <v:path arrowok="t" o:connecttype="custom" o:connectlocs="185477,-123;-344,457550" o:connectangles="0,0"/>
                  </v:shape>
                  <v:shape id="Freeform: Shape 101" o:spid="_x0000_s1117" style="position:absolute;left:13094;top:14166;width:9519;height:6660;visibility:visible;mso-wrap-style:square;v-text-anchor:middle" coordsize="951925,6659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" path="m951581,665827c832291,445170,384874,9686,99732,21911,70056,-9425,18930,-6365,-344,24919e" filled="f" strokeweight=".23819mm">
                    <v:stroke joinstyle="miter"/>
                    <v:path arrowok="t" o:connecttype="custom" o:connectlocs="951581,665827;99732,21911;-344,24919" o:connectangles="0,0,0"/>
                  </v:shape>
                  <v:shape id="Freeform: Shape 102" o:spid="_x0000_s1118" style="position:absolute;left:13347;top:11042;width:3971;height:751;visibility:visible;mso-wrap-style:square;v-text-anchor:middle" coordsize="397073,751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" path="m396729,75027c351560,73737,50420,24374,50420,24374,33132,1300,20279,-402,-344,-93e" filled="f" strokecolor="#5f8dd3" strokeweight=".16672mm">
                    <v:stroke joinstyle="miter"/>
                    <v:path arrowok="t" o:connecttype="custom" o:connectlocs="396729,75027;50420,24374;-344,-93" o:connectangles="0,0,0"/>
                  </v:shape>
                  <v:shape id="Freeform: Shape 103" o:spid="_x0000_s1119" style="position:absolute;left:13301;top:12553;width:3741;height:1017;visibility:visible;mso-wrap-style:square;v-text-anchor:middle" coordsize="374050,1016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" path="m373706,101527l41600,15704v,,-19257,-16256,-41944,-15818e" filled="f" strokecolor="#5f8dd3" strokeweight=".16672mm">
                    <v:stroke joinstyle="miter"/>
                    <v:path arrowok="t" o:connecttype="custom" o:connectlocs="373706,101527;41600,15704;-344,-114" o:connectangles="0,0,0"/>
                  </v:shape>
                  <v:shape id="Freeform: Shape 104" o:spid="_x0000_s1120" style="position:absolute;left:14500;top:13264;width:2559;height:682;visibility:visible;mso-wrap-style:square;v-text-anchor:middle" coordsize="255877,681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" path="m255533,68077c229725,55173,-344,-123,-344,-123e" filled="f" strokecolor="#5f8dd3" strokeweight=".16672mm">
                    <v:stroke joinstyle="miter"/>
                    <v:path arrowok="t" o:connecttype="custom" o:connectlocs="255533,68077;-344,-123" o:connectangles="0,0"/>
                  </v:shape>
                  <v:shape id="Freeform: Shape 105" o:spid="_x0000_s1121" style="position:absolute;left:13598;top:10339;width:4094;height:752;visibility:visible;mso-wrap-style:square;v-text-anchor:middle" coordsize="409452,75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" path="m409108,75021l46225,28151c32865,14206,34267,-1595,-344,-13e" filled="f" strokecolor="#5f8dd3" strokeweight=".16672mm">
                    <v:stroke joinstyle="miter"/>
                    <v:path arrowok="t" o:connecttype="custom" o:connectlocs="409108,75021;46225,28151;-344,-13" o:connectangles="0,0,0"/>
                  </v:shape>
                  <v:shape id="Freeform: Shape 106" o:spid="_x0000_s1122" style="position:absolute;left:14010;top:9712;width:4093;height:733;visibility:visible;mso-wrap-style:square;v-text-anchor:middle" coordsize="409255,732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" path="m408911,73140l32814,21774,-344,-123e" filled="f" strokecolor="#5f8dd3" strokeweight=".16672mm">
                    <v:stroke joinstyle="miter"/>
                    <v:path arrowok="t" o:connecttype="custom" o:connectlocs="408911,73140;32814,21774;-344,-123" o:connectangles="0,0,0"/>
                  </v:shape>
                  <v:shape id="Freeform: Shape 107" o:spid="_x0000_s1123" style="position:absolute;left:14344;top:14030;width:2686;height:827;visibility:visible;mso-wrap-style:square;v-text-anchor:middle" coordsize="268652,826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" path="m268309,82562c181996,25917,90705,13994,-344,-123e" filled="f" strokecolor="#5f8dd3" strokeweight=".16672mm">
                    <v:stroke joinstyle="miter"/>
                    <v:path arrowok="t" o:connecttype="custom" o:connectlocs="268309,82562;-344,-123" o:connectangles="0,0"/>
                  </v:shape>
                  <v:shape id="Freeform: Shape 108" o:spid="_x0000_s1124" style="position:absolute;left:13422;top:13412;width:3550;height:1061;visibility:visible;mso-wrap-style:square;v-text-anchor:middle" coordsize="355009,106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" path="m354665,105989c343102,86105,53670,11337,43766,14510,30776,18670,17537,359,-344,-123e" filled="f" strokecolor="#5f8dd3" strokeweight=".16672mm">
                    <v:stroke joinstyle="miter"/>
                    <v:path arrowok="t" o:connecttype="custom" o:connectlocs="354665,105989;43766,14510;-344,-123" o:connectangles="0,0,0"/>
                  </v:shape>
                  <v:shape id="Freeform: Shape 109" o:spid="_x0000_s1125" style="position:absolute;left:13326;top:11774;width:3867;height:878;visibility:visible;mso-wrap-style:square;v-text-anchor:middle" coordsize="386679,878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" path="m386335,87703l39184,20037v,,-9852,-19902,-39528,-20160e" filled="f" strokecolor="#5f8dd3" strokeweight=".16672mm">
                    <v:stroke joinstyle="miter"/>
                    <v:path arrowok="t" o:connecttype="custom" o:connectlocs="386335,87703;39184,20037;-344,-123" o:connectangles="0,0,0"/>
                  </v:shape>
                  <v:shape id="Freeform: Shape 110" o:spid="_x0000_s1126" style="position:absolute;left:14763;top:11037;width:2738;height:400;visibility:visible;mso-wrap-style:square;v-text-anchor:middle" coordsize="273785,39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" path="m273441,39862l-344,-123e" filled="f" strokecolor="#5f8dd3" strokeweight=".16672mm">
                    <v:stroke joinstyle="miter"/>
                    <v:path arrowok="t" o:connecttype="custom" o:connectlocs="273441,39862;-344,-123" o:connectangles="0,0"/>
                  </v:shape>
                  <v:shape id="Freeform: Shape 111" o:spid="_x0000_s1127" style="position:absolute;left:15156;top:10380;width:2702;height:361;visibility:visible;mso-wrap-style:square;v-text-anchor:middle" coordsize="270200,360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" path="m269856,35976l-344,-123e" filled="f" strokecolor="#5f8dd3" strokeweight=".16672mm">
                    <v:stroke joinstyle="miter"/>
                    <v:path arrowok="t" o:connecttype="custom" o:connectlocs="269856,35976;-344,-123" o:connectangles="0,0"/>
                  </v:shape>
                  <v:shape id="Freeform: Shape 112" o:spid="_x0000_s1128" style="position:absolute;left:14533;top:11723;width:2765;height:500;visibility:visible;mso-wrap-style:square;v-text-anchor:middle" coordsize="276527,500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" path="m276183,49894l205044,37024,-344,-123e" filled="f" strokecolor="#5f8dd3" strokeweight=".16672mm">
                    <v:stroke joinstyle="miter"/>
                    <v:path arrowok="t" o:connecttype="custom" o:connectlocs="276183,49894;205044,37024;-344,-123" o:connectangles="0,0,0"/>
                  </v:shape>
                  <v:shape id="Freeform: Shape 113" o:spid="_x0000_s1129" style="position:absolute;left:14465;top:12517;width:2629;height:628;visibility:visible;mso-wrap-style:square;v-text-anchor:middle" coordsize="262841,62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" path="m262497,62678l-344,-123e" filled="f" strokecolor="#5f8dd3" strokeweight=".16672mm">
                    <v:stroke joinstyle="miter"/>
                    <v:path arrowok="t" o:connecttype="custom" o:connectlocs="262497,62678;-344,-123" o:connectangles="0,0"/>
                  </v:shape>
                  <v:shape id="Freeform: Shape 114" o:spid="_x0000_s1130" style="position:absolute;left:23626;top:11810;width:2158;height:142;visibility:visible;mso-wrap-style:square;v-text-anchor:middle" coordsize="215747,14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" path="m-344,-123l215403,14037e" filled="f" strokecolor="maroon" strokeweight=".23819mm">
                    <v:stroke joinstyle="miter" endcap="round"/>
                    <v:path arrowok="t" o:connecttype="custom" o:connectlocs="-344,-123;215403,14037" o:connectangles="0,0"/>
                  </v:shape>
                  <v:shape id="Freeform: Shape 115" o:spid="_x0000_s1131" style="position:absolute;left:26036;top:22187;width:2362;height:4548;visibility:visible;mso-wrap-style:square;v-text-anchor:middle" coordsize="236156,4548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" path="m-344,-123c74741,198096,114106,247580,235812,454714e" filled="f" strokecolor="maroon" strokeweight=".23819mm">
                    <v:stroke joinstyle="miter" endcap="round"/>
                    <v:path arrowok="t" o:connecttype="custom" o:connectlocs="-344,-123;235812,454714" o:connectangles="0,0"/>
                  </v:shape>
                  <v:shape id="Freeform: Shape 116" o:spid="_x0000_s1132" style="position:absolute;left:26174;top:19967;width:3278;height:3414;visibility:visible;mso-wrap-style:square;v-text-anchor:middle" coordsize="327739,3413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" path="m-344,-123l327395,341226e" filled="f" strokecolor="maroon" strokeweight=".23819mm">
                    <v:stroke joinstyle="miter" endcap="round"/>
                    <v:path arrowok="t" o:connecttype="custom" o:connectlocs="-344,-123;327395,341226" o:connectangles="0,0"/>
                  </v:shape>
                  <v:shape id="Freeform: Shape 117" o:spid="_x0000_s1133" style="position:absolute;left:20664;top:11578;width:2183;height:143;visibility:visible;mso-wrap-style:square;v-text-anchor:middle" coordsize="218378,14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" path="m-344,-123l218034,14148e" filled="f" strokecolor="maroon" strokeweight=".23819mm">
                    <v:stroke joinstyle="miter" endcap="round"/>
                    <v:path arrowok="t" o:connecttype="custom" o:connectlocs="-344,-123;218034,14148" o:connectangles="0,0"/>
                  </v:shape>
                  <v:shape id="Freeform: Shape 118" o:spid="_x0000_s1134" style="position:absolute;left:27642;top:9344;width:3007;height:1196;visibility:visible;mso-wrap-style:square;v-text-anchor:middle" coordsize="300607,119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" path="m-344,119426l300263,-123e" filled="f" strokecolor="maroon" strokeweight=".23819mm">
                    <v:stroke joinstyle="miter" endcap="round"/>
                    <v:path arrowok="t" o:connecttype="custom" o:connectlocs="-344,119426;300263,-123" o:connectangles="0,0"/>
                  </v:shape>
                  <v:shape id="Freeform: Shape 119" o:spid="_x0000_s1135" style="position:absolute;left:25784;top:11952;width:5718;height:49;visibility:visible;mso-wrap-style:square;v-text-anchor:middle" coordsize="571874,48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" path="m-344,-123l571530,4760e" filled="f" strokecolor="maroon" strokeweight=".23819mm">
                    <v:stroke joinstyle="miter" endcap="round"/>
                    <v:path arrowok="t" o:connecttype="custom" o:connectlocs="-344,-123;571530,4760" o:connectangles="0,0"/>
                  </v:shape>
                  <v:shape id="Freeform: Shape 120" o:spid="_x0000_s1136" style="position:absolute;left:24752;top:8957;width:3367;height:1712;visibility:visible;mso-wrap-style:square;v-text-anchor:middle" coordsize="336749,171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" path="m-344,171042l336405,-123e" filled="f" strokecolor="maroon" strokeweight=".23819mm">
                    <v:stroke joinstyle="miter" endcap="round"/>
                    <v:path arrowok="t" o:connecttype="custom" o:connectlocs="-344,171042;336405,-123" o:connectangles="0,0"/>
                  </v:shape>
                  <v:shape id="Freeform: Shape 121" o:spid="_x0000_s1137" style="position:absolute;left:27197;top:7975;width:4434;height:20584;visibility:visible;mso-wrap-style:square;v-text-anchor:middle" coordsize="443384,20583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" path="m324747,-123v48401,179134,128945,330104,117124,585544c419347,1071902,236371,1703009,54039,2022091v-12474,21837,-54383,36185,-54383,36185e" filled="f" strokeweight=".14292mm">
                    <v:stroke joinstyle="miter"/>
                    <v:path arrowok="t" o:connecttype="custom" o:connectlocs="324747,-123;441871,585421;54039,2022091;-344,2058276" o:connectangles="0,0,0,0"/>
                  </v:shape>
                  <v:shape id="Freeform: Shape 122" o:spid="_x0000_s1138" style="position:absolute;left:12109;top:9483;width:1581;height:5183;visibility:visible;mso-wrap-style:square;v-text-anchor:middle" coordsize="158097,5182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" path="m53679,518176c30863,478389,32754,475750,9654,368908,-20624,228899,14838,81367,157753,-123e" filled="f" strokeweight=".14292mm">
                    <v:stroke joinstyle="miter"/>
                    <v:path arrowok="t" o:connecttype="custom" o:connectlocs="53679,518176;9654,368908;157753,-123" o:connectangles="0,0,0"/>
                  </v:shape>
                </v:group>
                <v:shape id="Freeform: Shape 123" o:spid="_x0000_s1139" style="position:absolute;left:10573;top:10125;width:10043;height:19212;visibility:visible;mso-wrap-style:square;v-text-anchor:middle" coordsize="1004358,19212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" path="m229917,996324r92555,4642c348701,1215820,337783,1434705,328782,1645157,384412,1246915,754234,299932,954034,-31r50300,93869c650546,735408,709435,1329462,611327,1921221l-24,1918839c19534,1557151,239847,959159,229917,996324xe" fillcolor="#f2d1d1" stroked="f" strokeweight="0">
                  <v:stroke joinstyle="miter"/>
                  <v:path arrowok="t" o:connecttype="custom" o:connectlocs="229917,996324;322472,1000966;328782,1645157;954034,-31;1004334,93838;611327,1921221;-24,1918839;229917,996324" o:connectangles="0,0,0,0,0,0,0,0"/>
                </v:shape>
                <v:group id="_x0000_s1140" alt="Figure 1 Anatomy of the shoulder (reproduced with permission) (Wikimedia Commons 2022)" style="position:absolute;left:10496;top:4375;width:22249;height:25067" coordorigin="10496,4375" coordsize="22249,250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">
                  <v:shape id="Freeform: Shape 125" o:spid="_x0000_s1141" style="position:absolute;left:19178;top:7342;width:5007;height:2898;visibility:visible;mso-wrap-style:square;v-text-anchor:middle" coordsize="500794,289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" path="m147861,289733c260618,222454,524010,192906,499122,126366,500300,1531,415947,34190,373624,10274,325722,-16789,230280,15759,178552,35755,129782,54599,81373,53731,12434,122214v-31791,70443,4815,90224,25989,160667l147861,289733xe" fillcolor="#fffaaf" strokeweight=".36167mm">
                    <v:stroke joinstyle="miter"/>
                    <v:path arrowok="t" o:connecttype="custom" o:connectlocs="147861,289733;499122,126366;373624,10274;178552,35755;12434,122214;38423,282881" o:connectangles="0,0,0,0,0,0"/>
                  </v:shape>
                  <v:shape id="Freeform: Shape 126" o:spid="_x0000_s1142" style="position:absolute;left:12872;top:14298;width:1182;height:5837;visibility:visible;mso-wrap-style:square;v-text-anchor:middle" coordsize="118172,5837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" path="m22174,11825v39115,-22446,56868,-8614,95975,5356l92531,583674,-24,579031c29627,392591,21340,210267,22174,11825xe" fillcolor="#d5e5ff" stroked="f" strokeweight=".1191mm">
                    <v:stroke joinstyle="miter"/>
                    <v:path arrowok="t" o:connecttype="custom" o:connectlocs="22174,11825;118149,17181;92531,583674;-24,579031;22174,11825" o:connectangles="0,0,0,0,0"/>
                  </v:shape>
                  <v:shape id="Freeform: Shape 127" o:spid="_x0000_s1143" style="position:absolute;left:16755;top:9867;width:3967;height:7120;visibility:visible;mso-wrap-style:square;v-text-anchor:middle" coordsize="396755,7119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" path="m275455,-31l396732,20068c320649,225018,223968,453300,166103,666469l-24,711964c89831,492356,133383,243046,275455,-31xe" fillcolor="#d5e5ff" stroked="f" strokeweight=".1191mm">
                    <v:stroke joinstyle="miter"/>
                    <v:path arrowok="t" o:connecttype="custom" o:connectlocs="275455,-31;396732,20068;166103,666469;-24,711964;275455,-31" o:connectangles="0,0,0,0,0"/>
                  </v:shape>
                  <v:shape id="Freeform: Shape 128" o:spid="_x0000_s1144" style="position:absolute;left:16538;top:10068;width:4184;height:19374;visibility:visible;mso-wrap-style:square;v-text-anchor:middle" coordsize="418419,19373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" path="m-24,1937349c29919,1661371,51076,1517579,89805,1263730,146012,895344,176144,724928,187767,646370,224097,496010,381971,103415,418396,-31e" filled="f" strokeweight=".35728mm">
                    <v:stroke joinstyle="miter"/>
                    <v:path arrowok="t" o:connecttype="custom" o:connectlocs="-24,1937349;89805,1263730;187767,646370;418396,-31" o:connectangles="0,0,0,0"/>
                  </v:shape>
                  <v:shape id="Freeform: Shape 129" o:spid="_x0000_s1145" style="position:absolute;left:12199;top:20273;width:908;height:3596;visibility:visible;mso-wrap-style:square;v-text-anchor:middle" coordsize="90783,3596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" path="m90760,-31c65450,96821,20265,239779,-24,359594e" filled="f" strokecolor="maroon" strokeweight=".23819mm">
                    <v:stroke joinstyle="miter" endcap="round"/>
                    <v:path arrowok="t" o:connecttype="custom" o:connectlocs="90760,-31;-24,359594" o:connectangles="0,0"/>
                  </v:shape>
                  <v:shape id="Freeform: Shape 130" o:spid="_x0000_s1146" style="position:absolute;left:11248;top:24714;width:439;height:2415;visibility:visible;mso-wrap-style:square;v-text-anchor:middle" coordsize="43921,2415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" path="m43898,-31l-24,241533e" filled="f" strokecolor="maroon" strokeweight=".23819mm">
                    <v:stroke joinstyle="miter" endcap="round"/>
                    <v:path arrowok="t" o:connecttype="custom" o:connectlocs="43898,-31;-24,241533" o:connectangles="0,0"/>
                  </v:shape>
                  <v:shape id="Freeform: Shape 131" o:spid="_x0000_s1147" style="position:absolute;left:11451;top:25481;width:574;height:3764;visibility:visible;mso-wrap-style:square;v-text-anchor:middle" coordsize="57410,3763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" path="m57386,-31l-24,376367e" filled="f" strokecolor="maroon" strokeweight=".23819mm">
                    <v:stroke joinstyle="miter" endcap="round"/>
                    <v:path arrowok="t" o:connecttype="custom" o:connectlocs="57386,-31;-24,376367" o:connectangles="0,0"/>
                  </v:shape>
                  <v:shape id="Freeform: Shape 132" o:spid="_x0000_s1148" style="position:absolute;left:12529;top:24536;width:522;height:4833;visibility:visible;mso-wrap-style:square;v-text-anchor:middle" coordsize="52166,483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" path="m52142,-31l-24,483287e" filled="f" strokecolor="maroon" strokeweight=".23819mm">
                    <v:stroke joinstyle="miter" endcap="round"/>
                    <v:path arrowok="t" o:connecttype="custom" o:connectlocs="52142,-31;-24,483287" o:connectangles="0,0"/>
                  </v:shape>
                  <v:shape id="Freeform: Shape 133" o:spid="_x0000_s1149" style="position:absolute;left:13460;top:20241;width:81;height:1590;visibility:visible;mso-wrap-style:square;v-text-anchor:middle" coordsize="8132,1589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" path="m8109,-31l-24,158917e" filled="f" strokecolor="maroon" strokeweight=".23819mm">
                    <v:stroke joinstyle="miter" endcap="round"/>
                    <v:path arrowok="t" o:connecttype="custom" o:connectlocs="8109,-31;-24,158917" o:connectangles="0,0"/>
                  </v:shape>
                  <v:shape id="Freeform: Shape 134" o:spid="_x0000_s1150" style="position:absolute;left:12558;top:21737;width:474;height:3204;visibility:visible;mso-wrap-style:square;v-text-anchor:middle" coordsize="47377,320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" path="m47354,-31c39754,36875,-24,320341,-24,320341e" filled="f" strokecolor="maroon" strokeweight=".23819mm">
                    <v:stroke joinstyle="miter" endcap="round"/>
                    <v:path arrowok="t" o:connecttype="custom" o:connectlocs="47354,-31;-24,320341" o:connectangles="0,0"/>
                  </v:shape>
                  <v:shape id="Freeform: Shape 135" o:spid="_x0000_s1151" style="position:absolute;left:15063;top:26242;width:236;height:2875;visibility:visible;mso-wrap-style:square;v-text-anchor:middle" coordsize="23598,287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" path="m23575,-31l-24,287509e" filled="f" strokecolor="maroon" strokeweight=".23819mm">
                    <v:stroke joinstyle="miter" endcap="round"/>
                    <v:path arrowok="t" o:connecttype="custom" o:connectlocs="23575,-31;-24,287509" o:connectangles="0,0"/>
                  </v:shape>
                  <v:shape id="Freeform: Shape 136" o:spid="_x0000_s1152" style="position:absolute;left:14201;top:21168;width:1524;height:8207;visibility:visible;mso-wrap-style:square;v-text-anchor:middle" coordsize="152380,8207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" path="m152356,-31l-24,820715e" filled="f" strokecolor="maroon" strokeweight=".23819mm">
                    <v:stroke joinstyle="miter" endcap="round"/>
                    <v:path arrowok="t" o:connecttype="custom" o:connectlocs="152356,-31;-24,820715" o:connectangles="0,0"/>
                  </v:shape>
                  <v:shape id="Freeform: Shape 137" o:spid="_x0000_s1153" style="position:absolute;left:15712;top:21352;width:1057;height:8002;visibility:visible;mso-wrap-style:square;v-text-anchor:middle" coordsize="105707,800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" path="m105684,-31c73961,256139,37416,526795,-24,800142e" filled="f" strokecolor="maroon" strokeweight=".23819mm">
                    <v:stroke joinstyle="miter" endcap="round"/>
                    <v:path arrowok="t" o:connecttype="custom" o:connectlocs="105684,-31;-24,800142" o:connectangles="0,0"/>
                  </v:shape>
                  <v:shape id="Freeform: Shape 138" o:spid="_x0000_s1154" style="position:absolute;left:16093;top:16934;width:1120;height:12431;visibility:visible;mso-wrap-style:square;v-text-anchor:middle" coordsize="112026,12430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" path="m62914,682717l-24,1243029m112002,-31c63232,143847,46339,243433,4825,390947e" filled="f" strokecolor="maroon" strokeweight=".23819mm">
                    <v:stroke joinstyle="miter" endcap="round"/>
                    <v:path arrowok="t" o:connecttype="custom" o:connectlocs="62914,682717;-24,1243029;112002,-31;4825,390947" o:connectangles="0,0,0,0"/>
                  </v:shape>
                  <v:shape id="Freeform: Shape 139" o:spid="_x0000_s1155" style="position:absolute;left:17881;top:9946;width:2479;height:6659;visibility:visible;mso-wrap-style:square;v-text-anchor:middle" coordsize="247951,6659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" path="m247928,-31c135996,242599,61075,445873,-24,665936e" filled="f" strokecolor="#5f8dd3" strokeweight=".23819mm">
                    <v:stroke joinstyle="miter"/>
                    <v:path arrowok="t" o:connecttype="custom" o:connectlocs="247928,-31;-24,665936" o:connectangles="0,0"/>
                  </v:shape>
                  <v:shape id="Freeform: Shape 140" o:spid="_x0000_s1156" style="position:absolute;left:10496;top:14471;width:2679;height:14797;visibility:visible;mso-wrap-style:square;v-text-anchor:middle" coordsize="267874,14796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" path="m-24,1479607c42746,1267444,112097,834960,237595,561699,251367,484954,272059,327150,267099,-31e" filled="f" strokeweight=".35728mm">
                    <v:stroke joinstyle="miter"/>
                    <v:path arrowok="t" o:connecttype="custom" o:connectlocs="-24,1479607;237595,561699;267099,-31" o:connectangles="0,0,0"/>
                  </v:shape>
                  <v:shape id="Freeform: Shape 141" o:spid="_x0000_s1157" style="position:absolute;left:13798;top:14446;width:259;height:12131;visibility:visible;mso-wrap-style:square;v-text-anchor:middle" coordsize="25933,12130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" path="m5965,1212951c29478,1036594,36880,790852,-344,568768,6344,386024,13737,182622,16058,-123e" filled="f" strokeweight=".35728mm">
                    <v:stroke joinstyle="miter"/>
                    <v:path arrowok="t" o:connecttype="custom" o:connectlocs="5965,1212951;-344,568768;16058,-123" o:connectangles="0,0,0"/>
                  </v:shape>
                  <v:shape id="Freeform: Shape 142" o:spid="_x0000_s1158" style="position:absolute;left:13861;top:9867;width:5520;height:16710;visibility:visible;mso-wrap-style:square;v-text-anchor:middle" coordsize="551989,16709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" path="m-344,1670865c25997,1538353,114132,1168445,190653,984119,345311,560455,445465,238140,551645,-123e" filled="f" strokeweight=".35728mm">
                    <v:stroke joinstyle="miter"/>
                    <v:path arrowok="t" o:connecttype="custom" o:connectlocs="-344,1670865;190653,984119;551645,-123" o:connectangles="0,0,0"/>
                  </v:shape>
                  <v:shape id="Freeform: Shape 143" o:spid="_x0000_s1159" style="position:absolute;left:13534;top:26577;width:327;height:2697;visibility:visible;mso-wrap-style:square;v-text-anchor:middle" coordsize="32668,2696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" path="m32644,-31l-24,269654e" filled="f" strokecolor="maroon" strokeweight=".23819mm">
                    <v:stroke joinstyle="miter" endcap="round"/>
                    <v:path arrowok="t" o:connecttype="custom" o:connectlocs="32644,-31;-24,269654" o:connectangles="0,0"/>
                  </v:shape>
                  <v:shape id="Freeform: Shape 144" o:spid="_x0000_s1160" style="position:absolute;left:13443;top:22616;width:195;height:3278;visibility:visible;mso-wrap-style:square;v-text-anchor:middle" coordsize="19532,3278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" path="m19508,-31l-24,327777e" filled="f" strokecolor="maroon" strokeweight=".23819mm">
                    <v:stroke joinstyle="miter" endcap="round"/>
                    <v:path arrowok="t" o:connecttype="custom" o:connectlocs="19508,-31;-24,327777" o:connectangles="0,0"/>
                  </v:shape>
                  <v:shape id="Freeform: Shape 145" o:spid="_x0000_s1161" style="position:absolute;left:17169;top:4375;width:15576;height:3607;visibility:visible;mso-wrap-style:square;v-text-anchor:middle" coordsize="1557620,3606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" path="m1557276,360572c1275392,345236,1114329,309171,857574,237559,636213,175816,319211,183726,41522,232066,6783,232066,-344,33667,-344,33667,576,27073,5871,24520,11003,24451l200625,2847c532629,-7667,726601,10627,973847,43708r574737,76899e" fillcolor="#fff9a5" strokeweight=".35728mm">
                    <v:stroke joinstyle="miter"/>
                    <v:path arrowok="t" o:connecttype="custom" o:connectlocs="1557276,360572;857574,237559;41522,232066;-344,33667;11003,24451;200625,2847;973847,43708;1548584,120607" o:connectangles="0,0,0,0,0,0,0,0"/>
                  </v:shape>
                  <v:shape id="Freeform: Shape 146" o:spid="_x0000_s1162" style="position:absolute;left:17298;top:5716;width:5374;height:1005;visibility:visible;mso-wrap-style:square;v-text-anchor:middle" coordsize="537366,1005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" path="m26068,100482c9596,84079,3217,57506,-24,33598,65579,9987,192538,3453,263119,132v41970,-1973,207151,13689,274224,59773c367545,46683,28922,85549,26068,100482xe" fillcolor="#dccf00" stroked="f" strokeweight=".23819mm">
                    <v:stroke joinstyle="miter"/>
                    <v:path arrowok="t" o:connecttype="custom" o:connectlocs="26068,100482;-24,33598;263119,132;537343,59905;26068,100482" o:connectangles="0,0,0,0,0"/>
                  </v:shape>
                  <v:shape id="Freeform: Shape 147" o:spid="_x0000_s1163" style="position:absolute;left:15669;top:4456;width:2456;height:2299;visibility:visible;mso-wrap-style:square;v-text-anchor:middle" coordsize="245596,2299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" path="m-24,67557c34819,33741,173350,-5403,205967,579r39605,212103c198771,221072,92788,229919,60146,229962l-24,67557xe" fillcolor="#d5e5ff" stroked="f" strokeweight=".1191mm">
                    <v:fill opacity="56283f"/>
                    <v:stroke joinstyle="miter"/>
                    <v:path arrowok="t" o:connecttype="custom" o:connectlocs="-24,67557;205967,579;245572,212682;60146,229962" o:connectangles="0,0,0,0"/>
                  </v:shape>
                  <v:shape id="Freeform: Shape 148" o:spid="_x0000_s1164" style="position:absolute;left:12984;top:14281;width:1283;height:760;visibility:visible;mso-wrap-style:square;v-text-anchor:middle" coordsize="128364,759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" path="m111342,166v4891,-3817,38247,48873,-4514,72867c70042,45162,56184,45893,13612,75896,-10270,65038,4482,13852,4482,13852e" filled="f" strokeweight=".23819mm">
                    <v:stroke joinstyle="miter"/>
                    <v:path arrowok="t" o:connecttype="custom" o:connectlocs="111342,166;106828,73033;13612,75896;4482,13852" o:connectangles="0,0,0,0"/>
                  </v:shape>
                  <v:shape id="Freeform: Shape 149" o:spid="_x0000_s1165" style="position:absolute;left:17381;top:16649;width:478;height:1894;visibility:visible;mso-wrap-style:square;v-text-anchor:middle" coordsize="47867,1894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" path="m47844,-31c26635,62838,13173,122526,-24,189402e" filled="f" strokecolor="maroon" strokeweight=".23819mm">
                    <v:stroke joinstyle="miter" endcap="round"/>
                    <v:path arrowok="t" o:connecttype="custom" o:connectlocs="47844,-31;-24,189402" o:connectangles="0,0"/>
                  </v:shape>
                  <v:shape id="Freeform: Shape 150" o:spid="_x0000_s1166" style="position:absolute;left:15560;top:21720;width:629;height:5604;visibility:visible;mso-wrap-style:square;v-text-anchor:middle" coordsize="62937,5603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" path="m62914,-31l-24,560272e" filled="f" strokecolor="maroon" strokeweight=".23819mm">
                    <v:stroke joinstyle="miter" endcap="round"/>
                    <v:path arrowok="t" o:connecttype="custom" o:connectlocs="62914,-31;-24,560272" o:connectangles="0,0"/>
                  </v:shape>
                  <v:shape id="Freeform: Shape 151" o:spid="_x0000_s1167" style="position:absolute;left:17213;top:9930;width:2679;height:7004;visibility:visible;mso-wrap-style:square;v-text-anchor:middle" coordsize="267896,7004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" path="m12726,664406l-24,700436m267873,-31c185231,151231,135163,337724,73944,502483e" filled="f" strokecolor="#5f8dd3" strokeweight=".23819mm">
                    <v:stroke joinstyle="miter"/>
                    <v:path arrowok="t" o:connecttype="custom" o:connectlocs="12726,664406;-24,700436;267873,-31;73944,502483" o:connectangles="0,0,0,0"/>
                  </v:shape>
                  <v:shape id="Freeform: Shape 152" o:spid="_x0000_s1168" style="position:absolute;left:13107;top:15329;width:435;height:4944;visibility:visible;mso-wrap-style:square;v-text-anchor:middle" coordsize="43543,4944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" path="m43519,-31c39273,231630,37347,345659,-24,494385e" filled="f" strokecolor="#5f8dd3" strokeweight=".23819mm">
                    <v:stroke joinstyle="miter"/>
                    <v:path arrowok="t" o:connecttype="custom" o:connectlocs="43519,-31;-24,494385" o:connectangles="0,0"/>
                  </v:shape>
                  <v:shape id="Freeform: Shape 153" o:spid="_x0000_s1169" style="position:absolute;left:13006;top:14077;width:1238;height:912;visibility:visible;mso-wrap-style:square;v-text-anchor:middle" coordsize="123801,91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" path="m4322,29113c34093,-15153,79476,236,107382,15426v4720,-3808,36889,48874,-4350,72868c67552,60422,54184,61162,13126,91156,-9906,80307,4322,29113,4322,29113xe" fillcolor="#caf" stroked="f" strokeweight=".23392mm">
                    <v:stroke joinstyle="miter"/>
                    <v:path arrowok="t" o:connecttype="custom" o:connectlocs="4322,29113;107382,15426;103032,88294;13126,91156;4322,29113" o:connectangles="0,0,0,0,0"/>
                  </v:shape>
                  <v:shape id="Freeform: Shape 154" o:spid="_x0000_s1170" style="position:absolute;left:20890;top:8963;width:3349;height:1283;visibility:visible;mso-wrap-style:square;v-text-anchor:middle" coordsize="334831,128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" path="m71236,128269c45738,119603,27091,131751,-24,121383,61178,88973,266308,40976,325463,-31v7772,28997,7729,39795,9345,67743c221776,98386,176428,118580,71236,128269xe" fillcolor="#dccf00" stroked="f" strokeweight=".23819mm">
                    <v:stroke joinstyle="miter"/>
                    <v:path arrowok="t" o:connecttype="custom" o:connectlocs="71236,128269;-24,121383;325463,-31;334808,67712;71236,128269" o:connectangles="0,0,0,0,0"/>
                  </v:shape>
                </v:group>
                <v:group id="_x0000_s1171" alt="Figure 1 Anatomy of the shoulder (reproduced with permission) (Wikimedia Commons 2022)" style="position:absolute;left:7226;top:2437;width:22790;height:25873" coordorigin="7226,2437" coordsize="22790,258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">
                  <v:shape id="Freeform: Shape 156" o:spid="_x0000_s1172" style="position:absolute;left:30016;top:3830;width:86;height:2304;visibility:visible;mso-wrap-style:square;v-text-anchor:middle" coordsize="8596,2304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" path="m-24,-31r,230413e" filled="f" strokecolor="#c80000" strokeweight=".35728mm">
                    <v:stroke joinstyle="miter"/>
                    <v:path arrowok="t" o:connecttype="custom" o:connectlocs="-24,-31;-24,230382" o:connectangles="0,0"/>
                  </v:shape>
                  <v:shape id="Freeform: Shape 157" o:spid="_x0000_s1173" style="position:absolute;left:16410;top:3860;width:656;height:1948;visibility:visible;mso-wrap-style:square;v-text-anchor:middle" coordsize="65637,194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" path="m-24,-31l65614,194830e" filled="f" strokecolor="#c80000" strokeweight=".35728mm">
                    <v:stroke joinstyle="miter"/>
                    <v:path arrowok="t" o:connecttype="custom" o:connectlocs="-24,-31;65614,194830" o:connectangles="0,0"/>
                  </v:shape>
                  <v:shape id="Freeform: Shape 158" o:spid="_x0000_s1174" style="position:absolute;left:8511;top:2437;width:6013;height:3973;visibility:visible;mso-wrap-style:square;v-text-anchor:middle" coordsize="601327,397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" path="m-24,-31l601303,397246e" filled="f" strokecolor="#c80000" strokeweight=".35728mm">
                    <v:stroke joinstyle="miter"/>
                    <v:path arrowok="t" o:connecttype="custom" o:connectlocs="-24,-31;601303,397246" o:connectangles="0,0"/>
                  </v:shape>
                  <v:shape id="Freeform: Shape 159" o:spid="_x0000_s1175" style="position:absolute;left:8692;top:5454;width:3378;height:3952;visibility:visible;mso-wrap-style:square;v-text-anchor:middle" coordsize="337754,3952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" path="m-24,-31l337731,395183e" filled="f" strokecolor="#c80000" strokeweight=".35728mm">
                    <v:stroke joinstyle="miter"/>
                    <v:path arrowok="t" o:connecttype="custom" o:connectlocs="-24,-31;337731,395183" o:connectangles="0,0"/>
                  </v:shape>
                  <v:shape id="Freeform: Shape 160" o:spid="_x0000_s1176" style="position:absolute;left:9190;top:7911;width:9867;height:3599;visibility:visible;mso-wrap-style:square;v-text-anchor:middle" coordsize="986717,3599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" path="m-344,359426c547390,369449,824381,170509,986373,-123e" filled="f" strokecolor="#c80000" strokeweight=".35728mm">
                    <v:stroke joinstyle="miter"/>
                    <v:path arrowok="t" o:connecttype="custom" o:connectlocs="-344,359426;986373,-123" o:connectangles="0,0"/>
                  </v:shape>
                  <v:shape id="Freeform: Shape 161" o:spid="_x0000_s1177" style="position:absolute;left:8901;top:12749;width:8373;height:636;visibility:visible;mso-wrap-style:square;v-text-anchor:middle" coordsize="837363,635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" path="m-344,63469l837019,-123e" filled="f" strokecolor="#c80000" strokeweight=".35728mm">
                    <v:stroke joinstyle="miter"/>
                    <v:path arrowok="t" o:connecttype="custom" o:connectlocs="-344,63469;837019,-123" o:connectangles="0,0"/>
                  </v:shape>
                  <v:shape id="Freeform: Shape 162" o:spid="_x0000_s1178" style="position:absolute;left:9857;top:15036;width:9139;height:2845;visibility:visible;mso-wrap-style:square;v-text-anchor:middle" coordsize="913961,284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" path="m-344,-123l913617,284366e" filled="f" strokecolor="#c80000" strokeweight=".35728mm">
                    <v:stroke joinstyle="miter"/>
                    <v:path arrowok="t" o:connecttype="custom" o:connectlocs="-344,-123;913617,284366" o:connectangles="0,0"/>
                  </v:shape>
                  <v:shape id="Freeform: Shape 163" o:spid="_x0000_s1179" style="position:absolute;left:7226;top:19025;width:4873;height:1942;visibility:visible;mso-wrap-style:square;v-text-anchor:middle" coordsize="487332,1942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" path="m-344,194081l486988,-123e" filled="f" strokecolor="#c80000" strokeweight=".35728mm">
                    <v:stroke joinstyle="miter"/>
                    <v:path arrowok="t" o:connecttype="custom" o:connectlocs="-344,194081;486988,-123" o:connectangles="0,0"/>
                  </v:shape>
                  <v:shape id="Freeform: Shape 164" o:spid="_x0000_s1180" style="position:absolute;left:20028;top:14252;width:240;height:7576;visibility:visible;mso-wrap-style:square;v-text-anchor:middle" coordsize="23985,7576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" path="m23961,757613l-24,-31e" filled="f" strokecolor="#c80000" strokeweight=".35728mm">
                    <v:stroke joinstyle="miter"/>
                    <v:path arrowok="t" o:connecttype="custom" o:connectlocs="23961,757613;-24,-31" o:connectangles="0,0"/>
                  </v:shape>
                  <v:shape id="Freeform: Shape 165" o:spid="_x0000_s1181" style="position:absolute;left:9358;top:22363;width:3896;height:1503;visibility:visible;mso-wrap-style:square;v-text-anchor:middle" coordsize="389654,1502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" path="m-126,149748l389529,-551e" filled="f" strokecolor="#c80000" strokeweight=".35728mm">
                    <v:stroke joinstyle="miter"/>
                    <v:path arrowok="t" o:connecttype="custom" o:connectlocs="-126,149748;389529,-551" o:connectangles="0,0"/>
                  </v:shape>
                  <v:shape id="Freeform: Shape 166" o:spid="_x0000_s1182" style="position:absolute;left:22415;top:26061;width:2369;height:2249;visibility:visible;mso-wrap-style:square;v-text-anchor:middle" coordsize="236870,2249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" path="m-344,224789l236526,-123e" filled="f" strokecolor="#c80000" strokeweight=".35728mm">
                    <v:stroke joinstyle="miter"/>
                    <v:path arrowok="t" o:connecttype="custom" o:connectlocs="-344,224789;236526,-123" o:connectangles="0,0"/>
                  </v:shape>
                  <v:shape id="Freeform: Shape 167" o:spid="_x0000_s1183" style="position:absolute;left:9358;top:23726;width:6311;height:140;visibility:visible;mso-wrap-style:square;v-text-anchor:middle" coordsize="631149,140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" path="m-126,13504l631024,-551e" filled="f" strokecolor="#c80000" strokeweight=".35728mm">
                    <v:stroke joinstyle="miter"/>
                    <v:path arrowok="t" o:connecttype="custom" o:connectlocs="-126,13504;631024,-551" o:connectangles="0,0"/>
                  </v:shape>
                  <v:shape id="Freeform: Shape 168" o:spid="_x0000_s1184" style="position:absolute;left:19057;top:6677;width:6621;height:1730;visibility:visible;mso-wrap-style:square;v-text-anchor:middle" coordsize="662098,1729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" path="m-24,123354c180958,-77391,579691,-13251,662075,172966e" filled="f" strokecolor="#c80000" strokeweight=".35728mm">
                    <v:stroke joinstyle="miter"/>
                    <v:path arrowok="t" o:connecttype="custom" o:connectlocs="-24,123354;662075,172966" o:connectangles="0,0"/>
                  </v:shape>
                  <v:shape id="Freeform: Shape 169" o:spid="_x0000_s1185" style="position:absolute;left:21506;top:3981;width:2726;height:4512;visibility:visible;mso-wrap-style:square;v-text-anchor:middle" coordsize="272581,451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" path="m272558,-31l-24,451108e" filled="f" strokecolor="#c80000" strokeweight=".35728mm">
                    <v:stroke joinstyle="miter"/>
                    <v:path arrowok="t" o:connecttype="custom" o:connectlocs="272558,-31;-24,451108" o:connectangles="0,0"/>
                  </v:shape>
                </v:group>
                <v:group id="_x0000_s1186" alt="Figure 1 Anatomy of the shoulder (reproduced with permission) (Wikimedia Commons 2022)" style="position:absolute;left:1005;top:1245;width:31425;height:27614" coordorigin="1005,1245" coordsize="31424,276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">
                  <v:group id="_x0000_s1187" alt="Figure 1 Anatomy of the shoulder (reproduced with permission) (Wikimedia Commons 2022)" style="position:absolute;left:12016;top:1245;width:8960;height:750" coordorigin="12016,1245" coordsize="8959,7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">
                    <v:shape id="Freeform: Shape 172" o:spid="_x0000_s1188" style="position:absolute;left:12016;top:1245;width:741;height:738;visibility:visible;mso-wrap-style:square;v-text-anchor:middle" coordsize="74096,738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" path="m74073,73815r-16222,l51403,57041r-29522,l15786,73815r-15810,l28733,-31r15767,l74073,73815xm46614,44599l36444,17196,26472,44599r20142,xe" fillcolor="blue" stroked="f" strokeweight=".23819mm">
                      <v:stroke joinstyle="miter"/>
                      <v:path arrowok="t" o:connecttype="custom" o:connectlocs="74073,73815;57851,73815;51403,57041;21881,57041;15786,73815;-24,73815;28733,-31;44500,-31;46614,44599;36444,17196;26472,44599" o:connectangles="0,0,0,0,0,0,0,0,0,0,0"/>
                    </v:shape>
                    <v:shape id="Freeform: Shape 173" o:spid="_x0000_s1189" style="position:absolute;left:12805;top:1436;width:505;height:559;visibility:visible;mso-wrap-style:square;v-text-anchor:middle" coordsize="50481,559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" path="m49752,16995l35791,19513v-464,-2787,-1539,-4886,-3224,-6296c30925,11806,28776,11101,26119,11101v-3524,,-6344,1226,-8459,3677c15580,17196,14539,21260,14539,26968v,6347,1058,10831,3173,13450c19861,43038,22732,44347,26326,44347v2682,,4883,-756,6594,-2267c34639,40535,35843,37899,36547,34172r13910,2367c49013,42920,46236,47738,42144,50996v-4101,3257,-9585,4886,-16472,4886c17849,55882,11599,53414,6931,48478,2298,43541,-24,36707,-24,27976,-24,19144,2315,12276,6983,7373,11651,2437,17961,-31,25922,-31v6516,,11683,1411,15517,4231c45299,6987,48067,11252,49752,16995xe" fillcolor="blue" stroked="f" strokeweight=".23819mm">
                      <v:stroke joinstyle="miter"/>
                      <v:path arrowok="t" o:connecttype="custom" o:connectlocs="49752,16995;35791,19513;32567,13217;26119,11101;17660,14778;14539,26968;17712,40418;26326,44347;32920,42080;36547,34172;50457,36539;42144,50996;25672,55882;6931,48478;-24,27976;6983,7373;25922,-31;41439,4200;49752,16995" o:connectangles="0,0,0,0,0,0,0,0,0,0,0,0,0,0,0,0,0,0,0"/>
                    </v:shape>
                    <v:shape id="Freeform: Shape 174" o:spid="_x0000_s1190" style="position:absolute;left:13404;top:1436;width:347;height:547;visibility:visible;mso-wrap-style:square;v-text-anchor:middle" coordsize="34654,547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" path="m14135,54674r-14159,l-24,1178r13145,l13121,8784c15373,5191,17394,2823,19173,1681,20978,540,23033,-31,25311,-31v3224,,6336,890,9319,2669l30255,14980c27865,13435,25647,12663,23601,12663v-1978,,-3663,554,-5038,1662c17187,15399,16095,17364,15287,20219v-765,2854,-1152,8831,-1152,17932l14135,54674xe" fillcolor="blue" stroked="f" strokeweight=".23819mm">
                      <v:stroke joinstyle="miter"/>
                      <v:path arrowok="t" o:connecttype="custom" o:connectlocs="14135,54674;-24,54674;-24,1178;13121,1178;13121,8784;19173,1681;25311,-31;34630,2638;30255,14980;23601,12663;18563,14325;15287,20219;14135,38151" o:connectangles="0,0,0,0,0,0,0,0,0,0,0,0,0"/>
                    </v:shape>
                    <v:shape id="Freeform: Shape 175" o:spid="_x0000_s1191" style="position:absolute;left:13778;top:1436;width:553;height:559;visibility:visible;mso-wrap-style:square;v-text-anchor:middle" coordsize="55209,559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" path="m-24,27170v,-4701,1152,-9252,3474,-13651c5762,9119,9037,5761,13276,3445,17540,1128,22285,-31,27529,-31v8090,,14727,2636,19894,7908c52598,13116,55186,19749,55186,27775v,8093,-2622,14809,-7867,20148c42118,53229,35550,55882,27624,55882v-4900,,-9585,-1108,-14047,-3324c9141,50342,5762,47101,3450,42836,1128,38537,-24,33315,-24,27170xm14479,27925v,5306,1264,9370,3783,12191c20781,42936,23884,44347,27581,44347v3688,,6783,-1411,9267,-4231c39367,37295,40623,33198,40623,27825v,-5239,-1256,-9269,-3775,-12089c34364,12915,31269,11504,27581,11504v-3697,,-6800,1411,-9319,4232c15743,18556,14479,22620,14479,27925xe" fillcolor="blue" stroked="f" strokeweight=".23819mm">
                      <v:stroke joinstyle="miter"/>
                      <v:path arrowok="t" o:connecttype="custom" o:connectlocs="-24,27170;3450,13519;13276,3445;27529,-31;47423,7877;55186,27775;47319,47923;27624,55882;13577,52558;3450,42836;-24,27170;14479,27925;18262,40116;27581,44347;36848,40116;40623,27825;36848,15736;27581,11504;18262,15736;14479,27925" o:connectangles="0,0,0,0,0,0,0,0,0,0,0,0,0,0,0,0,0,0,0,0"/>
                    </v:shape>
                    <v:shape id="Freeform: Shape 176" o:spid="_x0000_s1192" style="position:absolute;left:14431;top:1436;width:787;height:547;visibility:visible;mso-wrap-style:square;v-text-anchor:middle" coordsize="78687,547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" path="m-24,1178r13050,l13026,8482c17695,2807,23248,-31,29696,-31v3430,,6405,705,8923,2116c41130,3494,43202,5627,44809,8482,47165,5627,49701,3494,52417,2085,55134,674,58040,-31,61135,-31v3928,,7247,805,9972,2417c73824,3965,75861,6299,77202,9389v972,2283,1462,5977,1462,11082l78664,54674r-14159,l64505,24097v,-5306,-482,-8731,-1462,-10276c61736,11806,59725,10799,57000,10799v-1978,,-3843,605,-5588,1813c49666,13821,48403,15602,47629,17952v-765,2317,-1152,5995,-1152,11031l46477,54674r-14159,l32318,25356v,-5205,-249,-8563,-757,-10074c31063,13771,30272,12646,29197,11907v-1040,-739,-2467,-1108,-4281,-1108c22732,10799,20764,11386,19019,12562v-1746,1176,-3001,2871,-3775,5087c14505,19866,14135,23543,14135,28681r,25993l-24,54674r,-53496xe" fillcolor="blue" stroked="f" strokeweight=".23819mm">
                      <v:stroke joinstyle="miter"/>
                      <v:path arrowok="t" o:connecttype="custom" o:connectlocs="-24,1178;13026,1178;13026,8482;29696,-31;38619,2085;44809,8482;52417,2085;61135,-31;71107,2386;77202,9389;78664,20471;78664,54674;64505,54674;64505,24097;63043,13821;57000,10799;51412,12612;47629,17952;46477,28983;46477,54674;32318,54674;32318,25356;31561,15282;29197,11907;24916,10799;19019,12562;15244,17649;14135,28681;14135,54674;-24,54674" o:connectangles="0,0,0,0,0,0,0,0,0,0,0,0,0,0,0,0,0,0,0,0,0,0,0,0,0,0,0,0,0,0"/>
                    </v:shape>
                    <v:shape id="Freeform: Shape 177" o:spid="_x0000_s1193" style="position:absolute;left:15359;top:1245;width:141;height:738;visibility:visible;mso-wrap-style:square;v-text-anchor:middle" coordsize="14159,738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" path="m-24,13066l-24,-31r14159,l14135,13066r-14159,xm-24,73815r,-53496l14135,20319r,53496l-24,73815xe" fillcolor="blue" stroked="f" strokeweight=".23819mm">
                      <v:stroke joinstyle="miter"/>
                      <v:path arrowok="t" o:connecttype="custom" o:connectlocs="-24,13066;-24,-31;14135,-31;14135,13066;-24,73815;-24,20319;14135,20319;14135,73815" o:connectangles="0,0,0,0,0,0,0,0"/>
                    </v:shape>
                    <v:shape id="Freeform: Shape 178" o:spid="_x0000_s1194" style="position:absolute;left:15612;top:1436;width:552;height:559;visibility:visible;mso-wrap-style:square;v-text-anchor:middle" coordsize="55209,559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" path="m-24,27170v,-4701,1161,-9252,3474,-13651c5771,9119,9037,5761,13276,3445,17540,1128,22285,-31,27529,-31v8090,,14727,2636,19894,7908c52598,13116,55186,19749,55186,27775v,8093,-2622,14809,-7858,20148c42118,53229,35550,55882,27633,55882v-4909,,-9595,-1108,-14056,-3324c9141,50342,5771,47101,3450,42836,1137,38537,-24,33315,-24,27170xm14479,27925v,5306,1264,9370,3783,12191c20781,42936,23884,44347,27581,44347v3688,,6783,-1411,9267,-4231c39367,37295,40623,33198,40623,27825v,-5239,-1256,-9269,-3775,-12089c34364,12915,31269,11504,27581,11504v-3697,,-6800,1411,-9319,4232c15743,18556,14479,22620,14479,27925xe" fillcolor="blue" stroked="f" strokeweight=".23819mm">
                      <v:stroke joinstyle="miter"/>
                      <v:path arrowok="t" o:connecttype="custom" o:connectlocs="-24,27170;3450,13519;13276,3445;27529,-31;47423,7877;55186,27775;47328,47923;27633,55882;13577,52558;3450,42836;-24,27170;14479,27925;18262,40116;27581,44347;36848,40116;40623,27825;36848,15736;27581,11504;18262,15736;14479,27925" o:connectangles="0,0,0,0,0,0,0,0,0,0,0,0,0,0,0,0,0,0,0,0"/>
                    </v:shape>
                    <v:shape id="Freeform: Shape 179" o:spid="_x0000_s1195" style="position:absolute;left:16244;top:1436;width:505;height:559;visibility:visible;mso-wrap-style:square;v-text-anchor:middle" coordsize="50472,559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" path="m49744,16995l35791,19513v-464,-2787,-1539,-4886,-3224,-6296c30925,11806,28776,11101,26119,11101v-3524,,-6344,1226,-8459,3677c15580,17196,14539,21260,14539,26968v,6347,1058,10831,3173,13450c19861,43038,22732,44347,26326,44347v2682,,4883,-756,6594,-2267c34639,40535,35843,37899,36547,34172r13902,2367c49004,42920,46236,47738,42144,50996v-4101,3257,-9594,4886,-16472,4886c17841,55882,11599,53414,6931,48478,2297,43541,-24,36707,-24,27976,-24,19144,2315,12276,6983,7373,11651,2437,17961,-31,25922,-31v6516,,11683,1411,15517,4231c45299,6987,48067,11252,49744,16995xe" fillcolor="blue" stroked="f" strokeweight=".23819mm">
                      <v:stroke joinstyle="miter"/>
                      <v:path arrowok="t" o:connecttype="custom" o:connectlocs="49744,16995;35791,19513;32567,13217;26119,11101;17660,14778;14539,26968;17712,40418;26326,44347;32920,42080;36547,34172;50449,36539;42144,50996;25672,55882;6931,48478;-24,27976;6983,7373;25922,-31;41439,4200;49744,16995" o:connectangles="0,0,0,0,0,0,0,0,0,0,0,0,0,0,0,0,0,0,0"/>
                    </v:shape>
                    <v:shape id="Freeform: Shape 180" o:spid="_x0000_s1196" style="position:absolute;left:16850;top:1245;width:141;height:738;visibility:visible;mso-wrap-style:square;v-text-anchor:middle" coordsize="14158,738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" path="m-24,73815l-24,-31r14159,l14135,73815r-14159,xe" fillcolor="blue" stroked="f" strokeweight=".23819mm">
                      <v:stroke joinstyle="miter"/>
                      <v:path arrowok="t" o:connecttype="custom" o:connectlocs="-24,73815;-24,-31;14135,-31;14135,73815" o:connectangles="0,0,0,0"/>
                    </v:shape>
                    <v:shape id="Freeform: Shape 181" o:spid="_x0000_s1197" style="position:absolute;left:17099;top:1436;width:502;height:559;visibility:visible;mso-wrap-style:square;v-text-anchor:middle" coordsize="50223,559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" path="m14282,17499l1438,15181c2882,10010,5367,6181,8891,3697,12416,1211,17652,-31,24606,-31v6311,,11013,756,14108,2267c41800,3713,43967,5610,45205,7928v1281,2283,1917,6497,1917,12643l46976,37094v,4701,215,8176,653,10426c48093,49737,48953,52121,50199,54674r-14004,c35825,53733,35370,52339,34828,50492v-232,-839,-395,-1394,-498,-1662c31914,51181,29326,52944,26575,54119v-2759,1175,-5700,1763,-8820,1763c12253,55882,7903,54388,4713,51399,1550,48411,-24,44632,-24,40066v,-3023,722,-5710,2167,-8060c3587,29621,5599,27808,8186,26565v2622,-1276,6379,-2384,11279,-3324c26085,21998,30667,20840,33221,19765r,-1410c33221,15635,32550,13703,31209,12562,29859,11386,27323,10799,23601,10799v-2519,,-4488,504,-5898,1511c16293,13284,15150,15013,14282,17499xm33221,28983v-1814,605,-4686,1327,-8615,2166c20678,31989,18107,32812,16904,33618v-1849,1309,-2777,2972,-2777,4986c14127,40586,14866,42298,16345,43743v1479,1444,3361,2165,5639,2165c24538,45908,26971,45069,29292,43390v1711,-1277,2837,-2838,3378,-4684c33031,37496,33221,35196,33221,31804r,-2821xe" fillcolor="blue" stroked="f" strokeweight=".23819mm">
                      <v:stroke joinstyle="miter"/>
                      <v:path arrowok="t" o:connecttype="custom" o:connectlocs="14282,17499;1438,15181;8891,3697;24606,-31;38714,2236;45205,7928;47122,20571;46976,37094;47629,47520;50199,54674;36195,54674;34828,50492;34330,48830;26575,54119;17755,55882;4713,51399;-24,40066;2143,32006;8186,26565;19465,23241;33221,19765;33221,18355;31209,12562;23601,10799;17703,12310;14282,17499;33221,28983;24606,31149;16904,33618;14127,38604;16345,43743;21984,45908;29292,43390;32670,38706;33221,31804" o:connectangles="0,0,0,0,0,0,0,0,0,0,0,0,0,0,0,0,0,0,0,0,0,0,0,0,0,0,0,0,0,0,0,0,0,0,0"/>
                    </v:shape>
                    <v:shape id="Freeform: Shape 182" o:spid="_x0000_s1198" style="position:absolute;left:17642;top:1448;width:555;height:535;visibility:visible;mso-wrap-style:square;v-text-anchor:middle" coordsize="55561,534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" path="m21537,53465l-24,-31r14864,l24916,27271r2914,9117c28604,34071,29094,32543,29292,31804v473,-1510,980,-3022,1513,-4533l40983,-31r14555,l34278,53465r-12741,xe" fillcolor="blue" stroked="f" strokeweight=".23819mm">
                      <v:stroke joinstyle="miter"/>
                      <v:path arrowok="t" o:connecttype="custom" o:connectlocs="21537,53465;-24,-31;14840,-31;24916,27271;27830,36388;29292,31804;30805,27271;40983,-31;55538,-31;34278,53465" o:connectangles="0,0,0,0,0,0,0,0,0,0"/>
                    </v:shape>
                    <v:shape id="Freeform: Shape 183" o:spid="_x0000_s1199" style="position:absolute;left:18284;top:1245;width:142;height:738;visibility:visible;mso-wrap-style:square;v-text-anchor:middle" coordsize="14150,738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" path="m-24,13066l-24,-31r14151,l14127,13066r-14151,xm-24,73815r,-53496l14127,20319r,53496l-24,73815xe" fillcolor="blue" stroked="f" strokeweight=".23819mm">
                      <v:stroke joinstyle="miter"/>
                      <v:path arrowok="t" o:connecttype="custom" o:connectlocs="-24,13066;-24,-31;14127,-31;14127,13066;-24,73815;-24,20319;14127,20319;14127,73815" o:connectangles="0,0,0,0,0,0,0,0"/>
                    </v:shape>
                    <v:shape id="Freeform: Shape 184" o:spid="_x0000_s1200" style="position:absolute;left:18539;top:1436;width:505;height:559;visibility:visible;mso-wrap-style:square;v-text-anchor:middle" coordsize="50472,559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" path="m49744,16995l35791,19513v-473,-2787,-1548,-4886,-3224,-6296c30917,11806,28767,11101,26119,11101v-3533,,-6353,1226,-8467,3677c15571,17196,14531,21260,14531,26968v,6347,1057,10831,3172,13450c19852,43038,22724,44347,26317,44347v2691,,4883,-756,6603,-2267c34630,40535,35834,37899,36539,34172r13910,2367c49004,42920,46228,47738,42135,50996v-4100,3257,-9585,4886,-16471,4886c17841,55882,11591,53414,6923,48478,2289,43541,-24,36707,-24,27976,-24,19144,2306,12276,6974,7373,11642,2437,17952,-31,25913,-31v6517,,11692,1411,15517,4231c45291,6987,48059,11252,49744,16995xe" fillcolor="blue" stroked="f" strokeweight=".23819mm">
                      <v:stroke joinstyle="miter"/>
                      <v:path arrowok="t" o:connecttype="custom" o:connectlocs="49744,16995;35791,19513;32567,13217;26119,11101;17652,14778;14531,26968;17703,40418;26317,44347;32920,42080;36539,34172;50449,36539;42135,50996;25664,55882;6923,48478;-24,27976;6974,7373;25913,-31;41430,4200;49744,16995" o:connectangles="0,0,0,0,0,0,0,0,0,0,0,0,0,0,0,0,0,0,0"/>
                    </v:shape>
                    <v:shape id="Freeform: Shape 185" o:spid="_x0000_s1201" style="position:absolute;left:19142;top:1448;width:486;height:547;visibility:visible;mso-wrap-style:square;v-text-anchor:middle" coordsize="48667,547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" path="m35490,53465r,-8010c33547,48310,30977,50560,27787,52205v-3155,1646,-6499,2469,-10024,2469c14170,54674,10946,53884,8092,52306,5238,50728,3166,48511,1893,45657,621,42802,-24,38857,-24,33819l-24,-31r14159,l14135,24551v,7522,250,12140,757,13852c15425,40082,16388,41426,17763,42433v1376,974,3121,1461,5236,1461c25415,43894,27581,43239,29498,41929v1917,-1343,3224,-2989,3929,-4936c34132,35012,34484,30192,34484,22536r,-22567l48643,-31r,53496l35490,53465xe" fillcolor="blue" stroked="f" strokeweight=".23819mm">
                      <v:stroke joinstyle="miter"/>
                      <v:path arrowok="t" o:connecttype="custom" o:connectlocs="35490,53465;35490,45455;27787,52205;17763,54674;8092,52306;1893,45657;-24,33819;-24,-31;14135,-31;14135,24551;14892,38403;17763,42433;22999,43894;29498,41929;33427,36993;34484,22536;34484,-31;48643,-31;48643,53465" o:connectangles="0,0,0,0,0,0,0,0,0,0,0,0,0,0,0,0,0,0,0"/>
                    </v:shape>
                    <v:shape id="Freeform: Shape 186" o:spid="_x0000_s1202" style="position:absolute;left:19775;top:1245;width:142;height:738;visibility:visible;mso-wrap-style:square;v-text-anchor:middle" coordsize="14159,738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" path="m-24,73815l-24,-31r14159,l14135,73815r-14159,xe" fillcolor="blue" stroked="f" strokeweight=".23819mm">
                      <v:stroke joinstyle="miter"/>
                      <v:path arrowok="t" o:connecttype="custom" o:connectlocs="-24,73815;-24,-31;14135,-31;14135,73815" o:connectangles="0,0,0,0"/>
                    </v:shape>
                    <v:shape id="Freeform: Shape 187" o:spid="_x0000_s1203" style="position:absolute;left:20024;top:1436;width:502;height:559;visibility:visible;mso-wrap-style:square;v-text-anchor:middle" coordsize="50223,559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" path="m14282,17499l1438,15181c2882,10010,5366,6181,8891,3697,12416,1211,17660,-31,24606,-31v6319,,11013,756,14108,2267c41800,3713,43967,5610,45213,7928v1273,2283,1909,6497,1909,12643l46976,37094v,4701,215,8176,653,10426c48102,49737,48953,52121,50199,54674r-14004,c35825,53733,35370,52339,34837,50492v-241,-839,-404,-1394,-507,-1662c31914,51181,29326,52944,26575,54119v-2759,1175,-5691,1763,-8820,1763c12253,55882,7903,54388,4713,51399,1558,48411,-24,44632,-24,40066v,-3023,722,-5710,2167,-8060c3587,29621,5599,27808,8186,26565v2622,-1276,6379,-2384,11288,-3324c26085,21998,30667,20840,33221,19765r,-1410c33221,15635,32550,13703,31209,12562,29868,11386,27332,10799,23600,10799v-2518,,-4478,504,-5888,1511c16293,13284,15158,15013,14282,17499xm33221,28983v-1814,605,-4686,1327,-8615,2166c20678,31989,18107,32812,16904,33618v-1849,1309,-2777,2972,-2777,4986c14127,40586,14866,42298,16345,43743v1478,1444,3361,2165,5648,2165c24538,45908,26979,45069,29292,43390v1711,-1277,2837,-2838,3378,-4684c33040,37496,33221,35196,33221,31804r,-2821xe" fillcolor="blue" stroked="f" strokeweight=".23819mm">
                      <v:stroke joinstyle="miter"/>
                      <v:path arrowok="t" o:connecttype="custom" o:connectlocs="14282,17499;1438,15181;8891,3697;24606,-31;38714,2236;45213,7928;47122,20571;46976,37094;47629,47520;50199,54674;36195,54674;34837,50492;34330,48830;26575,54119;17755,55882;4713,51399;-24,40066;2143,32006;8186,26565;19474,23241;33221,19765;33221,18355;31209,12562;23600,10799;17712,12310;14282,17499;33221,28983;24606,31149;16904,33618;14127,38604;16345,43743;21993,45908;29292,43390;32670,38706;33221,31804" o:connectangles="0,0,0,0,0,0,0,0,0,0,0,0,0,0,0,0,0,0,0,0,0,0,0,0,0,0,0,0,0,0,0,0,0,0,0"/>
                    </v:shape>
                    <v:shape id="Freeform: Shape 188" o:spid="_x0000_s1204" style="position:absolute;left:20630;top:1436;width:346;height:547;visibility:visible;mso-wrap-style:square;v-text-anchor:middle" coordsize="34654,547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" path="m14127,54674r-14151,l-24,1178r13145,l13121,8784c15373,5191,17385,2823,19165,1681,20978,540,23033,-31,25311,-31v3224,,6336,890,9319,2669l30246,14980c27865,13435,25647,12663,23600,12663v-1977,,-3662,554,-5037,1662c17187,15399,16095,17364,15287,20219v-773,2854,-1160,8831,-1160,17932l14127,54674xe" fillcolor="blue" stroked="f" strokeweight=".23819mm">
                      <v:stroke joinstyle="miter"/>
                      <v:path arrowok="t" o:connecttype="custom" o:connectlocs="14127,54674;-24,54674;-24,1178;13121,1178;13121,8784;19165,1681;25311,-31;34630,2638;30246,14980;23600,12663;18563,14325;15287,20219;14127,38151" o:connectangles="0,0,0,0,0,0,0,0,0,0,0,0,0"/>
                    </v:shape>
                  </v:group>
                  <v:group id="_x0000_s1205" alt="Figure 1 Anatomy of the shoulder (reproduced with permission) (Wikimedia Commons 2022)" style="position:absolute;left:28619;top:2360;width:3811;height:764" coordorigin="28619,2360" coordsize="3810,7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">
                    <v:shape id="Freeform: Shape 190" o:spid="_x0000_s1206" style="position:absolute;left:28619;top:2360;width:644;height:764;visibility:visible;mso-wrap-style:square;v-text-anchor:middle" coordsize="64321,763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" path="m49838,47923r14460,4584c62080,60567,58383,66561,53217,70490v-5141,3895,-11675,5843,-19592,5843c23815,76333,15752,72992,9441,66309,3131,59593,-24,50425,-24,38806,-24,26515,3148,16978,9493,10195,15838,3378,24185,-31,34527,-31v9035,,16369,2669,22017,8009c59897,11135,62416,15669,64100,21579l49339,25104v-876,-3828,-2707,-6850,-5493,-9067c41095,13821,37734,12713,33771,12713v-5477,,-9921,1964,-13351,5894c17032,22536,15339,28899,15339,37698v,9335,1676,15984,5038,19947c23730,61608,28097,63589,33470,63589v3963,,7367,-1259,10221,-3778c46554,57293,48600,53330,49838,47923xe" fillcolor="#d45500" stroked="f" strokeweight=".23819mm">
                      <v:stroke joinstyle="miter"/>
                      <v:path arrowok="t" o:connecttype="custom" o:connectlocs="49838,47923;64298,52507;53217,70490;33625,76333;9441,66309;-24,38806;9493,10195;34527,-31;56544,7978;64100,21579;49339,25104;43846,16037;33771,12713;20420,18607;15339,37698;20377,57645;33470,63589;43691,59811;49838,47923" o:connectangles="0,0,0,0,0,0,0,0,0,0,0,0,0,0,0,0,0,0,0"/>
                    </v:shape>
                    <v:shape id="Freeform: Shape 191" o:spid="_x0000_s1207" style="position:absolute;left:29390;top:2373;width:142;height:738;visibility:visible;mso-wrap-style:square;v-text-anchor:middle" coordsize="14159,73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" path="m-24,73815l-24,-31r14159,l14135,73815r-14159,xe" fillcolor="#d45500" stroked="f" strokeweight=".23819mm">
                      <v:stroke joinstyle="miter"/>
                      <v:path arrowok="t" o:connecttype="custom" o:connectlocs="-24,73815;-24,-31;14135,-31;14135,73815" o:connectangles="0,0,0,0"/>
                    </v:shape>
                    <v:shape id="Freeform: Shape 192" o:spid="_x0000_s1208" style="position:absolute;left:29639;top:2564;width:502;height:559;visibility:visible;mso-wrap-style:square;v-text-anchor:middle" coordsize="50223,55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" path="m14282,17499l1438,15182c2882,10010,5367,6182,8891,3697,12416,1212,17660,-31,24607,-31v6318,,11012,756,14107,2267c41800,3714,43967,5611,45213,7928v1273,2284,1909,6498,1909,12643l46976,37094v,4701,215,8177,653,10427c48102,49737,48953,52122,50199,54674r-14004,c35825,53734,35370,52340,34837,50493v-241,-840,-404,-1394,-507,-1663c31914,51181,29326,52945,26575,54120v-2759,1175,-5691,1763,-8820,1763c12253,55883,7903,54388,4713,51400,1558,48411,-24,44633,-24,40066v,-3023,723,-5710,2167,-8060c3587,29622,5599,27808,8187,26566v2621,-1276,6378,-2384,11287,-3324c26085,21998,30667,20840,33221,19766r,-1411c33221,15635,32550,13704,31209,12562,29859,11387,27332,10799,23601,10799v-2519,,-4488,504,-5898,1512c16293,13285,15159,15013,14282,17499xm33221,28983v-1814,606,-4686,1327,-8614,2167c20678,31990,18107,32813,16904,33618v-1849,1310,-2777,2972,-2777,4987c14127,40587,14866,42299,16345,43743v1479,1444,3361,2166,5639,2166c24538,45909,26979,45069,29292,43390v1711,-1276,2837,-2838,3378,-4684c33040,37497,33221,35196,33221,31805r,-2822xe" fillcolor="#d45500" stroked="f" strokeweight=".23819mm">
                      <v:stroke joinstyle="miter"/>
                      <v:path arrowok="t" o:connecttype="custom" o:connectlocs="14282,17499;1438,15182;8891,3697;24607,-31;38714,2236;45213,7928;47122,20571;46976,37094;47629,47521;50199,54674;36195,54674;34837,50493;34330,48830;26575,54120;17755,55883;4713,51400;-24,40066;2143,32006;8187,26566;19474,23242;33221,19766;33221,18355;31209,12562;23601,10799;17703,12311;14282,17499;33221,28983;24607,31150;16904,33618;14127,38605;16345,43743;21984,45909;29292,43390;32670,38706;33221,31805" o:connectangles="0,0,0,0,0,0,0,0,0,0,0,0,0,0,0,0,0,0,0,0,0,0,0,0,0,0,0,0,0,0,0,0,0,0,0"/>
                    </v:shape>
                    <v:shape id="Freeform: Shape 193" o:spid="_x0000_s1209" style="position:absolute;left:30182;top:2576;width:555;height:535;visibility:visible;mso-wrap-style:square;v-text-anchor:middle" coordsize="55561,534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" path="m21537,53464l-24,-31r14864,l24916,27271r2923,9117c28604,34071,29094,32543,29292,31804v473,-1511,980,-3023,1513,-4533l40983,-31r14555,l34287,53464r-12750,xe" fillcolor="#d45500" stroked="f" strokeweight=".23819mm">
                      <v:stroke joinstyle="miter"/>
                      <v:path arrowok="t" o:connecttype="custom" o:connectlocs="21537,53464;-24,-31;14840,-31;24916,27271;27839,36388;29292,31804;30805,27271;40983,-31;55538,-31;34287,53464" o:connectangles="0,0,0,0,0,0,0,0,0,0"/>
                    </v:shape>
                    <v:shape id="Freeform: Shape 194" o:spid="_x0000_s1210" style="position:absolute;left:30825;top:2373;width:141;height:738;visibility:visible;mso-wrap-style:square;v-text-anchor:middle" coordsize="14150,73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" path="m-24,13065l-24,-31r14151,l14127,13065r-14151,xm-24,73815r,-53496l14127,20319r,53496l-24,73815xe" fillcolor="#d45500" stroked="f" strokeweight=".23819mm">
                      <v:stroke joinstyle="miter"/>
                      <v:path arrowok="t" o:connecttype="custom" o:connectlocs="-24,13065;-24,-31;14127,-31;14127,13065;-24,73815;-24,20319;14127,20319;14127,73815" o:connectangles="0,0,0,0,0,0,0,0"/>
                    </v:shape>
                    <v:shape id="Freeform: Shape 195" o:spid="_x0000_s1211" style="position:absolute;left:31079;top:2564;width:505;height:559;visibility:visible;mso-wrap-style:square;v-text-anchor:middle" coordsize="50472,55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" path="m49744,16995l35791,19514v-473,-2787,-1547,-4887,-3224,-6296c30917,11807,28767,11102,26120,11102v-3525,,-6354,1225,-8468,3677c15571,17197,14531,21260,14531,26969v,6347,1057,10830,3172,13449c19852,43038,22724,44348,26317,44348v2691,,4892,-756,6603,-2267c34630,40536,35843,37900,36548,34173r13901,2367c49004,42920,46236,47739,42136,50997v-4101,3257,-9586,4886,-16472,4886c17841,55883,11591,53414,6923,48478,2289,43541,-24,36708,-24,27977,-24,19144,2306,12277,6974,7374,11643,2438,17961,-31,25913,-31v6517,,11692,1411,15518,4231c45291,6988,48059,11252,49744,16995xe" fillcolor="#d45500" stroked="f" strokeweight=".23819mm">
                      <v:stroke joinstyle="miter"/>
                      <v:path arrowok="t" o:connecttype="custom" o:connectlocs="49744,16995;35791,19514;32567,13218;26120,11102;17652,14779;14531,26969;17703,40418;26317,44348;32920,42081;36548,34173;50449,36540;42136,50997;25664,55883;6923,48478;-24,27977;6974,7374;25913,-31;41431,4200;49744,16995" o:connectangles="0,0,0,0,0,0,0,0,0,0,0,0,0,0,0,0,0,0,0"/>
                    </v:shape>
                    <v:shape id="Freeform: Shape 196" o:spid="_x0000_s1212" style="position:absolute;left:31685;top:2373;width:141;height:738;visibility:visible;mso-wrap-style:square;v-text-anchor:middle" coordsize="14150,73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" path="m-24,73815l-24,-31r14151,l14127,73815r-14151,xe" fillcolor="#d45500" stroked="f" strokeweight=".23819mm">
                      <v:stroke joinstyle="miter"/>
                      <v:path arrowok="t" o:connecttype="custom" o:connectlocs="-24,73815;-24,-31;14127,-31;14127,73815" o:connectangles="0,0,0,0"/>
                    </v:shape>
                    <v:shape id="Freeform: Shape 197" o:spid="_x0000_s1213" style="position:absolute;left:31930;top:2564;width:500;height:559;visibility:visible;mso-wrap-style:square;v-text-anchor:middle" coordsize="49985,55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" path="m35086,37648r14108,2367c47380,45187,44508,49133,40579,51853v-3894,2686,-8777,4030,-14657,4030c16620,55883,9734,52843,5272,46765,1739,41896,-24,35751,-24,28329,-24,19463,2297,12529,6931,7526,11565,2488,17428,-31,24512,-31v7961,,14236,2637,18836,7909c47947,13116,50148,21159,49950,32006r-35462,c14591,36204,15726,39478,17909,41829v2184,2317,4909,3476,8168,3476c28286,45305,30152,44700,31665,43491v1513,-1209,2656,-3156,3421,-5843xm35894,23342v-103,-4097,-1160,-7203,-3172,-9319c30710,11874,28252,10799,25363,10799v-3086,,-5640,1126,-7651,3375c15691,16424,14703,19480,14737,23342r21157,xe" fillcolor="#d45500" stroked="f" strokeweight=".23819mm">
                      <v:stroke joinstyle="miter"/>
                      <v:path arrowok="t" o:connecttype="custom" o:connectlocs="35086,37648;49194,40015;40579,51853;25922,55883;5272,46765;-24,28329;6931,7526;24512,-31;43348,7878;49950,32006;14488,32006;17909,41829;26077,45305;31665,43491;35086,37648;35894,23342;32722,14023;25363,10799;17712,14174;14737,23342" o:connectangles="0,0,0,0,0,0,0,0,0,0,0,0,0,0,0,0,0,0,0,0"/>
                    </v:shape>
                  </v:group>
                  <v:group id="_x0000_s1214" alt="Figure 1 Anatomy of the shoulder (reproduced with permission) (Wikimedia Commons 2022)" style="position:absolute;left:3731;top:1927;width:4218;height:667" coordorigin="3731,1927" coordsize="4218,6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">
                    <v:shape id="Freeform: Shape 199" o:spid="_x0000_s1215" style="position:absolute;left:3731;top:1927;width:658;height:656;visibility:visible;mso-wrap-style:square;v-text-anchor:middle" coordsize="65864,656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" path="m65841,65611r-14417,l45692,50700r-26239,l14036,65611r-14060,l25543,-31r14014,l65841,65611xm41438,39640l32393,15283,23528,39640r17910,xe" fillcolor="#d45500" stroked="f" strokeweight=".23819mm">
                      <v:stroke joinstyle="miter"/>
                      <v:path arrowok="t" o:connecttype="custom" o:connectlocs="65841,65611;51424,65611;45692,50700;19453,50700;14036,65611;-24,65611;25543,-31;39557,-31;41438,39640;32393,15283;23528,39640" o:connectangles="0,0,0,0,0,0,0,0,0,0,0"/>
                    </v:shape>
                    <v:shape id="Freeform: Shape 200" o:spid="_x0000_s1216" style="position:absolute;left:4431;top:2097;width:449;height:497;visibility:visible;mso-wrap-style:square;v-text-anchor:middle" coordsize="44865,497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" path="m44215,15103l31812,17341v-418,-2476,-1373,-4343,-2866,-5596c27484,10491,25574,9865,23215,9865v-3134,,-5642,1089,-7523,3268c13842,15283,12916,18894,12916,23969v,5641,941,9627,2822,11955c17648,38252,20201,39417,23394,39417v2388,,4343,-673,5866,-2016c30782,36029,31857,33685,32484,30372r12358,2104c43558,38148,41095,42431,37454,45327v-3642,2895,-8523,4343,-14642,4343c15856,49670,10305,47476,6156,43087,2036,38700,-24,32625,-24,24864,-24,17014,2051,10909,6200,6551,10349,2163,15961,-31,23036,-31v5791,,10387,1253,13791,3761c40260,6208,42722,9999,44215,15103xe" fillcolor="#d45500" stroked="f" strokeweight=".23819mm">
                      <v:stroke joinstyle="miter"/>
                      <v:path arrowok="t" o:connecttype="custom" o:connectlocs="44215,15103;31812,17341;28946,11745;23215,9865;15692,13133;12916,23969;15738,35924;23394,39417;29260,37401;32484,30372;44842,32476;37454,45327;22812,49670;6156,43087;-24,24864;6200,6551;23036,-31;36827,3730;44215,15103" o:connectangles="0,0,0,0,0,0,0,0,0,0,0,0,0,0,0,0,0,0,0"/>
                    </v:shape>
                    <v:shape id="Freeform: Shape 201" o:spid="_x0000_s1217" style="position:absolute;left:4964;top:2097;width:308;height:486;visibility:visible;mso-wrap-style:square;v-text-anchor:middle" coordsize="30806,486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" path="m12559,48596r-12583,l-24,1044r11687,l11663,7805c13663,4610,15454,2507,17036,1491,18648,476,20469,-31,22498,-31v2867,,5627,791,8284,2373l26886,13312c24767,11939,22798,11252,20976,11252v-1761,,-3253,493,-4477,1478c15275,13685,14305,15431,13589,17969v-687,2537,-1030,7851,-1030,15940l12559,48596xe" fillcolor="#d45500" stroked="f" strokeweight=".23819mm">
                      <v:stroke joinstyle="miter"/>
                      <v:path arrowok="t" o:connecttype="custom" o:connectlocs="12559,48596;-24,48596;-24,1044;11663,1044;11663,7805;17036,1491;22498,-31;30782,2342;26886,13312;20976,11252;16499,12730;13589,17969;12559,33909" o:connectangles="0,0,0,0,0,0,0,0,0,0,0,0,0"/>
                    </v:shape>
                    <v:shape id="Freeform: Shape 202" o:spid="_x0000_s1218" style="position:absolute;left:5297;top:2097;width:491;height:497;visibility:visible;mso-wrap-style:square;v-text-anchor:middle" coordsize="49074,497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" path="m-24,24148v,-4179,1030,-8224,3090,-12134c5126,8103,8036,5118,11797,3059,15588,999,19812,-31,24469,-31v7194,,13090,2343,17686,7030c46752,11655,49051,17551,49051,24685v,7194,-2329,13164,-6985,17910c37439,47312,31603,49670,24558,49670v-4357,,-8522,-985,-12492,-2955c8125,44744,5126,41864,3066,38073,1006,34252,-24,29610,-24,24148xm12872,24819v,4717,1119,8329,3358,10836c18469,38162,21230,39417,24514,39417v3283,,6029,-1255,8238,-3762c34991,33148,36111,29506,36111,24730v,-4656,-1120,-8239,-3359,-10746c30543,11477,27797,10222,24514,10222v-3284,,-6045,1255,-8284,3762c13991,16491,12872,20103,12872,24819xe" fillcolor="#d45500" stroked="f" strokeweight=".23819mm">
                      <v:stroke joinstyle="miter"/>
                      <v:path arrowok="t" o:connecttype="custom" o:connectlocs="-24,24148;3066,12014;11797,3059;24469,-31;42155,6999;49051,24685;42066,42595;24558,49670;12066,46715;3066,38073;-24,24148;12872,24819;16230,35655;24514,39417;32752,35655;36111,24730;32752,13984;24514,10222;16230,13984;12872,24819" o:connectangles="0,0,0,0,0,0,0,0,0,0,0,0,0,0,0,0,0,0,0,0"/>
                    </v:shape>
                    <v:shape id="Freeform: Shape 203" o:spid="_x0000_s1219" style="position:absolute;left:5877;top:2097;width:700;height:486;visibility:visible;mso-wrap-style:square;v-text-anchor:middle" coordsize="69936,486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" path="m-24,1044r11598,l11574,7536c15722,2491,20663,-31,26394,-31v3045,,5687,627,7925,1881c36558,3103,38394,4999,39826,7536,41916,4999,44170,3103,46588,1850,49006,596,51588,-31,54334,-31v3493,,6447,716,8866,2149c65617,3521,67423,5596,68615,8342v868,2030,1298,5313,1298,9851l69913,48596r-12579,l57334,21416v,-4716,-432,-7761,-1298,-9134c54871,10491,53080,9596,50663,9596v-1762,,-3418,537,-4971,1612c44140,12282,43021,13864,42334,15954v-686,2060,-1030,5328,-1030,9806l41304,48596r-12581,l28723,22536v,-4627,-225,-7612,-672,-8956c27603,12238,26902,11238,25947,10581v-926,-657,-2194,-985,-3806,-985c20201,9596,18454,10118,16902,11163v-1553,1044,-2672,2552,-3358,4522c12887,17655,12559,20924,12559,25491r,23105l-24,48596r,-47552xe" fillcolor="#d45500" stroked="f" strokeweight=".23819mm">
                      <v:stroke joinstyle="miter"/>
                      <v:path arrowok="t" o:connecttype="custom" o:connectlocs="-24,1044;11574,1044;11574,7536;26394,-31;34319,1850;39826,7536;46588,1850;54334,-31;63200,2118;68615,8342;69913,18193;69913,48596;57334,48596;57334,21416;56036,12282;50663,9596;45692,11208;42334,15954;41304,25760;41304,48596;28723,48596;28723,22536;28051,13580;25947,10581;22141,9596;16902,11163;13544,15685;12559,25491;12559,48596;-24,48596" o:connectangles="0,0,0,0,0,0,0,0,0,0,0,0,0,0,0,0,0,0,0,0,0,0,0,0,0,0,0,0,0,0"/>
                    </v:shape>
                    <v:shape id="Freeform: Shape 204" o:spid="_x0000_s1220" style="position:absolute;left:6701;top:1927;width:126;height:656;visibility:visible;mso-wrap-style:square;v-text-anchor:middle" coordsize="12585,656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" path="m-24,11611l-24,-31r12586,l12562,11611r-12586,xm-24,65611r,-47552l12562,18059r,47552l-24,65611xe" fillcolor="#d45500" stroked="f" strokeweight=".23819mm">
                      <v:stroke joinstyle="miter"/>
                      <v:path arrowok="t" o:connecttype="custom" o:connectlocs="-24,11611;-24,-31;12562,-31;12562,11611;-24,65611;-24,18059;12562,18059;12562,65611" o:connectangles="0,0,0,0,0,0,0,0"/>
                    </v:shape>
                    <v:shape id="Freeform: Shape 205" o:spid="_x0000_s1221" style="position:absolute;left:6927;top:2097;width:490;height:497;visibility:visible;mso-wrap-style:square;v-text-anchor:middle" coordsize="49079,497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" path="m-24,24148v,-4179,1032,-8224,3095,-12134c5126,8103,8040,5118,11797,3059,15588,999,19818,-31,24469,-31v7195,,13093,2343,17692,7030c46752,11655,49056,17551,49056,24685v,7194,-2330,13164,-6989,17910c37442,47312,31604,49670,24563,49670v-4358,,-8528,-985,-12491,-2955c8126,44744,5126,41864,3071,38073,1008,34252,-24,29610,-24,24148xm12872,24819v,4717,1117,8329,3361,10836c18468,38162,21228,39417,24512,39417v3284,,6035,-1255,8244,-3762c34991,33148,36109,29506,36109,24730v,-4656,-1118,-8239,-3353,-10746c30547,11477,27796,10222,24512,10222v-3284,,-6044,1255,-8279,3762c13989,16491,12872,20103,12872,24819xe" fillcolor="#d45500" stroked="f" strokeweight=".23819mm">
                      <v:stroke joinstyle="miter"/>
                      <v:path arrowok="t" o:connecttype="custom" o:connectlocs="-24,24148;3071,12014;11797,3059;24469,-31;42161,6999;49056,24685;42067,42595;24563,49670;12072,46715;3071,38073;-24,24148;12872,24819;16233,35655;24512,39417;32756,35655;36109,24730;32756,13984;24512,10222;16233,13984;12872,24819" o:connectangles="0,0,0,0,0,0,0,0,0,0,0,0,0,0,0,0,0,0,0,0"/>
                    </v:shape>
                    <v:shape id="Freeform: Shape 206" o:spid="_x0000_s1222" style="position:absolute;left:7515;top:2097;width:434;height:486;visibility:visible;mso-wrap-style:square;v-text-anchor:middle" coordsize="43345,486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" path="m43322,48596r-12586,l30736,24326v,-5134,-267,-8447,-799,-9939c29395,12864,28518,11686,27289,10849,26094,10014,24649,9596,22947,9596v-2175,,-4135,596,-5863,1790c15348,12581,14161,14163,13499,16133v-627,1970,-937,5612,-937,10926l12562,48596r-12586,l-24,1044r11692,l11668,8028c15812,2655,21039,-31,27340,-31v2768,,5313,507,7608,1522c37244,2477,38980,3745,40141,5297v1195,1553,2020,3313,2467,5284c43081,12551,43322,15372,43322,19044r,29552xe" fillcolor="#d45500" stroked="f" strokeweight=".23819mm">
                      <v:stroke joinstyle="miter"/>
                      <v:path arrowok="t" o:connecttype="custom" o:connectlocs="43322,48596;30736,48596;30736,24326;29937,14387;27289,10849;22947,9596;17084,11386;13499,16133;12562,27059;12562,48596;-24,48596;-24,1044;11668,1044;11668,8028;27340,-31;34948,1491;40141,5297;42608,10581;43322,19044" o:connectangles="0,0,0,0,0,0,0,0,0,0,0,0,0,0,0,0,0,0,0"/>
                    </v:shape>
                  </v:group>
                  <v:group id="_x0000_s1223" alt="Figure 1 Anatomy of the shoulder (reproduced with permission) (Wikimedia Commons 2022)" style="position:absolute;left:5374;top:4775;width:2815;height:750" coordorigin="5374,4775" coordsize="2814,7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">
                    <v:shape id="Freeform: Shape 208" o:spid="_x0000_s1224" style="position:absolute;left:5374;top:4775;width:619;height:738;visibility:visible;mso-wrap-style:square;v-text-anchor:middle" coordsize="61857,73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" path="m-24,-31r29519,c35338,-31,39686,221,42541,725v2888,470,5457,1477,7707,3022c52532,5292,54429,7357,55940,9943v1511,2552,2267,5423,2267,8613c58207,22016,57267,25189,55386,28076v-1847,2889,-4366,5055,-7556,6499c52330,35884,55789,38118,58207,41274v2418,3157,3627,6868,3627,11132c61834,55764,61044,59039,59466,62229v-1545,3157,-3677,5692,-6397,7607c50383,71716,47058,72875,43095,73312v-2485,268,-8479,435,-17983,503l-24,73815,-24,-31xm14887,12260r,17076l24659,29336v5810,,9420,-84,10830,-252c38041,28782,40040,27909,41483,26465v1478,-1477,2216,-3408,2216,-5793c43699,18389,43061,16541,41786,15131,40543,13687,38679,12814,36194,12512v-1478,-168,-5725,-252,-12744,-252l14887,12260xm14887,41627r,19746l28688,61373v5373,,8782,-151,10226,-453c41131,60517,42927,59543,44304,57998v1410,-1578,2115,-3677,2115,-6296c46419,49485,45882,47604,44807,46059,43733,44515,42172,43390,40123,42685,38108,41979,33709,41627,26926,41627r-12039,xe" fillcolor="#6a00c4" stroked="f" strokeweight=".23819mm">
                      <v:stroke joinstyle="miter"/>
                      <v:path arrowok="t" o:connecttype="custom" o:connectlocs="-24,-31;29495,-31;42541,725;50248,3747;55940,9943;58207,18556;55386,28076;47830,34575;58207,41274;61834,52406;59466,62229;53069,69836;43095,73312;25112,73815;-24,73815;14887,12260;14887,29336;24659,29336;35489,29084;41483,26465;43699,20672;41786,15131;36194,12512;23450,12260;14887,41627;14887,61373;28688,61373;38914,60920;44304,57998;46419,51702;44807,46059;40123,42685;26926,41627" o:connectangles="0,0,0,0,0,0,0,0,0,0,0,0,0,0,0,0,0,0,0,0,0,0,0,0,0,0,0,0,0,0,0,0,0"/>
                    </v:shape>
                    <v:shape id="Freeform: Shape 209" o:spid="_x0000_s1225" style="position:absolute;left:6115;top:4978;width:487;height:547;visibility:visible;mso-wrap-style:square;v-text-anchor:middle" coordsize="48662,547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" path="m35489,53465r,-8010c33541,48309,30972,50560,27782,52205v-3157,1646,-6497,2469,-10024,2469c14165,54674,10941,53884,8087,52306,5233,50728,3167,48511,1891,45657,615,42802,-24,38856,-24,33819l-24,-31r14155,l14131,24551v,7522,252,12140,756,13852c15424,40082,16381,41426,17758,42433v1377,973,3123,1461,5239,1461c25415,43894,27581,43239,29495,41930v1914,-1344,3223,-2990,3929,-4938c34129,35012,34482,30192,34482,22536r,-22567l48639,-31r,53496l35489,53465xe" fillcolor="#6a00c4" stroked="f" strokeweight=".23819mm">
                      <v:stroke joinstyle="miter"/>
                      <v:path arrowok="t" o:connecttype="custom" o:connectlocs="35489,53465;35489,45455;27782,52205;17758,54674;8087,52306;1891,45657;-24,33819;-24,-31;14131,-31;14131,24551;14887,38403;17758,42433;22997,43894;29495,41930;33424,36992;34482,22536;34482,-31;48639,-31;48639,53465" o:connectangles="0,0,0,0,0,0,0,0,0,0,0,0,0,0,0,0,0,0,0"/>
                    </v:shape>
                    <v:shape id="Freeform: Shape 210" o:spid="_x0000_s1226" style="position:absolute;left:6743;top:4966;width:346;height:547;visibility:visible;mso-wrap-style:square;v-text-anchor:middle" coordsize="34662,547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" path="m14135,54674r-14159,l-24,1178r13154,l13130,8784c15373,5191,17394,2823,19173,1681,20987,540,23033,-31,25320,-31v3224,,6327,890,9319,2669l30255,14980c27865,13435,25655,12662,23601,12662v-1978,,-3654,555,-5038,1663c17187,15399,16095,17364,15296,20218v-774,2855,-1161,8832,-1161,17933l14135,54674xe" fillcolor="#6a00c4" stroked="f" strokeweight=".23819mm">
                      <v:stroke joinstyle="miter"/>
                      <v:path arrowok="t" o:connecttype="custom" o:connectlocs="14135,54674;-24,54674;-24,1178;13130,1178;13130,8784;19173,1681;25320,-31;34639,2638;30255,14980;23601,12662;18563,14325;15296,20218;14135,38151" o:connectangles="0,0,0,0,0,0,0,0,0,0,0,0,0"/>
                    </v:shape>
                    <v:shape id="Freeform: Shape 211" o:spid="_x0000_s1227" style="position:absolute;left:7100;top:4966;width:499;height:559;visibility:visible;mso-wrap-style:square;v-text-anchor:middle" coordsize="49965,559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" path="m-24,39411l14178,37244v602,2754,1832,4853,3680,6297c19706,44951,22285,45656,25612,45656v3663,,6414,-671,8262,-2014c35120,42701,35739,41442,35739,39864v,-1075,-335,-1965,-1005,-2670c34029,36522,32447,35901,29997,35330,18580,32812,11341,30511,8281,28429,4051,25541,1936,21528,1936,16390v,-4634,1832,-8530,5494,-11686c11092,1547,16766,-31,24452,-31v7324,,12766,1191,16325,3576c44336,5929,46786,9456,48128,14124l34777,16592v-568,-2082,-1660,-3678,-3267,-4786c29928,10698,27658,10144,24710,10144v-3731,,-6405,520,-8013,1561c15623,12444,15081,13402,15081,14577v,1007,473,1864,1410,2568c17772,18086,22174,19412,29696,21125v7557,1712,12826,3812,15810,6296c48463,29940,49942,33449,49942,37949v,4904,-2047,9118,-6147,12644c39703,54119,33642,55882,25612,55882v-7290,,-13058,-1478,-17331,-4432c4051,48494,1283,44481,-24,39411xe" fillcolor="#6a00c4" stroked="f" strokeweight=".23819mm">
                      <v:stroke joinstyle="miter"/>
                      <v:path arrowok="t" o:connecttype="custom" o:connectlocs="-24,39411;14178,37244;17858,43541;25612,45656;33874,43642;35739,39864;34734,37194;29997,35330;8281,28429;1936,16390;7430,4704;24452,-31;40777,3545;48128,14124;34777,16592;31510,11806;24710,10144;16697,11705;15081,14577;16491,17145;29696,21125;45506,27421;49942,37949;43795,50593;25612,55882;8281,51450;-24,39411" o:connectangles="0,0,0,0,0,0,0,0,0,0,0,0,0,0,0,0,0,0,0,0,0,0,0,0,0,0,0"/>
                    </v:shape>
                    <v:shape id="Freeform: Shape 212" o:spid="_x0000_s1228" style="position:absolute;left:7687;top:4966;width:502;height:559;visibility:visible;mso-wrap-style:square;v-text-anchor:middle" coordsize="50223,559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" path="m14282,17498l1438,15181c2882,10009,5367,6181,8891,3696,12416,1211,17652,-31,24606,-31v6311,,11013,756,14108,2266c41800,3713,43967,5610,45213,7928v1272,2283,1909,6497,1909,12643l46976,37093v,4701,214,8177,653,10427c48093,49736,48953,52121,50199,54674r-14004,c35825,53733,35370,52339,34828,50492v-232,-839,-395,-1394,-498,-1662c31914,51181,29326,52944,26575,54119v-2759,1175,-5700,1763,-8820,1763c12253,55882,7903,54388,4713,51399,1550,48410,-24,44632,-24,40065v,-3022,722,-5709,2167,-8060c3587,29621,5599,27808,8186,26565v2622,-1276,6379,-2384,11279,-3324c26085,21998,30667,20840,33220,19765r,-1411c33220,15634,32550,13703,31209,12562,29859,11386,27323,10798,23601,10798v-2519,,-4488,504,-5898,1512c16293,13284,15150,15013,14282,17498xm33220,28983v-1813,605,-4685,1327,-8614,2166c20678,31989,18107,32812,16904,33617v-1849,1310,-2777,2972,-2777,4987c14127,40586,14866,42298,16345,43743v1478,1443,3361,2165,5639,2165c24538,45908,26971,45069,29292,43390v1711,-1277,2837,-2838,3378,-4685c33031,37496,33220,35195,33220,31804r,-2821xe" fillcolor="#6a00c4" stroked="f" strokeweight=".23819mm">
                      <v:stroke joinstyle="miter"/>
                      <v:path arrowok="t" o:connecttype="custom" o:connectlocs="14282,17498;1438,15181;8891,3696;24606,-31;38714,2235;45213,7928;47122,20571;46976,37093;47629,47520;50199,54674;36195,54674;34828,50492;34330,48830;26575,54119;17755,55882;4713,51399;-24,40065;2143,32005;8186,26565;19465,23241;33220,19765;33220,18354;31209,12562;23601,10798;17703,12310;14282,17498;33220,28983;24606,31149;16904,33617;14127,38604;16345,43743;21984,45908;29292,43390;32670,38705;33220,31804" o:connectangles="0,0,0,0,0,0,0,0,0,0,0,0,0,0,0,0,0,0,0,0,0,0,0,0,0,0,0,0,0,0,0,0,0,0,0"/>
                    </v:shape>
                  </v:group>
                  <v:group id="_x0000_s1229" alt="Figure 1 Anatomy of the shoulder (reproduced with permission) (Wikimedia Commons 2022)" style="position:absolute;left:1142;top:7703;width:5805;height:763" coordorigin="1142,7703" coordsize="5804,7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">
                    <v:shape id="Freeform: Shape 214" o:spid="_x0000_s1230" style="position:absolute;left:1142;top:7715;width:664;height:739;visibility:visible;mso-wrap-style:square;v-text-anchor:middle" coordsize="66390,738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" path="m-24,73816l-24,-31r31382,c39250,-31,44976,639,48535,1989v3594,1307,6465,3654,8614,7050c59298,12426,60373,16312,60373,20670v,5545,-1629,10127,-4887,13755c52229,38019,47360,40288,40879,41225v3223,1883,5876,3946,7959,6199c50953,49668,53790,53665,57350,59408r9017,14408l48535,73816,37755,57749c33927,52006,31308,48395,29897,46917,28487,45404,26993,44380,25415,43847v-1579,-576,-4081,-859,-7506,-859l14887,42988r,30828l-24,73816xm14887,31201r11031,c33071,31201,37537,30901,39317,30299v1780,-611,3174,-1651,4181,-3130c44506,25691,45009,23851,45009,21633v,-2484,-672,-4487,-2015,-6001c41684,14094,39820,13114,37403,12718v-1209,-172,-4836,-258,-10880,-258l14887,12460r,18741xe" fillcolor="black" stroked="f" strokeweight=".23819mm">
                      <v:stroke joinstyle="miter"/>
                      <v:path arrowok="t" o:connecttype="custom" o:connectlocs="-24,73816;-24,-31;31358,-31;48535,1989;57149,9039;60373,20670;55486,34425;40879,41225;48838,47424;57350,59408;66367,73816;48535,73816;37755,57749;29897,46917;25415,43847;17909,42988;14887,42988;14887,73816;14887,31201;25918,31201;39317,30299;43498,27169;45009,21633;42994,15632;37403,12718;26523,12460;14887,12460" o:connectangles="0,0,0,0,0,0,0,0,0,0,0,0,0,0,0,0,0,0,0,0,0,0,0,0,0,0,0"/>
                    </v:shape>
                    <v:shape id="Freeform: Shape 215" o:spid="_x0000_s1231" style="position:absolute;left:1853;top:7907;width:552;height:559;visibility:visible;mso-wrap-style:square;v-text-anchor:middle" coordsize="55208,55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" path="m-24,27169v,-4702,1159,-9250,3476,-13651c5769,9116,9043,5763,13275,3442,17540,1129,22291,-31,27530,-31v8093,,14726,2631,19897,7909c52599,13114,55185,19750,55185,27771v,8099,-2620,14813,-7859,20151c42122,53227,35556,55883,27631,55883v-4903,,-9587,-1109,-14054,-3327c9144,50338,5769,47097,3452,42833,1135,38535,-24,33316,-24,27169xm14484,27926v,5304,1259,9371,3778,12190c20780,42936,23887,44346,27581,44346v3693,,6783,-1410,9268,-4230c39367,37297,40627,33196,40627,27823v,-5236,-1260,-9268,-3778,-12087c34364,12916,31274,11506,27581,11506v-3694,,-6801,1410,-9319,4230c15743,18555,14484,22622,14484,27926xe" fillcolor="black" stroked="f" strokeweight=".23819mm">
                      <v:stroke joinstyle="miter"/>
                      <v:path arrowok="t" o:connecttype="custom" o:connectlocs="-24,27169;3452,13518;13275,3442;27530,-31;47427,7878;55185,27771;47326,47922;27631,55883;13577,52556;3452,42833;-24,27169;14484,27926;18262,40116;27581,44346;36849,40116;40627,27823;36849,15736;27581,11506;18262,15736;14484,27926" o:connectangles="0,0,0,0,0,0,0,0,0,0,0,0,0,0,0,0,0,0,0,0"/>
                    </v:shape>
                    <v:shape id="Freeform: Shape 216" o:spid="_x0000_s1232" style="position:absolute;left:2458;top:7730;width:315;height:736;visibility:visible;mso-wrap-style:square;v-text-anchor:middle" coordsize="31533,73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" path="m30351,18856r,11288l20679,30144r,21561c20679,56064,20764,58617,20931,59356v202,705,622,1298,1260,1763c22862,61592,23669,61824,24609,61824v1309,,3207,-447,5692,-1359l31510,71452v-3291,1410,-7019,2115,-11183,2115c17774,73567,15475,73146,13426,72303,11378,71435,9866,70326,8892,68976,7953,67601,7297,65752,6928,63440,6626,61789,6475,58471,6475,53467r,-23323l-24,30144r,-11288l6475,18856r,-10626l20679,-31r,18887l30351,18856xe" fillcolor="black" stroked="f" strokeweight=".23819mm">
                      <v:stroke joinstyle="miter"/>
                      <v:path arrowok="t" o:connecttype="custom" o:connectlocs="30351,18856;30351,30144;20679,30144;20679,51705;20931,59356;22191,61119;24609,61824;30301,60465;31510,71452;20327,73567;13426,72303;8892,68976;6928,63440;6475,53467;6475,30144;-24,30144;-24,18856;6475,18856;6475,8230;20679,-31;20679,18856" o:connectangles="0,0,0,0,0,0,0,0,0,0,0,0,0,0,0,0,0,0,0,0,0"/>
                    </v:shape>
                    <v:shape id="Freeform: Shape 217" o:spid="_x0000_s1233" style="position:absolute;left:2824;top:7907;width:502;height:559;visibility:visible;mso-wrap-style:square;v-text-anchor:middle" coordsize="50221,55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" path="m14282,17498l1438,15177c2881,10010,5367,6176,8892,3691,12419,1207,17658,-31,24609,-31v6313,,11014,756,14104,2261c41803,3709,43968,5609,45211,7930v1276,2278,1914,6490,1914,12637l46974,37090v,4703,218,8176,655,10428c48099,49736,48955,52118,50198,54671r-14004,c35825,53734,35371,52341,34834,50493v-235,-843,-403,-1393,-504,-1668c31913,51181,29327,52943,26573,54121v-2753,1169,-5692,1762,-8815,1762c12251,55883,7902,54387,4711,51396,1555,48412,-24,44630,-24,40065v,-3026,722,-5709,2167,-8064c3587,29620,5601,27806,8187,26559v2620,-1272,6381,-2381,11284,-3318c26086,21994,30670,20834,33222,19759r,-1410c33222,15632,32551,13698,31207,12563,29864,11386,27329,10801,23601,10801v-2518,,-4483,499,-5894,1504c16298,13286,15156,15013,14282,17498xm33222,28983v-1813,602,-4684,1324,-8613,2167c20679,31984,18111,32809,16902,33617v-1848,1307,-2771,2975,-2771,4986c14131,40581,14870,42300,16347,43744v1478,1445,3359,2158,5643,2158c24542,45902,26977,45068,29293,43392v1713,-1281,2838,-2846,3376,-4685c33037,37494,33222,35190,33222,31803r,-2820xe" fillcolor="black" stroked="f" strokeweight=".23819mm">
                      <v:stroke joinstyle="miter"/>
                      <v:path arrowok="t" o:connecttype="custom" o:connectlocs="14282,17498;1438,15177;8892,3691;24609,-31;38713,2230;45211,7930;47125,20567;46974,37090;47629,47518;50198,54671;36194,54671;34834,50493;34330,48825;26573,54121;17758,55883;4711,51396;-24,40065;2143,32001;8187,26559;19471,23241;33222,19759;33222,18349;31207,12563;23601,10801;17707,12305;14282,17498;33222,28983;24609,31150;16902,33617;14131,38603;16347,43744;21990,45902;29293,43392;32669,38707;33222,31803" o:connectangles="0,0,0,0,0,0,0,0,0,0,0,0,0,0,0,0,0,0,0,0,0,0,0,0,0,0,0,0,0,0,0,0,0,0,0"/>
                    </v:shape>
                    <v:shape id="Freeform: Shape 218" o:spid="_x0000_s1234" style="position:absolute;left:3377;top:7730;width:315;height:736;visibility:visible;mso-wrap-style:square;v-text-anchor:middle" coordsize="31533,73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" path="m30351,18856r,11288l20679,30144r,21561c20679,56064,20764,58617,20931,59356v202,705,622,1298,1260,1763c22862,61592,23669,61824,24609,61824v1309,,3207,-447,5692,-1359l31510,71452v-3291,1410,-7019,2115,-11183,2115c17774,73567,15475,73146,13426,72303,11378,71435,9866,70326,8892,68976,7953,67601,7297,65752,6928,63440,6626,61789,6475,58471,6475,53467r,-23323l-24,30144r,-11288l6475,18856r,-10626l20679,-31r,18887l30351,18856xe" fillcolor="black" stroked="f" strokeweight=".23819mm">
                      <v:stroke joinstyle="miter"/>
                      <v:path arrowok="t" o:connecttype="custom" o:connectlocs="30351,18856;30351,30144;20679,30144;20679,51705;20931,59356;22191,61119;24609,61824;30301,60465;31510,71452;20327,73567;13426,72303;8892,68976;6928,63440;6475,53467;6475,30144;-24,30144;-24,18856;6475,18856;6475,8230;20679,-31;20679,18856" o:connectangles="0,0,0,0,0,0,0,0,0,0,0,0,0,0,0,0,0,0,0,0,0"/>
                    </v:shape>
                    <v:shape id="Freeform: Shape 219" o:spid="_x0000_s1235" style="position:absolute;left:3747;top:7907;width:552;height:559;visibility:visible;mso-wrap-style:square;v-text-anchor:middle" coordsize="55207,55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" path="m-24,27169v,-4702,1158,-9250,3476,-13651c5769,9116,9043,5763,13274,3442,17539,1129,22291,-31,27529,-31v8094,,14726,2631,19898,7909c52599,13114,55184,19750,55184,27771v,8099,-2619,14813,-7858,20151c42121,53227,35555,55883,27631,55883v-4904,,-9588,-1109,-14054,-3327c9144,50338,5769,47097,3452,42833,1134,38535,-24,33316,-24,27169xm14484,27926v,5304,1259,9371,3777,12190c20780,42936,23886,44346,27580,44346v3694,,6784,-1410,9268,-4230c39367,37297,40627,33196,40627,27823v,-5236,-1260,-9268,-3779,-12087c34364,12916,31274,11506,27580,11506v-3694,,-6800,1410,-9319,4230c15743,18555,14484,22622,14484,27926xe" fillcolor="black" stroked="f" strokeweight=".23819mm">
                      <v:stroke joinstyle="miter"/>
                      <v:path arrowok="t" o:connecttype="custom" o:connectlocs="-24,27169;3452,13518;13274,3442;27529,-31;47427,7878;55184,27771;47326,47922;27631,55883;13577,52556;3452,42833;-24,27169;14484,27926;18261,40116;27580,44346;36848,40116;40627,27823;36848,15736;27580,11506;18261,15736;14484,27926" o:connectangles="0,0,0,0,0,0,0,0,0,0,0,0,0,0,0,0,0,0,0,0"/>
                    </v:shape>
                    <v:shape id="Freeform: Shape 220" o:spid="_x0000_s1236" style="position:absolute;left:4404;top:7907;width:347;height:547;visibility:visible;mso-wrap-style:square;v-text-anchor:middle" coordsize="34655,547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" path="m14130,54671r-14154,l-24,1172r13147,l13123,8781c15373,5187,17388,2823,19168,1680,20981,536,23030,-31,25313,-31v3224,,6330,885,9319,2665l30249,14979c27866,13432,25649,12658,23601,12658v-1982,,-3661,559,-5037,1668c17186,15400,16095,17360,15289,20215v-772,2854,-1159,8837,-1159,17933l14130,54671xe" fillcolor="black" stroked="f" strokeweight=".23819mm">
                      <v:stroke joinstyle="miter"/>
                      <v:path arrowok="t" o:connecttype="custom" o:connectlocs="14130,54671;-24,54671;-24,1172;13123,1172;13123,8781;19168,1680;25313,-31;34632,2634;30249,14979;23601,12658;18564,14326;15289,20215;14130,38148" o:connectangles="0,0,0,0,0,0,0,0,0,0,0,0,0"/>
                    </v:shape>
                    <v:shape id="Freeform: Shape 221" o:spid="_x0000_s1237" style="position:absolute;left:5066;top:7907;width:505;height:559;visibility:visible;mso-wrap-style:square;v-text-anchor:middle" coordsize="50473,55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" path="m49744,16991l35791,19510v-470,-2786,-1545,-4883,-3224,-6293c30922,11807,28772,11102,26119,11102v-3526,,-6347,1221,-8462,3671c15575,17197,14533,21255,14533,26963v,6353,1059,10832,3174,13454c19857,43039,22728,44346,26321,44346v2686,,4886,-756,6599,-2269c34632,40529,35841,37898,36547,34167r13903,2373c49005,42919,46234,47733,42138,50991v-4097,3259,-9588,4892,-16472,4892c17842,55883,11595,53416,6928,48473,2293,43538,-24,36703,-24,27978,-24,19140,2310,12271,6978,7371,11646,2436,17959,-31,25917,-31v6516,,11687,1410,15515,4230c45294,6984,48065,11248,49744,16991xe" fillcolor="black" stroked="f" strokeweight=".23819mm">
                      <v:stroke joinstyle="miter"/>
                      <v:path arrowok="t" o:connecttype="custom" o:connectlocs="49744,16991;35791,19510;32567,13217;26119,11102;17657,14773;14533,26963;17707,40417;26321,44346;32920,42077;36547,34167;50450,36540;42138,50991;25666,55883;6928,48473;-24,27978;6978,7371;25917,-31;41432,4199;49744,16991" o:connectangles="0,0,0,0,0,0,0,0,0,0,0,0,0,0,0,0,0,0,0"/>
                    </v:shape>
                    <v:shape id="Freeform: Shape 222" o:spid="_x0000_s1238" style="position:absolute;left:5669;top:7919;width:486;height:547;visibility:visible;mso-wrap-style:square;v-text-anchor:middle" coordsize="48659,54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" path="m35488,53467r,-8012c33541,48309,30972,50562,27781,52212v-3156,1642,-6497,2468,-10024,2468c14165,54680,10941,53889,8086,52307,5232,50734,3167,48516,1890,45661,614,42807,-24,38861,-24,33824l-24,-31r14155,l14131,24556v,7522,252,12139,755,13850c15423,40082,16381,41432,17757,42438v1378,971,3124,1461,5239,1461c25415,43899,27580,43246,29495,41930v1913,-1341,3223,-2983,3928,-4934c34128,35018,34481,30196,34481,22536r,-22567l48636,-31r,53498l35488,53467xe" fillcolor="black" stroked="f" strokeweight=".23819mm">
                      <v:stroke joinstyle="miter"/>
                      <v:path arrowok="t" o:connecttype="custom" o:connectlocs="35488,53467;35488,45455;27781,52212;17757,54680;8086,52307;1890,45661;-24,33824;-24,-31;14131,-31;14131,24556;14886,38406;17757,42438;22996,43899;29495,41930;33423,36996;34481,22536;34481,-31;48636,-31;48636,53467" o:connectangles="0,0,0,0,0,0,0,0,0,0,0,0,0,0,0,0,0,0,0"/>
                    </v:shape>
                    <v:shape id="Freeform: Shape 223" o:spid="_x0000_s1239" style="position:absolute;left:6240;top:7703;width:362;height:751;visibility:visible;mso-wrap-style:square;v-text-anchor:middle" coordsize="36168,75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" path="m-24,21573r7858,l7834,17550v,-4505,470,-7858,1411,-10076c10219,5256,11982,3459,14533,2084,17119,674,20377,-31,24306,-31v4030,,7979,602,11839,1814l34228,11652v-2249,-533,-4414,-808,-6497,-808c25683,10844,24205,11334,23299,12305v-874,946,-1310,2777,-1310,5494l21989,21573r10580,l32569,32706r-10580,l21989,75071r-14155,l7834,32706r-7858,l-24,21573xe" fillcolor="black" stroked="f" strokeweight=".23819mm">
                      <v:stroke joinstyle="miter"/>
                      <v:path arrowok="t" o:connecttype="custom" o:connectlocs="-24,21573;7834,21573;7834,17550;9245,7474;14533,2084;24306,-31;36145,1783;34228,11652;27731,10844;23299,12305;21989,17799;21989,21573;32569,21573;32569,32706;21989,32706;21989,75071;7834,75071;7834,32706;-24,32706" o:connectangles="0,0,0,0,0,0,0,0,0,0,0,0,0,0,0,0,0,0,0"/>
                    </v:shape>
                    <v:shape id="Freeform: Shape 224" o:spid="_x0000_s1240" style="position:absolute;left:6585;top:7703;width:362;height:751;visibility:visible;mso-wrap-style:square;v-text-anchor:middle" coordsize="36167,75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" path="m-24,21573r7858,l7834,17550v,-4505,464,-7858,1410,-10076c10215,5256,11978,3459,14531,2084,17119,674,20377,-31,24306,-31v4023,,7969,602,11837,1814l34226,11652v-2252,-533,-4418,-808,-6499,-808c25681,10844,24202,11334,23291,12305v-868,946,-1307,2777,-1307,5494l21984,21573r10583,l32567,32706r-10583,l21984,75071r-14150,l7834,32706r-7858,l-24,21573xe" fillcolor="black" stroked="f" strokeweight=".23819mm">
                      <v:stroke joinstyle="miter"/>
                      <v:path arrowok="t" o:connecttype="custom" o:connectlocs="-24,21573;7834,21573;7834,17550;9244,7474;14531,2084;24306,-31;36143,1783;34226,11652;27727,10844;23291,12305;21984,17799;21984,21573;32567,21573;32567,32706;21984,32706;21984,75071;7834,75071;7834,32706;-24,32706" o:connectangles="0,0,0,0,0,0,0,0,0,0,0,0,0,0,0,0,0,0,0"/>
                    </v:shape>
                  </v:group>
                  <v:group id="_x0000_s1241" alt="Figure 1 Anatomy of the shoulder (reproduced with permission) (Wikimedia Commons 2022)" style="position:absolute;left:1005;top:11188;width:7694;height:955" coordorigin="1005,11188" coordsize="7693,9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">
                    <v:shape id="Freeform: Shape 226" o:spid="_x0000_s1242" style="position:absolute;left:1005;top:11601;width:278;height:141;visibility:visible;mso-wrap-style:square;v-text-anchor:middle" coordsize="27805,14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" path="m-24,14128l-24,-31r27806,l27782,14128r-27806,xe" fillcolor="black" stroked="f" strokeweight=".23819mm">
                      <v:stroke joinstyle="miter"/>
                      <v:path arrowok="t" o:connecttype="custom" o:connectlocs="-24,14128;-24,-31;27782,-31;27782,14128" o:connectangles="0,0,0,0"/>
                    </v:shape>
                    <v:shape id="Freeform: Shape 227" o:spid="_x0000_s1243" style="position:absolute;left:1615;top:11188;width:601;height:764;visibility:visible;mso-wrap-style:square;v-text-anchor:middle" coordsize="60043,76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" path="m-24,51052l14484,49642v872,4866,2635,8442,5288,10729c22459,62649,26069,63792,30603,63792v4801,,8412,-1006,10829,-3017c43884,58720,45110,56339,45110,53622v,-1754,-521,-3224,-1562,-4436c42540,47940,40761,46865,38208,45962,36462,45361,32483,44286,26270,42738,18278,40753,12670,38320,9446,35431,4913,31373,2646,26413,2646,20576v,-3766,1057,-7273,3173,-10532c7968,6752,11041,4250,15037,2539,19067,828,23920,-31,29595,-31v9269,,16236,2037,20904,6095c55201,10130,57669,15555,57904,22338r-14910,653c42356,19200,40979,16475,38864,14833,36781,13157,33642,12314,29444,12314v-4332,,-7724,886,-10175,2665c17690,16122,16901,17653,16901,19570v,1745,739,3241,2216,4479c20998,25631,25565,27273,32819,28983v7253,1720,12610,3499,16068,5339c52380,36136,55100,38638,57048,41827v1981,3164,2972,7075,2972,11744c60020,57800,58844,61763,56494,65460v-2351,3688,-5676,6448,-9974,8253c42221,75501,36866,76387,30451,76387v-9336,,-16505,-2150,-21509,-6448c3939,65606,949,59313,-24,51052xe" fillcolor="black" stroked="f" strokeweight=".23819mm">
                      <v:stroke joinstyle="miter"/>
                      <v:path arrowok="t" o:connecttype="custom" o:connectlocs="-24,51052;14484,49642;19772,60371;30603,63792;41432,60775;45110,53622;43548,49186;38208,45962;26270,42738;9446,35431;2646,20576;5819,10044;15037,2539;29595,-31;50499,6064;57904,22338;42994,22991;38864,14833;29444,12314;19269,14979;16901,19570;19117,24049;32819,28983;48887,34322;57048,41827;60020,53571;56494,65460;46520,73713;30451,76387;8942,69939;-24,51052" o:connectangles="0,0,0,0,0,0,0,0,0,0,0,0,0,0,0,0,0,0,0,0,0,0,0,0,0,0,0,0,0,0,0"/>
                    </v:shape>
                    <v:shape id="Freeform: Shape 228" o:spid="_x0000_s1244" style="position:absolute;left:2338;top:11404;width:487;height:547;visibility:visible;mso-wrap-style:square;v-text-anchor:middle" coordsize="48659,547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" path="m35488,53467r,-8012c33541,48309,30972,50562,27781,52204v-3157,1650,-6497,2467,-10024,2467c14164,54671,10940,53880,8086,52307,5232,50725,3166,48507,1890,45653,614,42799,-24,38853,-24,33815l-24,-31r14154,l14130,24547v,7523,252,12139,756,13859c15423,40082,16381,41423,17757,42429v1378,980,3124,1462,5239,1462c25414,43891,27580,43237,29494,41930v1914,-1341,3224,-2991,3929,-4934c34128,35010,34481,30196,34481,22536r,-22567l48636,-31r,53498l35488,53467xe" fillcolor="black" stroked="f" strokeweight=".23819mm">
                      <v:stroke joinstyle="miter"/>
                      <v:path arrowok="t" o:connecttype="custom" o:connectlocs="35488,53467;35488,45455;27781,52204;17757,54671;8086,52307;1890,45653;-24,33815;-24,-31;14130,-31;14130,24547;14886,38406;17757,42429;22996,43891;29494,41930;33423,36996;34481,22536;34481,-31;48636,-31;48636,53467" o:connectangles="0,0,0,0,0,0,0,0,0,0,0,0,0,0,0,0,0,0,0"/>
                    </v:shape>
                    <v:shape id="Freeform: Shape 229" o:spid="_x0000_s1245" style="position:absolute;left:2968;top:11392;width:522;height:751;visibility:visible;mso-wrap-style:square;v-text-anchor:middle" coordsize="52185,750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" path="m-24,1181r13197,l13173,9039c14886,6356,17204,4173,20125,2488,23047,811,26287,-31,29847,-31v6212,,11485,2441,15817,7307c49996,12142,52162,18925,52162,27625v,8932,-2183,15887,-6548,20856c41248,53416,35959,55883,29746,55883v-2955,,-5642,-585,-8059,-1762c19302,52943,16784,50931,14131,48077r,26951l-24,75028r,-73847xm13980,27023v,6010,1192,10463,3576,13351c19940,43228,22845,44656,26271,44656v3291,,6027,-1316,8210,-3929c36664,38070,37755,33737,37755,27728v,-5605,-1125,-9774,-3375,-12491c32130,12512,29343,11153,26019,11153v-3459,,-6331,1342,-8614,4032c15121,17833,13980,21779,13980,27023xe" fillcolor="black" stroked="f" strokeweight=".23819mm">
                      <v:stroke joinstyle="miter"/>
                      <v:path arrowok="t" o:connecttype="custom" o:connectlocs="-24,1181;13173,1181;13173,9039;20125,2488;29847,-31;45664,7276;52162,27625;45614,48481;29746,55883;21687,54121;14131,48077;14131,75028;-24,75028;13980,27023;17556,40374;26271,44656;34481,40727;37755,27728;34380,15237;26019,11153;17405,15185;13980,27023" o:connectangles="0,0,0,0,0,0,0,0,0,0,0,0,0,0,0,0,0,0,0,0,0,0"/>
                    </v:shape>
                    <v:shape id="Freeform: Shape 230" o:spid="_x0000_s1246" style="position:absolute;left:3596;top:11392;width:347;height:547;visibility:visible;mso-wrap-style:square;v-text-anchor:middle" coordsize="34655,54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" path="m14131,54680r-14155,l-24,1181r13148,l13124,8789c15373,5196,17388,2823,19168,1688,20981,545,23030,-31,25313,-31v3224,,6331,894,9319,2673l30250,14979c27866,13440,25649,12666,23601,12666v-1981,,-3661,551,-5037,1660c17186,15400,16095,17369,15289,20223v-772,2854,-1158,8829,-1158,17933l14131,54680xe" fillcolor="black" stroked="f" strokeweight=".23819mm">
                      <v:stroke joinstyle="miter"/>
                      <v:path arrowok="t" o:connecttype="custom" o:connectlocs="14131,54680;-24,54680;-24,1181;13124,1181;13124,8789;19168,1688;25313,-31;34632,2642;30250,14979;23601,12666;18564,14326;15289,20223;14131,38156" o:connectangles="0,0,0,0,0,0,0,0,0,0,0,0,0"/>
                    </v:shape>
                    <v:shape id="Freeform: Shape 231" o:spid="_x0000_s1247" style="position:absolute;left:3966;top:11392;width:502;height:559;visibility:visible;mso-wrap-style:square;v-text-anchor:middle" coordsize="50220,55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" path="m14282,17498l1437,15185c2880,10010,5366,6184,8892,3700,12418,1215,17657,-31,24608,-31v6314,,11014,756,14104,2269c41802,3717,43968,5617,45211,7930v1275,2286,1913,6499,1913,12646l46973,37099v,4702,218,8175,655,10428c48098,49736,48955,52126,50197,54680r-14004,c35825,53734,35371,52341,34833,50493v-234,-834,-402,-1393,-503,-1659c31912,51181,29326,52943,26573,54121v-2754,1177,-5692,1762,-8816,1762c12250,55883,7901,54387,4711,51404,1554,48412,-24,44638,-24,40065v,-3018,722,-5709,2166,-8056c3586,29628,5600,27814,8186,26568v2620,-1273,6381,-2382,11284,-3327c26086,22003,30670,20842,33221,19767r,-1409c33221,15641,32550,13707,31207,12563,29863,11385,27328,10801,23601,10801v-2519,,-4484,507,-5894,1513c16297,13285,15155,15013,14282,17498xm33221,28983v-1813,611,-4684,1333,-8613,2167c20679,31992,18110,32818,16901,33617v-1847,1315,-2771,2975,-2771,4995c14130,40589,14870,42300,16347,43744v1477,1445,3358,2167,5642,2167c24541,45911,26976,45068,29293,43392v1712,-1273,2837,-2837,3375,-4686c33037,37503,33221,35199,33221,31803r,-2820xe" fillcolor="black" stroked="f" strokeweight=".23819mm">
                      <v:stroke joinstyle="miter"/>
                      <v:path arrowok="t" o:connecttype="custom" o:connectlocs="14282,17498;1437,15185;8892,3700;24608,-31;38712,2238;45211,7930;47124,20576;46973,37099;47628,47527;50197,54680;36193,54680;34833,50493;34330,48834;26573,54121;17757,55883;4711,51404;-24,40065;2142,32009;8186,26568;19470,23241;33221,19767;33221,18358;31207,12563;23601,10801;17707,12314;14282,17498;33221,28983;24608,31150;16901,33617;14130,38612;16347,43744;21989,45911;29293,43392;32668,38706;33221,31803" o:connectangles="0,0,0,0,0,0,0,0,0,0,0,0,0,0,0,0,0,0,0,0,0,0,0,0,0,0,0,0,0,0,0,0,0,0,0"/>
                    </v:shape>
                    <v:shape id="Freeform: Shape 232" o:spid="_x0000_s1248" style="position:absolute;left:4528;top:11392;width:499;height:559;visibility:visible;mso-wrap-style:square;v-text-anchor:middle" coordsize="49969,55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" path="m-24,39411l14181,37245v604,2760,1830,4857,3677,6302c19705,44956,22291,45661,25616,45661v3660,,6414,-670,8260,-2020c35120,42704,35740,41449,35740,39867v,-1075,-336,-1969,-1007,-2674c34028,36523,32449,35904,29998,35337,18580,32818,11343,30514,8288,28433,4056,25545,1941,21530,1941,16398v,-4643,1830,-8537,5490,-11692c11091,1551,16767,-31,24457,-31v7321,,12761,1195,16321,3576c44337,5935,46789,9460,48132,14128l34783,16595v-570,-2080,-1662,-3679,-3274,-4788c29930,10698,27664,10148,24709,10148v-3728,,-6397,524,-8009,1564c15625,12452,15088,13406,15088,14584v,1005,470,1857,1410,2562c17774,18091,22174,19415,29696,21126v7556,1719,12828,3817,15816,6301c48468,29946,49946,33454,49946,37950v,4909,-2049,9121,-6146,12646c39703,54121,33642,55883,25616,55883v-7288,,-13063,-1479,-17328,-4427c4056,48498,1286,44484,-24,39411xe" fillcolor="black" stroked="f" strokeweight=".23819mm">
                      <v:stroke joinstyle="miter"/>
                      <v:path arrowok="t" o:connecttype="custom" o:connectlocs="-24,39411;14181,37245;17858,43547;25616,45661;33876,43641;35740,39867;34733,37193;29998,35337;8288,28433;1941,16398;7431,4706;24457,-31;40778,3545;48132,14128;34783,16595;31509,11807;24709,10148;16700,11712;15088,14584;16498,17146;29696,21126;45512,27427;49946,37950;43800,50596;25616,55883;8288,51456;-24,39411" o:connectangles="0,0,0,0,0,0,0,0,0,0,0,0,0,0,0,0,0,0,0,0,0,0,0,0,0,0,0"/>
                    </v:shape>
                    <v:shape id="Freeform: Shape 233" o:spid="_x0000_s1249" style="position:absolute;left:5148;top:11392;width:522;height:751;visibility:visible;mso-wrap-style:square;v-text-anchor:middle" coordsize="52185,750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" path="m-24,1181r13197,l13173,9039c14886,6356,17204,4173,20125,2488,23046,811,26287,-31,29847,-31v6212,,11485,2441,15817,7307c49996,12142,52162,18925,52162,27625v,8932,-2183,15887,-6549,20856c41247,53416,35959,55883,29746,55883v-2955,,-5642,-585,-8060,-1762c19302,52943,16783,50931,14130,48077r,26951l-24,75028r,-73847xm13980,27023v,6010,1191,10463,3576,13351c19940,43228,22845,44656,26270,44656v3292,,6028,-1316,8211,-3929c36664,38070,37755,33737,37755,27728v,-5605,-1125,-9774,-3375,-12491c32130,12512,29343,11153,26018,11153v-3458,,-6330,1342,-8613,4032c15122,17833,13980,21779,13980,27023xe" fillcolor="black" stroked="f" strokeweight=".23819mm">
                      <v:stroke joinstyle="miter"/>
                      <v:path arrowok="t" o:connecttype="custom" o:connectlocs="-24,1181;13173,1181;13173,9039;20125,2488;29847,-31;45664,7276;52162,27625;45613,48481;29746,55883;21686,54121;14130,48077;14130,75028;-24,75028;13980,27023;17556,40374;26270,44656;34481,40727;37755,27728;34380,15237;26018,11153;17405,15185;13980,27023" o:connectangles="0,0,0,0,0,0,0,0,0,0,0,0,0,0,0,0,0,0,0,0,0,0"/>
                    </v:shape>
                    <v:shape id="Freeform: Shape 234" o:spid="_x0000_s1250" style="position:absolute;left:5783;top:11201;width:141;height:738;visibility:visible;mso-wrap-style:square;v-text-anchor:middle" coordsize="14153,738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" path="m-24,13062l-24,-31r14154,l14130,13062r-14154,xm-24,73816r,-53498l14130,20318r,53498l-24,73816xe" fillcolor="black" stroked="f" strokeweight=".23819mm">
                      <v:stroke joinstyle="miter"/>
                      <v:path arrowok="t" o:connecttype="custom" o:connectlocs="-24,13062;-24,-31;14130,-31;14130,13062;-24,73816;-24,20318;14130,20318;14130,73816" o:connectangles="0,0,0,0,0,0,0,0"/>
                    </v:shape>
                    <v:shape id="Freeform: Shape 235" o:spid="_x0000_s1251" style="position:absolute;left:6068;top:11392;width:487;height:547;visibility:visible;mso-wrap-style:square;v-text-anchor:middle" coordsize="48759,54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" path="m48736,54680r-14154,l34582,27376v,-5777,-302,-9508,-907,-11185c33071,14480,32080,13157,30703,12211v-1343,-937,-2972,-1410,-4886,-1410c23366,10801,21166,11472,19219,12821v-1948,1341,-3292,3121,-4030,5339c14484,20369,14131,24470,14131,30445r,24235l-24,54680r,-53499l13124,1181r,7858c17791,2995,23668,-31,30753,-31v3123,,5978,576,8564,1719c41903,2789,43851,4224,45160,5970v1344,1745,2267,3722,2771,5940c48468,14128,48736,17300,48736,21427r,33253xe" fillcolor="black" stroked="f" strokeweight=".23819mm">
                      <v:stroke joinstyle="miter"/>
                      <v:path arrowok="t" o:connecttype="custom" o:connectlocs="48736,54680;34582,54680;34582,27376;33675,16191;30703,12211;25817,10801;19219,12821;15189,18160;14131,30445;14131,54680;-24,54680;-24,1181;13124,1181;13124,9039;30753,-31;39317,1688;45160,5970;47931,11910;48736,21427" o:connectangles="0,0,0,0,0,0,0,0,0,0,0,0,0,0,0,0,0,0,0"/>
                    </v:shape>
                    <v:shape id="Freeform: Shape 236" o:spid="_x0000_s1252" style="position:absolute;left:6662;top:11392;width:502;height:559;visibility:visible;mso-wrap-style:square;v-text-anchor:middle" coordsize="50223,55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" path="m14282,17498l1438,15185c2882,10010,5367,6184,8891,3700,12416,1215,17652,-31,24606,-31v6311,,11013,756,14108,2269c41800,3717,43967,5617,45205,7930v1280,2286,1917,6499,1917,12646l46976,37099v,4702,214,8175,653,10428c48093,49736,48953,52126,50199,54680r-14004,c35825,53734,35370,52341,34828,50493v-232,-834,-395,-1393,-498,-1659c31914,51181,29326,52943,26567,54121v-2751,1177,-5692,1762,-8812,1762c12244,55883,7903,54387,4713,51404,1550,48412,-24,44638,-24,40065v,-3018,722,-5709,2167,-8056c3587,29628,5599,27814,8186,26568v2622,-1273,6379,-2382,11279,-3327c26085,22003,30667,20842,33220,19767r,-1409c33220,15641,32550,13707,31209,12563,29859,11385,27323,10801,23601,10801v-2519,,-4488,507,-5898,1513c16293,13285,15150,15013,14282,17498xm33220,28983v-1813,611,-4685,1333,-8614,2167c20678,31992,18107,32818,16895,33617v-1840,1315,-2768,2975,-2768,4995c14127,40589,14866,42300,16345,43744v1478,1445,3361,2167,5639,2167c24538,45911,26971,45068,29292,43392v1711,-1273,2837,-2837,3370,-4686c33031,37503,33220,35199,33220,31803r,-2820xe" fillcolor="black" stroked="f" strokeweight=".23819mm">
                      <v:stroke joinstyle="miter"/>
                      <v:path arrowok="t" o:connecttype="custom" o:connectlocs="14282,17498;1438,15185;8891,3700;24606,-31;38714,2238;45205,7930;47122,20576;46976,37099;47629,47527;50199,54680;36195,54680;34828,50493;34330,48834;26567,54121;17755,55883;4713,51404;-24,40065;2143,32009;8186,26568;19465,23241;33220,19767;33220,18358;31209,12563;23601,10801;17703,12314;14282,17498;33220,28983;24606,31150;16895,33617;14127,38612;16345,43744;21984,45911;29292,43392;32662,38706;33220,31803" o:connectangles="0,0,0,0,0,0,0,0,0,0,0,0,0,0,0,0,0,0,0,0,0,0,0,0,0,0,0,0,0,0,0,0,0,0,0"/>
                    </v:shape>
                    <v:shape id="Freeform: Shape 237" o:spid="_x0000_s1253" style="position:absolute;left:7215;top:11215;width:315;height:736;visibility:visible;mso-wrap-style:square;v-text-anchor:middle" coordsize="31533,735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" path="m30358,18856r,11279l20686,30135r,21561c20686,56064,20764,58617,20936,59356v197,705,619,1290,1255,1763c22861,61591,23669,61824,24615,61824v1307,,3207,-456,5691,-1359l31510,71443v-3293,1410,-7015,2115,-11176,2115c17780,73558,15477,73137,13430,72303,11384,71426,9871,70317,8891,68976,7954,67601,7301,65752,6931,63440,6630,61789,6476,58462,6476,53459r,-23324l-24,30135r,-11279l6476,18856r,-10626l20686,-31r,18887l30358,18856xe" fillcolor="black" stroked="f" strokeweight=".23819mm">
                      <v:stroke joinstyle="miter"/>
                      <v:path arrowok="t" o:connecttype="custom" o:connectlocs="30358,18856;30358,30135;20686,30135;20686,51696;20936,59356;22191,61119;24615,61824;30306,60465;31510,71443;20334,73558;13430,72303;8891,68976;6931,63440;6476,53459;6476,30135;-24,30135;-24,18856;6476,18856;6476,8230;20686,-31;20686,18856" o:connectangles="0,0,0,0,0,0,0,0,0,0,0,0,0,0,0,0,0,0,0,0,0"/>
                    </v:shape>
                    <v:shape id="Freeform: Shape 238" o:spid="_x0000_s1254" style="position:absolute;left:7615;top:11404;width:487;height:547;visibility:visible;mso-wrap-style:square;v-text-anchor:middle" coordsize="48658,547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" path="m35490,53467r,-8012c33539,48309,30968,50562,27779,52204v-3155,1650,-6500,2467,-10024,2467c14161,54671,10937,53880,8083,52307,5229,50725,3166,48507,1885,45653,612,42799,-24,38853,-24,33815l-24,-31r14151,l14127,24547v,7523,249,12139,756,13859c15425,40082,16379,41423,17755,42429v1375,980,3120,1462,5235,1462c25415,43891,27581,43237,29489,41930v1918,-1341,3224,-2991,3929,-4934c34123,35010,34476,30196,34476,22536r,-22567l48635,-31r,53498l35490,53467xe" fillcolor="black" stroked="f" strokeweight=".23819mm">
                      <v:stroke joinstyle="miter"/>
                      <v:path arrowok="t" o:connecttype="custom" o:connectlocs="35490,53467;35490,45455;27779,52204;17755,54671;8083,52307;1885,45653;-24,33815;-24,-31;14127,-31;14127,24547;14883,38406;17755,42429;22990,43891;29489,41930;33418,36996;34476,22536;34476,-31;48635,-31;48635,53467" o:connectangles="0,0,0,0,0,0,0,0,0,0,0,0,0,0,0,0,0,0,0"/>
                    </v:shape>
                    <v:shape id="Freeform: Shape 239" o:spid="_x0000_s1255" style="position:absolute;left:8199;top:11392;width:500;height:559;visibility:visible;mso-wrap-style:square;v-text-anchor:middle" coordsize="49965,55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" path="m-24,39411l14178,37245v602,2760,1832,4857,3680,6302c19706,44956,22285,45661,25612,45661v3663,,6414,-670,8262,-2020c35120,42704,35739,41449,35739,39867v,-1075,-335,-1969,-1005,-2674c34029,36523,32447,35904,29997,35337,18580,32818,11341,30514,8281,28433,4051,25545,1936,21530,1936,16398v,-4643,1832,-8537,5494,-11692c11092,1551,16766,-31,24452,-31v7324,,12766,1195,16325,3576c44336,5935,46786,9460,48128,14128l34785,16595v-576,-2080,-1668,-3679,-3275,-4788c29928,10698,27658,10148,24710,10148v-3731,,-6405,524,-8013,1564c15623,12452,15081,13406,15081,14584v,1005,473,1857,1419,2562c17772,18091,22174,19415,29696,21126v7556,1719,12826,3817,15818,6301c48463,29946,49941,33454,49941,37950v,4909,-2046,9121,-6146,12646c39703,54121,33642,55883,25612,55883v-7290,,-13058,-1479,-17331,-4427c4051,48498,1283,44484,-24,39411xe" fillcolor="black" stroked="f" strokeweight=".23819mm">
                      <v:stroke joinstyle="miter"/>
                      <v:path arrowok="t" o:connecttype="custom" o:connectlocs="-24,39411;14178,37245;17858,43547;25612,45661;33874,43641;35739,39867;34734,37193;29997,35337;8281,28433;1936,16398;7430,4706;24452,-31;40777,3545;48128,14128;34785,16595;31510,11807;24710,10148;16697,11712;15081,14584;16500,17146;29696,21126;45514,27427;49941,37950;43795,50596;25612,55883;8281,51456;-24,39411" o:connectangles="0,0,0,0,0,0,0,0,0,0,0,0,0,0,0,0,0,0,0,0,0,0,0,0,0,0,0"/>
                    </v:shape>
                  </v:group>
                  <v:group id="_x0000_s1256" alt="Figure 1 Anatomy of the shoulder (reproduced with permission) (Wikimedia Commons 2022)" style="position:absolute;left:1005;top:12780;width:7579;height:955" coordorigin="1005,12780" coordsize="7578,9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shape id="Freeform: Shape 241" o:spid="_x0000_s1257" style="position:absolute;left:1005;top:13193;width:278;height:141;visibility:visible;mso-wrap-style:square;v-text-anchor:middle" coordsize="27805,14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" path="m-24,14119l-24,-31r27806,l27782,14119r-27806,xe" fillcolor="black" stroked="f" strokeweight=".23819mm">
                      <v:stroke joinstyle="miter"/>
                      <v:path arrowok="t" o:connecttype="custom" o:connectlocs="-24,14119;-24,-31;27782,-31;27782,14119" o:connectangles="0,0,0,0"/>
                    </v:shape>
                    <v:shape id="Freeform: Shape 242" o:spid="_x0000_s1258" style="position:absolute;left:1615;top:12780;width:601;height:764;visibility:visible;mso-wrap-style:square;v-text-anchor:middle" coordsize="60043,76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" path="m-24,51043l14484,49633v872,4875,2635,8451,5288,10729c22459,62649,26069,63792,30603,63792v4801,,8412,-1006,10829,-3026c43884,58720,45110,56339,45110,53614v,-1746,-521,-3224,-1562,-4436c42540,47940,40761,46865,38208,45954,36462,45352,32483,44277,26270,42730,18278,40753,12670,38320,9446,35431,4913,31365,2646,26413,2646,20567v,-3757,1057,-7264,3173,-10523c7968,6752,11041,4250,15037,2539,19067,820,23920,-31,29595,-31v9269,,16236,2029,20904,6095c55201,10130,57669,15546,57904,22329r-14910,662c42356,19191,40979,16475,38864,14824,36781,13148,33642,12305,29444,12305v-4332,,-7724,895,-10175,2674c17690,16122,16901,17653,16901,19561v,1745,739,3241,2216,4488c20998,25622,25565,27273,32819,28983v7253,1711,12610,3491,16068,5339c52380,36136,55100,38638,57048,41827v1981,3155,2972,7067,2972,11735c60020,57792,58844,61755,56494,65452v-2351,3696,-5676,6447,-9974,8261c42221,75493,36866,76387,30451,76387v-9336,,-16505,-2150,-21509,-6448c3939,65606,949,59305,-24,51043xe" fillcolor="black" stroked="f" strokeweight=".23819mm">
                      <v:stroke joinstyle="miter"/>
                      <v:path arrowok="t" o:connecttype="custom" o:connectlocs="-24,51043;14484,49633;19772,60362;30603,63792;41432,60766;45110,53614;43548,49178;38208,45954;26270,42730;9446,35431;2646,20567;5819,10044;15037,2539;29595,-31;50499,6064;57904,22329;42994,22991;38864,14824;29444,12305;19269,14979;16901,19561;19117,24049;32819,28983;48887,34322;57048,41827;60020,53562;56494,65452;46520,73713;30451,76387;8942,69939;-24,51043" o:connectangles="0,0,0,0,0,0,0,0,0,0,0,0,0,0,0,0,0,0,0,0,0,0,0,0,0,0,0,0,0,0,0"/>
                    </v:shape>
                    <v:shape id="Freeform: Shape 243" o:spid="_x0000_s1259" style="position:absolute;left:2338;top:12996;width:487;height:547;visibility:visible;mso-wrap-style:square;v-text-anchor:middle" coordsize="48659,547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" path="m35488,53459r,-8004c33541,48309,30972,50553,27781,52204v-3157,1642,-6497,2467,-10024,2467c14164,54671,10940,53880,8086,52298,5232,50725,3166,48507,1890,45653,614,42799,-24,38853,-24,33815l-24,-31r14154,l14130,24547v,7523,252,12139,756,13850c15423,40082,16381,41423,17757,42429v1378,971,3124,1462,5239,1462c25414,43891,27580,43237,29494,41922v1914,-1341,3224,-2983,3929,-4935c34128,35010,34481,30187,34481,22536r,-22567l48636,-31r,53490l35488,53459xe" fillcolor="black" stroked="f" strokeweight=".23819mm">
                      <v:stroke joinstyle="miter"/>
                      <v:path arrowok="t" o:connecttype="custom" o:connectlocs="35488,53459;35488,45455;27781,52204;17757,54671;8086,52298;1890,45653;-24,33815;-24,-31;14130,-31;14130,24547;14886,38397;17757,42429;22996,43891;29494,41922;33423,36987;34481,22536;34481,-31;48636,-31;48636,53459" o:connectangles="0,0,0,0,0,0,0,0,0,0,0,0,0,0,0,0,0,0,0"/>
                    </v:shape>
                    <v:shape id="Freeform: Shape 244" o:spid="_x0000_s1260" style="position:absolute;left:2966;top:12793;width:522;height:750;visibility:visible;mso-wrap-style:square;v-text-anchor:middle" coordsize="52236,750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" path="m-24,73816l-24,-31r14155,l14131,26568v4366,-4969,9538,-7454,15515,-7454c36161,19114,41551,21478,45816,26215v4265,4703,6397,11469,6397,20298c52213,55651,50030,62683,45665,67618v-4332,4943,-9605,7410,-15818,7410c26792,75028,23769,74272,20781,72759,17825,71211,15273,68950,13124,65959r,7857l-24,73816xm14031,45911v,5545,873,9637,2619,12293c19101,61961,22359,63844,26422,63844v3123,,5776,-1324,7959,-3980c36597,57181,37706,52960,37706,47217v,-6103,-1109,-10505,-3325,-13196c32165,31305,29327,29946,25868,29946v-3392,,-6213,1324,-8462,3981c15156,36540,14031,40538,14031,45911xe" fillcolor="black" stroked="f" strokeweight=".23819mm">
                      <v:stroke joinstyle="miter"/>
                      <v:path arrowok="t" o:connecttype="custom" o:connectlocs="-24,73816;-24,-31;14131,-31;14131,26568;29646,19114;45816,26215;52213,46513;45665,67618;29847,75028;20781,72759;13124,65959;13124,73816;14031,45911;16650,58204;26422,63844;34381,59864;37706,47217;34381,34021;25868,29946;17406,33927;14031,45911" o:connectangles="0,0,0,0,0,0,0,0,0,0,0,0,0,0,0,0,0,0,0,0,0"/>
                    </v:shape>
                    <v:shape id="Freeform: Shape 245" o:spid="_x0000_s1261" style="position:absolute;left:3553;top:12984;width:499;height:559;visibility:visible;mso-wrap-style:square;v-text-anchor:middle" coordsize="49969,55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" path="m-24,39411l14182,37245v604,2751,1829,4849,3677,6293c19705,44948,22291,45653,25616,45653v3660,,6414,-671,8261,-2012c35120,42704,35741,41440,35741,39867v,-1075,-336,-1969,-1007,-2674c34028,36523,32450,35904,29998,35328,18581,32809,11344,30514,8288,28425,4056,25545,1941,21530,1941,16389v,-4634,1830,-8528,5491,-11683c11092,1551,16767,-31,24458,-31v7320,,12760,1195,16320,3576c44338,5926,46789,9451,48133,14119l34783,16595v-570,-2089,-1661,-3679,-3273,-4788c29931,10698,27664,10148,24710,10148v-3728,,-6398,515,-8010,1556c15625,12443,15088,13397,15088,14575v,1006,470,1866,1411,2571c17775,18083,22174,19415,29696,21126v7556,1711,12828,3808,15817,6293c48468,29938,49946,33445,49946,37950v,4900,-2049,9113,-6145,12646c39703,54121,33642,55883,25616,55883v-7287,,-13063,-1479,-17328,-4436c4056,48490,1287,44484,-24,39411xe" fillcolor="black" stroked="f" strokeweight=".23819mm">
                      <v:stroke joinstyle="miter"/>
                      <v:path arrowok="t" o:connecttype="custom" o:connectlocs="-24,39411;14182,37245;17859,43538;25616,45653;33877,43641;35741,39867;34734,37193;29998,35328;8288,28425;1941,16389;7432,4706;24458,-31;40778,3545;48133,14119;34783,16595;31510,11807;24710,10148;16700,11704;15088,14575;16499,17146;29696,21126;45513,27419;49946,37950;43801,50596;25616,55883;8288,51447;-24,39411" o:connectangles="0,0,0,0,0,0,0,0,0,0,0,0,0,0,0,0,0,0,0,0,0,0,0,0,0,0,0"/>
                    </v:shape>
                    <v:shape id="Freeform: Shape 246" o:spid="_x0000_s1262" style="position:absolute;left:4145;top:12984;width:505;height:559;visibility:visible;mso-wrap-style:square;v-text-anchor:middle" coordsize="50473,55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" path="m49745,16991l35791,19510v-470,-2786,-1545,-4883,-3224,-6293c30922,11807,28772,11102,26119,11102v-3526,,-6347,1221,-8462,3679c15575,17197,14534,21255,14534,26972v,6344,1058,10823,3173,13445c19857,43039,22728,44346,26321,44346v2686,,4886,-756,6599,-2270c34632,40538,35842,37898,36547,34167r13903,2373c49005,42919,46235,47742,42138,50991v-4097,3259,-9587,4892,-16472,4892c17842,55883,11596,53416,6928,48473,2293,43538,-24,36703,-24,27978,-24,19140,2310,12280,6978,7371,11646,2436,17959,-31,25918,-31v6515,,11686,1410,15515,4230c45295,6984,48065,11248,49745,16991xe" fillcolor="black" stroked="f" strokeweight=".23819mm">
                      <v:stroke joinstyle="miter"/>
                      <v:path arrowok="t" o:connecttype="custom" o:connectlocs="49745,16991;35791,19510;32567,13217;26119,11102;17657,14781;14534,26972;17707,40417;26321,44346;32920,42076;36547,34167;50450,36540;42138,50991;25666,55883;6928,48473;-24,27978;6978,7371;25918,-31;41433,4199;49745,16991" o:connectangles="0,0,0,0,0,0,0,0,0,0,0,0,0,0,0,0,0,0,0"/>
                    </v:shape>
                    <v:shape id="Freeform: Shape 247" o:spid="_x0000_s1263" style="position:absolute;left:4714;top:12984;width:502;height:559;visibility:visible;mso-wrap-style:square;v-text-anchor:middle" coordsize="50221,55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" path="m14282,17498l1437,15177c2881,10010,5366,6184,8892,3700,12418,1207,17657,-31,24608,-31v6314,,11014,756,14104,2269c41802,3709,43968,5608,45211,7930v1275,2278,1913,6499,1913,12637l46974,37090v,4703,218,8176,654,10428c48098,49736,48955,52118,50198,54671r-14004,c35825,53734,35371,52341,34834,50493v-235,-843,-403,-1393,-504,-1659c31912,51181,29326,52943,26573,54121v-2754,1169,-5693,1762,-8816,1762c12250,55883,7901,54387,4711,51395,1555,48412,-24,44630,-24,40065v,-3026,722,-5709,2166,-8064c3586,29620,5601,27806,8186,26568v2620,-1281,6381,-2390,11284,-3327c26086,21994,30670,20842,33222,19767r,-1409c33222,15632,32550,13707,31207,12563,29863,11386,27328,10801,23601,10801v-2519,,-4484,499,-5894,1504c16297,13285,15155,15013,14282,17498xm33222,28983v-1814,602,-4685,1324,-8614,2167c20679,31992,18110,32809,16901,33617v-1847,1307,-2770,2975,-2770,4986c14131,40589,14870,42300,16347,43744v1477,1445,3358,2167,5642,2167c24541,45911,26976,45068,29293,43392v1712,-1281,2837,-2837,3375,-4686c33037,37494,33222,35199,33222,31803r,-2820xe" fillcolor="black" stroked="f" strokeweight=".23819mm">
                      <v:stroke joinstyle="miter"/>
                      <v:path arrowok="t" o:connecttype="custom" o:connectlocs="14282,17498;1437,15177;8892,3700;24608,-31;38712,2238;45211,7930;47124,20567;46974,37090;47628,47518;50198,54671;36194,54671;34834,50493;34330,48834;26573,54121;17757,55883;4711,51395;-24,40065;2142,32001;8186,26568;19470,23241;33222,19767;33222,18358;31207,12563;23601,10801;17707,12305;14282,17498;33222,28983;24608,31150;16901,33617;14131,38603;16347,43744;21989,45911;29293,43392;32668,38706;33222,31803" o:connectangles="0,0,0,0,0,0,0,0,0,0,0,0,0,0,0,0,0,0,0,0,0,0,0,0,0,0,0,0,0,0,0,0,0,0,0"/>
                    </v:shape>
                    <v:shape id="Freeform: Shape 248" o:spid="_x0000_s1264" style="position:absolute;left:5321;top:12984;width:522;height:751;visibility:visible;mso-wrap-style:square;v-text-anchor:middle" coordsize="52185,75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" path="m-24,1181r13197,l13173,9039c14886,6348,17204,4164,20125,2488,23047,811,26287,-31,29847,-31v6212,,11485,2433,15817,7307c49996,12142,52162,18925,52162,27625v,8932,-2183,15879,-6548,20848c41248,53416,35959,55883,29746,55883v-2955,,-5642,-593,-8059,-1762c19302,52943,16784,50931,14131,48077r,26943l-24,75020r,-73839xm13980,27015v,6018,1192,10462,3576,13351c19940,43220,22845,44647,26271,44647v3291,,6027,-1307,8210,-3929c36664,38070,37755,33737,37755,27720v,-5605,-1125,-9766,-3375,-12492c32130,12512,29343,11153,26019,11153v-3459,,-6331,1342,-8614,4024c15121,17833,13980,21779,13980,27015xe" fillcolor="black" stroked="f" strokeweight=".23819mm">
                      <v:stroke joinstyle="miter"/>
                      <v:path arrowok="t" o:connecttype="custom" o:connectlocs="-24,1181;13173,1181;13173,9039;20125,2488;29847,-31;45664,7276;52162,27625;45614,48473;29746,55883;21687,54121;14131,48077;14131,75020;-24,75020;13980,27015;17556,40366;26271,44647;34481,40718;37755,27720;34380,15228;26019,11153;17405,15177;13980,27015" o:connectangles="0,0,0,0,0,0,0,0,0,0,0,0,0,0,0,0,0,0,0,0,0,0"/>
                    </v:shape>
                    <v:shape id="Freeform: Shape 249" o:spid="_x0000_s1265" style="position:absolute;left:5953;top:12996;width:486;height:547;visibility:visible;mso-wrap-style:square;v-text-anchor:middle" coordsize="48660,547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" path="m35489,53459r,-8004c33541,48309,30972,50553,27782,52204v-3157,1642,-6498,2467,-10024,2467c14165,54671,10941,53880,8087,52298,5232,50725,3167,48507,1891,45653,614,42799,-24,38853,-24,33815l-24,-31r14155,l14131,24547v,7523,252,12139,756,13850c15424,40082,16381,41423,17758,42429v1377,971,3123,1462,5239,1462c25415,43891,27581,43237,29495,41922v1914,-1341,3223,-2983,3929,-4935c34129,35010,34482,30187,34482,22536r,-22567l48636,-31r,53490l35489,53459xe" fillcolor="black" stroked="f" strokeweight=".23819mm">
                      <v:stroke joinstyle="miter"/>
                      <v:path arrowok="t" o:connecttype="custom" o:connectlocs="35489,53459;35489,45455;27782,52204;17758,54671;8087,52298;1891,45653;-24,33815;-24,-31;14131,-31;14131,24547;14887,38397;17758,42429;22997,43891;29495,41922;33424,36987;34482,22536;34482,-31;48636,-31;48636,53459" o:connectangles="0,0,0,0,0,0,0,0,0,0,0,0,0,0,0,0,0,0,0"/>
                    </v:shape>
                    <v:shape id="Freeform: Shape 250" o:spid="_x0000_s1266" style="position:absolute;left:6587;top:12793;width:141;height:738;visibility:visible;mso-wrap-style:square;v-text-anchor:middle" coordsize="14150,738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" path="m-24,73816l-24,-31r14151,l14127,73816r-14151,xe" fillcolor="black" stroked="f" strokeweight=".23819mm">
                      <v:stroke joinstyle="miter"/>
                      <v:path arrowok="t" o:connecttype="custom" o:connectlocs="-24,73816;-24,-31;14127,-31;14127,73816" o:connectangles="0,0,0,0"/>
                    </v:shape>
                    <v:shape id="Freeform: Shape 251" o:spid="_x0000_s1267" style="position:absolute;left:6835;top:12984;width:503;height:559;visibility:visible;mso-wrap-style:square;v-text-anchor:middle" coordsize="50223,55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" path="m14282,17498l1438,15177c2882,10010,5367,6184,8891,3700,12425,1207,17660,-31,24615,-31v6310,,11013,756,14099,2269c41809,3709,43975,5608,45213,7930v1281,2278,1917,6499,1917,12637l46976,37090v,4703,223,8176,653,10428c48102,49736,48961,52118,50199,54671r-14004,c35825,53734,35378,52341,34837,50493v-232,-843,-404,-1393,-507,-1659c31914,51181,29326,52943,26575,54121v-2751,1169,-5691,1762,-8812,1762c12253,55883,7903,54387,4713,51395,1558,48412,-24,44630,-24,40065v,-3026,722,-5709,2167,-8064c3587,29620,5607,27806,8186,26568v2622,-1281,6388,-2390,11288,-3327c26085,21994,30676,20842,33229,19767r,-1409c33229,15632,32550,13707,31209,12563,29868,11386,27332,10801,23601,10801v-2519,,-4479,499,-5889,1504c16302,13285,15158,15013,14282,17498xm33229,28983v-1814,602,-4685,1324,-8614,2167c20686,31992,18116,32809,16904,33617v-1849,1307,-2769,2975,-2769,4986c14135,40589,14875,42300,16353,43744v1479,1445,3353,2167,5640,2167c24546,45911,26979,45068,29300,43392v1711,-1281,2837,-2837,3370,-4686c33040,37494,33220,35199,33220,31803r9,-2820xe" fillcolor="black" stroked="f" strokeweight=".23819mm">
                      <v:stroke joinstyle="miter"/>
                      <v:path arrowok="t" o:connecttype="custom" o:connectlocs="14282,17498;1438,15177;8891,3700;24615,-31;38714,2238;45213,7930;47130,20567;46976,37090;47629,47518;50199,54671;36195,54671;34837,50493;34330,48834;26575,54121;17763,55883;4713,51395;-24,40065;2143,32001;8186,26568;19474,23241;33229,19767;33229,18358;31209,12563;23601,10801;17712,12305;14282,17498;33229,28983;24615,31150;16904,33617;14135,38603;16353,43744;21993,45911;29300,43392;32670,38706;33220,31803" o:connectangles="0,0,0,0,0,0,0,0,0,0,0,0,0,0,0,0,0,0,0,0,0,0,0,0,0,0,0,0,0,0,0,0,0,0,0"/>
                    </v:shape>
                    <v:shape id="Freeform: Shape 252" o:spid="_x0000_s1268" style="position:absolute;left:7441;top:12984;width:346;height:547;visibility:visible;mso-wrap-style:square;v-text-anchor:middle" coordsize="34662,547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" path="m14135,54671r-14159,l-24,1181r13154,l13130,8781c15373,5187,17394,2823,19173,1680,20987,536,23033,-31,25320,-31v3224,,6327,885,9319,2665l30255,14979c27865,13432,25655,12658,23601,12658v-1978,,-3654,559,-5038,1668c17187,15400,16095,17360,15296,20215v-774,2854,-1161,8837,-1161,17933l14135,54671xe" fillcolor="black" stroked="f" strokeweight=".23819mm">
                      <v:stroke joinstyle="miter"/>
                      <v:path arrowok="t" o:connecttype="custom" o:connectlocs="14135,54671;-24,54671;-24,1181;13130,1181;13130,8781;19173,1680;25320,-31;34639,2634;30255,14979;23601,12658;18563,14326;15296,20215;14135,38148" o:connectangles="0,0,0,0,0,0,0,0,0,0,0,0,0"/>
                    </v:shape>
                    <v:shape id="Freeform: Shape 253" o:spid="_x0000_s1269" style="position:absolute;left:7848;top:12793;width:141;height:738;visibility:visible;mso-wrap-style:square;v-text-anchor:middle" coordsize="14150,738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" path="m-24,13071l-24,-31r14151,l14127,13071r-14151,xm-24,73816r,-53490l14127,20326r,53490l-24,73816xe" fillcolor="black" stroked="f" strokeweight=".23819mm">
                      <v:stroke joinstyle="miter"/>
                      <v:path arrowok="t" o:connecttype="custom" o:connectlocs="-24,13071;-24,-31;14127,-31;14127,13071;-24,73816;-24,20326;14127,20326;14127,73816" o:connectangles="0,0,0,0,0,0,0,0"/>
                    </v:shape>
                    <v:shape id="Freeform: Shape 254" o:spid="_x0000_s1270" style="position:absolute;left:8084;top:12984;width:500;height:559;visibility:visible;mso-wrap-style:square;v-text-anchor:middle" coordsize="49965,55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" path="m-24,39411l14178,37245v602,2751,1832,4849,3680,6293c19706,44948,22285,45653,25612,45653v3663,,6414,-671,8262,-2012c35120,42704,35739,41440,35739,39867v,-1075,-335,-1969,-1005,-2674c34029,36523,32447,35904,29997,35328,18580,32809,11341,30514,8289,28425,4051,25545,1936,21530,1936,16389v,-4634,1832,-8528,5494,-11683c11092,1551,16766,-31,24452,-31v7324,,12766,1195,16325,3576c44336,5926,46786,9451,48128,14119l34785,16595v-576,-2089,-1668,-3679,-3275,-4788c29928,10698,27658,10148,24710,10148v-3731,,-6397,515,-8013,1556c15623,12443,15090,13397,15090,14575v,1006,464,1866,1410,2571c17772,18083,22174,19415,29696,21126v7556,1711,12826,3808,15818,6293c48463,29938,49941,33445,49941,37950v,4900,-2046,9113,-6146,12646c39703,54121,33642,55883,25612,55883v-7281,,-13058,-1479,-17323,-4436c4051,48490,1283,44484,-24,39411xe" fillcolor="black" stroked="f" strokeweight=".23819mm">
                      <v:stroke joinstyle="miter"/>
                      <v:path arrowok="t" o:connecttype="custom" o:connectlocs="-24,39411;14178,37245;17858,43538;25612,45653;33874,43641;35739,39867;34734,37193;29997,35328;8289,28425;1936,16389;7430,4706;24452,-31;40777,3545;48128,14119;34785,16595;31510,11807;24710,10148;16697,11704;15090,14575;16500,17146;29696,21126;45514,27419;49941,37950;43795,50596;25612,55883;8289,51447;-24,39411" o:connectangles="0,0,0,0,0,0,0,0,0,0,0,0,0,0,0,0,0,0,0,0,0,0,0,0,0,0,0"/>
                    </v:shape>
                  </v:group>
                  <v:group id="_x0000_s1271" alt="Figure 1 Anatomy of the shoulder (reproduced with permission) (Wikimedia Commons 2022)" style="position:absolute;left:1005;top:14385;width:6416;height:750" coordorigin="1005,14385" coordsize="6415,7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">
                    <v:shape id="Freeform: Shape 256" o:spid="_x0000_s1272" style="position:absolute;left:1005;top:14785;width:278;height:141;visibility:visible;mso-wrap-style:square;v-text-anchor:middle" coordsize="27805,14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" path="m-24,14128l-24,-31r27806,l27782,14128r-27806,xe" fillcolor="black" stroked="f" strokeweight=".23819mm">
                      <v:stroke joinstyle="miter"/>
                      <v:path arrowok="t" o:connecttype="custom" o:connectlocs="-24,14128;-24,-31;27782,-31;27782,14128" o:connectangles="0,0,0,0"/>
                    </v:shape>
                    <v:shape id="Freeform: Shape 257" o:spid="_x0000_s1273" style="position:absolute;left:1600;top:14385;width:587;height:738;visibility:visible;mso-wrap-style:square;v-text-anchor:middle" coordsize="58683,738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" path="m21888,73816r,-61356l-24,12460,-24,-31r58684,l58660,12460r-21861,l36799,73816r-14911,xe" fillcolor="black" stroked="f" strokeweight=".23819mm">
                      <v:stroke joinstyle="miter"/>
                      <v:path arrowok="t" o:connecttype="custom" o:connectlocs="21888,73816;21888,12460;-24,12460;-24,-31;58660,-31;58660,12460;36799,12460;36799,73816" o:connectangles="0,0,0,0,0,0,0,0"/>
                    </v:shape>
                    <v:shape id="Freeform: Shape 258" o:spid="_x0000_s1274" style="position:absolute;left:2165;top:14576;width:500;height:559;visibility:visible;mso-wrap-style:square;v-text-anchor:middle" coordsize="49982,55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" path="m35086,37649r14104,2373c47377,45189,44506,49135,40577,51860v-3895,2682,-8782,4023,-14659,4023c16616,55883,9732,52848,5266,46770,1740,41896,-24,35758,-24,28330,-24,19467,2294,12529,6928,7526,11562,2488,17422,-31,24508,-31v7959,,14239,2639,18840,7909c47948,13122,50148,21160,49946,32009r-35462,c14584,36205,15727,39480,17909,41836v2183,2312,4903,3473,8161,3473c28286,45309,30150,44707,31661,43495v1511,-1212,2653,-3155,3425,-5846xm35892,23344v-101,-4092,-1158,-7204,-3174,-9319c30703,11876,28252,10801,25365,10801v-3090,,-5642,1126,-7658,3379c15693,16423,14702,19484,14735,23344r21157,xe" fillcolor="black" stroked="f" strokeweight=".23819mm">
                      <v:stroke joinstyle="miter"/>
                      <v:path arrowok="t" o:connecttype="custom" o:connectlocs="35086,37649;49190,40022;40577,51860;25918,55883;5266,46770;-24,28330;6928,7526;24508,-31;43348,7878;49946,32009;14484,32009;17909,41836;26070,45309;31661,43495;35086,37649;35892,23344;32718,14025;25365,10801;17707,14180;14735,23344" o:connectangles="0,0,0,0,0,0,0,0,0,0,0,0,0,0,0,0,0,0,0,0"/>
                    </v:shape>
                    <v:shape id="Freeform: Shape 259" o:spid="_x0000_s1275" style="position:absolute;left:2774;top:14576;width:347;height:547;visibility:visible;mso-wrap-style:square;v-text-anchor:middle" coordsize="34655,54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" path="m14131,54680r-14155,l-24,1181r13148,l13124,8789c15373,5196,17388,2823,19168,1688,20981,545,23030,-31,25313,-31v3224,,6331,894,9319,2673l30250,14988c27865,13440,25649,12666,23601,12666v-1981,,-3661,551,-5037,1660c17186,15400,16095,17369,15289,20223v-772,2854,-1158,8829,-1158,17933l14131,54680xe" fillcolor="black" stroked="f" strokeweight=".23819mm">
                      <v:stroke joinstyle="miter"/>
                      <v:path arrowok="t" o:connecttype="custom" o:connectlocs="14131,54680;-24,54680;-24,1181;13124,1181;13124,8789;19168,1688;25313,-31;34632,2642;30250,14988;23601,12666;18564,14326;15289,20223;14131,38156" o:connectangles="0,0,0,0,0,0,0,0,0,0,0,0,0"/>
                    </v:shape>
                    <v:shape id="Freeform: Shape 260" o:spid="_x0000_s1276" style="position:absolute;left:3140;top:14576;width:500;height:559;visibility:visible;mso-wrap-style:square;v-text-anchor:middle" coordsize="49982,55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" path="m35086,37649r14104,2373c47376,45189,44506,49135,40576,51860v-3895,2682,-8781,4023,-14658,4023c16616,55883,9731,52848,5265,46770,1740,41896,-24,35758,-24,28330,-24,19467,2293,12529,6928,7526,11561,2488,17422,-31,24508,-31v7959,,14238,2639,18839,7909c47948,13122,50147,21160,49946,32009r-35462,c14584,36205,15726,39480,17909,41836v2182,2312,4902,3473,8160,3473c28285,45309,30149,44707,31660,43495v1511,-1212,2653,-3155,3426,-5846xm35892,23344v-101,-4092,-1159,-7204,-3174,-9319c30703,11876,28252,10801,25364,10801v-3090,,-5641,1126,-7657,3379c15692,16423,14702,19484,14735,23344r21157,xe" fillcolor="black" stroked="f" strokeweight=".23819mm">
                      <v:stroke joinstyle="miter"/>
                      <v:path arrowok="t" o:connecttype="custom" o:connectlocs="35086,37649;49190,40022;40576,51860;25918,55883;5265,46770;-24,28330;6928,7526;24508,-31;43347,7878;49946,32009;14484,32009;17909,41836;26069,45309;31660,43495;35086,37649;35892,23344;32718,14025;25364,10801;17707,14180;14735,23344" o:connectangles="0,0,0,0,0,0,0,0,0,0,0,0,0,0,0,0,0,0,0,0"/>
                    </v:shape>
                    <v:shape id="Freeform: Shape 261" o:spid="_x0000_s1277" style="position:absolute;left:3706;top:14576;width:499;height:559;visibility:visible;mso-wrap-style:square;v-text-anchor:middle" coordsize="49969,55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" path="m-24,39411l14181,37245v604,2760,1830,4857,3677,6301c19705,44956,22291,45661,25616,45661v3660,,6414,-670,8260,-2011c35120,42704,35740,41449,35740,39867v,-1075,-336,-1960,-1007,-2665c34028,36523,32449,35904,29998,35337,18580,32818,11343,30514,8288,28433,4056,25545,1941,21530,1941,16398v,-4634,1830,-8537,5490,-11692c11091,1551,16767,-31,24457,-31v7321,,12761,1195,16321,3576c44337,5935,46789,9460,48132,14128l34783,16595v-570,-2080,-1662,-3679,-3274,-4788c29930,10698,27664,10148,24709,10148v-3728,,-6397,524,-8009,1564c15625,12452,15088,13406,15088,14584v,1005,470,1856,1410,2561c17774,18091,22174,19415,29696,21126v7556,1719,12828,3817,15816,6301c48468,29946,49946,33454,49946,37950v,4909,-2049,9121,-6146,12646c39703,54121,33642,55883,25616,55883v-7288,,-13063,-1479,-17328,-4427c4056,48498,1286,44484,-24,39411xe" fillcolor="black" stroked="f" strokeweight=".23819mm">
                      <v:stroke joinstyle="miter"/>
                      <v:path arrowok="t" o:connecttype="custom" o:connectlocs="-24,39411;14181,37245;17858,43546;25616,45661;33876,43650;35740,39867;34733,37202;29998,35337;8288,28433;1941,16398;7431,4706;24457,-31;40778,3545;48132,14128;34783,16595;31509,11807;24709,10148;16700,11712;15088,14584;16498,17145;29696,21126;45512,27427;49946,37950;43800,50596;25616,55883;8288,51456;-24,39411" o:connectangles="0,0,0,0,0,0,0,0,0,0,0,0,0,0,0,0,0,0,0,0,0,0,0,0,0,0,0"/>
                    </v:shape>
                    <v:shape id="Freeform: Shape 262" o:spid="_x0000_s1278" style="position:absolute;left:4605;top:14576;width:787;height:547;visibility:visible;mso-wrap-style:square;v-text-anchor:middle" coordsize="78681,54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" path="m-24,1181r13047,l13023,8488c17690,2814,23248,-31,29696,-31v3426,,6398,705,8916,2123c41131,3502,43196,5634,44807,8488,47159,5634,49694,3502,52414,2092,55134,674,58039,-31,61129,-31v3928,,7253,808,9973,2424c73822,3966,75854,6305,77197,9391v974,2287,1461,5975,1461,11081l78658,54680r-14154,l64504,24100v,-5304,-488,-8734,-1462,-10273c61733,11807,59718,10801,56998,10801v-1982,,-3846,610,-5592,1814c49660,13827,48401,15607,47629,17954v-773,2321,-1159,5992,-1159,11029l46470,54680r-14155,l32315,25364v,-5210,-252,-8571,-755,-10075c31056,13775,30267,12649,29192,11910v-1041,-739,-2468,-1109,-4281,-1109c22728,10801,20764,11394,19017,12563v-1746,1178,-3006,2872,-3778,5090c14501,19871,14131,23550,14131,28682r,25998l-24,54680r,-53499xe" fillcolor="black" stroked="f" strokeweight=".23819mm">
                      <v:stroke joinstyle="miter"/>
                      <v:path arrowok="t" o:connecttype="custom" o:connectlocs="-24,1181;13023,1181;13023,8488;29696,-31;38612,2092;44807,8488;52414,2092;61129,-31;71102,2393;77197,9391;78658,20472;78658,54680;64504,54680;64504,24100;63042,13827;56998,10801;51406,12615;47629,17954;46470,28983;46470,54680;32315,54680;32315,25364;31560,15289;29192,11910;24911,10801;19017,12563;15239,17653;14131,28682;14131,54680;-24,54680" o:connectangles="0,0,0,0,0,0,0,0,0,0,0,0,0,0,0,0,0,0,0,0,0,0,0,0,0,0,0,0,0,0"/>
                    </v:shape>
                    <v:shape id="Freeform: Shape 263" o:spid="_x0000_s1279" style="position:absolute;left:5533;top:14385;width:141;height:738;visibility:visible;mso-wrap-style:square;v-text-anchor:middle" coordsize="14154,738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" path="m-24,13062l-24,-31r14155,l14131,13062r-14155,xm-24,73816r,-53498l14131,20318r,53498l-24,73816xe" fillcolor="black" stroked="f" strokeweight=".23819mm">
                      <v:stroke joinstyle="miter"/>
                      <v:path arrowok="t" o:connecttype="custom" o:connectlocs="-24,13062;-24,-31;14131,-31;14131,13062;-24,73816;-24,20318;14131,20318;14131,73816" o:connectangles="0,0,0,0,0,0,0,0"/>
                    </v:shape>
                    <v:shape id="Freeform: Shape 264" o:spid="_x0000_s1280" style="position:absolute;left:5818;top:14576;width:487;height:547;visibility:visible;mso-wrap-style:square;v-text-anchor:middle" coordsize="48760,54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" path="m48737,54680r-14155,l34582,27376v,-5777,-302,-9508,-907,-11185c33071,14480,32081,13157,30703,12211v-1342,-937,-2972,-1410,-4885,-1410c23366,10801,21167,11472,19219,12821v-1948,1341,-3291,3121,-4030,5339c14484,20369,14131,24470,14131,30445r,24235l-24,54680r,-53499l13124,1181r,7858c17792,2995,23669,-31,30754,-31v3123,,5977,576,8563,1719c41903,2797,43851,4224,45161,5970v1343,1745,2267,3722,2770,5940c48468,14128,48737,17300,48737,21435r,33245xe" fillcolor="black" stroked="f" strokeweight=".23819mm">
                      <v:stroke joinstyle="miter"/>
                      <v:path arrowok="t" o:connecttype="custom" o:connectlocs="48737,54680;34582,54680;34582,27376;33675,16191;30703,12211;25818,10801;19219,12821;15189,18160;14131,30445;14131,54680;-24,54680;-24,1181;13124,1181;13124,9039;30754,-31;39317,1688;45161,5970;47931,11910;48737,21435" o:connectangles="0,0,0,0,0,0,0,0,0,0,0,0,0,0,0,0,0,0,0"/>
                    </v:shape>
                    <v:shape id="Freeform: Shape 265" o:spid="_x0000_s1281" style="position:absolute;left:6417;top:14576;width:552;height:559;visibility:visible;mso-wrap-style:square;v-text-anchor:middle" coordsize="55207,55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" path="m-24,27169v,-4693,1159,-9250,3476,-13643c5769,9124,9043,5763,13275,3451,17538,1129,22292,-31,27528,-31v8098,,14726,2639,19901,7909c52596,13122,55184,19750,55184,27780v,8089,-2622,14804,-7858,20151c42125,53235,35557,55883,27631,55883v-4900,,-9586,-1109,-14054,-3318c9144,50347,5769,47106,3452,42842,1135,38543,-24,33316,-24,27169xm14486,27926v,5313,1255,9371,3774,12190c20779,42936,23883,44355,27579,44355v3697,,6783,-1419,9268,-4239c39366,37297,40629,33204,40629,27831v,-5244,-1263,-9267,-3782,-12095c34362,12916,31276,11506,27579,11506v-3696,,-6800,1410,-9319,4230c15741,18564,14486,22622,14486,27926xe" fillcolor="black" stroked="f" strokeweight=".23819mm">
                      <v:stroke joinstyle="miter"/>
                      <v:path arrowok="t" o:connecttype="custom" o:connectlocs="-24,27169;3452,13526;13275,3451;27528,-31;47429,7878;55184,27780;47326,47931;27631,55883;13577,52565;3452,42842;-24,27169;14486,27926;18260,40116;27579,44355;36847,40116;40629,27831;36847,15736;27579,11506;18260,15736;14486,27926" o:connectangles="0,0,0,0,0,0,0,0,0,0,0,0,0,0,0,0,0,0,0,0"/>
                    </v:shape>
                    <v:shape id="Freeform: Shape 266" o:spid="_x0000_s1282" style="position:absolute;left:7074;top:14576;width:347;height:547;visibility:visible;mso-wrap-style:square;v-text-anchor:middle" coordsize="34654,54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" path="m14127,54680r-14151,l-24,1181r13145,l13121,8789c15373,5196,17385,2823,19165,1688,20979,545,23025,-31,25311,-31v3224,,6328,894,9319,2673l30246,14988c27865,13440,25647,12666,23601,12666v-1986,,-3663,551,-5038,1660c17187,15400,16095,17369,15287,20223v-773,2854,-1160,8829,-1160,17933l14127,54680xe" fillcolor="black" stroked="f" strokeweight=".23819mm">
                      <v:stroke joinstyle="miter"/>
                      <v:path arrowok="t" o:connecttype="custom" o:connectlocs="14127,54680;-24,54680;-24,1181;13121,1181;13121,8789;19165,1688;25311,-31;34630,2642;30246,14988;23601,12666;18563,14326;15287,20223;14127,38156" o:connectangles="0,0,0,0,0,0,0,0,0,0,0,0,0"/>
                    </v:shape>
                  </v:group>
                  <v:group id="_x0000_s1283" alt="Figure 1 Anatomy of the shoulder (reproduced with permission) (Wikimedia Commons 2022)" style="position:absolute;left:1073;top:15964;width:7004;height:955" coordorigin="1073,15964" coordsize="7004,9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">
                    <v:shape id="Freeform: Shape 268" o:spid="_x0000_s1284" style="position:absolute;left:1073;top:16377;width:278;height:141;visibility:visible;mso-wrap-style:square;v-text-anchor:middle" coordsize="27805,14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" path="m-24,14119l-24,-31r27806,l27782,14119r-27806,xe" fillcolor="black" stroked="f" strokeweight=".23819mm">
                      <v:stroke joinstyle="miter"/>
                      <v:path arrowok="t" o:connecttype="custom" o:connectlocs="-24,14119;-24,-31;27782,-31;27782,14119" o:connectangles="0,0,0,0"/>
                    </v:shape>
                    <v:shape id="Freeform: Shape 269" o:spid="_x0000_s1285" style="position:absolute;left:1716;top:15977;width:149;height:738;visibility:visible;mso-wrap-style:square;v-text-anchor:middle" coordsize="14910,738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" path="m-24,73816l-24,-31r14911,l14887,73816r-14911,xe" fillcolor="black" stroked="f" strokeweight=".23819mm">
                      <v:stroke joinstyle="miter"/>
                      <v:path arrowok="t" o:connecttype="custom" o:connectlocs="-24,73816;-24,-31;14887,-31;14887,73816" o:connectangles="0,0,0,0"/>
                    </v:shape>
                    <v:shape id="Freeform: Shape 270" o:spid="_x0000_s1286" style="position:absolute;left:2005;top:16168;width:487;height:547;visibility:visible;mso-wrap-style:square;v-text-anchor:middle" coordsize="48760,547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" path="m48737,54671r-14155,l34582,27367v,-5768,-301,-9499,-907,-11176c33071,14472,32081,13148,30703,12211v-1342,-946,-2972,-1410,-4885,-1410c23366,10801,21167,11472,19219,12813v-1948,1341,-3291,3120,-4030,5338c14484,20369,14131,24470,14131,30445r,24226l-24,54671r,-53490l13124,1181r,7858c17792,2995,23669,-31,30754,-31v3123,,5978,567,8563,1711c41903,2789,43851,4216,45161,5961v1343,1745,2267,3731,2771,5949c48469,14119,48737,17300,48737,21427r,33244xe" fillcolor="black" stroked="f" strokeweight=".23819mm">
                      <v:stroke joinstyle="miter"/>
                      <v:path arrowok="t" o:connecttype="custom" o:connectlocs="48737,54671;34582,54671;34582,27367;33675,16191;30703,12211;25818,10801;19219,12813;15189,18151;14131,30445;14131,54671;-24,54671;-24,1181;13124,1181;13124,9039;30754,-31;39317,1680;45161,5961;47932,11910;48737,21427" o:connectangles="0,0,0,0,0,0,0,0,0,0,0,0,0,0,0,0,0,0,0"/>
                    </v:shape>
                    <v:shape id="Freeform: Shape 271" o:spid="_x0000_s1287" style="position:absolute;left:2574;top:15964;width:362;height:751;visibility:visible;mso-wrap-style:square;v-text-anchor:middle" coordsize="36167,75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" path="m-24,21581r7858,l7834,17550v,-4505,470,-7858,1411,-10076c10219,5256,11982,3459,14533,2084,17119,674,20377,-31,24306,-31v4030,,7976,602,11837,1814l34230,11652v-2251,-533,-4416,-800,-6499,-800c25683,10852,24205,11334,23299,12314v-874,937,-1310,2768,-1310,5485l21989,21581r10578,l32567,32714r-10578,l21989,75071r-14155,l7834,32714r-7858,l-24,21581xe" fillcolor="black" stroked="f" strokeweight=".23819mm">
                      <v:stroke joinstyle="miter"/>
                      <v:path arrowok="t" o:connecttype="custom" o:connectlocs="-24,21581;7834,21581;7834,17550;9245,7474;14533,2084;24306,-31;36143,1783;34230,11652;27731,10852;23299,12314;21989,17799;21989,21581;32567,21581;32567,32714;21989,32714;21989,75071;7834,75071;7834,32714;-24,32714" o:connectangles="0,0,0,0,0,0,0,0,0,0,0,0,0,0,0,0,0,0,0"/>
                    </v:shape>
                    <v:shape id="Freeform: Shape 272" o:spid="_x0000_s1288" style="position:absolute;left:2975;top:16168;width:346;height:547;visibility:visible;mso-wrap-style:square;v-text-anchor:middle" coordsize="34655,547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" path="m14131,54671r-14155,l-24,1181r13148,l13124,8781c15373,5187,17388,2823,19168,1680,20981,536,23030,-31,25313,-31v3224,,6331,885,9319,2673l30250,14979c27865,13432,25649,12666,23601,12666v-1981,,-3661,551,-5037,1660c17186,15400,16095,17360,15289,20215v-772,2854,-1158,8837,-1158,17933l14131,54671xe" fillcolor="black" stroked="f" strokeweight=".23819mm">
                      <v:stroke joinstyle="miter"/>
                      <v:path arrowok="t" o:connecttype="custom" o:connectlocs="14131,54671;-24,54671;-24,1181;13124,1181;13124,8781;19168,1680;25313,-31;34632,2642;30250,14979;23601,12666;18564,14326;15289,20215;14131,38148" o:connectangles="0,0,0,0,0,0,0,0,0,0,0,0,0"/>
                    </v:shape>
                    <v:shape id="Freeform: Shape 273" o:spid="_x0000_s1289" style="position:absolute;left:3345;top:16168;width:502;height:559;visibility:visible;mso-wrap-style:square;v-text-anchor:middle" coordsize="50221,55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" path="m14282,17498l1437,15177c2881,10010,5366,6184,8892,3700,12418,1207,17657,-31,24608,-31v6314,,11015,756,14104,2269c41802,3717,43968,5608,45211,7930v1275,2278,1913,6499,1913,12637l46974,37090v,4703,217,8176,654,10428c48098,49736,48955,52118,50198,54671r-14005,c35825,53734,35371,52341,34833,50493v-234,-843,-402,-1393,-503,-1659c31912,51181,29326,52943,26573,54121v-2754,1177,-5692,1762,-8816,1762c12250,55883,7901,54387,4711,51395,1555,48412,-24,44630,-24,40065v,-3026,722,-5709,2166,-8056c3586,29620,5601,27806,8186,26568v2620,-1281,6381,-2390,11284,-3327c26086,21994,30670,20842,33221,19767r,-1409c33221,15632,32550,13707,31207,12563,29863,11386,27328,10801,23601,10801v-2519,,-4484,499,-5894,1513c16297,13285,15155,15013,14282,17498xm33221,28983v-1813,602,-4684,1324,-8613,2167c20679,31992,18110,32809,16901,33617v-1847,1307,-2771,2975,-2771,4986c14130,40589,14870,42300,16347,43744v1477,1445,3358,2167,5642,2167c24541,45911,26976,45068,29293,43392v1712,-1281,2837,-2837,3375,-4686c33037,37494,33221,35199,33221,31803r,-2820xe" fillcolor="black" stroked="f" strokeweight=".23819mm">
                      <v:stroke joinstyle="miter"/>
                      <v:path arrowok="t" o:connecttype="custom" o:connectlocs="14282,17498;1437,15177;8892,3700;24608,-31;38712,2238;45211,7930;47124,20567;46974,37090;47628,47518;50198,54671;36193,54671;34833,50493;34330,48834;26573,54121;17757,55883;4711,51395;-24,40065;2142,32009;8186,26568;19470,23241;33221,19767;33221,18358;31207,12563;23601,10801;17707,12314;14282,17498;33221,28983;24608,31150;16901,33617;14130,38603;16347,43744;21989,45911;29293,43392;32668,38706;33221,31803" o:connectangles="0,0,0,0,0,0,0,0,0,0,0,0,0,0,0,0,0,0,0,0,0,0,0,0,0,0,0,0,0,0,0,0,0,0,0"/>
                    </v:shape>
                    <v:shape id="Freeform: Shape 274" o:spid="_x0000_s1290" style="position:absolute;left:3906;top:16168;width:500;height:559;visibility:visible;mso-wrap-style:square;v-text-anchor:middle" coordsize="49969,55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" path="m-24,39411l14181,37245v604,2751,1830,4849,3677,6293c19705,44948,22291,45653,25616,45653v3660,,6414,-671,8260,-2012c35120,42704,35740,41440,35740,39867v,-1075,-335,-1969,-1007,-2674c34028,36523,32449,35904,29998,35328,18580,32809,11343,30514,8288,28433,4056,25545,1941,21530,1941,16389v,-4634,1830,-8528,5490,-11683c11091,1551,16767,-31,24457,-31v7321,,12761,1195,16321,3576c44337,5926,46789,9451,48132,14119l34783,16595v-570,-2089,-1662,-3679,-3274,-4788c29930,10698,27664,10148,24709,10148v-3728,,-6397,515,-8009,1556c15625,12443,15088,13397,15088,14575v,1006,470,1866,1410,2571c17774,18083,22174,19415,29696,21126v7556,1711,12828,3808,15816,6293c48468,29938,49946,33445,49946,37950v,4900,-2049,9113,-6146,12646c39703,54121,33642,55883,25616,55883v-7288,,-13063,-1479,-17328,-4436c4056,48490,1286,44484,-24,39411xe" fillcolor="black" stroked="f" strokeweight=".23819mm">
                      <v:stroke joinstyle="miter"/>
                      <v:path arrowok="t" o:connecttype="custom" o:connectlocs="-24,39411;14181,37245;17858,43538;25616,45653;33876,43641;35740,39867;34733,37193;29998,35328;8288,28433;1941,16389;7431,4706;24457,-31;40778,3545;48132,14119;34783,16595;31509,11807;24709,10148;16700,11704;15088,14575;16498,17146;29696,21126;45512,27419;49946,37950;43800,50596;25616,55883;8288,51447;-24,39411" o:connectangles="0,0,0,0,0,0,0,0,0,0,0,0,0,0,0,0,0,0,0,0,0,0,0,0,0,0,0"/>
                    </v:shape>
                    <v:shape id="Freeform: Shape 275" o:spid="_x0000_s1291" style="position:absolute;left:4526;top:16168;width:522;height:751;visibility:visible;mso-wrap-style:square;v-text-anchor:middle" coordsize="52185,75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" path="m-24,1181r13197,l13173,9039c14886,6348,17204,4164,20125,2488,23047,811,26287,-31,29847,-31v6212,,11485,2433,15817,7307c49996,12142,52162,18925,52162,27625v,8932,-2183,15879,-6549,20856c41247,53416,35959,55883,29746,55883v-2955,,-5642,-585,-8060,-1762c19302,52943,16783,50931,14130,48077r,26943l-24,75020r,-73839xm13980,27015v,6018,1191,10462,3576,13351c19940,43220,22845,44647,26270,44647v3292,,6028,-1307,8211,-3929c36664,38070,37755,33737,37755,27720v,-5606,-1125,-9766,-3375,-12492c32130,12512,29343,11153,26018,11153v-3458,,-6330,1342,-8613,4024c15122,17833,13980,21779,13980,27015xe" fillcolor="black" stroked="f" strokeweight=".23819mm">
                      <v:stroke joinstyle="miter"/>
                      <v:path arrowok="t" o:connecttype="custom" o:connectlocs="-24,1181;13173,1181;13173,9039;20125,2488;29847,-31;45664,7276;52162,27625;45613,48481;29746,55883;21686,54121;14130,48077;14130,75020;-24,75020;13980,27015;17556,40366;26270,44647;34481,40718;37755,27720;34380,15228;26018,11153;17405,15177;13980,27015" o:connectangles="0,0,0,0,0,0,0,0,0,0,0,0,0,0,0,0,0,0,0,0,0,0"/>
                    </v:shape>
                    <v:shape id="Freeform: Shape 276" o:spid="_x0000_s1292" style="position:absolute;left:5161;top:15977;width:142;height:738;visibility:visible;mso-wrap-style:square;v-text-anchor:middle" coordsize="14153,738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" path="m-24,13071l-24,-31r14154,l14130,13071r-14154,xm-24,73816r,-53490l14130,20326r,53490l-24,73816xe" fillcolor="black" stroked="f" strokeweight=".23819mm">
                      <v:stroke joinstyle="miter"/>
                      <v:path arrowok="t" o:connecttype="custom" o:connectlocs="-24,13071;-24,-31;14130,-31;14130,13071;-24,73816;-24,20326;14130,20326;14130,73816" o:connectangles="0,0,0,0,0,0,0,0"/>
                    </v:shape>
                    <v:shape id="Freeform: Shape 277" o:spid="_x0000_s1293" style="position:absolute;left:5446;top:16168;width:488;height:547;visibility:visible;mso-wrap-style:square;v-text-anchor:middle" coordsize="48759,547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" path="m48736,54671r-14154,l34582,27367v,-5768,-302,-9499,-907,-11176c33071,14472,32080,13148,30703,12211v-1343,-946,-2972,-1410,-4886,-1410c23366,10801,21166,11472,19219,12813v-1948,1341,-3292,3120,-4030,5338c14484,20369,14131,24470,14131,30445r,24226l-24,54671r,-53490l13124,1181r,7858c17791,2995,23668,-31,30753,-31v3123,,5978,567,8564,1711c41903,2789,43851,4216,45160,5961v1344,1745,2267,3731,2771,5949c48468,14119,48736,17300,48736,21427r,33244xe" fillcolor="black" stroked="f" strokeweight=".23819mm">
                      <v:stroke joinstyle="miter"/>
                      <v:path arrowok="t" o:connecttype="custom" o:connectlocs="48736,54671;34582,54671;34582,27367;33675,16191;30703,12211;25817,10801;19219,12813;15189,18151;14131,30445;14131,54671;-24,54671;-24,1181;13124,1181;13124,9039;30753,-31;39317,1680;45160,5961;47931,11910;48736,21427" o:connectangles="0,0,0,0,0,0,0,0,0,0,0,0,0,0,0,0,0,0,0"/>
                    </v:shape>
                    <v:shape id="Freeform: Shape 278" o:spid="_x0000_s1294" style="position:absolute;left:6041;top:16168;width:502;height:559;visibility:visible;mso-wrap-style:square;v-text-anchor:middle" coordsize="50221,55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" path="m14282,17498l1438,15177c2881,10010,5367,6184,8892,3700,12419,1207,17658,-31,24609,-31v6313,,11014,756,14104,2269c41803,3717,43968,5608,45211,7930v1276,2278,1914,6499,1914,12637l46974,37090v,4703,218,8176,655,10428c48099,49736,48955,52118,50198,54671r-14004,c35825,53734,35371,52341,34834,50493v-235,-843,-403,-1393,-504,-1659c31913,51181,29327,52943,26573,54121v-2753,1177,-5692,1762,-8815,1762c12251,55883,7902,54387,4711,51395,1555,48412,-24,44630,-24,40065v,-3026,722,-5709,2167,-8056c3587,29620,5601,27806,8187,26568v2620,-1281,6381,-2390,11284,-3327c26086,21994,30670,20842,33222,19767r,-1409c33222,15632,32551,13707,31207,12563,29864,11386,27329,10801,23601,10801v-2518,,-4483,499,-5894,1513c16298,13285,15156,15013,14282,17498xm33222,28983v-1813,602,-4684,1324,-8613,2167c20679,31992,18111,32809,16902,33617v-1848,1307,-2771,2975,-2771,4986c14131,40589,14870,42300,16347,43744v1478,1445,3359,2167,5643,2167c24542,45911,26977,45068,29293,43392v1713,-1281,2838,-2837,3376,-4686c33037,37494,33222,35199,33222,31803r,-2820xe" fillcolor="black" stroked="f" strokeweight=".23819mm">
                      <v:stroke joinstyle="miter"/>
                      <v:path arrowok="t" o:connecttype="custom" o:connectlocs="14282,17498;1438,15177;8892,3700;24609,-31;38713,2238;45211,7930;47125,20567;46974,37090;47629,47518;50198,54671;36194,54671;34834,50493;34330,48834;26573,54121;17758,55883;4711,51395;-24,40065;2143,32009;8187,26568;19471,23241;33222,19767;33222,18358;31207,12563;23601,10801;17707,12314;14282,17498;33222,28983;24609,31150;16902,33617;14131,38603;16347,43744;21990,45911;29293,43392;32669,38706;33222,31803" o:connectangles="0,0,0,0,0,0,0,0,0,0,0,0,0,0,0,0,0,0,0,0,0,0,0,0,0,0,0,0,0,0,0,0,0,0,0"/>
                    </v:shape>
                    <v:shape id="Freeform: Shape 279" o:spid="_x0000_s1295" style="position:absolute;left:6594;top:15991;width:315;height:736;visibility:visible;mso-wrap-style:square;v-text-anchor:middle" coordsize="31533,73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" path="m30349,18865r,11279l20678,30144r,21561c20678,56072,20764,58626,20927,59365v206,705,627,1289,1264,1762c22861,61591,23669,61832,24606,61832v1307,,3207,-455,5692,-1367l31510,71452v-3293,1410,-7024,2115,-11185,2115c17772,73567,15476,73146,13422,72303,11376,71435,9863,70326,8891,68985,7954,67601,7292,65761,6923,63440,6622,61798,6476,58471,6476,53467r,-23323l-24,30144r,-11279l6476,18865r,-10635l20678,-31r,18896l30349,18865xe" fillcolor="black" stroked="f" strokeweight=".23819mm">
                      <v:stroke joinstyle="miter"/>
                      <v:path arrowok="t" o:connecttype="custom" o:connectlocs="30349,18865;30349,30144;20678,30144;20678,51705;20927,59365;22191,61127;24606,61832;30298,60465;31510,71452;20325,73567;13422,72303;8891,68985;6923,63440;6476,53467;6476,30144;-24,30144;-24,18865;6476,18865;6476,8230;20678,-31;20678,18865" o:connectangles="0,0,0,0,0,0,0,0,0,0,0,0,0,0,0,0,0,0,0,0,0"/>
                    </v:shape>
                    <v:shape id="Freeform: Shape 280" o:spid="_x0000_s1296" style="position:absolute;left:6994;top:16180;width:486;height:547;visibility:visible;mso-wrap-style:square;v-text-anchor:middle" coordsize="48658,547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" path="m35490,53459r,-8004c33539,48309,30977,50553,27787,52204v-3163,1642,-6499,2467,-10024,2467c14170,54671,10946,53880,8092,52298,5238,50725,3166,48507,1893,45653,612,42799,-24,38853,-24,33815l-24,-31r14159,l14135,24547v,7523,250,12139,757,13850c15425,40082,16379,41423,17763,42429v1376,971,3121,1462,5236,1462c25415,43891,27581,43237,29498,41922v1909,-1341,3224,-2983,3929,-4935c34132,35010,34484,30187,34484,22536r,-22567l48635,-31r,53490l35490,53459xe" fillcolor="black" stroked="f" strokeweight=".23819mm">
                      <v:stroke joinstyle="miter"/>
                      <v:path arrowok="t" o:connecttype="custom" o:connectlocs="35490,53459;35490,45455;27787,52204;17763,54671;8092,52298;1893,45653;-24,33815;-24,-31;14135,-31;14135,24547;14892,38397;17763,42429;22999,43891;29498,41922;33427,36987;34484,22536;34484,-31;48635,-31;48635,53459" o:connectangles="0,0,0,0,0,0,0,0,0,0,0,0,0,0,0,0,0,0,0"/>
                    </v:shape>
                    <v:shape id="Freeform: Shape 281" o:spid="_x0000_s1297" style="position:absolute;left:7577;top:16168;width:500;height:559;visibility:visible;mso-wrap-style:square;v-text-anchor:middle" coordsize="49973,55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" path="m-24,39411l14187,37245v602,2751,1823,4849,3671,6293c19706,44948,22294,45653,25621,45653v3654,,6413,-671,8261,-2012c35120,42704,35739,41440,35739,39867v,-1075,-335,-1969,-1005,-2674c34029,36523,32455,35904,29997,35328,18580,32809,11341,30514,8290,28433,4060,25545,1945,21530,1945,16389v,-4634,1831,-8528,5485,-11683c11092,1551,16766,-31,24460,-31v7316,,12758,1195,16317,3576c44336,5926,46786,9451,48136,14119l34785,16595v-567,-2089,-1659,-3679,-3275,-4788c29937,10698,27667,10148,24710,10148v-3723,,-6396,515,-8013,1556c15623,12443,15090,13397,15090,14575v,1006,473,1866,1410,2571c17772,18083,22174,19415,29696,21126v7557,1711,12826,3808,15818,6293c48471,29938,49950,33445,49950,37950v,4900,-2055,9113,-6147,12646c39703,54121,33642,55883,25621,55883v-7290,,-13067,-1479,-17331,-4436c4060,48490,1292,44484,-24,39411xe" fillcolor="black" stroked="f" strokeweight=".23819mm">
                      <v:stroke joinstyle="miter"/>
                      <v:path arrowok="t" o:connecttype="custom" o:connectlocs="-24,39411;14187,37245;17858,43538;25621,45653;33882,43641;35739,39867;34734,37193;29997,35328;8290,28433;1945,16389;7430,4706;24460,-31;40777,3545;48136,14119;34785,16595;31510,11807;24710,10148;16697,11704;15090,14575;16500,17146;29696,21126;45514,27419;49950,37950;43803,50596;25621,55883;8290,51447;-24,39411" o:connectangles="0,0,0,0,0,0,0,0,0,0,0,0,0,0,0,0,0,0,0,0,0,0,0,0,0,0,0"/>
                    </v:shape>
                  </v:group>
                  <v:group id="_x0000_s1298" alt="Figure 1 Anatomy of the shoulder (reproduced with permission) (Wikimedia Commons 2022)" style="position:absolute;left:2350;top:20519;width:4347;height:751" coordorigin="2350,20519" coordsize="4347,7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">
                    <v:shape id="Freeform: Shape 283" o:spid="_x0000_s1299" style="position:absolute;left:2350;top:20519;width:590;height:739;visibility:visible;mso-wrap-style:square;v-text-anchor:middle" coordsize="59036,738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" path="m-24,73816l-24,-31r14911,l14887,29035r29215,l44102,-31r14911,l59013,73816r-14911,l44102,41526r-29215,l14887,73816r-14911,xe" fillcolor="#d45500" stroked="f" strokeweight=".23819mm">
                      <v:stroke joinstyle="miter"/>
                      <v:path arrowok="t" o:connecttype="custom" o:connectlocs="-24,73816;-24,-31;14887,-31;14887,29035;44102,29035;44102,-31;59013,-31;59013,73816;44102,73816;44102,41526;14887,41526;14887,73816" o:connectangles="0,0,0,0,0,0,0,0,0,0,0,0"/>
                    </v:shape>
                    <v:shape id="Freeform: Shape 284" o:spid="_x0000_s1300" style="position:absolute;left:3091;top:20723;width:486;height:547;visibility:visible;mso-wrap-style:square;v-text-anchor:middle" coordsize="48660,547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" path="m35489,53468r,-8013c33541,48309,30972,50562,27782,52204v-3157,1650,-6497,2467,-10024,2467c14165,54671,10941,53889,8087,52307,5232,50725,3167,48516,1891,45661,615,42807,-24,38861,-24,33824l-24,-31r14155,l14131,24547v,7523,252,12148,756,13859c15424,40082,16381,41423,17758,42438v1377,971,3123,1453,5239,1453c25415,43891,27581,43237,29495,41930v1914,-1341,3223,-2991,3929,-4934c34129,35010,34482,30196,34482,22536r,-22567l48636,-31r,53499l35489,53468xe" fillcolor="#d45500" stroked="f" strokeweight=".23819mm">
                      <v:stroke joinstyle="miter"/>
                      <v:path arrowok="t" o:connecttype="custom" o:connectlocs="35489,53468;35489,45455;27782,52204;17758,54671;8087,52307;1891,45661;-24,33824;-24,-31;14131,-31;14131,24547;14887,38406;17758,42438;22997,43891;29495,41930;33424,36996;34482,22536;34482,-31;48636,-31;48636,53468" o:connectangles="0,0,0,0,0,0,0,0,0,0,0,0,0,0,0,0,0,0,0"/>
                    </v:shape>
                    <v:shape id="Freeform: Shape 285" o:spid="_x0000_s1301" style="position:absolute;left:3714;top:20711;width:787;height:547;visibility:visible;mso-wrap-style:square;v-text-anchor:middle" coordsize="78681,54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" path="m-24,1181r13047,l13023,8488c17690,2814,23248,-31,29696,-31v3426,,6398,713,8916,2123c41131,3502,43195,5634,44807,8488,47159,5634,49694,3502,52414,2092,55134,682,58039,-31,61129,-31v3928,,7253,808,9973,2424c73822,3966,75854,6305,77197,9391v974,2287,1461,5975,1461,11082l78658,54680r-14155,l64503,24100v,-5304,-487,-8734,-1461,-10273c61733,11807,59718,10801,56998,10801v-1982,,-3846,610,-5592,1814c49660,13827,48401,15607,47629,17954v-773,2321,-1159,6000,-1159,11029l46470,54680r-14155,l32315,25364v,-5210,-252,-8562,-755,-10075c31056,13776,30267,12649,29192,11910v-1041,-739,-2468,-1109,-4281,-1109c22728,10801,20764,11394,19017,12563v-1746,1178,-3006,2872,-3778,5090c14500,19871,14131,23550,14131,28682r,25998l-24,54680r,-53499xe" fillcolor="#d45500" stroked="f" strokeweight=".23819mm">
                      <v:stroke joinstyle="miter"/>
                      <v:path arrowok="t" o:connecttype="custom" o:connectlocs="-24,1181;13023,1181;13023,8488;29696,-31;38612,2092;44807,8488;52414,2092;61129,-31;71102,2393;77197,9391;78658,20473;78658,54680;64503,54680;64503,24100;63042,13827;56998,10801;51406,12615;47629,17954;46470,28983;46470,54680;32315,54680;32315,25364;31560,15289;29192,11910;24911,10801;19017,12563;15239,17653;14131,28682;14131,54680;-24,54680" o:connectangles="0,0,0,0,0,0,0,0,0,0,0,0,0,0,0,0,0,0,0,0,0,0,0,0,0,0,0,0,0,0"/>
                    </v:shape>
                    <v:shape id="Freeform: Shape 286" o:spid="_x0000_s1302" style="position:absolute;left:4600;top:20711;width:500;height:559;visibility:visible;mso-wrap-style:square;v-text-anchor:middle" coordsize="49982,55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" path="m35086,37649r14104,2373c47377,45189,44506,49135,40577,51860v-3895,2682,-8782,4023,-14659,4023c16616,55883,9732,52848,5266,46770,1739,41896,-24,35758,-24,28330,-24,19467,2294,12529,6928,7526,11562,2488,17422,-31,24508,-31v7959,,14239,2639,18839,7909c47948,13122,50148,21160,49946,32010r-35462,c14584,36205,15727,39480,17909,41836v2183,2312,4903,3473,8161,3473c28286,45309,30150,44707,31661,43495v1511,-1212,2653,-3155,3425,-5846xm35892,23344v-101,-4092,-1158,-7204,-3174,-9319c30703,11876,28252,10801,25365,10801v-3090,,-5642,1126,-7658,3379c15693,16432,14702,19484,14735,23344r21157,xe" fillcolor="#d45500" stroked="f" strokeweight=".23819mm">
                      <v:stroke joinstyle="miter"/>
                      <v:path arrowok="t" o:connecttype="custom" o:connectlocs="35086,37649;49190,40022;40577,51860;25918,55883;5266,46770;-24,28330;6928,7526;24508,-31;43347,7878;49946,32010;14484,32010;17909,41836;26070,45309;31661,43495;35086,37649;35892,23344;32718,14025;25365,10801;17707,14180;14735,23344" o:connectangles="0,0,0,0,0,0,0,0,0,0,0,0,0,0,0,0,0,0,0,0"/>
                    </v:shape>
                    <v:shape id="Freeform: Shape 287" o:spid="_x0000_s1303" style="position:absolute;left:5209;top:20711;width:347;height:547;visibility:visible;mso-wrap-style:square;v-text-anchor:middle" coordsize="34655,54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" path="m14131,54680r-14155,l-24,1181r13148,l13124,8789c15373,5196,17388,2832,19168,1688,20981,545,23030,-31,25313,-31v3224,,6331,894,9319,2674l30250,14988c27866,13440,25649,12667,23601,12667v-1982,,-3661,550,-5037,1659c17186,15400,16095,17369,15289,20223v-772,2855,-1158,8829,-1158,17933l14131,54680xe" fillcolor="#d45500" stroked="f" strokeweight=".23819mm">
                      <v:stroke joinstyle="miter"/>
                      <v:path arrowok="t" o:connecttype="custom" o:connectlocs="14131,54680;-24,54680;-24,1181;13124,1181;13124,8789;19168,1688;25313,-31;34632,2643;30250,14988;23601,12667;18564,14326;15289,20223;14131,38156" o:connectangles="0,0,0,0,0,0,0,0,0,0,0,0,0"/>
                    </v:shape>
                    <v:shape id="Freeform: Shape 288" o:spid="_x0000_s1304" style="position:absolute;left:5613;top:20723;width:487;height:547;visibility:visible;mso-wrap-style:square;v-text-anchor:middle" coordsize="48659,547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" path="m35488,53468r,-8013c33541,48309,30972,50562,27782,52204v-3157,1650,-6498,2467,-10025,2467c14165,54671,10941,53889,8086,52307,5232,50725,3167,48516,1890,45661,614,42807,-24,38861,-24,33824l-24,-31r14155,l14131,24547v,7523,252,12148,756,13859c15424,40082,16381,41423,17757,42438v1377,971,3123,1453,5239,1453c25415,43891,27580,43237,29495,41930v1913,-1341,3223,-2991,3928,-4934c34128,35010,34482,30196,34482,22536r,-22567l48636,-31r,53499l35488,53468xe" fillcolor="#d45500" stroked="f" strokeweight=".23819mm">
                      <v:stroke joinstyle="miter"/>
                      <v:path arrowok="t" o:connecttype="custom" o:connectlocs="35488,53468;35488,45455;27782,52204;17757,54671;8086,52307;1890,45661;-24,33824;-24,-31;14131,-31;14131,24547;14887,38406;17757,42438;22996,43891;29495,41930;33423,36996;34482,22536;34482,-31;48636,-31;48636,53468" o:connectangles="0,0,0,0,0,0,0,0,0,0,0,0,0,0,0,0,0,0,0"/>
                    </v:shape>
                    <v:shape id="Freeform: Shape 289" o:spid="_x0000_s1305" style="position:absolute;left:6197;top:20711;width:500;height:559;visibility:visible;mso-wrap-style:square;v-text-anchor:middle" coordsize="49966,55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" path="m-24,39412l14181,37245v605,2760,1830,4857,3678,6302c19705,44956,22291,45661,25616,45661v3660,,6414,-670,8261,-2011c35120,42704,35741,41449,35741,39867v,-1075,-336,-1960,-1007,-2665c34028,36523,32449,35904,29998,35337,18581,32818,11344,30514,8288,28433,4056,25545,1941,21530,1941,16398v,-4634,1830,-8537,5491,-11692c11092,1551,16767,-31,24458,-31v7320,,12761,1195,16320,3576c44337,5935,46787,9460,48128,14128l34783,16595v-570,-2080,-1661,-3679,-3273,-4788c29931,10706,27664,10148,24710,10148v-3728,,-6398,524,-8010,1564c15625,12452,15088,13406,15088,14584v,1006,470,1857,1411,2570c17775,18091,22174,19415,29696,21126v7557,1719,12827,3817,15819,6301c48472,29946,49942,33454,49942,37950v,4909,-2046,9121,-6138,12646c39703,54121,33642,55883,25616,55883v-7287,,-13063,-1470,-17328,-4427c4056,48499,1286,44484,-24,39412xe" fillcolor="#d45500" stroked="f" strokeweight=".23819mm">
                      <v:stroke joinstyle="miter"/>
                      <v:path arrowok="t" o:connecttype="custom" o:connectlocs="-24,39412;14181,37245;17859,43547;25616,45661;33877,43650;35741,39867;34734,37202;29998,35337;8288,28433;1941,16398;7432,4706;24458,-31;40778,3545;48128,14128;34783,16595;31510,11807;24710,10148;16700,11712;15088,14584;16499,17154;29696,21126;45515,27427;49942,37950;43804,50596;25616,55883;8288,51456;-24,39412" o:connectangles="0,0,0,0,0,0,0,0,0,0,0,0,0,0,0,0,0,0,0,0,0,0,0,0,0,0,0"/>
                    </v:shape>
                  </v:group>
                  <v:group id="_x0000_s1306" alt="Figure 1 Anatomy of the shoulder (reproduced with permission) (Wikimedia Commons 2022)" style="position:absolute;left:4486;top:24183;width:3451;height:750" coordorigin="4486,24183" coordsize="3451,7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">
                    <v:shape id="Freeform: Shape 291" o:spid="_x0000_s1307" style="position:absolute;left:4486;top:24374;width:787;height:547;visibility:visible;mso-wrap-style:square;v-text-anchor:middle" coordsize="78681,547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" path="m-24,1173r13047,l13023,8480c17690,2806,23248,-31,29696,-31v3425,,6397,705,8916,2115c41131,3494,43196,5626,44807,8480,47159,5626,49694,3494,52414,2084,55134,674,58039,-31,61129,-31v3928,,7253,800,9973,2416c73822,3958,75853,6296,77197,9383v974,2286,1461,5983,1461,11081l78658,54671r-14155,l64503,24092v,-5305,-487,-8726,-1461,-10273c61733,11798,59718,10792,56998,10792v-1982,,-3846,611,-5592,1814c49660,13819,48401,15598,47628,17945v-772,2321,-1158,6001,-1158,11038l46470,54671r-14155,l32315,25356v,-5210,-252,-8563,-755,-10076c31056,13767,30267,12641,29192,11901v-1041,-739,-2468,-1109,-4281,-1109c22728,10792,20763,11386,19017,12555v-1746,1178,-3006,2871,-3778,5089c14500,19862,14131,23542,14131,28674r,25997l-24,54671r,-53498xe" fillcolor="#a40" stroked="f" strokeweight=".23819mm">
                      <v:stroke joinstyle="miter"/>
                      <v:path arrowok="t" o:connecttype="custom" o:connectlocs="-24,1173;13023,1173;13023,8480;29696,-31;38612,2084;44807,8480;52414,2084;61129,-31;71102,2385;77197,9383;78658,20464;78658,54671;64503,54671;64503,24092;63042,13819;56998,10792;51406,12606;47628,17945;46470,28983;46470,54671;32315,54671;32315,25356;31560,15280;29192,11901;24911,10792;19017,12555;15239,17644;14131,28674;14131,54671;-24,54671" o:connectangles="0,0,0,0,0,0,0,0,0,0,0,0,0,0,0,0,0,0,0,0,0,0,0,0,0,0,0,0,0,0"/>
                    </v:shape>
                    <v:shape id="Freeform: Shape 292" o:spid="_x0000_s1308" style="position:absolute;left:5411;top:24386;width:486;height:547;visibility:visible;mso-wrap-style:square;v-text-anchor:middle" coordsize="48660,547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" path="m35489,53467r,-8012c33541,48309,30972,50561,27782,52204v-3157,1650,-6498,2467,-10024,2467c14165,54671,10941,53889,8087,52307,5233,50725,3167,48516,1891,45661,614,42807,-24,38861,-24,33823l-24,-31r14155,l14131,24556v,7522,252,12139,756,13850c15424,40082,16381,41423,17758,42438v1377,971,3123,1461,5239,1461c25415,43899,27581,43237,29495,41930v1914,-1341,3223,-2991,3929,-4934c34129,35010,34482,30196,34482,22536r,-22567l48636,-31r,53498l35489,53467xe" fillcolor="#a40" stroked="f" strokeweight=".23819mm">
                      <v:stroke joinstyle="miter"/>
                      <v:path arrowok="t" o:connecttype="custom" o:connectlocs="35489,53467;35489,45455;27782,52204;17758,54671;8087,52307;1891,45661;-24,33823;-24,-31;14131,-31;14131,24556;14887,38406;17758,42438;22997,43899;29495,41930;33424,36996;34482,22536;34482,-31;48636,-31;48636,53467" o:connectangles="0,0,0,0,0,0,0,0,0,0,0,0,0,0,0,0,0,0,0"/>
                    </v:shape>
                    <v:shape id="Freeform: Shape 293" o:spid="_x0000_s1309" style="position:absolute;left:5994;top:24374;width:500;height:559;visibility:visible;mso-wrap-style:square;v-text-anchor:middle" coordsize="49969,55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" path="m-24,39403l14182,37237v604,2759,1830,4857,3677,6301c19706,44948,22291,45653,25617,45653v3659,,6414,-671,8260,-2012c35120,42695,35741,41440,35741,39859v,-1075,-336,-1960,-1007,-2665c34029,36514,32450,35895,29998,35328,18581,32809,11344,30505,8288,28425,4057,25536,1942,21521,1942,16389v,-4634,1829,-8528,5490,-11692c11092,1542,16768,-31,24458,-31v7321,,12761,1186,16320,3576c44338,5927,46790,9451,48133,14119l34784,16587v-570,-2081,-1662,-3680,-3274,-4789c29931,10698,27664,10139,24710,10139v-3728,,-6397,525,-8009,1565c15626,12443,15089,13397,15089,14575v,1006,469,1866,1410,2571c17775,18083,22174,19407,29697,21117v7556,1720,12828,3817,15816,6302c48469,29938,49946,33445,49946,37950v,4900,-2048,9113,-6145,12637c39703,54112,33643,55875,25617,55875v-7288,,-13064,-1471,-17329,-4428c4057,48490,1287,44475,-24,39403xe" fillcolor="#a40" stroked="f" strokeweight=".23819mm">
                      <v:stroke joinstyle="miter"/>
                      <v:path arrowok="t" o:connecttype="custom" o:connectlocs="-24,39403;14182,37237;17859,43538;25617,45653;33877,43641;35741,39859;34734,37194;29998,35328;8288,28425;1942,16389;7432,4697;24458,-31;40778,3545;48133,14119;34784,16587;31510,11798;24710,10139;16701,11704;15089,14575;16499,17146;29697,21117;45513,27419;49946,37950;43801,50587;25617,55875;8288,51447;-24,39403" o:connectangles="0,0,0,0,0,0,0,0,0,0,0,0,0,0,0,0,0,0,0,0,0,0,0,0,0,0,0"/>
                    </v:shape>
                    <v:shape id="Freeform: Shape 294" o:spid="_x0000_s1310" style="position:absolute;left:6587;top:24374;width:505;height:559;visibility:visible;mso-wrap-style:square;v-text-anchor:middle" coordsize="50472,55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" path="m49744,16991l35791,19510v-464,-2786,-1539,-4883,-3224,-6293c30925,11798,28776,11093,26119,11093v-3524,,-6344,1230,-8459,3680c15580,17189,14539,21255,14539,26963v,6345,1058,10832,3173,13454c19861,43031,22732,44346,26326,44346v2682,,4883,-756,6594,-2269c34630,40529,35843,37899,36548,34167r13901,2365c49004,42919,46236,47733,42144,50991v-4101,3259,-9594,4884,-16472,4884c17841,55875,11599,53407,6931,48473,2298,43538,-24,36704,-24,27969,-24,19140,2315,12271,6983,7371,11651,2436,17961,-31,25922,-31v6516,,11683,1410,15509,4230c45299,6984,48067,11248,49744,16991xe" fillcolor="#a40" stroked="f" strokeweight=".23819mm">
                      <v:stroke joinstyle="miter"/>
                      <v:path arrowok="t" o:connecttype="custom" o:connectlocs="49744,16991;35791,19510;32567,13217;26119,11093;17660,14773;14539,26963;17712,40417;26326,44346;32920,42077;36548,34167;50449,36532;42144,50991;25672,55875;6931,48473;-24,27969;6983,7371;25922,-31;41431,4199;49744,16991" o:connectangles="0,0,0,0,0,0,0,0,0,0,0,0,0,0,0,0,0,0,0"/>
                    </v:shape>
                    <v:shape id="Freeform: Shape 295" o:spid="_x0000_s1311" style="position:absolute;left:7193;top:24183;width:141;height:738;visibility:visible;mso-wrap-style:square;v-text-anchor:middle" coordsize="14159,738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" path="m-24,73816l-24,-31r14159,l14135,73816r-14159,xe" fillcolor="#a40" stroked="f" strokeweight=".23819mm">
                      <v:stroke joinstyle="miter"/>
                      <v:path arrowok="t" o:connecttype="custom" o:connectlocs="-24,73816;-24,-31;14135,-31;14135,73816" o:connectangles="0,0,0,0"/>
                    </v:shape>
                    <v:shape id="Freeform: Shape 296" o:spid="_x0000_s1312" style="position:absolute;left:7438;top:24374;width:499;height:559;visibility:visible;mso-wrap-style:square;v-text-anchor:middle" coordsize="49978,55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" path="m35086,37641r14099,2372c47380,45180,44508,49126,40579,51851v-3902,2683,-8786,4024,-14666,4024c16611,55875,9734,52840,5263,46762,1739,41887,-24,35749,-24,28321,-24,19458,2289,12521,6923,7517,11565,2488,17419,-31,24503,-31v7961,,14245,2631,18845,7900c47947,13114,50148,21152,49942,32001r-35463,c14582,36196,15726,39472,17909,41827v2184,2313,4901,3473,8159,3473c28286,45300,30151,44699,31656,43486v1513,-1212,2656,-3155,3430,-5845xm35894,23335v-103,-4092,-1160,-7204,-3181,-9319c30702,11867,28252,10792,25363,10792v-3086,,-5640,1127,-7660,3379c15691,16423,14703,19475,14737,23335r21157,xe" fillcolor="#a40" stroked="f" strokeweight=".23819mm">
                      <v:stroke joinstyle="miter"/>
                      <v:path arrowok="t" o:connecttype="custom" o:connectlocs="35086,37641;49185,40013;40579,51851;25913,55875;5263,46762;-24,28321;6923,7517;24503,-31;43348,7869;49942,32001;14479,32001;17909,41827;26068,45300;31656,43486;35086,37641;35894,23335;32713,14016;25363,10792;17703,14171;14737,23335" o:connectangles="0,0,0,0,0,0,0,0,0,0,0,0,0,0,0,0,0,0,0,0"/>
                    </v:shape>
                  </v:group>
                  <v:group id="_x0000_s1313" alt="Figure 1 Anatomy of the shoulder (reproduced with permission) (Wikimedia Commons 2022)" style="position:absolute;left:18345;top:22439;width:3211;height:764" coordorigin="18345,22439" coordsize="3210,7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">
                    <v:shape id="Freeform: Shape 298" o:spid="_x0000_s1314" style="position:absolute;left:18345;top:22439;width:691;height:764;visibility:visible;mso-wrap-style:square;v-text-anchor:middle" coordsize="69067,763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" path="m36900,47931r,-12448l69044,35483r,29418c65914,67927,61384,70592,55435,72914v-5906,2278,-11898,3421,-17976,3421c29730,76335,22999,74728,17256,71504,11513,68246,7198,63612,4309,57603,1421,51550,-24,44991,-24,37907v,-7694,1617,-14529,4840,-20503c8040,11420,12760,6838,18967,3648,23704,1198,29601,-31,36651,-31v9164,,16317,1934,21458,5794c63284,9598,66602,14902,68081,21685l53277,24453c52228,20825,50268,17971,47380,15891,44525,13776,40949,12718,36651,12718v-6517,,-11701,2064,-15569,6199c17256,23043,15339,29173,15339,37297v,8768,1952,15345,5846,19747c25079,61411,30186,63595,36496,63595v3129,,6250,-611,9371,-1814c49022,60534,51730,59047,53982,57293r,-9362l36900,47931xe" fillcolor="blue" stroked="f" strokeweight=".23819mm">
                      <v:stroke joinstyle="miter"/>
                      <v:path arrowok="t" o:connecttype="custom" o:connectlocs="36900,47931;36900,35483;69044,35483;69044,64901;55435,72914;37459,76335;17256,71504;4309,57603;-24,37907;4816,17404;18967,3648;36651,-31;58109,5763;68081,21685;53277,24453;47380,15891;36651,12718;21082,18917;15339,37297;21185,57044;36496,63595;45867,61781;53982,57293;53982,47931" o:connectangles="0,0,0,0,0,0,0,0,0,0,0,0,0,0,0,0,0,0,0,0,0,0,0,0"/>
                    </v:shape>
                    <v:shape id="Freeform: Shape 299" o:spid="_x0000_s1315" style="position:absolute;left:19172;top:22452;width:141;height:738;visibility:visible;mso-wrap-style:square;v-text-anchor:middle" coordsize="14150,738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" path="m-24,73816l-24,-31r14151,l14127,73816r-14151,xe" fillcolor="blue" stroked="f" strokeweight=".23819mm">
                      <v:stroke joinstyle="miter"/>
                      <v:path arrowok="t" o:connecttype="custom" o:connectlocs="-24,73816;-24,-31;14127,-31;14127,73816" o:connectangles="0,0,0,0"/>
                    </v:shape>
                    <v:shape id="Freeform: Shape 300" o:spid="_x0000_s1316" style="position:absolute;left:19417;top:22643;width:500;height:559;visibility:visible;mso-wrap-style:square;v-text-anchor:middle" coordsize="49985,55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" path="m35086,37649r14107,2373c47380,45189,44508,49135,40579,51860v-3894,2682,-8786,4023,-14657,4023c16620,55883,9734,52848,5263,46770,1739,41896,-24,35758,-24,28330,-24,19467,2297,12529,6931,7526,11565,2488,17419,-31,24512,-31v7952,,14236,2639,18836,7909c47947,13122,50148,21160,49950,32009r-35462,c14582,36205,15726,39480,17909,41836v2184,2312,4901,3473,8159,3473c28286,45309,30151,44707,31664,43495v1514,-1212,2648,-3155,3422,-5846xm35894,23344v-103,-4092,-1160,-7205,-3172,-9319c30702,11876,28251,10801,25363,10801v-3086,,-5640,1126,-7651,3378c15691,16432,14703,19484,14737,23344r21157,xe" fillcolor="blue" stroked="f" strokeweight=".23819mm">
                      <v:stroke joinstyle="miter"/>
                      <v:path arrowok="t" o:connecttype="custom" o:connectlocs="35086,37649;49193,40022;40579,51860;25922,55883;5263,46770;-24,28330;6931,7526;24512,-31;43348,7878;49950,32009;14488,32009;17909,41836;26068,45309;31664,43495;35086,37649;35894,23344;32722,14025;25363,10801;17712,14179;14737,23344" o:connectangles="0,0,0,0,0,0,0,0,0,0,0,0,0,0,0,0,0,0,0,0"/>
                    </v:shape>
                    <v:shape id="Freeform: Shape 301" o:spid="_x0000_s1317" style="position:absolute;left:20031;top:22643;width:488;height:547;visibility:visible;mso-wrap-style:square;v-text-anchor:middle" coordsize="48752,54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" path="m48729,54679r-14150,l34579,27376v,-5777,-301,-9508,-903,-11185c33066,14480,32077,13157,30702,12211v-1341,-937,-2975,-1410,-4884,-1410c23360,10801,21159,11471,19216,12821v-1951,1341,-3293,3121,-4032,5339c14479,20378,14127,24470,14127,30445r,24234l-24,54679r,-53498l13121,1181r,7858c17789,2995,23669,-31,30753,-31v3121,,5975,576,8563,1719c41903,2797,43846,4224,45161,5970v1342,1745,2261,3722,2769,5940c48463,14128,48729,17300,48729,21435r,33244xe" fillcolor="blue" stroked="f" strokeweight=".23819mm">
                      <v:stroke joinstyle="miter"/>
                      <v:path arrowok="t" o:connecttype="custom" o:connectlocs="48729,54679;34579,54679;34579,27376;33676,16191;30702,12211;25818,10801;19216,12821;15184,18160;14127,30445;14127,54679;-24,54679;-24,1181;13121,1181;13121,9039;30753,-31;39316,1688;45161,5970;47930,11910;48729,21435" o:connectangles="0,0,0,0,0,0,0,0,0,0,0,0,0,0,0,0,0,0,0"/>
                    </v:shape>
                    <v:shape id="Freeform: Shape 302" o:spid="_x0000_s1318" style="position:absolute;left:20630;top:22643;width:552;height:559;visibility:visible;mso-wrap-style:square;v-text-anchor:middle" coordsize="55209,55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" path="m-24,27178v,-4703,1161,-9259,3482,-13652c5770,9125,9046,5763,13276,3451,17540,1130,22294,-31,27529,-31v8098,,14727,2639,19902,7909c52606,13122,55186,19750,55186,27780v,8089,-2614,14804,-7858,20151c42127,53235,35559,55883,27632,55883v-4900,,-9585,-1109,-14055,-3318c9149,50347,5770,47106,3458,42842,1137,38543,-24,33316,-24,27178xm14488,27926v,5313,1255,9370,3774,12190c20781,42945,23893,44355,27581,44355v3697,,6783,-1410,9276,-4239c39367,37296,40631,33204,40631,27831v,-5244,-1264,-9267,-3774,-12096c34364,12916,31278,11506,27581,11506v-3688,,-6800,1410,-9319,4229c15743,18564,14488,22622,14488,27926xe" fillcolor="blue" stroked="f" strokeweight=".23819mm">
                      <v:stroke joinstyle="miter"/>
                      <v:path arrowok="t" o:connecttype="custom" o:connectlocs="-24,27178;3458,13526;13276,3451;27529,-31;47431,7878;55186,27780;47328,47931;27632,55883;13577,52565;3458,42842;-24,27178;14488,27926;18262,40116;27581,44355;36857,40116;40631,27831;36857,15735;27581,11506;18262,15735;14488,27926" o:connectangles="0,0,0,0,0,0,0,0,0,0,0,0,0,0,0,0,0,0,0,0"/>
                    </v:shape>
                    <v:shape id="Freeform: Shape 303" o:spid="_x0000_s1319" style="position:absolute;left:21277;top:22852;width:279;height:141;visibility:visible;mso-wrap-style:square;v-text-anchor:middle" coordsize="27802,14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" path="m-24,14128l-24,-31r27802,l27778,14128r-27802,xe" fillcolor="blue" stroked="f" strokeweight=".23819mm">
                      <v:stroke joinstyle="miter"/>
                      <v:path arrowok="t" o:connecttype="custom" o:connectlocs="-24,14128;-24,-31;27778,-31;27778,14128" o:connectangles="0,0,0,0"/>
                    </v:shape>
                  </v:group>
                  <v:group id="_x0000_s1320" alt="Figure 1 Anatomy of the shoulder (reproduced with permission) (Wikimedia Commons 2022)" style="position:absolute;left:17892;top:27904;width:3887;height:955" coordorigin="17892,27904" coordsize="3886,9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">
                    <v:shape id="Freeform: Shape 305" o:spid="_x0000_s1321" style="position:absolute;left:17892;top:27904;width:601;height:764;visibility:visible;mso-wrap-style:square;v-text-anchor:middle" coordsize="60049,76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" path="m-24,51043l14488,49633v877,4875,2639,8451,5287,10729c22466,62649,26076,63792,30607,63792v4806,,8408,-1014,10832,-3026c43889,58720,45110,56330,45110,53613v,-1744,-516,-3223,-1556,-4435c42548,47940,40769,46865,38215,45954,36470,45352,32490,44277,26274,42730,18279,40753,12674,38320,9450,35431,4920,31365,2650,26413,2650,20567v,-3757,1057,-7264,3172,-10523c7971,6752,11049,4250,15038,2539,19070,820,23927,-31,29601,-31v9268,,16231,2029,20899,6095c55203,10122,57670,15547,57911,22330r-14916,661c42359,19191,40983,16475,38869,14824,36788,13148,33642,12305,29446,12305v-4332,,-7720,895,-10170,2674c17694,16122,16904,17653,16904,19561v,1745,739,3241,2218,4488c21004,25622,25569,27273,32825,28983v7256,1711,12612,3491,16068,5339c52383,36136,55108,38638,57051,41827v1986,3155,2975,7067,2975,11735c60026,57792,58848,61755,56501,65452v-2356,3696,-5674,6447,-9973,8261c42230,75493,36866,76387,30452,76387v-9336,,-16506,-2149,-21509,-6448c3939,65606,956,59305,-24,51043xe" fillcolor="#d45500" stroked="f" strokeweight=".23819mm">
                      <v:stroke joinstyle="miter"/>
                      <v:path arrowok="t" o:connecttype="custom" o:connectlocs="-24,51043;14488,49633;19775,60362;30607,63792;41439,60766;45110,53613;43554,49178;38215,45954;26274,42730;9450,35431;2650,20567;5822,10044;15038,2539;29601,-31;50500,6064;57911,22330;42995,22991;38869,14824;29446,12305;19276,14979;16904,19561;19122,24049;32825,28983;48893,34322;57051,41827;60026,53562;56501,65452;46528,73713;30452,76387;8943,69939;-24,51043" o:connectangles="0,0,0,0,0,0,0,0,0,0,0,0,0,0,0,0,0,0,0,0,0,0,0,0,0,0,0,0,0,0,0"/>
                    </v:shape>
                    <v:shape id="Freeform: Shape 306" o:spid="_x0000_s1322" style="position:absolute;left:18587;top:28108;width:504;height:559;visibility:visible;mso-wrap-style:square;v-text-anchor:middle" coordsize="50472,55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" path="m49744,16991l35791,19509v-473,-2785,-1548,-4883,-3224,-6292c30917,11807,28767,11102,26119,11102v-3533,,-6353,1220,-8467,3679c15571,17197,14531,21255,14531,26972v,6344,1057,10823,3172,13445c19852,43039,22724,44346,26317,44346v2683,,4883,-757,6603,-2270c34630,40538,35834,37898,36539,34167r13910,2373c49004,42919,46228,47742,42136,50991v-4101,3259,-9586,4892,-16472,4892c17841,55883,11591,53416,6923,48473,2289,43538,-24,36703,-24,27978,-24,19140,2306,12279,6974,7371,11642,2436,17952,-31,25913,-31v6517,,11683,1410,15518,4229c45291,6984,48059,11248,49744,16991xe" fillcolor="#d45500" stroked="f" strokeweight=".23819mm">
                      <v:stroke joinstyle="miter"/>
                      <v:path arrowok="t" o:connecttype="custom" o:connectlocs="49744,16991;35791,19509;32567,13217;26119,11102;17652,14781;14531,26972;17703,40417;26317,44346;32920,42076;36539,34167;50449,36540;42136,50991;25664,55883;6923,48473;-24,27978;6974,7371;25913,-31;41431,4198;49744,16991" o:connectangles="0,0,0,0,0,0,0,0,0,0,0,0,0,0,0,0,0,0,0"/>
                    </v:shape>
                    <v:shape id="Freeform: Shape 307" o:spid="_x0000_s1323" style="position:absolute;left:19155;top:28108;width:502;height:559;visibility:visible;mso-wrap-style:square;v-text-anchor:middle" coordsize="50223,55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" path="m14282,17498l1438,15177c2882,10010,5367,6184,8891,3691,12416,1207,17660,-31,24606,-31v6319,,11013,756,14108,2269c41800,3709,43967,5608,45213,7930v1273,2278,1909,6499,1909,12637l46976,37090v,4703,215,8176,653,10428c48102,49736,48953,52117,50199,54671r-14004,c35825,53734,35370,52341,34837,50493v-241,-843,-404,-1393,-507,-1668c31914,51181,29326,52943,26575,54121v-2759,1169,-5691,1762,-8820,1762c12253,55883,7903,54387,4713,51395,1558,48412,-24,44630,-24,40065v,-3026,722,-5709,2167,-8064c3587,29619,5599,27805,8186,26568v2622,-1281,6379,-2390,11280,-3327c26085,21994,30667,20842,33221,19767r,-1410c33221,15632,32550,13707,31209,12563,29859,11386,27332,10801,23601,10801v-2519,,-4488,499,-5898,1504c16293,13285,15158,15013,14282,17498xm33221,28983v-1814,602,-4686,1324,-8615,2167c20678,31984,18107,32809,16904,33617v-1849,1307,-2777,2974,-2777,4986c14127,40581,14866,42300,16345,43744v1479,1444,3361,2167,5639,2167c24538,45911,26979,45068,29292,43392v1711,-1281,2837,-2837,3378,-4686c33040,37494,33221,35199,33221,31803r,-2820xe" fillcolor="#d45500" stroked="f" strokeweight=".23819mm">
                      <v:stroke joinstyle="miter"/>
                      <v:path arrowok="t" o:connecttype="custom" o:connectlocs="14282,17498;1438,15177;8891,3691;24606,-31;38714,2238;45213,7930;47122,20567;46976,37090;47629,47518;50199,54671;36195,54671;34837,50493;34330,48825;26575,54121;17755,55883;4713,51395;-24,40065;2143,32001;8186,26568;19466,23241;33221,19767;33221,18357;31209,12563;23601,10801;17703,12305;14282,17498;33221,28983;24606,31150;16904,33617;14127,38603;16345,43744;21984,45911;29292,43392;32670,38706;33221,31803" o:connectangles="0,0,0,0,0,0,0,0,0,0,0,0,0,0,0,0,0,0,0,0,0,0,0,0,0,0,0,0,0,0,0,0,0,0,0"/>
                    </v:shape>
                    <v:shape id="Freeform: Shape 308" o:spid="_x0000_s1324" style="position:absolute;left:19762;top:28108;width:522;height:751;visibility:visible;mso-wrap-style:square;v-text-anchor:middle" coordsize="52191,75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" path="m-24,1181r13197,l13173,9039c14892,6348,17204,4164,20127,2488,23050,811,26291,-31,29850,-31v6216,,11486,2433,15819,7299c50002,12142,52168,18925,52168,27625v,8932,-2184,15879,-6551,20848c41250,53416,35963,55883,29747,55883v-2957,,-5639,-593,-8055,-1762c19302,52943,16783,50931,14135,48077r,26943l-24,75020r,-73839xm13981,27015v,6017,1195,10462,3576,13350c19947,43220,22844,44647,26274,44647v3293,,6027,-1307,8210,-3929c36668,38070,37760,33737,37760,27720v,-5606,-1127,-9767,-3379,-12492c32137,12512,29343,11153,26025,11153v-3465,,-6336,1342,-8614,4024c15124,17833,13981,21779,13981,27015xe" fillcolor="#d45500" stroked="f" strokeweight=".23819mm">
                      <v:stroke joinstyle="miter"/>
                      <v:path arrowok="t" o:connecttype="custom" o:connectlocs="-24,1181;13173,1181;13173,9039;20127,2488;29850,-31;45669,7268;52168,27625;45617,48473;29747,55883;21692,54121;14135,48077;14135,75020;-24,75020;13981,27015;17557,40365;26274,44647;34484,40718;37760,27720;34381,15228;26025,11153;17411,15177;13981,27015" o:connectangles="0,0,0,0,0,0,0,0,0,0,0,0,0,0,0,0,0,0,0,0,0,0"/>
                    </v:shape>
                    <v:shape id="Freeform: Shape 309" o:spid="_x0000_s1325" style="position:absolute;left:20394;top:28120;width:487;height:547;visibility:visible;mso-wrap-style:square;v-text-anchor:middle" coordsize="48658,547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" path="m35490,53459r,-8004c33539,48309,30968,50553,27778,52204v-3154,1642,-6499,2467,-10023,2467c14161,54671,10937,53880,8083,52298,5229,50725,3166,48507,1893,45653,612,42799,-24,38853,-24,33815l-24,-31r14151,l14127,24547v,7523,258,12139,756,13850c15425,40082,16379,41423,17755,42429v1375,971,3129,1462,5244,1462c25414,43891,27581,43237,29498,41922v1908,-1341,3224,-2983,3929,-4935c34132,35010,34484,30187,34484,22536r,-22567l48635,-31r,53490l35490,53459xe" fillcolor="#d45500" stroked="f" strokeweight=".23819mm">
                      <v:stroke joinstyle="miter"/>
                      <v:path arrowok="t" o:connecttype="custom" o:connectlocs="35490,53459;35490,45455;27778,52204;17755,54671;8083,52298;1893,45653;-24,33815;-24,-31;14127,-31;14127,24547;14883,38397;17755,42429;22999,43891;29498,41922;33427,36987;34484,22536;34484,-31;48635,-31;48635,53459" o:connectangles="0,0,0,0,0,0,0,0,0,0,0,0,0,0,0,0,0,0,0"/>
                    </v:shape>
                    <v:shape id="Freeform: Shape 310" o:spid="_x0000_s1326" style="position:absolute;left:21028;top:27917;width:141;height:738;visibility:visible;mso-wrap-style:square;v-text-anchor:middle" coordsize="14158,738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" path="m-24,73816l-24,-31r14159,l14135,73816r-14159,xe" fillcolor="#d45500" stroked="f" strokeweight=".23819mm">
                      <v:stroke joinstyle="miter"/>
                      <v:path arrowok="t" o:connecttype="custom" o:connectlocs="-24,73816;-24,-31;14135,-31;14135,73816" o:connectangles="0,0,0,0"/>
                    </v:shape>
                    <v:shape id="Freeform: Shape 311" o:spid="_x0000_s1327" style="position:absolute;left:21277;top:28108;width:502;height:559;visibility:visible;mso-wrap-style:square;v-text-anchor:middle" coordsize="50214,55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" path="m14282,17498l1438,15177c2874,10010,5366,6184,8891,3691,12416,1207,17652,-31,24606,-31v6311,,11013,756,14099,2269c41800,3709,43967,5608,45204,7930v1282,2278,1918,6499,1918,12637l46967,37090v,4703,224,8176,662,10428c48093,49736,48953,52117,50191,54671r-14005,c35817,53734,35370,52341,34828,50493v-232,-843,-404,-1393,-498,-1668c31905,51181,29326,52943,26566,54121v-2750,1169,-5691,1762,-8811,1762c12244,55883,7894,54387,4705,51395,1549,48412,-24,44630,-24,40065v,-3026,722,-5709,2167,-8064c3587,29619,5599,27805,8186,26568v2614,-1281,6379,-2390,11279,-3327c26085,21994,30667,20842,33221,19767r,-1410c33221,15632,32550,13707,31200,12563,29859,11386,27323,10801,23600,10801v-2518,,-4487,499,-5897,1504c16293,13285,15150,15013,14282,17498xm33221,28983v-1814,602,-4686,1324,-8615,2167c20678,31984,18107,32809,16895,33617v-1840,1307,-2768,2974,-2768,4986c14127,40581,14866,42300,16345,43744v1478,1444,3361,2167,5639,2167c24538,45911,26970,45068,29292,43392v1711,-1281,2837,-2837,3370,-4686c33031,37494,33221,35199,33221,31803r,-2820xe" fillcolor="#d45500" stroked="f" strokeweight=".23819mm">
                      <v:stroke joinstyle="miter"/>
                      <v:path arrowok="t" o:connecttype="custom" o:connectlocs="14282,17498;1438,15177;8891,3691;24606,-31;38705,2238;45204,7930;47122,20567;46967,37090;47629,47518;50191,54671;36186,54671;34828,50493;34330,48825;26566,54121;17755,55883;4705,51395;-24,40065;2143,32001;8186,26568;19465,23241;33221,19767;33221,18357;31200,12563;23600,10801;17703,12305;14282,17498;33221,28983;24606,31150;16895,33617;14127,38603;16345,43744;21984,45911;29292,43392;32662,38706;33221,31803" o:connectangles="0,0,0,0,0,0,0,0,0,0,0,0,0,0,0,0,0,0,0,0,0,0,0,0,0,0,0,0,0,0,0,0,0,0,0"/>
                    </v:shape>
                  </v:group>
                  <v:group id="_x0000_s1328" alt="Figure 1 Anatomy of the shoulder (reproduced with permission) (Wikimedia Commons 2022)" style="position:absolute;left:14390;top:2417;width:4577;height:968" coordorigin="14390,2417" coordsize="4576,9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">
                    <v:shape id="Freeform: Shape 313" o:spid="_x0000_s1329" style="position:absolute;left:14390;top:2417;width:256;height:968;visibility:visible;mso-wrap-style:square;v-text-anchor:middle" coordsize="25636,968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" path="m25458,96785r-9715,c10602,89028,6691,80968,4000,72606,1317,64244,-24,56150,-24,48326v,-9705,1660,-18890,4987,-27553c7851,13250,11505,6316,15941,-31r9671,c21013,10144,17841,18808,16095,25961v-1719,7119,-2570,14676,-2570,22667c13525,54136,14024,59778,15038,65554v1040,5776,2450,11266,4230,16471c20437,85450,22509,90370,25458,96785xe" fillcolor="blue" stroked="f" strokeweight=".23819mm">
                      <v:stroke joinstyle="miter"/>
                      <v:path arrowok="t" o:connecttype="custom" o:connectlocs="25458,96785;15743,96785;4000,72606;-24,48326;4963,20773;15941,-31;25612,-31;16095,25961;13525,48628;15038,65554;19268,82025;25458,96785" o:connectangles="0,0,0,0,0,0,0,0,0,0,0,0"/>
                    </v:shape>
                    <v:shape id="Freeform: Shape 314" o:spid="_x0000_s1330" style="position:absolute;left:14680;top:2430;width:741;height:738;visibility:visible;mso-wrap-style:square;v-text-anchor:middle" coordsize="74105,73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" path="m74082,73815r-16223,l51412,57040r-29522,l15795,73815r-15819,l28742,-31r15766,l74082,73815xm46623,44599l36453,17196,26481,44599r20142,xe" fillcolor="blue" stroked="f" strokeweight=".23819mm">
                      <v:stroke joinstyle="miter"/>
                      <v:path arrowok="t" o:connecttype="custom" o:connectlocs="74082,73815;57859,73815;51412,57040;21890,57040;15795,73815;-24,73815;28742,-31;44508,-31;46623,44599;36453,17196;26481,44599" o:connectangles="0,0,0,0,0,0,0,0,0,0,0"/>
                    </v:shape>
                    <v:shape id="Freeform: Shape 315" o:spid="_x0000_s1331" style="position:absolute;left:15475;top:2417;width:643;height:764;visibility:visible;mso-wrap-style:square;v-text-anchor:middle" coordsize="64322,763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" path="m49838,47923r14460,4584c62080,60567,58392,66561,53217,70490v-5141,3895,-11666,5843,-19592,5843c23816,76333,15760,72992,9441,66309,3131,59593,-24,50425,-24,38806,-24,26515,3149,16978,9493,10194,15838,3378,24185,-31,34527,-31v9036,,16377,2669,22017,8009c59897,11135,62416,15669,64101,21579l49340,25104v-877,-3828,-2708,-6850,-5494,-9067c41095,13821,37734,12713,33771,12713v-5468,,-9921,1964,-13343,5894c17033,22536,15339,28899,15339,37698v,9335,1676,15984,5038,19947c23730,61608,28097,63589,33470,63589v3963,,7376,-1259,10230,-3778c46554,57293,48600,53330,49838,47923xe" fillcolor="blue" stroked="f" strokeweight=".23819mm">
                      <v:stroke joinstyle="miter"/>
                      <v:path arrowok="t" o:connecttype="custom" o:connectlocs="49838,47923;64298,52507;53217,70490;33625,76333;9441,66309;-24,38806;9493,10194;34527,-31;56544,7978;64101,21579;49340,25104;43846,16037;33771,12713;20428,18607;15339,37698;20377,57645;33470,63589;43700,59811;49838,47923" o:connectangles="0,0,0,0,0,0,0,0,0,0,0,0,0,0,0,0,0,0,0"/>
                    </v:shape>
                    <v:shape id="Freeform: Shape 316" o:spid="_x0000_s1332" style="position:absolute;left:16205;top:2417;width:257;height:968;visibility:visible;mso-wrap-style:square;v-text-anchor:middle" coordsize="25636,968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" path="m80,96785c2865,90807,4825,86223,5968,83033,7112,79843,8169,76166,9141,72001v971,-4164,1693,-8110,2166,-11837c11780,56402,12012,52558,12012,48628v,-7991,-851,-15548,-2571,-22667c7731,18808,4576,10144,-24,-31r9620,c14668,7189,18597,14846,21383,22939v2819,8093,4229,16303,4229,24632c25612,54589,24503,62112,22285,70138,19775,79138,15623,88020,9846,96785r-9766,xe" fillcolor="blue" stroked="f" strokeweight=".23819mm">
                      <v:stroke joinstyle="miter"/>
                      <v:path arrowok="t" o:connecttype="custom" o:connectlocs="80,96785;5968,83033;9141,72001;11307,60164;12012,48628;9441,25961;-24,-31;9596,-31;21383,22939;25612,47571;22285,70138;9846,96785" o:connectangles="0,0,0,0,0,0,0,0,0,0,0,0"/>
                    </v:shape>
                    <v:shape id="Freeform: Shape 317" o:spid="_x0000_s1333" style="position:absolute;left:16755;top:2430;width:260;height:955;visibility:visible;mso-wrap-style:square;v-text-anchor:middle" coordsize="25997,955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" path="m11814,13065r,-13096l25973,-31r,13096l11814,13065xm25973,20319r,51834c25973,78969,25518,83771,24615,86559v-877,2821,-2588,5020,-5141,6599c16955,94736,13731,95525,9803,95525v-1410,,-2940,-134,-4583,-403c3604,94887,1859,94518,-24,94014l2444,81925v679,134,1315,235,1917,302c4937,82328,5470,82378,5977,82378v1444,,2613,-319,3525,-957c10439,80817,11058,80077,11367,79205v301,-874,447,-3493,447,-7859l11814,20319r14159,xe" fillcolor="blue" stroked="f" strokeweight=".23819mm">
                      <v:stroke joinstyle="miter"/>
                      <v:path arrowok="t" o:connecttype="custom" o:connectlocs="11814,13065;11814,-31;25973,-31;25973,13065;25973,20319;25973,72153;24615,86559;19474,93158;9803,95525;5220,95122;-24,94014;2444,81925;4361,82227;5977,82378;9502,81421;11367,79205;11814,71346;11814,20319" o:connectangles="0,0,0,0,0,0,0,0,0,0,0,0,0,0,0,0,0,0"/>
                    </v:shape>
                    <v:shape id="Freeform: Shape 318" o:spid="_x0000_s1334" style="position:absolute;left:17129;top:2621;width:553;height:559;visibility:visible;mso-wrap-style:square;v-text-anchor:middle" coordsize="55209,559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" path="m-24,27170v,-4701,1161,-9252,3474,-13651c5771,9120,9037,5762,13276,3445,17540,1128,22285,-31,27529,-31v8090,,14727,2637,19894,7909c52598,13116,55186,19749,55186,27775v,8093,-2622,14810,-7858,20149c42118,53229,35550,55882,27633,55882v-4909,,-9595,-1108,-14056,-3324c9141,50342,5771,47101,3450,42836,1137,38538,-24,33315,-24,27170xm14479,27926v,5306,1264,9369,3783,12190c20781,42937,23884,44347,27581,44347v3688,,6783,-1410,9267,-4231c39367,37295,40622,33198,40622,27825v,-5239,-1255,-9269,-3774,-12089c34364,12915,31269,11504,27581,11504v-3697,,-6800,1411,-9319,4232c15743,18556,14479,22620,14479,27926xe" fillcolor="blue" stroked="f" strokeweight=".23819mm">
                      <v:stroke joinstyle="miter"/>
                      <v:path arrowok="t" o:connecttype="custom" o:connectlocs="-24,27170;3450,13519;13276,3445;27529,-31;47423,7878;55186,27775;47328,47924;27633,55882;13577,52558;3450,42836;-24,27170;14479,27926;18262,40116;27581,44347;36848,40116;40622,27825;36848,15736;27581,11504;18262,15736;14479,27926" o:connectangles="0,0,0,0,0,0,0,0,0,0,0,0,0,0,0,0,0,0,0,0"/>
                    </v:shape>
                    <v:shape id="Freeform: Shape 319" o:spid="_x0000_s1335" style="position:absolute;left:17793;top:2430;width:141;height:738;visibility:visible;mso-wrap-style:square;v-text-anchor:middle" coordsize="14150,73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" path="m-24,13065l-24,-31r14151,l14127,13065r-14151,xm-24,73815r,-53496l14127,20319r,53496l-24,73815xe" fillcolor="blue" stroked="f" strokeweight=".23819mm">
                      <v:stroke joinstyle="miter"/>
                      <v:path arrowok="t" o:connecttype="custom" o:connectlocs="-24,13065;-24,-31;14127,-31;14127,13065;-24,73815;-24,20319;14127,20319;14127,73815" o:connectangles="0,0,0,0,0,0,0,0"/>
                    </v:shape>
                    <v:shape id="Freeform: Shape 320" o:spid="_x0000_s1336" style="position:absolute;left:18078;top:2621;width:488;height:547;visibility:visible;mso-wrap-style:square;v-text-anchor:middle" coordsize="48761,547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" path="m48738,54674r-14159,l34579,27372v,-5776,-301,-9504,-903,-11182c33074,14476,32077,13150,30702,12210v-1341,-940,-2975,-1411,-4883,-1411c23368,10799,21168,11471,19216,12814v-1943,1343,-3292,3124,-4032,5340c14479,20370,14127,24467,14127,30445r,24229l-24,54674r,-53496l13121,1178r,7858c17789,2992,23669,-31,30753,-31v3121,,5975,571,8563,1713c41903,2790,43846,4217,45162,5964v1341,1746,2261,3727,2768,5943c48471,14124,48738,17298,48738,21428r,33246xe" fillcolor="blue" stroked="f" strokeweight=".23819mm">
                      <v:stroke joinstyle="miter"/>
                      <v:path arrowok="t" o:connecttype="custom" o:connectlocs="48738,54674;34579,54674;34579,27372;33676,16190;30702,12210;25819,10799;19216,12814;15184,18154;14127,30445;14127,54674;-24,54674;-24,1178;13121,1178;13121,9036;30753,-31;39316,1682;45162,5964;47930,11907;48738,21428" o:connectangles="0,0,0,0,0,0,0,0,0,0,0,0,0,0,0,0,0,0,0"/>
                    </v:shape>
                    <v:shape id="Freeform: Shape 321" o:spid="_x0000_s1337" style="position:absolute;left:18651;top:2444;width:316;height:736;visibility:visible;mso-wrap-style:square;v-text-anchor:middle" coordsize="31533,73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" path="m30349,18859r,11283l20678,30142r,21560c20678,56067,20764,58620,20927,59358v206,705,627,1293,1264,1763c22861,61591,23669,61826,24606,61826v1316,,3207,-453,5692,-1360l31510,71447v-3293,1411,-7024,2116,-11185,2116c17772,73563,15476,73143,13422,72304,11376,71431,9863,70322,8891,68979,7954,67602,7301,65755,6931,63438,6622,61793,6476,58468,6476,53464r,-23322l-24,30142r,-11283l6476,18859r,-10629l20678,-31r,18890l30349,18859xe" fillcolor="blue" stroked="f" strokeweight=".23819mm">
                      <v:stroke joinstyle="miter"/>
                      <v:path arrowok="t" o:connecttype="custom" o:connectlocs="30349,18859;30349,30142;20678,30142;20678,51702;20927,59358;22191,61121;24606,61826;30298,60466;31510,71447;20325,73563;13422,72304;8891,68979;6931,63438;6476,53464;6476,30142;-24,30142;-24,18859;6476,18859;6476,8230;20678,-31;20678,18859" o:connectangles="0,0,0,0,0,0,0,0,0,0,0,0,0,0,0,0,0,0,0,0,0"/>
                    </v:shape>
                  </v:group>
                  <v:group id="_x0000_s1338" alt="Figure 1 Anatomy of the shoulder (reproduced with permission) (Wikimedia Commons 2022)" style="position:absolute;left:5337;top:8814;width:1733;height:750" coordorigin="5337,8814" coordsize="1732,7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">
                    <v:shape id="Freeform: Shape 323" o:spid="_x0000_s1339" style="position:absolute;left:5337;top:9005;width:502;height:559;visibility:visible;mso-wrap-style:square;v-text-anchor:middle" coordsize="50221,55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" path="m14282,17498l1438,15185c2881,10010,5367,6185,8892,3700,12419,1215,17658,-31,24609,-31v6313,,11014,756,14104,2270c41803,3717,43968,5609,45211,7930v1276,2286,1914,6499,1914,12646l46974,37090v,4703,218,8185,655,10428c48099,49736,48955,52126,50198,54671r-14004,c35825,53734,35371,52341,34834,50493v-235,-843,-403,-1393,-504,-1659c31913,51181,29327,52943,26573,54121v-2753,1178,-5692,1762,-8815,1762c12251,55883,7902,54387,4712,51404,1555,48412,-24,44630,-24,40065v,-3018,722,-5709,2167,-8055c3587,29620,5601,27806,8187,26568v2620,-1281,6381,-2382,11284,-3327c26086,22003,30670,20842,33222,19768r,-1410c33222,15632,32551,13707,31207,12563,29864,11386,27329,10801,23601,10801v-2518,,-4483,499,-5894,1513c16298,13285,15156,15013,14282,17498xm33222,28983v-1813,602,-4684,1324,-8613,2167c20679,31992,18111,32809,16902,33617v-1848,1315,-2771,2975,-2771,4986c14131,40589,14870,42300,16347,43744v1478,1445,3359,2167,5643,2167c24542,45911,26977,45068,29293,43392v1713,-1281,2838,-2837,3376,-4686c33037,37494,33222,35199,33222,31803r,-2820xe" fillcolor="black" stroked="f" strokeweight=".23819mm">
                      <v:stroke joinstyle="miter"/>
                      <v:path arrowok="t" o:connecttype="custom" o:connectlocs="14282,17498;1438,15185;8892,3700;24609,-31;38713,2239;45211,7930;47125,20576;46974,37090;47629,47518;50198,54671;36194,54671;34834,50493;34330,48834;26573,54121;17758,55883;4712,51404;-24,40065;2143,32010;8187,26568;19471,23241;33222,19768;33222,18358;31207,12563;23601,10801;17707,12314;14282,17498;33222,28983;24609,31150;16902,33617;14131,38603;16347,43744;21990,45911;29293,43392;32669,38706;33222,31803" o:connectangles="0,0,0,0,0,0,0,0,0,0,0,0,0,0,0,0,0,0,0,0,0,0,0,0,0,0,0,0,0,0,0,0,0,0,0"/>
                    </v:shape>
                    <v:shape id="Freeform: Shape 324" o:spid="_x0000_s1340" style="position:absolute;left:5948;top:9005;width:487;height:547;visibility:visible;mso-wrap-style:square;v-text-anchor:middle" coordsize="48760,547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" path="m48737,54671r-14155,l34582,27376v,-5777,-302,-9508,-907,-11185c33071,14480,32081,13148,30703,12211v-1342,-937,-2972,-1410,-4885,-1410c23366,10801,21166,11472,19219,12813v-1948,1341,-3291,3129,-4030,5338c14484,20369,14131,24470,14131,30445r,24226l-24,54671r,-53490l13124,1181r,7858c17792,2995,23669,-31,30754,-31v3123,,5977,576,8563,1711c41903,2789,43851,4216,45161,5961v1343,1745,2266,3731,2770,5949c48468,14128,48737,17300,48737,21427r,33244xe" fillcolor="black" stroked="f" strokeweight=".23819mm">
                      <v:stroke joinstyle="miter"/>
                      <v:path arrowok="t" o:connecttype="custom" o:connectlocs="48737,54671;34582,54671;34582,27376;33675,16191;30703,12211;25818,10801;19219,12813;15189,18151;14131,30445;14131,54671;-24,54671;-24,1181;13124,1181;13124,9039;30754,-31;39317,1680;45161,5961;47931,11910;48737,21427" o:connectangles="0,0,0,0,0,0,0,0,0,0,0,0,0,0,0,0,0,0,0"/>
                    </v:shape>
                    <v:shape id="Freeform: Shape 325" o:spid="_x0000_s1341" style="position:absolute;left:6548;top:8814;width:522;height:750;visibility:visible;mso-wrap-style:square;v-text-anchor:middle" coordsize="52233,75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" path="m52210,73808r-13144,l39066,65950v-2184,3061,-4772,5339,-7755,6852c28354,74280,25362,75020,22345,75020v-6147,,-11417,-2468,-15819,-7402c2159,62649,-24,55728,-24,46865v,-9070,2132,-15956,6396,-20658c10636,21470,16026,19106,22542,19106v5975,,11150,2484,15518,7453l38060,-31r14150,l52210,73808xm14435,45902v,5708,791,9844,2365,12397c19086,61987,22276,63835,26368,63835v3258,,6035,-1375,8313,-4126c36968,56923,38111,52771,38111,47260v,-6138,-1109,-10557,-3327,-13247c32566,31296,29729,29938,26273,29938v-3361,,-6181,1341,-8468,4032c15562,36617,14435,40598,14435,45902xe" fillcolor="black" stroked="f" strokeweight=".23819mm">
                      <v:stroke joinstyle="miter"/>
                      <v:path arrowok="t" o:connecttype="custom" o:connectlocs="52210,73808;39066,73808;39066,65950;31311,72802;22345,75020;6526,67618;-24,46865;6372,26207;22542,19106;38060,26559;38060,-31;52210,-31;14435,45902;16800,58299;26368,63835;34681,59709;38111,47260;34784,34013;26273,29938;17805,33970;14435,45902" o:connectangles="0,0,0,0,0,0,0,0,0,0,0,0,0,0,0,0,0,0,0,0,0"/>
                    </v:shape>
                  </v:group>
                  <v:group id="_x0000_s1342" alt="Figure 1 Anatomy of the shoulder (reproduced with permission) (Wikimedia Commons 2022)" style="position:absolute;left:1595;top:17133;width:8619;height:861" coordorigin="1595,17133" coordsize="8618,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">
                    <v:shape id="Freeform: Shape 327" o:spid="_x0000_s1343" style="position:absolute;left:1595;top:17133;width:228;height:861;visibility:visible;mso-wrap-style:square;v-text-anchor:middle" coordsize="22790,860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" path="m22633,86024r-8642,c9424,79129,5946,71968,3559,64532,1170,57104,-24,49908,-24,42953v,-8631,1478,-16789,4433,-24492c6976,11772,10230,5608,14170,-31r8597,c18678,9013,15856,16716,14305,23069v-1523,6327,-2284,13050,-2284,20151c12021,48120,12468,53132,13364,58264v925,5133,2180,10016,3761,14641c18170,75948,20006,80324,22633,86024xe" fillcolor="black" stroked="f" strokeweight=".23819mm">
                      <v:stroke joinstyle="miter"/>
                      <v:path arrowok="t" o:connecttype="custom" o:connectlocs="22633,86024;13991,86024;3559,64532;-24,42953;4409,18461;14170,-31;22767,-31;14305,23069;12021,43220;13364,58264;17125,72905;22633,86024" o:connectangles="0,0,0,0,0,0,0,0,0,0,0,0"/>
                    </v:shape>
                    <v:shape id="Freeform: Shape 328" o:spid="_x0000_s1344" style="position:absolute;left:1914;top:17144;width:464;height:667;visibility:visible;mso-wrap-style:square;v-text-anchor:middle" coordsize="46432,66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" path="m-24,65615l-24,-31r12583,l12559,23610v3880,-4418,8477,-6628,13790,-6628c32141,16982,36931,19089,40722,23301v3791,4178,5687,10187,5687,18045c46409,49461,44469,55711,40588,60104v-3850,4385,-8538,6585,-14059,6585c23812,66689,21126,66010,18469,64669,15842,63294,13573,61282,11663,58626r,6989l-24,65615xm12469,40804v,4926,776,8571,2328,10927c16977,55075,19872,56743,23484,56743v2776,,5134,-1178,7074,-3533c32528,50820,33514,47071,33514,41973v,-5433,-986,-9344,-2956,-11734c28589,27823,26066,26611,22991,26611v-3015,,-5522,1178,-7522,3542c13469,32474,12469,36033,12469,40804xe" fillcolor="black" stroked="f" strokeweight=".23819mm">
                      <v:stroke joinstyle="miter"/>
                      <v:path arrowok="t" o:connecttype="custom" o:connectlocs="-24,65615;-24,-31;12559,-31;12559,23610;26349,16982;40722,23301;46409,41346;40588,60104;26529,66689;18469,64669;11663,58626;11663,65615;12469,40804;14797,51731;23484,56743;30558,53210;33514,41973;30558,30239;22991,26611;15469,30153;12469,40804" o:connectangles="0,0,0,0,0,0,0,0,0,0,0,0,0,0,0,0,0,0,0,0,0"/>
                    </v:shape>
                    <v:shape id="Freeform: Shape 329" o:spid="_x0000_s1345" style="position:absolute;left:2443;top:17314;width:445;height:497;visibility:visible;mso-wrap-style:square;v-text-anchor:middle" coordsize="44428,497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" path="m31185,33462r12537,2107c42110,40168,39558,43676,36065,46091v-3463,2390,-7806,3585,-13029,3585c14767,49676,8648,46968,4678,41569,1544,37237,-24,31777,-24,25184,-24,17300,2036,11136,6155,6692,10275,2213,15483,-31,21781,-31v7076,,12658,2347,16747,7032c42618,11661,44573,18805,44394,28450r-31522,c12961,32182,13976,35087,15917,37176v1939,2064,4357,3095,7253,3095c25140,40271,26797,39730,28140,38655v1343,-1075,2358,-2803,3045,-5193xm31901,20748v-89,-3646,-1030,-6405,-2821,-8288c27290,10552,25110,9598,22543,9598v-2747,,-5014,997,-6806,3000c13946,14601,13066,17317,13095,20748r18806,xe" fillcolor="black" stroked="f" strokeweight=".23819mm">
                      <v:stroke joinstyle="miter"/>
                      <v:path arrowok="t" o:connecttype="custom" o:connectlocs="31185,33462;43722,35569;36065,46091;23036,49676;4678,41569;-24,25184;6155,6692;21781,-31;38528,7001;44394,28450;12872,28450;15917,37176;23170,40271;28140,38655;31185,33462;31901,20748;29080,12460;22543,9598;15737,12598;13095,20748" o:connectangles="0,0,0,0,0,0,0,0,0,0,0,0,0,0,0,0,0,0,0,0"/>
                    </v:shape>
                    <v:shape id="Freeform: Shape 330" o:spid="_x0000_s1346" style="position:absolute;left:2990;top:17144;width:433;height:657;visibility:visible;mso-wrap-style:square;v-text-anchor:middle" coordsize="43297,656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" path="m12558,-31r,24131c16617,19355,21469,16982,27110,16982v2895,,5507,542,7836,1616c37274,19673,39020,21040,40184,22716v1194,1668,2000,3525,2418,5554c43050,30299,43274,33445,43274,37718r,27897l30692,65615r,-25120c30692,35508,30453,32345,29976,30995v-478,-1341,-1329,-2398,-2552,-3172c26230,27015,24722,26611,22901,26611v-2089,,-3955,507,-5597,1521c15662,29147,14453,30686,13677,32749v-746,2029,-1119,5038,-1119,9044l12558,65615r-12582,l-24,-31r12582,xe" fillcolor="black" stroked="f" strokeweight=".23819mm">
                      <v:stroke joinstyle="miter"/>
                      <v:path arrowok="t" o:connecttype="custom" o:connectlocs="12558,-31;12558,24100;27110,16982;34946,18598;40184,22716;42602,28270;43274,37718;43274,65615;30692,65615;30692,40495;29976,30995;27424,27823;22901,26611;17304,28132;13677,32749;12558,41793;12558,65615;-24,65615;-24,-31" o:connectangles="0,0,0,0,0,0,0,0,0,0,0,0,0,0,0,0,0,0,0"/>
                    </v:shape>
                    <v:shape id="Freeform: Shape 331" o:spid="_x0000_s1347" style="position:absolute;left:3551;top:17144;width:126;height:657;visibility:visible;mso-wrap-style:square;v-text-anchor:middle" coordsize="12581,656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" path="m-24,11609l-24,-31r12582,l12558,11609r-12582,xm-24,65615r,-47558l12558,18057r,47558l-24,65615xe" fillcolor="black" stroked="f" strokeweight=".23819mm">
                      <v:stroke joinstyle="miter"/>
                      <v:path arrowok="t" o:connecttype="custom" o:connectlocs="-24,11609;-24,-31;12558,-31;12558,11609;-24,65615;-24,18057;12558,18057;12558,65615" o:connectangles="0,0,0,0,0,0,0,0"/>
                    </v:shape>
                    <v:shape id="Freeform: Shape 332" o:spid="_x0000_s1348" style="position:absolute;left:3804;top:17314;width:434;height:487;visibility:visible;mso-wrap-style:square;v-text-anchor:middle" coordsize="43342,486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" path="m43319,48602r-12582,l30737,24332v,-5140,-268,-8450,-806,-9946c29394,12864,28514,11687,27290,10853,26095,10019,24648,9598,22946,9598v-2179,,-4134,593,-5865,1788c15349,12580,14155,14162,13498,16131v-626,1977,-939,5614,-939,10927l12559,48602r-12583,l-24,1044r11687,l11663,8033c15812,2660,21036,-31,27334,-31v2776,,5314,507,7612,1522c37245,2479,38976,3743,40140,5299v1194,1556,2015,3310,2463,5287c43080,12555,43319,15375,43319,19045r,29557xe" fillcolor="black" stroked="f" strokeweight=".23819mm">
                      <v:stroke joinstyle="miter"/>
                      <v:path arrowok="t" o:connecttype="custom" o:connectlocs="43319,48602;30737,48602;30737,24332;29931,14386;27290,10853;22946,9598;17081,11386;13498,16131;12559,27058;12559,48602;-24,48602;-24,1044;11663,1044;11663,8033;27334,-31;34946,1491;40140,5299;42603,10586;43319,19045" o:connectangles="0,0,0,0,0,0,0,0,0,0,0,0,0,0,0,0,0,0,0"/>
                    </v:shape>
                    <v:shape id="Freeform: Shape 333" o:spid="_x0000_s1349" style="position:absolute;left:4338;top:17144;width:464;height:667;visibility:visible;mso-wrap-style:square;v-text-anchor:middle" coordsize="46432,66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" path="m46409,65615r-11687,l34722,58626v-1940,2716,-4238,4745,-6895,6086c25200,66028,22543,66689,19857,66689v-5463,,-10149,-2200,-14060,-6585c1917,55685,-24,49539,-24,41655v,-8055,1896,-14176,5687,-18354c9454,19089,14245,16982,20036,16982v5313,,9911,2210,13791,6628l33827,-31r12582,l46409,65615xm12827,40804v,5072,701,8743,2104,11013c16961,55101,19797,56743,23439,56743v2895,,5358,-1221,7388,-3671c32857,50596,33872,46908,33872,42016v,-5467,-985,-9387,-2955,-11777c28946,27823,26424,26611,23350,26611v-2985,,-5493,1195,-7523,3585c13828,32551,12827,36084,12827,40804xe" fillcolor="black" stroked="f" strokeweight=".23819mm">
                      <v:stroke joinstyle="miter"/>
                      <v:path arrowok="t" o:connecttype="custom" o:connectlocs="46409,65615;34722,65615;34722,58626;27827,64712;19857,66689;5797,60104;-24,41655;5663,23301;20036,16982;33827,23610;33827,-31;46409,-31;12827,40804;14931,51817;23439,56743;30827,53072;33872,42016;30917,30239;23350,26611;15827,30196;12827,40804" o:connectangles="0,0,0,0,0,0,0,0,0,0,0,0,0,0,0,0,0,0,0,0,0"/>
                    </v:shape>
                    <v:shape id="Freeform: Shape 334" o:spid="_x0000_s1350" style="position:absolute;left:4913;top:17675;width:136;height:272;visibility:visible;mso-wrap-style:square;v-text-anchor:middle" coordsize="13611,272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" path="m1005,-31r12583,l13588,8970v,3636,-314,6508,-941,8597c12021,19682,10826,21581,9065,23249,7334,24926,5125,26241,2438,27195l-24,21994v2537,-834,4344,-1977,5418,-3447c6469,17085,7035,15091,7095,12555r-6090,l1005,-31xe" fillcolor="black" stroked="f" strokeweight=".23819mm">
                      <v:stroke joinstyle="miter"/>
                      <v:path arrowok="t" o:connecttype="custom" o:connectlocs="1005,-31;13588,-31;13588,8970;12647,17567;9065,23249;2438,27195;-24,21994;5394,18547;7095,12555;1005,12555" o:connectangles="0,0,0,0,0,0,0,0,0,0"/>
                    </v:shape>
                    <v:shape id="Freeform: Shape 335" o:spid="_x0000_s1351" style="position:absolute;left:5434;top:17314;width:434;height:487;visibility:visible;mso-wrap-style:square;v-text-anchor:middle" coordsize="43342,486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" path="m43318,48602r-12581,l30737,24332v,-5140,-269,-8450,-806,-9946c29393,12864,28513,11687,27289,10853,26095,10019,24647,9598,22946,9598v-2179,,-4135,593,-5866,1788c15348,12580,14155,14162,13498,16131v-626,1977,-940,5614,-940,10927l12558,48602r-12582,l-24,1044r11686,l11662,8033c15812,2660,21035,-31,27333,-31v2777,,5314,507,7613,1522c37244,2479,38975,3743,40139,5299v1194,1556,2015,3310,2463,5287c43079,12555,43318,15375,43318,19045r,29557xe" fillcolor="black" stroked="f" strokeweight=".23819mm">
                      <v:stroke joinstyle="miter"/>
                      <v:path arrowok="t" o:connecttype="custom" o:connectlocs="43318,48602;30737,48602;30737,24332;29931,14386;27289,10853;22946,9598;17080,11386;13498,16131;12558,27058;12558,48602;-24,48602;-24,1044;11662,1044;11662,8033;27333,-31;34946,1491;40139,5299;42602,10586;43318,19045" o:connectangles="0,0,0,0,0,0,0,0,0,0,0,0,0,0,0,0,0,0,0"/>
                    </v:shape>
                    <v:shape id="Freeform: Shape 336" o:spid="_x0000_s1352" style="position:absolute;left:5967;top:17314;width:490;height:497;visibility:visible;mso-wrap-style:square;v-text-anchor:middle" coordsize="49073,497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" path="m-24,24152v,-4178,1030,-8227,3089,-12139c5125,8102,8036,5118,11797,3064,15587,1001,19812,-31,24468,-31v7194,,13090,2347,17686,7032c46751,11661,49050,17550,49050,24685v,7196,-2328,13170,-6985,17916c37438,47312,31603,49676,24557,49676v-4357,,-8522,-988,-12492,-2957c8125,44750,5125,41870,3065,38079,1006,34253,-24,29611,-24,24152xm12872,24823v,4711,1119,8330,3358,10832c18468,38165,21230,39420,24513,39420v3284,,6030,-1255,8239,-3765c34991,33153,36110,29508,36110,24728v,-4651,-1119,-8236,-3358,-10746c30543,11480,27797,10225,24513,10225v-3283,,-6045,1255,-8283,3757c13991,16492,12872,20103,12872,24823xe" fillcolor="black" stroked="f" strokeweight=".23819mm">
                      <v:stroke joinstyle="miter"/>
                      <v:path arrowok="t" o:connecttype="custom" o:connectlocs="-24,24152;3065,12013;11797,3064;24468,-31;42154,7001;49050,24685;42065,42601;24557,49676;12065,46719;3065,38079;-24,24152;12872,24823;16230,35655;24513,39420;32752,35655;36110,24728;32752,13982;24513,10225;16230,13982;12872,24823" o:connectangles="0,0,0,0,0,0,0,0,0,0,0,0,0,0,0,0,0,0,0,0"/>
                    </v:shape>
                    <v:shape id="Freeform: Shape 337" o:spid="_x0000_s1353" style="position:absolute;left:6504;top:17157;width:281;height:654;visibility:visible;mso-wrap-style:square;v-text-anchor:middle" coordsize="28030,654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" path="m26975,16759r,10032l18378,26791r,19163c18378,49831,18455,52101,18602,52762v180,628,550,1144,1117,1565c20321,54748,21034,54955,21868,54955v1170,,2855,-404,5064,-1212l28007,63509v-2923,1255,-6242,1882,-9939,1882c15799,65391,13753,65013,11930,64265,10108,63491,8767,62503,7898,61316,7064,60087,6480,58445,6153,56390,5887,54920,5749,51972,5749,47518r,-20727l-24,26791r,-10032l5749,16759r,-9448l18378,-31r,16790l26975,16759xe" fillcolor="black" stroked="f" strokeweight=".23819mm">
                      <v:stroke joinstyle="miter"/>
                      <v:path arrowok="t" o:connecttype="custom" o:connectlocs="26975,16759;26975,26791;18378,26791;18378,45954;18602,52762;19719,54327;21868,54955;26932,53743;28007,63509;18068,65391;11930,64265;7898,61316;6153,56390;5749,47518;5749,26791;-24,26791;-24,16759;5749,16759;5749,7311;18378,-31;18378,16759" o:connectangles="0,0,0,0,0,0,0,0,0,0,0,0,0,0,0,0,0,0,0,0,0"/>
                    </v:shape>
                    <v:shape id="Freeform: Shape 338" o:spid="_x0000_s1354" style="position:absolute;left:7073;top:17314;width:444;height:497;visibility:visible;mso-wrap-style:square;v-text-anchor:middle" coordsize="44420,497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" path="m-24,35027l12605,33101v533,2451,1625,4316,3267,5597c17514,39953,19809,40581,22767,40581v3249,,5699,-594,7341,-1788c31217,37959,31768,36832,31768,35431v,-954,-301,-1745,-894,-2373c30246,32465,28845,31915,26661,31408,16517,29164,10078,27118,7361,25270,3604,22699,1721,19131,1721,14566v,-4117,1625,-7582,4883,-10385c9854,1370,14901,-31,21735,-31v6508,,11348,1066,14512,3181c39410,5273,41585,8402,42780,12555l30917,14747v-508,-1848,-1479,-3267,-2915,-4256c26601,9511,24589,9013,21959,9013v-3310,,-5683,464,-7119,1393c13886,11059,13405,11910,13405,12959v,894,421,1650,1255,2278c15795,16080,19706,17257,26395,18779v6714,1522,11399,3387,14056,5597c43081,26611,44396,29731,44396,33729v,4359,-1822,8107,-5467,11245c35292,48103,29902,49676,22767,49676v-6474,,-11615,-1315,-15406,-3946c3604,43108,1137,39540,-24,35027xe" fillcolor="black" stroked="f" strokeweight=".23819mm">
                      <v:stroke joinstyle="miter"/>
                      <v:path arrowok="t" o:connecttype="custom" o:connectlocs="-24,35027;12605,33101;15872,38698;22767,40581;30108,38793;31768,35431;30874,33058;26661,31408;7361,25270;1721,14566;6604,4181;21735,-31;36247,3150;42780,12555;30917,14747;28002,10491;21959,9013;14840,10406;13405,12959;14660,15237;26395,18779;40451,24376;44396,33729;38929,44974;22767,49676;7361,45730;-24,35027" o:connectangles="0,0,0,0,0,0,0,0,0,0,0,0,0,0,0,0,0,0,0,0,0,0,0,0,0,0,0"/>
                    </v:shape>
                    <v:shape id="Freeform: Shape 339" o:spid="_x0000_s1355" style="position:absolute;left:7627;top:17144;width:433;height:657;visibility:visible;mso-wrap-style:square;v-text-anchor:middle" coordsize="43293,656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" path="m12554,-31r,24131c16620,19355,21469,16982,27108,16982v2897,,5511,542,7840,1616c37270,19673,39023,21040,40184,22716v1195,1668,2003,3525,2416,5554c43047,30299,43270,33445,43270,37718r,27897l30693,65615r,-25120c30693,35508,30452,32345,29971,30995v-473,-1341,-1324,-2398,-2545,-3172c26231,27015,24718,26611,22904,26611v-2097,,-3963,507,-5596,1521c15666,29147,14453,30686,13680,32749v-748,2029,-1126,5038,-1126,9044l12554,65615r-12578,l-24,-31r12578,xe" fillcolor="black" stroked="f" strokeweight=".23819mm">
                      <v:stroke joinstyle="miter"/>
                      <v:path arrowok="t" o:connecttype="custom" o:connectlocs="12554,-31;12554,24100;27108,16982;34948,18598;40184,22716;42600,28270;43270,37718;43270,65615;30693,65615;30693,40495;29971,30995;27426,27823;22904,26611;17308,28132;13680,32749;12554,41793;12554,65615;-24,65615;-24,-31" o:connectangles="0,0,0,0,0,0,0,0,0,0,0,0,0,0,0,0,0,0,0"/>
                    </v:shape>
                    <v:shape id="Freeform: Shape 340" o:spid="_x0000_s1356" style="position:absolute;left:8159;top:17314;width:491;height:497;visibility:visible;mso-wrap-style:square;v-text-anchor:middle" coordsize="49079,497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" path="m-24,24152v,-4178,1032,-8227,3095,-12139c5126,8102,8040,5118,11797,3064,15588,1001,19818,-31,24469,-31v7196,,13093,2347,17692,7032c46752,11661,49056,17550,49056,24685v,7196,-2330,13170,-6989,17916c37442,47312,31604,49676,24563,49676v-4358,,-8528,-988,-12491,-2957c8126,44750,5126,41870,3071,38079,1008,34253,-24,29611,-24,24152xm12872,24823v,4711,1126,8330,3361,10832c18468,38165,21237,39420,24520,39420v3276,,6027,-1255,8236,-3765c34992,33153,36109,29508,36109,24728v,-4651,-1117,-8236,-3353,-10746c30547,11480,27796,10225,24520,10225v-3283,,-6052,1255,-8287,3757c13998,16492,12872,20103,12872,24823xe" fillcolor="black" stroked="f" strokeweight=".23819mm">
                      <v:stroke joinstyle="miter"/>
                      <v:path arrowok="t" o:connecttype="custom" o:connectlocs="-24,24152;3071,12013;11797,3064;24469,-31;42161,7001;49056,24685;42067,42601;24563,49676;12072,46719;3071,38079;-24,24152;12872,24823;16233,35655;24520,39420;32756,35655;36109,24728;32756,13982;24520,10225;16233,13982;12872,24823" o:connectangles="0,0,0,0,0,0,0,0,0,0,0,0,0,0,0,0,0,0,0,0"/>
                    </v:shape>
                    <v:shape id="Freeform: Shape 341" o:spid="_x0000_s1357" style="position:absolute;left:8687;top:17325;width:709;height:476;visibility:visible;mso-wrap-style:square;v-text-anchor:middle" coordsize="70881,475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" path="m15021,47527l-24,-31r12225,l21107,31133,29300,-31r12139,l49365,31133,58452,-31r12406,l55590,47527r-12096,l35301,16939,27246,47527r-12225,xe" fillcolor="black" stroked="f" strokeweight=".23819mm">
                      <v:stroke joinstyle="miter"/>
                      <v:path arrowok="t" o:connecttype="custom" o:connectlocs="15021,47527;-24,-31;12201,-31;21107,31133;29300,-31;41439,-31;49365,31133;58452,-31;70858,-31;55590,47527;43494,47527;35301,16939;27246,47527" o:connectangles="0,0,0,0,0,0,0,0,0,0,0,0,0"/>
                    </v:shape>
                    <v:shape id="Freeform: Shape 342" o:spid="_x0000_s1358" style="position:absolute;left:9461;top:17314;width:433;height:487;visibility:visible;mso-wrap-style:square;v-text-anchor:middle" coordsize="43345,486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" path="m43322,48602r-12586,l30736,24332v,-5140,-267,-8450,-808,-9946c29395,12864,28518,11687,27289,10853,26094,10019,24649,9598,22947,9598v-2183,,-4135,593,-5863,1788c15348,12580,14153,14162,13499,16131v-627,1977,-937,5614,-937,10927l12562,48602r-12586,l-24,1044r11683,l11659,8033c15812,2660,21039,-31,27332,-31v2776,,5313,507,7616,1522c37244,2479,38980,3743,40141,5299v1195,1556,2012,3310,2459,5287c43081,12555,43322,15375,43322,19045r,29557xe" fillcolor="black" stroked="f" strokeweight=".23819mm">
                      <v:stroke joinstyle="miter"/>
                      <v:path arrowok="t" o:connecttype="custom" o:connectlocs="43322,48602;30736,48602;30736,24332;29928,14386;27289,10853;22947,9598;17084,11386;13499,16131;12562,27058;12562,48602;-24,48602;-24,1044;11659,1044;11659,8033;27332,-31;34948,1491;40141,5299;42600,10586;43322,19045" o:connectangles="0,0,0,0,0,0,0,0,0,0,0,0,0,0,0,0,0,0,0"/>
                    </v:shape>
                    <v:shape id="Freeform: Shape 343" o:spid="_x0000_s1359" style="position:absolute;left:9986;top:17133;width:228;height:861;visibility:visible;mso-wrap-style:square;v-text-anchor:middle" coordsize="22790,860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" path="m62,86024c2538,80711,4283,76636,5298,73799,6312,70971,7258,67695,8118,63999v868,-3706,1513,-7213,1925,-10523c10465,50132,10671,46710,10671,43220v,-7101,-757,-13824,-2278,-20151c6871,16716,4060,9013,-24,-31r8546,c13035,6382,16525,13191,19001,20387v2511,7195,3766,14494,3766,21896c22767,48516,21778,55204,19809,62339,17566,70343,13886,78235,8745,86024r-8683,xe" fillcolor="black" stroked="f" strokeweight=".23819mm">
                      <v:stroke joinstyle="miter"/>
                      <v:path arrowok="t" o:connecttype="custom" o:connectlocs="62,86024;5298,73799;8118,63999;10043,53476;10671,43220;8393,23069;-24,-31;8522,-31;19001,20387;22767,42283;19809,62339;8745,86024" o:connectangles="0,0,0,0,0,0,0,0,0,0,0,0"/>
                    </v:shape>
                  </v:group>
                  <v:group id="_x0000_s1360" alt="Figure 1 Anatomy of the shoulder (reproduced with permission) (Wikimedia Commons 2022)" style="position:absolute;left:17997;top:23494;width:3869;height:750" coordorigin="17997,23494" coordsize="3869,7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">
                    <v:shape id="Freeform: Shape 345" o:spid="_x0000_s1361" style="position:absolute;left:17997;top:23494;width:487;height:738;visibility:visible;mso-wrap-style:square;v-text-anchor:middle" coordsize="48710,738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" path="m14127,-31r,27149c18692,21779,24151,19114,30495,19114v3259,,6199,602,8821,1814c41929,22132,43898,23679,45205,25562v1349,1874,2252,3963,2725,6241c48428,34090,48686,37632,48686,42438r,31378l34527,73816r,-28258c34527,39953,34261,36385,33719,34881v-533,-1513,-1487,-2708,-2871,-3576c29507,30393,27813,29938,25767,29938v-2355,,-4453,576,-6301,1719c17617,32792,16259,34529,15391,36841v-843,2287,-1264,5674,-1264,10179l14127,73816r-14151,l-24,-31r14151,xe" fillcolor="blue" stroked="f" strokeweight=".23819mm">
                      <v:stroke joinstyle="miter"/>
                      <v:path arrowok="t" o:connecttype="custom" o:connectlocs="14127,-31;14127,27118;30495,19114;39316,20928;45205,25562;47930,31803;48686,42438;48686,73816;34527,73816;34527,45558;33719,34881;30848,31305;25767,29938;19466,31657;15391,36841;14127,47020;14127,73816;-24,73816;-24,-31" o:connectangles="0,0,0,0,0,0,0,0,0,0,0,0,0,0,0,0,0,0,0"/>
                    </v:shape>
                    <v:shape id="Freeform: Shape 346" o:spid="_x0000_s1362" style="position:absolute;left:18625;top:23697;width:486;height:547;visibility:visible;mso-wrap-style:square;v-text-anchor:middle" coordsize="48658,54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" path="m35490,53467r,-8012c33547,48309,30977,50562,27787,52204v-3163,1650,-6499,2476,-10024,2476c14170,54680,10946,53889,8092,52307,5238,50734,3166,48516,1893,45661,613,42807,-24,38861,-24,33823l-24,-31r14159,l14135,24556v,7522,250,12139,757,13850c15425,40082,16379,41432,17763,42438v1376,971,3121,1461,5236,1461c25415,43899,27581,43246,29498,41930v1917,-1341,3224,-2983,3929,-4934c34132,35010,34484,30196,34484,22536r,-22567l48635,-31r,53498l35490,53467xe" fillcolor="blue" stroked="f" strokeweight=".23819mm">
                      <v:stroke joinstyle="miter"/>
                      <v:path arrowok="t" o:connecttype="custom" o:connectlocs="35490,53467;35490,45455;27787,52204;17763,54680;8092,52307;1893,45661;-24,33823;-24,-31;14135,-31;14135,24556;14892,38406;17763,42438;22999,43899;29498,41930;33427,36996;34484,22536;34484,-31;48635,-31;48635,53467" o:connectangles="0,0,0,0,0,0,0,0,0,0,0,0,0,0,0,0,0,0,0"/>
                    </v:shape>
                    <v:shape id="Freeform: Shape 347" o:spid="_x0000_s1363" style="position:absolute;left:19248;top:23685;width:787;height:547;visibility:visible;mso-wrap-style:square;v-text-anchor:middle" coordsize="78687,547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" path="m-24,1172r13050,l13026,8480c17695,2806,23248,-31,29696,-31v3430,,6396,705,8915,2114c41130,3493,43202,5626,44809,8480,47165,5626,49701,3493,52417,2083,55134,674,58040,-31,61135,-31v3928,,7247,799,9972,2415c73824,3966,75853,6296,77202,9382v972,2287,1462,5984,1462,11082l78664,54671r-14159,l64505,24092v,-5305,-482,-8726,-1462,-10274c61736,11807,59725,10792,57000,10792v-1978,,-3843,611,-5588,1814c49666,13818,48403,15598,47629,17945v-774,2321,-1152,6000,-1152,11038l46477,54671r-14159,l32318,25355v,-5209,-249,-8562,-757,-10075c31063,13767,30272,12641,29197,11901v-1040,-739,-2467,-1109,-4281,-1109c22732,10792,20764,11385,19019,12563v-1746,1169,-3001,2872,-3775,5081c14505,19862,14135,23541,14135,28682r,25989l-24,54671r,-53499xe" fillcolor="blue" stroked="f" strokeweight=".23819mm">
                      <v:stroke joinstyle="miter"/>
                      <v:path arrowok="t" o:connecttype="custom" o:connectlocs="-24,1172;13026,1172;13026,8480;29696,-31;38611,2083;44809,8480;52417,2083;61135,-31;71107,2384;77202,9382;78664,20464;78664,54671;64505,54671;64505,24092;63043,13818;57000,10792;51412,12606;47629,17945;46477,28983;46477,54671;32318,54671;32318,25355;31561,15280;29197,11901;24916,10792;19019,12563;15244,17644;14135,28682;14135,54671;-24,54671" o:connectangles="0,0,0,0,0,0,0,0,0,0,0,0,0,0,0,0,0,0,0,0,0,0,0,0,0,0,0,0,0,0"/>
                    </v:shape>
                    <v:shape id="Freeform: Shape 348" o:spid="_x0000_s1364" style="position:absolute;left:20134;top:23685;width:500;height:559;visibility:visible;mso-wrap-style:square;v-text-anchor:middle" coordsize="49978,55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" path="m35086,37640r14108,2373c47380,45180,44508,49126,40580,51851v-3903,2682,-8786,4032,-14658,4032c16620,55883,9734,52840,5264,46762,1739,41896,-24,35749,-24,28330,-24,19458,2289,12529,6931,7526,11565,2488,17420,-31,24503,-31v7961,,14245,2631,18845,7909c47947,13113,50148,21160,49942,32001r-35463,c14582,36205,15726,39471,17909,41827v2184,2313,4901,3473,8159,3473c28286,45300,30152,44698,31665,43486v1504,-1203,2647,-3155,3421,-5846xm35894,23335v-103,-4092,-1160,-7196,-3181,-9319c30702,11867,28252,10792,25363,10792v-3086,,-5639,1126,-7660,3379c15691,16423,14703,19475,14737,23335r21157,xe" fillcolor="blue" stroked="f" strokeweight=".23819mm">
                      <v:stroke joinstyle="miter"/>
                      <v:path arrowok="t" o:connecttype="custom" o:connectlocs="35086,37640;49194,40013;40580,51851;25922,55883;5264,46762;-24,28330;6931,7526;24503,-31;43348,7878;49942,32001;14479,32001;17909,41827;26068,45300;31665,43486;35086,37640;35894,23335;32713,14016;25363,10792;17703,14171;14737,23335" o:connectangles="0,0,0,0,0,0,0,0,0,0,0,0,0,0,0,0,0,0,0,0"/>
                    </v:shape>
                    <v:shape id="Freeform: Shape 349" o:spid="_x0000_s1365" style="position:absolute;left:20744;top:23685;width:346;height:547;visibility:visible;mso-wrap-style:square;v-text-anchor:middle" coordsize="34653,547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" path="m14127,54671r-14151,l-24,1172r13145,l13121,8781c15373,5187,17385,2823,19165,1679,20978,536,23025,-31,25311,-31v3224,,6328,885,9319,2665l30246,14979c27865,13431,25647,12658,23600,12658v-1985,,-3662,559,-5037,1668c17187,15400,16095,17360,15287,20214v-774,2855,-1160,8830,-1160,17934l14127,54671xe" fillcolor="blue" stroked="f" strokeweight=".23819mm">
                      <v:stroke joinstyle="miter"/>
                      <v:path arrowok="t" o:connecttype="custom" o:connectlocs="14127,54671;-24,54671;-24,1172;13121,1172;13121,8781;19165,1679;25311,-31;34630,2634;30246,14979;23600,12658;18563,14326;15287,20214;14127,38148" o:connectangles="0,0,0,0,0,0,0,0,0,0,0,0,0"/>
                    </v:shape>
                    <v:shape id="Freeform: Shape 350" o:spid="_x0000_s1366" style="position:absolute;left:21113;top:23685;width:502;height:559;visibility:visible;mso-wrap-style:square;v-text-anchor:middle" coordsize="50214,55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" path="m14282,17498l1438,15177c2874,10010,5366,6176,8891,3691,12416,1207,17652,-31,24606,-31v6311,,11013,756,14099,2261c41800,3709,43967,5608,45204,7921v1282,2287,1918,6499,1918,12646l46967,37090v,4703,224,8176,662,10428c48093,49736,48953,52117,50191,54671r-14005,c35817,53734,35370,52332,34828,50493v-232,-843,-404,-1393,-498,-1668c31905,51181,29326,52943,26566,54121v-2751,1169,-5691,1762,-8811,1762c12244,55883,7894,54387,4705,51395,1549,48404,-24,44630,-24,40065v,-3026,722,-5709,2167,-8064c3587,29619,5599,27805,8186,26559v2614,-1272,6379,-2381,11279,-3318c26085,21994,30667,20833,33221,19759r,-1410c33221,15632,32550,13698,31200,12563,29859,11385,27323,10792,23600,10792v-2518,,-4487,508,-5897,1513c16293,13285,15150,15013,14282,17498xm33221,28983v-1814,602,-4686,1324,-8615,2167c20678,31984,18107,32809,16895,33617v-1848,1307,-2768,2966,-2768,4986c14127,40581,14866,42300,16345,43735v1478,1445,3353,2167,5639,2167c24538,45902,26970,45068,29292,43383v1710,-1272,2837,-2837,3370,-4677c33031,37494,33221,35190,33221,31803r,-2820xe" fillcolor="blue" stroked="f" strokeweight=".23819mm">
                      <v:stroke joinstyle="miter"/>
                      <v:path arrowok="t" o:connecttype="custom" o:connectlocs="14282,17498;1438,15177;8891,3691;24606,-31;38705,2230;45204,7921;47122,20567;46967,37090;47629,47518;50191,54671;36186,54671;34828,50493;34330,48825;26566,54121;17755,55883;4705,51395;-24,40065;2143,32001;8186,26559;19465,23241;33221,19759;33221,18349;31200,12563;23600,10792;17703,12305;14282,17498;33221,28983;24606,31150;16895,33617;14127,38603;16345,43735;21984,45902;29292,43383;32662,38706;33221,31803" o:connectangles="0,0,0,0,0,0,0,0,0,0,0,0,0,0,0,0,0,0,0,0,0,0,0,0,0,0,0,0,0,0,0,0,0,0,0"/>
                    </v:shape>
                    <v:shape id="Freeform: Shape 351" o:spid="_x0000_s1367" style="position:absolute;left:21725;top:23494;width:141;height:738;visibility:visible;mso-wrap-style:square;v-text-anchor:middle" coordsize="14150,738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" path="m-24,73816l-24,-31r14151,l14127,73816r-14151,xe" fillcolor="blue" stroked="f" strokeweight=".23819mm">
                      <v:stroke joinstyle="miter"/>
                      <v:path arrowok="t" o:connecttype="custom" o:connectlocs="-24,73816;-24,-31;14127,-31;14127,73816" o:connectangles="0,0,0,0"/>
                    </v:shape>
                  </v:group>
                  <v:group id="_x0000_s1368" alt="Figure 1 Anatomy of the shoulder (reproduced with permission) (Wikimedia Commons 2022)" style="position:absolute;left:18794;top:24623;width:2211;height:955" coordorigin="18794,24623" coordsize="2211,9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">
                    <v:shape id="Freeform: Shape 353" o:spid="_x0000_s1369" style="position:absolute;left:18794;top:24623;width:260;height:955;visibility:visible;mso-wrap-style:square;v-text-anchor:middle" coordsize="25996,955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" path="m11814,13070r,-13101l25973,-31r,13101l11814,13070xm25973,20326r,51831c25973,78974,25518,83771,24606,86565v-868,2820,-2579,5021,-5132,6594c16955,94741,13731,95532,9802,95532v-1409,,-2940,-137,-4582,-404c3604,94887,1859,94517,-24,94019l2444,81932v670,129,1315,232,1917,301c4928,82327,5470,82379,5968,82379v1445,,2622,-318,3534,-954c10439,80823,11058,80083,11359,79206v300,-868,455,-3490,455,-7857l11814,20326r14159,xe" fillcolor="blue" stroked="f" strokeweight=".23819mm">
                      <v:stroke joinstyle="miter"/>
                      <v:path arrowok="t" o:connecttype="custom" o:connectlocs="11814,13070;11814,-31;25973,-31;25973,13070;25973,20326;25973,72157;24606,86565;19474,93159;9802,95532;5220,95128;-24,94019;2444,81932;4361,82233;5968,82379;9502,81425;11359,79206;11814,71349;11814,20326" o:connectangles="0,0,0,0,0,0,0,0,0,0,0,0,0,0,0,0,0,0"/>
                    </v:shape>
                    <v:shape id="Freeform: Shape 354" o:spid="_x0000_s1370" style="position:absolute;left:19168;top:24814;width:552;height:559;visibility:visible;mso-wrap-style:square;v-text-anchor:middle" coordsize="55200,55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" path="m-24,27169v,-4702,1152,-9250,3473,-13651c5762,9116,9037,5763,13267,3442,17531,1130,22285,-31,27529,-31v8090,,14718,2639,19894,7909c52598,13113,55177,19750,55177,27771v,8098,-2614,14813,-7858,20151c42118,53227,35550,55883,27624,55883v-4900,,-9586,-1109,-14048,-3327c9141,50338,5762,47097,3449,42833,1128,38535,-24,33316,-24,27169xm14479,27926v,5304,1264,9371,3774,12191c20772,42936,23884,44346,27572,44346v3697,,6792,-1410,9276,-4229c39367,37297,40622,33196,40622,27823v,-5236,-1255,-9267,-3774,-12087c34364,12916,31269,11506,27572,11506v-3688,,-6800,1410,-9319,4230c15743,18556,14479,22622,14479,27926xe" fillcolor="blue" stroked="f" strokeweight=".23819mm">
                      <v:stroke joinstyle="miter"/>
                      <v:path arrowok="t" o:connecttype="custom" o:connectlocs="-24,27169;3449,13518;13267,3442;27529,-31;47423,7878;55177,27771;47319,47922;27624,55883;13576,52556;3449,42833;-24,27169;14479,27926;18253,40117;27572,44346;36848,40117;40622,27823;36848,15736;27572,11506;18253,15736;14479,27926" o:connectangles="0,0,0,0,0,0,0,0,0,0,0,0,0,0,0,0,0,0,0,0"/>
                    </v:shape>
                    <v:shape id="Freeform: Shape 355" o:spid="_x0000_s1371" style="position:absolute;left:19832;top:24623;width:141;height:738;visibility:visible;mso-wrap-style:square;v-text-anchor:middle" coordsize="14159,738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" path="m-24,13070l-24,-31r14159,l14135,13070r-14159,xm-24,73816r,-53490l14135,20326r,53490l-24,73816xe" fillcolor="blue" stroked="f" strokeweight=".23819mm">
                      <v:stroke joinstyle="miter"/>
                      <v:path arrowok="t" o:connecttype="custom" o:connectlocs="-24,13070;-24,-31;14135,-31;14135,13070;-24,73816;-24,20326;14135,20326;14135,73816" o:connectangles="0,0,0,0,0,0,0,0"/>
                    </v:shape>
                    <v:shape id="Freeform: Shape 356" o:spid="_x0000_s1372" style="position:absolute;left:20117;top:24814;width:488;height:547;visibility:visible;mso-wrap-style:square;v-text-anchor:middle" coordsize="48761,547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" path="m48738,54671r-14159,l34579,27367v,-5768,-301,-9499,-903,-11176c33066,14472,32077,13148,30701,12211v-1340,-946,-2974,-1410,-4883,-1410c23360,10801,21168,11472,19216,12813v-1951,1341,-3293,3120,-4032,5338c14479,20369,14127,24470,14127,30445r,24226l-24,54671r,-53490l13121,1181r,7858c17789,2995,23669,-31,30753,-31v3121,,5975,567,8563,1711c41903,2789,43846,4216,45161,5961v1342,1745,2261,3731,2769,5949c48463,14119,48738,17300,48738,21427r,33244xe" fillcolor="blue" stroked="f" strokeweight=".23819mm">
                      <v:stroke joinstyle="miter"/>
                      <v:path arrowok="t" o:connecttype="custom" o:connectlocs="48738,54671;34579,54671;34579,27367;33676,16191;30701,12211;25818,10801;19216,12813;15184,18151;14127,30445;14127,54671;-24,54671;-24,1181;13121,1181;13121,9039;30753,-31;39316,1680;45161,5961;47930,11910;48738,21427" o:connectangles="0,0,0,0,0,0,0,0,0,0,0,0,0,0,0,0,0,0,0"/>
                    </v:shape>
                    <v:shape id="Freeform: Shape 357" o:spid="_x0000_s1373" style="position:absolute;left:20690;top:24637;width:315;height:736;visibility:visible;mso-wrap-style:square;v-text-anchor:middle" coordsize="31533,73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" path="m30349,18865r,11279l20678,30144r,21561c20678,56072,20764,58626,20927,59365v206,705,619,1290,1264,1762c22861,61591,23669,61832,24606,61832v1307,,3207,-455,5691,-1367l31510,71452v-3293,1410,-7024,2115,-11185,2115c17772,73567,15468,73146,13422,72303,11376,71435,9863,70326,8891,68985,7946,67609,7292,65761,6922,63440,6622,61798,6475,58471,6475,53468r,-23324l-24,30144r,-11279l6475,18865r,-10635l20678,-31r,18896l30349,18865xe" fillcolor="blue" stroked="f" strokeweight=".23819mm">
                      <v:stroke joinstyle="miter"/>
                      <v:path arrowok="t" o:connecttype="custom" o:connectlocs="30349,18865;30349,30144;20678,30144;20678,51705;20927,59365;22191,61127;24606,61832;30297,60465;31510,71452;20325,73567;13422,72303;8891,68985;6922,63440;6475,53468;6475,30144;-24,30144;-24,18865;6475,18865;6475,8230;20678,-31;20678,18865" o:connectangles="0,0,0,0,0,0,0,0,0,0,0,0,0,0,0,0,0,0,0,0,0"/>
                    </v:shape>
                  </v:group>
                  <v:group id="_x0000_s1374" alt="Figure 1 Anatomy of the shoulder (reproduced with permission) (Wikimedia Commons 2022)" style="position:absolute;left:4541;top:23054;width:3259;height:942" coordorigin="4541,23054" coordsize="3259,9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">
                    <v:shape id="Freeform: Shape 359" o:spid="_x0000_s1375" style="position:absolute;left:4541;top:23054;width:618;height:738;visibility:visible;mso-wrap-style:square;v-text-anchor:middle" coordsize="61857,738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" path="m-24,-31r29519,c35338,-31,39687,218,42541,726v2888,464,5458,1470,7707,3017c52532,5291,54429,7354,55940,9941v1512,2554,2267,5425,2267,8615c58207,22011,57267,25184,55386,28072v-1847,2889,-4366,5055,-7556,6500c52331,35878,55789,38113,58207,41269v2418,3163,3627,6868,3627,11132c61834,55763,61044,59038,59466,62228v-1544,3155,-3677,5691,-6397,7608c50382,71710,47058,72871,43096,73309v-2486,267,-8480,438,-17983,499l-24,73808,-24,-31xm14887,12254r,17082l24659,29336v5810,,9419,-86,10830,-258c38042,28777,40040,27909,41484,26465v1477,-1479,2216,-3413,2216,-5795c43700,18383,43061,16535,41786,15125,40543,13681,38680,12813,36194,12512v-1478,-172,-5725,-258,-12744,-258l14887,12254xm14887,41621r,19747l28689,61368v5373,,8782,-146,10225,-447c41130,60517,42927,59537,44304,57998v1410,-1582,2116,-3679,2116,-6302c46420,49478,45883,47604,44808,46057,43734,44509,42172,43383,40123,42678,38109,41973,33710,41621,26926,41621r-12039,xe" fillcolor="#a40" stroked="f" strokeweight=".23819mm">
                      <v:stroke joinstyle="miter"/>
                      <v:path arrowok="t" o:connecttype="custom" o:connectlocs="-24,-31;29495,-31;42541,726;50248,3743;55940,9941;58207,18556;55386,28072;47830,34572;58207,41269;61834,52401;59466,62228;53069,69836;43096,73309;25113,73808;-24,73808;14887,12254;14887,29336;24659,29336;35489,29078;41484,26465;43700,20670;41786,15125;36194,12512;23450,12254;14887,41621;14887,61368;28689,61368;38914,60921;44304,57998;46420,51696;44808,46057;40123,42678;26926,41621" o:connectangles="0,0,0,0,0,0,0,0,0,0,0,0,0,0,0,0,0,0,0,0,0,0,0,0,0,0,0,0,0,0,0,0,0"/>
                    </v:shape>
                    <v:shape id="Freeform: Shape 360" o:spid="_x0000_s1376" style="position:absolute;left:5285;top:23054;width:141;height:738;visibility:visible;mso-wrap-style:square;v-text-anchor:middle" coordsize="14154,738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" path="m-24,13062l-24,-31r14155,l14131,13062r-14155,xm-24,73808r,-53490l14131,20318r,53490l-24,73808xe" fillcolor="#a40" stroked="f" strokeweight=".23819mm">
                      <v:stroke joinstyle="miter"/>
                      <v:path arrowok="t" o:connecttype="custom" o:connectlocs="-24,13062;-24,-31;14131,-31;14131,13062;-24,73808;-24,20318;14131,20318;14131,73808" o:connectangles="0,0,0,0,0,0,0,0"/>
                    </v:shape>
                    <v:shape id="Freeform: Shape 361" o:spid="_x0000_s1377" style="position:absolute;left:5539;top:23245;width:505;height:559;visibility:visible;mso-wrap-style:square;v-text-anchor:middle" coordsize="50473,55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" path="m49744,16999l35791,19518v-470,-2794,-1545,-4892,-3224,-6301c30922,11807,28772,11102,26119,11102v-3526,,-6347,1229,-8462,3679c15575,17197,14533,21263,14533,26972v,6344,1059,10832,3174,13445c19857,43039,22728,44346,26321,44346v2686,,4886,-756,6599,-2261c34632,40538,35841,37898,36547,34176r13903,2364c49005,42919,46235,47742,42138,51000v-4097,3258,-9588,4883,-16472,4883c17842,55883,11595,53416,6928,48481,2293,43547,-24,36712,-24,27978,-24,19148,2310,12280,6978,7379,11646,2436,17959,-31,25917,-31v6516,,11687,1410,15515,4230c45295,6992,48065,11257,49744,16999xe" fillcolor="#a40" stroked="f" strokeweight=".23819mm">
                      <v:stroke joinstyle="miter"/>
                      <v:path arrowok="t" o:connecttype="custom" o:connectlocs="49744,16999;35791,19518;32567,13217;26119,11102;17657,14781;14533,26972;17707,40417;26321,44346;32920,42085;36547,34176;50450,36540;42138,51000;25666,55883;6928,48481;-24,27978;6978,7379;25917,-31;41432,4199;49744,16999" o:connectangles="0,0,0,0,0,0,0,0,0,0,0,0,0,0,0,0,0,0,0"/>
                    </v:shape>
                    <v:shape id="Freeform: Shape 362" o:spid="_x0000_s1378" style="position:absolute;left:6104;top:23245;width:499;height:559;visibility:visible;mso-wrap-style:square;v-text-anchor:middle" coordsize="49985,55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" path="m35086,37649r14107,2364c47379,45189,44506,49135,40576,51851v-3895,2691,-8782,4032,-14659,4032c16616,55883,9731,52848,5265,46770,1739,41896,-24,35749,-24,28330,-24,19467,2293,12529,6928,7526,11562,2488,17422,-31,24508,-31v7959,,14238,2639,18839,7909c47946,13122,50147,21160,49949,32009r-35465,c14584,36205,15726,39480,17909,41827v2182,2321,4902,3482,8160,3482c28285,45309,30149,44699,31660,43495v1512,-1212,2653,-3155,3426,-5846xm35892,23344v-101,-4101,-1159,-7204,-3174,-9319c30703,11876,28252,10801,25364,10801v-3090,,-5642,1126,-7657,3378c15692,16423,14702,19484,14736,23344r21156,xe" fillcolor="#a40" stroked="f" strokeweight=".23819mm">
                      <v:stroke joinstyle="miter"/>
                      <v:path arrowok="t" o:connecttype="custom" o:connectlocs="35086,37649;49193,40013;40576,51851;25917,55883;5265,46770;-24,28330;6928,7526;24508,-31;43347,7878;49949,32009;14484,32009;17909,41827;26069,45309;31660,43495;35086,37649;35892,23344;32718,14025;25364,10801;17707,14179;14736,23344" o:connectangles="0,0,0,0,0,0,0,0,0,0,0,0,0,0,0,0,0,0,0,0"/>
                    </v:shape>
                    <v:shape id="Freeform: Shape 363" o:spid="_x0000_s1379" style="position:absolute;left:6715;top:23245;width:522;height:751;visibility:visible;mso-wrap-style:square;v-text-anchor:middle" coordsize="52191,750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" path="m-24,1181r13197,l13173,9039c14892,6348,17205,4164,20127,2488,23050,811,26291,-31,29851,-31v6215,,11485,2433,15818,7307c50002,12142,52168,18925,52168,27625v,8932,-2184,15887,-6551,20856c41250,53416,35963,55883,29747,55883v-2957,,-5639,-584,-8055,-1762c19302,52943,16783,50931,14135,48077r,26951l-24,75028r,-73847xm13981,27023v,6010,1195,10454,3576,13343c19947,43220,22853,44647,26274,44647v3293,,6027,-1307,8210,-3929c36668,38070,37760,33738,37760,27728v,-5614,-1127,-9774,-3379,-12491c32137,12512,29343,11153,26025,11153v-3465,,-6336,1342,-8614,4032c15124,17833,13981,21779,13981,27023xe" fillcolor="#a40" stroked="f" strokeweight=".23819mm">
                      <v:stroke joinstyle="miter"/>
                      <v:path arrowok="t" o:connecttype="custom" o:connectlocs="-24,1181;13173,1181;13173,9039;20127,2488;29851,-31;45669,7276;52168,27625;45617,48481;29747,55883;21692,54121;14135,48077;14135,75028;-24,75028;13981,27023;17557,40366;26274,44647;34484,40718;37760,27728;34381,15237;26025,11153;17411,15185;13981,27023" o:connectangles="0,0,0,0,0,0,0,0,0,0,0,0,0,0,0,0,0,0,0,0,0,0"/>
                    </v:shape>
                    <v:shape id="Freeform: Shape 364" o:spid="_x0000_s1380" style="position:absolute;left:7300;top:23245;width:500;height:559;visibility:visible;mso-wrap-style:square;v-text-anchor:middle" coordsize="49973,55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" path="m-24,39411l14178,37245v611,2751,1832,4857,3680,6302c19706,44956,22294,45661,25612,45661v3663,,6422,-670,8262,-2020c35120,42704,35739,41440,35739,39867v,-1075,-335,-1969,-1005,-2674c34029,36523,32447,35904,29997,35328,18580,32817,11341,30514,8290,28433,4060,25545,1945,21530,1945,16389v,-4634,1823,-8528,5485,-11683c11092,1551,16766,-31,24460,-31v7316,,12758,1195,16317,3576c44336,5935,46786,9460,48136,14128l34785,16595v-567,-2080,-1659,-3679,-3275,-4788c29928,10698,27667,10148,24710,10148v-3731,,-6396,515,-8013,1556c15623,12443,15090,13406,15090,14575v,1014,473,1865,1410,2570c17772,18091,22174,19415,29696,21126v7556,1711,12826,3817,15818,6301c48471,29946,49950,33454,49950,37950v,4900,-2055,9121,-6147,12646c39703,54121,33642,55883,25612,55883v-7281,,-13058,-1479,-17322,-4436c4060,48498,1283,44484,-24,39411xe" fillcolor="#a40" stroked="f" strokeweight=".23819mm">
                      <v:stroke joinstyle="miter"/>
                      <v:path arrowok="t" o:connecttype="custom" o:connectlocs="-24,39411;14178,37245;17858,43547;25612,45661;33874,43641;35739,39867;34734,37193;29997,35328;8290,28433;1945,16389;7430,4706;24460,-31;40777,3545;48136,14128;34785,16595;31510,11807;24710,10148;16697,11704;15090,14575;16500,17145;29696,21126;45514,27427;49950,37950;43803,50596;25612,55883;8290,51447;-24,39411" o:connectangles="0,0,0,0,0,0,0,0,0,0,0,0,0,0,0,0,0,0,0,0,0,0,0,0,0,0,0"/>
                    </v:shape>
                  </v:group>
                  <v:group id="_x0000_s1381" alt="Figure 1 Anatomy of the shoulder (reproduced with permission) (Wikimedia Commons 2022)" style="position:absolute;left:1093;top:9909;width:4310;height:750" coordorigin="1093,9909" coordsize="4309,7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">
                    <v:shape id="Freeform: Shape 366" o:spid="_x0000_s1382" style="position:absolute;left:1093;top:10100;width:787;height:547;visibility:visible;mso-wrap-style:square;v-text-anchor:middle" coordsize="78681,547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" path="m-24,1181r13046,l13022,8480c17690,2806,23248,-31,29696,-31v3425,,6397,705,8916,2115c41131,3494,43195,5626,44807,8480,47158,5626,49694,3494,52414,2084,55134,674,58039,-31,61128,-31v3929,,7254,808,9974,2416c73822,3966,75853,6296,77197,9391v974,2278,1461,5975,1461,11081l78658,54671r-14155,l64503,24100v,-5313,-487,-8734,-1461,-10282c61733,11807,59718,10801,56998,10801v-1982,,-3846,602,-5592,1814c49660,13818,48401,15598,47628,17954v-772,2312,-1158,5992,-1158,11029l46470,54671r-14155,l32315,25356v,-5202,-252,-8563,-755,-10076c31056,13767,30267,12649,29192,11910v-1041,-739,-2468,-1109,-4282,-1109c22727,10801,20763,11386,19017,12563v-1746,1178,-3006,2872,-3779,5090c14500,19862,14130,23541,14130,28682r,25989l-24,54671r,-53490xe" fillcolor="#a40" stroked="f" strokeweight=".23819mm">
                      <v:stroke joinstyle="miter"/>
                      <v:path arrowok="t" o:connecttype="custom" o:connectlocs="-24,1181;13022,1181;13022,8480;29696,-31;38612,2084;44807,8480;52414,2084;61128,-31;71102,2385;77197,9391;78658,20472;78658,54671;64503,54671;64503,24100;63042,13818;56998,10801;51406,12615;47628,17954;46470,28983;46470,54671;32315,54671;32315,25356;31560,15280;29192,11910;24910,10801;19017,12563;15238,17653;14130,28682;14130,54671;-24,54671" o:connectangles="0,0,0,0,0,0,0,0,0,0,0,0,0,0,0,0,0,0,0,0,0,0,0,0,0,0,0,0,0,0"/>
                    </v:shape>
                    <v:shape id="Freeform: Shape 367" o:spid="_x0000_s1383" style="position:absolute;left:2018;top:10112;width:486;height:547;visibility:visible;mso-wrap-style:square;v-text-anchor:middle" coordsize="48660,547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" path="m35489,53459r,-8004c33541,48309,30972,50553,27782,52204v-3157,1642,-6498,2467,-10024,2467c14165,54671,10941,53880,8087,52298,5232,50725,3167,48507,1891,45653,614,42799,-24,38853,-24,33815l-24,-31r14155,l14131,24547v,7523,252,12139,756,13850c15424,40082,16381,41423,17758,42429v1377,971,3123,1462,5238,1462c25415,43891,27580,43237,29495,41922v1914,-1341,3223,-2983,3928,-4935c34129,35010,34482,30187,34482,22536r,-22567l48636,-31r,53490l35489,53459xe" fillcolor="#a40" stroked="f" strokeweight=".23819mm">
                      <v:stroke joinstyle="miter"/>
                      <v:path arrowok="t" o:connecttype="custom" o:connectlocs="35489,53459;35489,45455;27782,52204;17758,54671;8087,52298;1891,45653;-24,33815;-24,-31;14131,-31;14131,24547;14887,38397;17758,42429;22996,43891;29495,41922;33423,36987;34482,22536;34482,-31;48636,-31;48636,53459" o:connectangles="0,0,0,0,0,0,0,0,0,0,0,0,0,0,0,0,0,0,0"/>
                    </v:shape>
                    <v:shape id="Freeform: Shape 368" o:spid="_x0000_s1384" style="position:absolute;left:2601;top:10100;width:500;height:559;visibility:visible;mso-wrap-style:square;v-text-anchor:middle" coordsize="49969,55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" path="m-24,39411l14182,37245v604,2751,1830,4849,3677,6293c19705,44948,22291,45653,25616,45653v3660,,6414,-671,8261,-2012c35120,42704,35741,41440,35741,39867v,-1075,-336,-1969,-1007,-2674c34029,36523,32450,35904,29998,35328,18581,32809,11344,30514,8288,28425,4056,25545,1941,21530,1941,16389v,-4634,1830,-8528,5491,-11683c11092,1551,16768,-31,24458,-31v7320,,12761,1195,16320,3576c44338,5926,46789,9451,48133,14119l34784,16595v-571,-2089,-1662,-3679,-3274,-4788c29931,10698,27664,10148,24710,10148v-3728,,-6398,515,-8010,1556c15625,12443,15088,13397,15088,14575v,1006,470,1866,1411,2571c17774,18083,22174,19415,29697,21126v7555,1711,12827,3808,15816,6293c48469,29938,49946,33445,49946,37950v,4900,-2049,9113,-6145,12646c39703,54121,33642,55883,25616,55883v-7287,,-13063,-1479,-17328,-4436c4056,48490,1286,44484,-24,39411xe" fillcolor="#a40" stroked="f" strokeweight=".23819mm">
                      <v:stroke joinstyle="miter"/>
                      <v:path arrowok="t" o:connecttype="custom" o:connectlocs="-24,39411;14182,37245;17859,43538;25616,45653;33877,43641;35741,39867;34734,37193;29998,35328;8288,28425;1941,16389;7432,4706;24458,-31;40778,3545;48133,14119;34784,16595;31510,11807;24710,10148;16700,11704;15088,14575;16499,17146;29697,21126;45513,27419;49946,37950;43801,50596;25616,55883;8288,51447;-24,39411" o:connectangles="0,0,0,0,0,0,0,0,0,0,0,0,0,0,0,0,0,0,0,0,0,0,0,0,0,0,0"/>
                    </v:shape>
                    <v:shape id="Freeform: Shape 369" o:spid="_x0000_s1385" style="position:absolute;left:3194;top:10100;width:505;height:559;visibility:visible;mso-wrap-style:square;v-text-anchor:middle" coordsize="50473,55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" path="m49745,16991l35791,19510v-470,-2786,-1545,-4883,-3224,-6293c30922,11807,28772,11102,26119,11102v-3525,,-6347,1221,-8461,3679c15575,17197,14534,21263,14534,26972v,6344,1058,10823,3173,13445c19857,43039,22728,44346,26321,44346v2687,,4886,-757,6599,-2270c34633,40538,35842,37898,36547,34167r13903,2373c49005,42919,46235,47742,42138,50991v-4097,3259,-9587,4892,-16472,4892c17842,55883,11596,53416,6928,48481,2293,43538,-24,36703,-24,27978,-24,19140,2310,12280,6978,7371,11646,2436,17959,-31,25918,-31v6515,,11687,1410,15515,4229c45295,6984,48066,11248,49745,16991xe" fillcolor="#a40" stroked="f" strokeweight=".23819mm">
                      <v:stroke joinstyle="miter"/>
                      <v:path arrowok="t" o:connecttype="custom" o:connectlocs="49745,16991;35791,19510;32567,13217;26119,11102;17658,14781;14534,26972;17707,40417;26321,44346;32920,42076;36547,34167;50450,36540;42138,50991;25666,55883;6928,48481;-24,27978;6978,7371;25918,-31;41433,4198;49745,16991" o:connectangles="0,0,0,0,0,0,0,0,0,0,0,0,0,0,0,0,0,0,0"/>
                    </v:shape>
                    <v:shape id="Freeform: Shape 370" o:spid="_x0000_s1386" style="position:absolute;left:3800;top:9909;width:141;height:738;visibility:visible;mso-wrap-style:square;v-text-anchor:middle" coordsize="14154,738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" path="m-24,73816l-24,-31r14155,l14131,73816r-14155,xe" fillcolor="#a40" stroked="f" strokeweight=".23819mm">
                      <v:stroke joinstyle="miter"/>
                      <v:path arrowok="t" o:connecttype="custom" o:connectlocs="-24,73816;-24,-31;14131,-31;14131,73816" o:connectangles="0,0,0,0"/>
                    </v:shape>
                    <v:shape id="Freeform: Shape 371" o:spid="_x0000_s1387" style="position:absolute;left:4044;top:10100;width:500;height:559;visibility:visible;mso-wrap-style:square;v-text-anchor:middle" coordsize="49982,55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" path="m35086,37649r14105,2364c47377,45189,44506,49135,40577,51851v-3895,2691,-8782,4032,-14659,4032c16616,55883,9732,52840,5266,46762,1739,41896,-24,35749,-24,28330,-24,19467,2294,12529,6928,7526,11562,2488,17422,-31,24508,-31v7959,,14239,2639,18840,7909c47948,13113,50148,21160,49946,32009r-35462,c14585,36205,15727,39480,17909,41827v2183,2321,4903,3473,8161,3473c28286,45300,30150,44699,31661,43486v1511,-1203,2653,-3155,3425,-5837xm35892,23344v-100,-4101,-1158,-7204,-3174,-9319c30704,11876,28252,10801,25365,10801v-3090,,-5642,1126,-7658,3370c15693,16423,14702,19475,14735,23344r21157,xe" fillcolor="#a40" stroked="f" strokeweight=".23819mm">
                      <v:stroke joinstyle="miter"/>
                      <v:path arrowok="t" o:connecttype="custom" o:connectlocs="35086,37649;49191,40013;40577,51851;25918,55883;5266,46762;-24,28330;6928,7526;24508,-31;43348,7878;49946,32009;14484,32009;17909,41827;26070,45300;31661,43486;35086,37649;35892,23344;32718,14025;25365,10801;17707,14171;14735,23344" o:connectangles="0,0,0,0,0,0,0,0,0,0,0,0,0,0,0,0,0,0,0,0"/>
                    </v:shape>
                    <v:shape id="Freeform: Shape 372" o:spid="_x0000_s1388" style="position:absolute;left:4610;top:10100;width:500;height:559;visibility:visible;mso-wrap-style:square;v-text-anchor:middle" coordsize="49969,55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" path="m-24,39411l14182,37245v604,2751,1830,4849,3677,6293c19705,44948,22291,45653,25616,45653v3660,,6414,-671,8261,-2012c35120,42704,35741,41440,35741,39867v,-1075,-336,-1969,-1007,-2674c34028,36523,32450,35904,29998,35328,18581,32809,11344,30514,8288,28425,4056,25545,1941,21530,1941,16389v,-4634,1830,-8528,5491,-11683c11092,1551,16767,-31,24458,-31v7320,,12760,1195,16320,3576c44338,5926,46789,9451,48133,14119l34783,16595v-570,-2089,-1661,-3679,-3273,-4788c29931,10698,27664,10148,24710,10148v-3728,,-6398,515,-8010,1556c15625,12443,15088,13397,15088,14575v,1006,470,1866,1411,2571c17775,18083,22174,19415,29697,21126v7556,1711,12827,3808,15816,6293c48468,29938,49946,33445,49946,37950v,4900,-2049,9113,-6145,12646c39703,54121,33642,55883,25616,55883v-7287,,-13063,-1479,-17328,-4436c4056,48490,1287,44484,-24,39411xe" fillcolor="#a40" stroked="f" strokeweight=".23819mm">
                      <v:stroke joinstyle="miter"/>
                      <v:path arrowok="t" o:connecttype="custom" o:connectlocs="-24,39411;14182,37245;17859,43538;25616,45653;33877,43641;35741,39867;34734,37193;29998,35328;8288,28425;1941,16389;7432,4706;24458,-31;40778,3545;48133,14119;34783,16595;31510,11807;24710,10148;16700,11704;15088,14575;16499,17146;29697,21126;45513,27419;49946,37950;43801,50596;25616,55883;8288,51447;-24,39411" o:connectangles="0,0,0,0,0,0,0,0,0,0,0,0,0,0,0,0,0,0,0,0,0,0,0,0,0,0,0"/>
                    </v:shape>
                    <v:shape id="Freeform: Shape 373" o:spid="_x0000_s1389" style="position:absolute;left:5261;top:10112;width:142;height:535;visibility:visible;mso-wrap-style:square;v-text-anchor:middle" coordsize="14154,53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" path="m-24,14119l-24,-31r14155,l14131,14119r-14155,xm-24,53459r,-14151l14131,39308r,14151l-24,53459xe" fillcolor="#a40" stroked="f" strokeweight=".23819mm">
                      <v:stroke joinstyle="miter"/>
                      <v:path arrowok="t" o:connecttype="custom" o:connectlocs="-24,14119;-24,-31;14131,-31;14131,14119;-24,53459;-24,39308;14131,39308;14131,53459" o:connectangles="0,0,0,0,0,0,0,0"/>
                    </v:shape>
                  </v:group>
                  <v:group id="_x0000_s1390" alt="Figure 1 Anatomy of the shoulder (reproduced with permission) (Wikimedia Commons 2022)" style="position:absolute;left:1082;top:8850;width:3950;height:751" coordorigin="1082,8850" coordsize="3949,7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">
                    <v:shape id="Freeform: Shape 375" o:spid="_x0000_s1391" style="position:absolute;left:1082;top:8865;width:315;height:736;visibility:visible;mso-wrap-style:square;v-text-anchor:middle" coordsize="31533,73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" path="m30351,18856r,11288l20679,30144r,21561c20679,56064,20764,58617,20931,59356v202,705,622,1298,1260,1763c22862,61591,23668,61824,24608,61824v1310,,3208,-447,5693,-1359l31510,71444v-3291,1418,-7019,2123,-11183,2123c17774,73567,15474,73146,13426,72303,11378,71435,9866,70326,8892,68976,7952,67601,7297,65752,6928,63440,6626,61789,6475,58471,6475,53467r,-23323l-24,30144r,-11288l6475,18856r,-10625l20679,-31r,18887l30351,18856xe" fillcolor="blue" stroked="f" strokeweight=".23819mm">
                      <v:stroke joinstyle="miter"/>
                      <v:path arrowok="t" o:connecttype="custom" o:connectlocs="30351,18856;30351,30144;20679,30144;20679,51705;20931,59356;22191,61119;24608,61824;30301,60465;31510,71444;20327,73567;13426,72303;8892,68976;6928,63440;6475,53467;6475,30144;-24,30144;-24,18856;6475,18856;6475,8231;20679,-31;20679,18856" o:connectangles="0,0,0,0,0,0,0,0,0,0,0,0,0,0,0,0,0,0,0,0,0"/>
                    </v:shape>
                    <v:shape id="Freeform: Shape 376" o:spid="_x0000_s1392" style="position:absolute;left:1443;top:9042;width:500;height:559;visibility:visible;mso-wrap-style:square;v-text-anchor:middle" coordsize="49982,55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" path="m35086,37649r14105,2364c47377,45180,44506,49126,40577,51851v-3895,2682,-8782,4032,-14659,4032c16616,55883,9732,52840,5266,46762,1740,41896,-24,35749,-24,28330,-24,19458,2294,12529,6928,7526,11562,2488,17422,-31,24508,-31v7959,,14239,2631,18840,7909c47948,13114,50148,21160,49946,32001r-35462,c14585,36205,15727,39472,17909,41827v2183,2313,4903,3473,8161,3473c28286,45300,30150,44699,31661,43486v1511,-1203,2653,-3155,3425,-5837xm35892,23335v-100,-4092,-1158,-7195,-3174,-9319c30704,11867,28252,10792,25365,10792v-3090,,-5642,1127,-7658,3379c15693,16423,14702,19475,14735,23335r21157,xe" fillcolor="blue" stroked="f" strokeweight=".23819mm">
                      <v:stroke joinstyle="miter"/>
                      <v:path arrowok="t" o:connecttype="custom" o:connectlocs="35086,37649;49191,40013;40577,51851;25918,55883;5266,46762;-24,28330;6928,7526;24508,-31;43348,7878;49946,32001;14484,32001;17909,41827;26070,45300;31661,43486;35086,37649;35892,23335;32718,14016;25365,10792;17707,14171;14735,23335" o:connectangles="0,0,0,0,0,0,0,0,0,0,0,0,0,0,0,0,0,0,0,0"/>
                    </v:shape>
                    <v:shape id="Freeform: Shape 377" o:spid="_x0000_s1393" style="position:absolute;left:2058;top:9042;width:488;height:547;visibility:visible;mso-wrap-style:square;v-text-anchor:middle" coordsize="48760,547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" path="m48737,54671r-14155,l34582,27367v,-5777,-302,-9499,-907,-11184c33071,14472,32081,13148,30703,12211v-1343,-946,-2972,-1419,-4886,-1419c23366,10792,21166,11472,19219,12813v-1948,1341,-3292,3120,-4030,5338c14484,20369,14131,24461,14131,30445r,24226l-24,54671r,-53499l13124,1172r,7858c17791,2986,23668,-31,30754,-31v3122,,5977,567,8563,1711c41903,2789,43851,4216,45160,5961v1344,1745,2267,3731,2771,5940c48468,14119,48737,17292,48737,21427r,33244xe" fillcolor="blue" stroked="f" strokeweight=".23819mm">
                      <v:stroke joinstyle="miter"/>
                      <v:path arrowok="t" o:connecttype="custom" o:connectlocs="48737,54671;34582,54671;34582,27367;33675,16183;30703,12211;25817,10792;19219,12813;15189,18151;14131,30445;14131,54671;-24,54671;-24,1172;13124,1172;13124,9030;30754,-31;39317,1680;45160,5961;47931,11901;48737,21427" o:connectangles="0,0,0,0,0,0,0,0,0,0,0,0,0,0,0,0,0,0,0"/>
                    </v:shape>
                    <v:shape id="Freeform: Shape 378" o:spid="_x0000_s1394" style="position:absolute;left:2658;top:8850;width:522;height:751;visibility:visible;mso-wrap-style:square;v-text-anchor:middle" coordsize="52236,750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" path="m52213,73816r-13147,l39066,65959v-2183,3052,-4769,5338,-7758,6851c28353,74289,25364,75028,22342,75028v-6146,,-11418,-2475,-15817,-7410c2159,62649,-24,55728,-24,46865v,-9061,2132,-15947,6397,-20650c10638,21478,16028,19114,22543,19114v5978,,11149,2485,15515,7454l38058,-31r14155,l52213,73816xm14433,45911v,5708,789,9835,2367,12388c19085,61996,22274,63844,26371,63844v3258,,6029,-1376,8312,-4135c36966,56923,38108,52780,38108,47269v,-6147,-1108,-10557,-3325,-13248c32567,31305,29729,29938,26271,29938v-3358,,-6180,1349,-8463,4032c15558,36626,14433,40606,14433,45911xe" fillcolor="blue" stroked="f" strokeweight=".23819mm">
                      <v:stroke joinstyle="miter"/>
                      <v:path arrowok="t" o:connecttype="custom" o:connectlocs="52213,73816;39066,73816;39066,65959;31308,72810;22342,75028;6525,67618;-24,46865;6373,26215;22543,19114;38058,26568;38058,-31;52213,-31;14433,45911;16800,58299;26371,63844;34683,59709;38108,47269;34783,34021;26271,29938;17808,33970;14433,45911" o:connectangles="0,0,0,0,0,0,0,0,0,0,0,0,0,0,0,0,0,0,0,0,0"/>
                    </v:shape>
                    <v:shape id="Freeform: Shape 379" o:spid="_x0000_s1395" style="position:absolute;left:3288;top:9042;width:552;height:559;visibility:visible;mso-wrap-style:square;v-text-anchor:middle" coordsize="55208,55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" path="m-24,27169v,-4702,1159,-9250,3476,-13651c5769,9116,9043,5763,13275,3442,17540,1121,22291,-31,27530,-31v8093,,14726,2631,19897,7909c52599,13114,55185,19742,55185,27771v,8090,-2620,14813,-7859,20151c42122,53227,35556,55883,27631,55883v-4903,,-9587,-1109,-14054,-3327c9144,50338,5769,47097,3452,42833,1135,38535,-24,33316,-24,27169xm14484,27926v,5304,1259,9371,3778,12190c20780,42936,23887,44346,27580,44346v3694,,6784,-1410,9269,-4230c39367,37297,40627,33196,40627,27823v,-5236,-1260,-9268,-3778,-12087c34364,12916,31274,11506,27580,11506v-3693,,-6800,1410,-9318,4230c15743,18555,14484,22613,14484,27926xe" fillcolor="blue" stroked="f" strokeweight=".23819mm">
                      <v:stroke joinstyle="miter"/>
                      <v:path arrowok="t" o:connecttype="custom" o:connectlocs="-24,27169;3452,13518;13275,3442;27530,-31;47427,7878;55185,27771;47326,47922;27631,55883;13577,52556;3452,42833;-24,27169;14484,27926;18262,40116;27580,44346;36849,40116;40627,27823;36849,15736;27580,11506;18262,15736;14484,27926" o:connectangles="0,0,0,0,0,0,0,0,0,0,0,0,0,0,0,0,0,0,0,0"/>
                    </v:shape>
                    <v:shape id="Freeform: Shape 380" o:spid="_x0000_s1396" style="position:absolute;left:3950;top:9042;width:488;height:547;visibility:visible;mso-wrap-style:square;v-text-anchor:middle" coordsize="48760,547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" path="m48737,54671r-14155,l34582,27367v,-5777,-302,-9499,-907,-11184c33071,14472,32081,13148,30703,12211v-1342,-946,-2972,-1419,-4886,-1419c23366,10792,21166,11472,19219,12813v-1948,1341,-3291,3120,-4030,5338c14484,20369,14131,24461,14131,30445r,24226l-24,54671r,-53499l13124,1172r,7858c17792,2986,23668,-31,30754,-31v3123,,5977,567,8563,1711c41903,2789,43851,4216,45160,5961v1344,1745,2267,3731,2771,5940c48468,14119,48737,17292,48737,21427r,33244xe" fillcolor="blue" stroked="f" strokeweight=".23819mm">
                      <v:stroke joinstyle="miter"/>
                      <v:path arrowok="t" o:connecttype="custom" o:connectlocs="48737,54671;34582,54671;34582,27367;33675,16183;30703,12211;25817,10792;19219,12813;15189,18151;14131,30445;14131,54671;-24,54671;-24,1172;13124,1172;13124,9030;30754,-31;39317,1680;45160,5961;47931,11901;48737,21427" o:connectangles="0,0,0,0,0,0,0,0,0,0,0,0,0,0,0,0,0,0,0"/>
                    </v:shape>
                    <v:shape id="Freeform: Shape 381" o:spid="_x0000_s1397" style="position:absolute;left:4532;top:9042;width:500;height:559;visibility:visible;mso-wrap-style:square;v-text-anchor:middle" coordsize="49969,55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" path="m-24,39411l14181,37245v604,2751,1830,4849,3678,6293c19705,44948,22291,45653,25616,45653v3660,,6414,-671,8260,-2012c35120,42695,35740,41440,35740,39858v,-1074,-335,-1960,-1007,-2665c34028,36523,32449,35895,29998,35328,18580,32809,11343,30505,8288,28425,4056,25536,1941,21530,1941,16389v,-4634,1830,-8528,5491,-11692c11091,1542,16767,-31,24457,-31v7321,,12761,1186,16321,3576c44337,5926,46789,9451,48132,14119l34783,16587v-570,-2081,-1662,-3671,-3274,-4780c29930,10698,27664,10139,24709,10139v-3728,,-6397,524,-8009,1565c15625,12443,15088,13397,15088,14575v,1006,470,1866,1410,2571c17774,18083,22173,19406,29696,21126v7556,1711,12828,3808,15816,6293c48468,29938,49946,33445,49946,37950v,4900,-2049,9113,-6146,12637c39703,54121,33642,55883,25616,55883v-7288,,-13063,-1479,-17328,-4436c4056,48490,1286,44475,-24,39411xe" fillcolor="blue" stroked="f" strokeweight=".23819mm">
                      <v:stroke joinstyle="miter"/>
                      <v:path arrowok="t" o:connecttype="custom" o:connectlocs="-24,39411;14181,37245;17859,43538;25616,45653;33876,43641;35740,39858;34733,37193;29998,35328;8288,28425;1941,16389;7432,4697;24457,-31;40778,3545;48132,14119;34783,16587;31509,11807;24709,10139;16700,11704;15088,14575;16498,17146;29696,21126;45512,27419;49946,37950;43800,50587;25616,55883;8288,51447;-24,39411" o:connectangles="0,0,0,0,0,0,0,0,0,0,0,0,0,0,0,0,0,0,0,0,0,0,0,0,0,0,0"/>
                    </v:shape>
                  </v:group>
                  <v:group id="_x0000_s1398" alt="Figure 1 Anatomy of the shoulder (reproduced with permission) (Wikimedia Commons 2022)" style="position:absolute;left:22166;top:1697;width:3874;height:679" coordorigin="22166,1697" coordsize="3874,6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">
                    <v:shape id="Freeform: Shape 383" o:spid="_x0000_s1399" style="position:absolute;left:22166;top:1697;width:572;height:679;visibility:visible;mso-wrap-style:square;v-text-anchor:middle" coordsize="57177,678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" path="m44311,42595r12843,4075c55186,53834,51902,59162,47311,62655v-4574,3462,-10377,5193,-17417,5193c21176,67848,14007,64878,8401,58938,2788,52968,-24,44819,-24,34491,-24,23566,2805,15088,8444,9058,14084,2998,21503,-31,30693,-31v8030,,14555,2373,19567,7119c53251,9894,55486,13924,56982,19178l43864,22312v-783,-3403,-2408,-6090,-4883,-8059c36530,12282,33547,11297,30023,11297v-4866,,-8821,1746,-11864,5239c15141,20028,13637,25685,13637,33505v,8299,1496,14209,4479,17732c21099,54760,24976,56520,29756,56520v3525,,6551,-1119,9087,-3358c41379,50924,43202,47401,44311,42595xe" fillcolor="#d45500" stroked="f" strokeweight=".23819mm">
                      <v:stroke joinstyle="miter"/>
                      <v:path arrowok="t" o:connecttype="custom" o:connectlocs="44311,42595;57154,46670;47311,62655;29894,67848;8401,58938;-24,34491;8444,9058;30693,-31;50260,7088;56982,19178;43864,22312;38981,14253;30023,11297;18159,16536;13637,33505;18116,51237;29756,56520;38843,53162;44311,42595" o:connectangles="0,0,0,0,0,0,0,0,0,0,0,0,0,0,0,0,0,0,0"/>
                    </v:shape>
                    <v:shape id="Freeform: Shape 384" o:spid="_x0000_s1400" style="position:absolute;left:22822;top:1878;width:491;height:497;visibility:visible;mso-wrap-style:square;v-text-anchor:middle" coordsize="49071,49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" path="m-24,24148v,-4179,1023,-8224,3087,-12135c5126,8103,8032,5118,11797,3058,15588,999,19809,-31,24469,-31v7187,,13084,2343,17684,7030c46752,11655,49047,17550,49047,24685v,7194,-2329,13164,-6989,17910c37433,47311,31596,49669,24555,49669v-4359,,-8520,-985,-12491,-2954c8126,44744,5126,41863,3063,38073,999,34252,-24,29610,-24,24148xm12872,24819v,4716,1117,8328,3353,10836c18468,38162,21228,39416,24512,39416v3284,,6026,-1254,8236,-3761c34991,33147,36109,29505,36109,24730v,-4657,-1118,-8240,-3361,-10746c30538,11476,27796,10222,24512,10222v-3284,,-6044,1254,-8287,3762c13989,16490,12872,20103,12872,24819xe" fillcolor="#d45500" stroked="f" strokeweight=".23819mm">
                      <v:stroke joinstyle="miter"/>
                      <v:path arrowok="t" o:connecttype="custom" o:connectlocs="-24,24148;3063,12013;11797,3058;24469,-31;42153,6999;49047,24685;42058,42595;24555,49669;12064,46715;3063,38073;-24,24148;12872,24819;16225,35655;24512,39416;32748,35655;36109,24730;32748,13984;24512,10222;16225,13984;12872,24819" o:connectangles="0,0,0,0,0,0,0,0,0,0,0,0,0,0,0,0,0,0,0,0"/>
                    </v:shape>
                    <v:shape id="Freeform: Shape 385" o:spid="_x0000_s1401" style="position:absolute;left:23406;top:1878;width:309;height:486;visibility:visible;mso-wrap-style:square;v-text-anchor:middle" coordsize="30811,486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" path="m12562,48595r-12586,l-24,1044r11692,l11668,7804c13663,4610,15460,2506,17041,1491,18649,476,20471,-31,22500,-31v2872,,5631,791,8288,2373l26893,13312c24770,11938,22801,11252,20979,11252v-1763,,-3250,493,-4479,1477c15279,13685,14308,15431,13594,17968v-688,2538,-1032,7851,-1032,15941l12562,48595xe" fillcolor="#d45500" stroked="f" strokeweight=".23819mm">
                      <v:stroke joinstyle="miter"/>
                      <v:path arrowok="t" o:connecttype="custom" o:connectlocs="12562,48595;-24,48595;-24,1044;11668,1044;11668,7804;17041,1491;22500,-31;30788,2342;26893,13312;20979,11252;16500,12729;13594,17968;12562,33909" o:connectangles="0,0,0,0,0,0,0,0,0,0,0,0,0"/>
                    </v:shape>
                    <v:shape id="Freeform: Shape 386" o:spid="_x0000_s1402" style="position:absolute;left:23735;top:1878;width:447;height:497;visibility:visible;mso-wrap-style:square;v-text-anchor:middle" coordsize="44643,49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" path="m12700,15551l1274,13491c2564,8894,4774,5491,7903,3282,11041,1073,15700,-31,21873,-31v5613,,9792,671,12543,2014c37158,3297,39084,4983,40184,7043v1135,2030,1702,5777,1702,11239l41757,32968v,4179,190,7269,576,9268c42755,44207,43520,46326,44620,48595r-12448,c31845,47759,31441,46520,30968,44878v-215,-746,-361,-1239,-455,-1477c28363,45490,26068,47058,23618,48102v-2442,1045,-5055,1567,-7832,1567c10886,49669,7026,48341,4189,45685,1386,43027,-24,39669,-24,35610v,-2687,645,-5075,1926,-7164c3192,26326,4980,24714,7275,23610v2330,-1134,5674,-2120,10033,-2955c23188,19550,27263,18521,29533,17565r,-1253c29533,13894,28931,12177,27744,11163,26549,10118,24288,9596,20979,9596v-2236,,-3981,447,-5236,1343c14488,11804,13474,13341,12700,15551xm29533,25760v-1617,537,-4161,1178,-7660,1924c18382,28431,16095,29162,15021,29878v-1642,1165,-2459,2642,-2459,4434c12562,36072,13216,37595,14531,38878v1315,1284,2983,1926,5012,1926c21813,40804,23979,40058,26042,38566v1522,-1135,2519,-2523,3001,-4165c29369,33327,29533,31281,29533,28266r,-2506xe" fillcolor="#d45500" stroked="f" strokeweight=".23819mm">
                      <v:stroke joinstyle="miter"/>
                      <v:path arrowok="t" o:connecttype="custom" o:connectlocs="12700,15551;1274,13491;7903,3282;21873,-31;34416,1983;40184,7043;41886,18282;41757,32968;42333,42236;44620,48595;32172,48595;30968,44878;30513,43401;23618,48102;15786,49669;4189,45685;-24,35610;1902,28446;7275,23610;17308,20655;29533,17565;29533,16312;27744,11163;20979,9596;15743,10939;12700,15551;29533,25760;21873,27684;15021,29878;12562,34312;14531,38878;19543,40804;26042,38566;29043,34401;29533,28266" o:connectangles="0,0,0,0,0,0,0,0,0,0,0,0,0,0,0,0,0,0,0,0,0,0,0,0,0,0,0,0,0,0,0,0,0,0,0"/>
                    </v:shape>
                    <v:shape id="Freeform: Shape 387" o:spid="_x0000_s1403" style="position:absolute;left:24251;top:1878;width:449;height:497;visibility:visible;mso-wrap-style:square;v-text-anchor:middle" coordsize="44867,49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" path="m44216,15103l31819,17341v-421,-2477,-1375,-4343,-2871,-5596c27486,10491,25578,9864,23222,9864v-3137,,-5648,1089,-7522,3268c13843,15282,12923,18894,12923,23968v,5642,937,9627,2820,11956c17652,38252,20205,39416,23394,39416v2390,,4350,-672,5872,-2015c30788,36028,31862,33684,32490,30371r12354,2104c43563,38147,41095,42431,37459,45326v-3645,2896,-8528,4343,-14641,4343c15864,49669,10310,47475,6158,43087,2040,38700,-24,32625,-24,24864,-24,17013,2057,10908,6200,6551,10353,2163,15967,-31,23042,-31v5786,,10385,1253,13789,3761c40261,6208,42729,9998,44216,15103xe" fillcolor="#d45500" stroked="f" strokeweight=".23819mm">
                      <v:stroke joinstyle="miter"/>
                      <v:path arrowok="t" o:connecttype="custom" o:connectlocs="44216,15103;31819,17341;28948,11745;23222,9864;15700,13132;12923,23968;15743,35924;23394,39416;29266,37401;32490,30371;44844,32475;37459,45326;22818,49669;6158,43087;-24,24864;6200,6551;23042,-31;36831,3730;44216,15103" o:connectangles="0,0,0,0,0,0,0,0,0,0,0,0,0,0,0,0,0,0,0"/>
                    </v:shape>
                    <v:shape id="Freeform: Shape 388" o:spid="_x0000_s1404" style="position:absolute;left:24760;top:1878;width:491;height:497;visibility:visible;mso-wrap-style:square;v-text-anchor:middle" coordsize="49079,49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" path="m-24,24148v,-4179,1032,-8224,3095,-12135c5126,8103,8040,5118,11797,3058,15588,999,19818,-31,24469,-31v7195,,13093,2343,17692,7030c46752,11655,49056,17550,49056,24685v,7194,-2330,13164,-6989,17910c37441,47311,31604,49669,24563,49669v-4358,,-8528,-985,-12491,-2954c8126,44744,5126,41863,3071,38073,1008,34252,-24,29610,-24,24148xm12872,24819v,4716,1117,8328,3361,10836c18468,38162,21228,39416,24512,39416v3284,,6035,-1254,8244,-3761c34991,33147,36109,29505,36109,24730v,-4657,-1118,-8240,-3353,-10746c30547,11476,27796,10222,24512,10222v-3284,,-6044,1254,-8279,3762c13989,16490,12872,20103,12872,24819xe" fillcolor="#d45500" stroked="f" strokeweight=".23819mm">
                      <v:stroke joinstyle="miter"/>
                      <v:path arrowok="t" o:connecttype="custom" o:connectlocs="-24,24148;3071,12013;11797,3058;24469,-31;42161,6999;49056,24685;42067,42595;24563,49669;12072,46715;3071,38073;-24,24148;12872,24819;16233,35655;24512,39416;32756,35655;36109,24730;32756,13984;24512,10222;16233,13984;12872,24819" o:connectangles="0,0,0,0,0,0,0,0,0,0,0,0,0,0,0,0,0,0,0,0"/>
                    </v:shape>
                    <v:shape id="Freeform: Shape 389" o:spid="_x0000_s1405" style="position:absolute;left:25350;top:1708;width:126;height:656;visibility:visible;mso-wrap-style:square;v-text-anchor:middle" coordsize="12577,656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" path="m-24,11611l-24,-31r12578,l12554,11611r-12578,xm-24,65610r,-47551l12554,18059r,47551l-24,65610xe" fillcolor="#d45500" stroked="f" strokeweight=".23819mm">
                      <v:stroke joinstyle="miter"/>
                      <v:path arrowok="t" o:connecttype="custom" o:connectlocs="-24,11611;-24,-31;12554,-31;12554,11611;-24,65610;-24,18059;12554,18059;12554,65610" o:connectangles="0,0,0,0,0,0,0,0"/>
                    </v:shape>
                    <v:shape id="Freeform: Shape 390" o:spid="_x0000_s1406" style="position:absolute;left:25576;top:1708;width:464;height:667;visibility:visible;mso-wrap-style:square;v-text-anchor:middle" coordsize="46431,667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" path="m46408,65610r-11683,l34725,58625v-1943,2716,-4247,4746,-6903,6090c25200,66027,22543,66684,19852,66684v-5459,,-10144,-2194,-14056,-6582c1919,55685,-24,49535,-24,41655v,-8059,1892,-14179,5683,-18358c9450,19088,14247,16984,20033,16984v5313,,9912,2208,13789,6626l33822,-31r12586,l46408,65610xm12829,40804v,5075,696,8747,2097,11015c16964,55103,19792,56745,23437,56745v2897,,5356,-1225,7385,-3672c32851,50595,33874,46909,33874,42013v,-5463,-989,-9388,-2957,-11776c28948,27819,26420,26611,23351,26611v-2991,,-5493,1194,-7522,3581c13826,32550,12829,36088,12829,40804xe" fillcolor="#d45500" stroked="f" strokeweight=".23819mm">
                      <v:stroke joinstyle="miter"/>
                      <v:path arrowok="t" o:connecttype="custom" o:connectlocs="46408,65610;34725,65610;34725,58625;27822,64715;19852,66684;5796,60102;-24,41655;5659,23297;20033,16984;33822,23610;33822,-31;46408,-31;12829,40804;14926,51819;23437,56745;30822,53073;33874,42013;30917,30237;23351,26611;15829,30192;12829,40804" o:connectangles="0,0,0,0,0,0,0,0,0,0,0,0,0,0,0,0,0,0,0,0,0"/>
                    </v:shape>
                  </v:group>
                  <v:group id="_x0000_s1407" alt="Figure 1 Anatomy of the shoulder (reproduced with permission) (Wikimedia Commons 2022)" style="position:absolute;left:22530;top:2934;width:3412;height:667" coordorigin="22530,2934" coordsize="3412,6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">
                    <v:shape id="Freeform: Shape 392" o:spid="_x0000_s1408" style="position:absolute;left:22530;top:2934;width:464;height:667;visibility:visible;mso-wrap-style:square;v-text-anchor:middle" coordsize="46380,667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" path="m-24,1044r11726,l11702,8028c13224,5641,15287,3701,17884,2208,20480,716,23360,-31,26523,-31v5520,,10214,2165,14056,6493c44431,10790,46356,16820,46356,24551v,7940,-1934,14119,-5820,18537c36659,47476,31957,49670,26438,49670v-2631,,-5021,-523,-7170,-1567c17153,47058,14909,45267,12553,42730r,23955l-24,66685r,-65641xm12416,24014v,5343,1066,9298,3181,11865c17720,38417,20299,39685,23343,39685v2931,,5364,-1164,7298,-3492c32584,33835,33556,29984,33556,24640v,-4984,-1006,-8686,-3000,-11103c28552,11118,26077,9910,23119,9910v-3069,,-5622,1194,-7651,3582c13430,15850,12416,19357,12416,24014xe" fillcolor="#d45500" stroked="f" strokeweight=".23819mm">
                      <v:stroke joinstyle="miter"/>
                      <v:path arrowok="t" o:connecttype="custom" o:connectlocs="-24,1044;11702,1044;11702,8028;17884,2208;26523,-31;40579,6462;46356,24551;40536,43088;26438,49670;19268,48103;12553,42730;12553,66685;-24,66685;12416,24014;15597,35879;23343,39685;30641,36193;33556,24640;30556,13537;23119,9910;15468,13492;12416,24014" o:connectangles="0,0,0,0,0,0,0,0,0,0,0,0,0,0,0,0,0,0,0,0,0,0"/>
                    </v:shape>
                    <v:shape id="Freeform: Shape 393" o:spid="_x0000_s1409" style="position:absolute;left:23089;top:2934;width:308;height:486;visibility:visible;mso-wrap-style:square;v-text-anchor:middle" coordsize="30802,486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" path="m12553,48596r-12577,l-24,1044r11684,l11660,7805c13663,4611,15451,2507,17033,1491,18640,477,20463,-31,22491,-31v2872,,5631,792,8288,2373l26885,13312c24761,11939,22792,11252,20970,11252v-1762,,-3250,493,-4479,1478c15270,13685,14299,15432,13585,17969v-688,2537,-1032,7851,-1032,15940l12553,48596xe" fillcolor="#d45500" stroked="f" strokeweight=".23819mm">
                      <v:stroke joinstyle="miter"/>
                      <v:path arrowok="t" o:connecttype="custom" o:connectlocs="12553,48596;-24,48596;-24,1044;11660,1044;11660,7805;17033,1491;22491,-31;30779,2342;26885,13312;20970,11252;16491,12730;13585,17969;12553,33909" o:connectangles="0,0,0,0,0,0,0,0,0,0,0,0,0"/>
                    </v:shape>
                    <v:shape id="Freeform: Shape 394" o:spid="_x0000_s1410" style="position:absolute;left:23422;top:2934;width:490;height:497;visibility:visible;mso-wrap-style:square;v-text-anchor:middle" coordsize="49079,497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" path="m-24,24148v,-4179,1032,-8224,3095,-12134c5126,8103,8040,5118,11797,3059,15588,999,19818,-31,24469,-31v7196,,13093,2343,17692,7030c46752,11656,49056,17551,49056,24685v,7195,-2330,13164,-6989,17911c37442,47312,31604,49670,24564,49670v-4359,,-8529,-985,-12492,-2955c8126,44745,5126,41864,3071,38073,1008,34252,-24,29611,-24,24148xm12872,24820v,4716,1126,8328,3361,10835c18468,38163,21237,39417,24512,39417v3284,,6035,-1254,8244,-3762c34991,33148,36109,29506,36109,24731v,-4657,-1118,-8240,-3353,-10747c30547,11477,27796,10223,24512,10223v-3275,,-6044,1254,-8279,3761c13998,16491,12872,20104,12872,24820xe" fillcolor="#d45500" stroked="f" strokeweight=".23819mm">
                      <v:stroke joinstyle="miter"/>
                      <v:path arrowok="t" o:connecttype="custom" o:connectlocs="-24,24148;3071,12014;11797,3059;24469,-31;42161,6999;49056,24685;42067,42596;24564,49670;12072,46715;3071,38073;-24,24148;12872,24820;16233,35655;24512,39417;32756,35655;36109,24731;32756,13984;24512,10223;16233,13984;12872,24820" o:connectangles="0,0,0,0,0,0,0,0,0,0,0,0,0,0,0,0,0,0,0,0"/>
                    </v:shape>
                    <v:shape id="Freeform: Shape 395" o:spid="_x0000_s1411" style="position:absolute;left:23984;top:2934;width:448;height:497;visibility:visible;mso-wrap-style:square;v-text-anchor:middle" coordsize="44867,497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" path="m44216,15104l31811,17342v-422,-2477,-1376,-4343,-2863,-5597c27478,10491,25569,9865,23214,9865v-3138,,-5640,1089,-7523,3268c13843,15283,12915,18894,12915,23969v,5642,937,9627,2819,11955c17643,38253,20196,39417,23394,39417v2381,,4342,-672,5863,-2015c30779,36029,31853,33685,32481,30372r12362,2104c43554,38148,41095,42432,37450,45327v-3636,2895,-8519,4343,-14640,4343c15855,49670,10301,47476,6157,43088,2031,38701,-24,32626,-24,24865,-24,17014,2048,10909,6200,6552,10344,2164,15958,-31,23033,-31v5794,,10385,1254,13789,3761c40261,6208,42720,9999,44216,15104xe" fillcolor="#d45500" stroked="f" strokeweight=".23819mm">
                      <v:stroke joinstyle="miter"/>
                      <v:path arrowok="t" o:connecttype="custom" o:connectlocs="44216,15104;31811,17342;28948,11745;23214,9865;15691,13133;12915,23969;15734,35924;23394,39417;29257,37402;32481,30372;44843,32476;37450,45327;22810,49670;6157,43088;-24,24865;6200,6552;23033,-31;36822,3730;44216,15104" o:connectangles="0,0,0,0,0,0,0,0,0,0,0,0,0,0,0,0,0,0,0"/>
                    </v:shape>
                    <v:shape id="Freeform: Shape 396" o:spid="_x0000_s1412" style="position:absolute;left:24485;top:2934;width:444;height:497;visibility:visible;mso-wrap-style:square;v-text-anchor:middle" coordsize="44431,497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" path="m31183,33462r12543,2104c42110,40163,39556,43670,36066,46088v-3464,2388,-7806,3582,-13033,3582c14772,49670,8651,46969,4679,41566,1541,37237,-24,31775,-24,25178,-24,17298,2040,11134,6158,6686,10276,2208,15485,-31,21787,-31v7066,,12654,2343,16738,7030c42617,11656,44577,18805,44397,28446r-31525,c12958,32178,13981,35088,15915,37178v1943,2060,4359,3089,7256,3089c25139,40267,26799,39730,28140,38655v1341,-1075,2355,-2805,3043,-5193xm31905,20745v-94,-3642,-1031,-6403,-2828,-8283c27289,10551,25114,9596,22543,9596v-2742,,-5012,1000,-6809,3000c13946,14596,13069,17312,13095,20745r18810,xe" fillcolor="#d45500" stroked="f" strokeweight=".23819mm">
                      <v:stroke joinstyle="miter"/>
                      <v:path arrowok="t" o:connecttype="custom" o:connectlocs="31183,33462;43726,35566;36066,46088;23033,49670;4679,41566;-24,25178;6158,6686;21787,-31;38525,6999;44397,28446;12872,28446;15915,37178;23171,40267;28140,38655;31183,33462;31905,20745;29077,12462;22543,9596;15734,12596;13095,20745" o:connectangles="0,0,0,0,0,0,0,0,0,0,0,0,0,0,0,0,0,0,0,0"/>
                    </v:shape>
                    <v:shape id="Freeform: Shape 397" o:spid="_x0000_s1413" style="position:absolute;left:24988;top:2934;width:444;height:497;visibility:visible;mso-wrap-style:square;v-text-anchor:middle" coordsize="44420,497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" path="m-24,35029l12605,33103v533,2448,1625,4313,3267,5598c17514,39954,19809,40581,22767,40581v3258,,5700,-597,7341,-1791c31217,37953,31768,36834,31768,35431v,-955,-301,-1746,-894,-2373c30246,32462,28845,31909,26661,31402,16517,29163,10078,27118,7361,25268,3604,22700,1722,19133,1722,14566v,-4119,1625,-7582,4883,-10388c9854,1372,14901,-31,21735,-31v6508,,11348,1060,14512,3179c39410,5268,41586,8402,42780,12551l30917,14745v-508,-1851,-1479,-3268,-2915,-4254c26601,9506,24589,9014,21959,9014v-3310,,-5683,462,-7119,1388c13886,11059,13413,11909,13413,12955v,894,413,1656,1247,2283c15795,16073,19706,17253,26395,18775v6714,1522,11399,3388,14056,5597c43081,26611,44397,29730,44397,33730v,4358,-1823,8104,-5468,11239c35292,48103,29902,49670,22767,49670v-6474,,-11615,-1313,-15406,-3940c3604,43103,1137,39536,-24,35029xe" fillcolor="#d45500" stroked="f" strokeweight=".23819mm">
                      <v:stroke joinstyle="miter"/>
                      <v:path arrowok="t" o:connecttype="custom" o:connectlocs="-24,35029;12605,33103;15872,38701;22767,40581;30108,38790;31768,35431;30874,33058;26661,31402;7361,25268;1722,14566;6605,4178;21735,-31;36247,3148;42780,12551;30917,14745;28002,10491;21959,9014;14840,10402;13413,12955;14660,15238;26395,18775;40451,24372;44397,33730;38929,44969;22767,49670;7361,45730;-24,35029" o:connectangles="0,0,0,0,0,0,0,0,0,0,0,0,0,0,0,0,0,0,0,0,0,0,0,0,0,0,0"/>
                    </v:shape>
                    <v:shape id="Freeform: Shape 398" o:spid="_x0000_s1414" style="position:absolute;left:25498;top:2934;width:444;height:497;visibility:visible;mso-wrap-style:square;v-text-anchor:middle" coordsize="44411,497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" path="m-24,35029l12596,33103v542,2448,1634,4313,3276,5598c17505,39954,19809,40581,22767,40581v3249,,5699,-597,7341,-1791c31209,37953,31759,36834,31759,35431v,-955,-292,-1746,-894,-2373c30237,32462,28836,31909,26661,31402,16508,29163,10078,27118,7361,25268,3596,22700,1722,19133,1722,14566v,-4119,1624,-7582,4874,-10388c9854,1372,14900,-31,21735,-31v6508,,11339,1060,14503,3179c39402,5268,41585,8402,42780,12551l30917,14745v-516,-1851,-1479,-3268,-2915,-4254c26601,9506,24581,9014,21959,9014v-3319,,-5692,462,-7119,1388c13886,11059,13405,11909,13405,12955v,894,421,1656,1255,2283c15795,16073,19706,17253,26386,18775v6723,1522,11408,3388,14065,5597c43073,26611,44388,29730,44388,33730v,4358,-1823,8104,-5459,11239c35284,48103,29894,49670,22767,49670v-6482,,-11615,-1313,-15406,-3940c3596,43103,1137,39536,-24,35029xe" fillcolor="#d45500" stroked="f" strokeweight=".23819mm">
                      <v:stroke joinstyle="miter"/>
                      <v:path arrowok="t" o:connecttype="custom" o:connectlocs="-24,35029;12596,33103;15872,38701;22767,40581;30108,38790;31759,35431;30865,33058;26661,31402;7361,25268;1722,14566;6596,4178;21735,-31;36238,3148;42780,12551;30917,14745;28002,10491;21959,9014;14840,10402;13405,12955;14660,15238;26386,18775;40451,24372;44388,33730;38929,44969;22767,49670;7361,45730;-24,35029" o:connectangles="0,0,0,0,0,0,0,0,0,0,0,0,0,0,0,0,0,0,0,0,0,0,0,0,0,0,0"/>
                    </v:shape>
                  </v:group>
                </v:group>
                <w10:anchorlock/>
              </v:group>
            </w:pict>
          </mc:Fallback>
        </mc:AlternateContent>
      </w:r>
    </w:p>
    <w:p w14:paraId="44EF252A" w14:textId="0CA0E1A5" w:rsidR="007138DE" w:rsidRDefault="007138DE" w:rsidP="00B8479A">
      <w:pPr>
        <w:pStyle w:val="Caption"/>
        <w:spacing w:after="360"/>
      </w:pPr>
      <w:bookmarkStart w:id="3" w:name="_Ref96582898"/>
      <w:r>
        <w:t xml:space="preserve">Figure </w:t>
      </w:r>
      <w:bookmarkEnd w:id="3"/>
      <w:r w:rsidR="008802DE">
        <w:t>1</w:t>
      </w:r>
      <w:r>
        <w:tab/>
        <w:t xml:space="preserve">Anatomy of the shoulder (reproduced with permission) </w:t>
      </w:r>
      <w:r w:rsidR="00E952E0">
        <w:fldChar w:fldCharType="begin"/>
      </w:r>
      <w:r w:rsidR="002D1B5E">
        <w:instrText xml:space="preserve"> ADDIN EN.CITE &lt;EndNote&gt;&lt;Cite&gt;&lt;Author&gt;Wikimedia Commons&lt;/Author&gt;&lt;Year&gt;2022&lt;/Year&gt;&lt;RecNum&gt;15&lt;/RecNum&gt;&lt;DisplayText&gt;(Wikimedia Commons 2022)&lt;/DisplayText&gt;&lt;record&gt;&lt;rec-number&gt;15&lt;/rec-number&gt;&lt;foreign-keys&gt;&lt;key app="EN" db-id="rv0tdsrtmppw57e20z4prz9rvxrasrvve0td" timestamp="1645482976"&gt;15&lt;/key&gt;&lt;/foreign-keys&gt;&lt;ref-type name="Web Page"&gt;12&lt;/ref-type&gt;&lt;contributors&gt;&lt;authors&gt;&lt;author&gt;Wikimedia Commons,&lt;/author&gt;&lt;/authors&gt;&lt;/contributors&gt;&lt;titles&gt;&lt;title&gt;Anatomy of the shoulder; reproduced with permission from Wikimedia Commons, attribution National Institute Of Arthritis And Musculoskeletal And Skin Diseases (NIAMS); SVG version by Angelito7, Public domain, via Wikimedia Commons&lt;/title&gt;&lt;/titles&gt;&lt;volume&gt;2022&lt;/volume&gt;&lt;number&gt;13 February&lt;/number&gt;&lt;dates&gt;&lt;year&gt;2022&lt;/year&gt;&lt;/dates&gt;&lt;urls&gt;&lt;related-urls&gt;&lt;url&gt;https://commons.wikimedia.org/wiki/File:Shoulder_joint.svg&lt;/url&gt;&lt;/related-urls&gt;&lt;/urls&gt;&lt;/record&gt;&lt;/Cite&gt;&lt;/EndNote&gt;</w:instrText>
      </w:r>
      <w:r w:rsidR="00E952E0">
        <w:fldChar w:fldCharType="separate"/>
      </w:r>
      <w:r w:rsidR="002D1B5E">
        <w:rPr>
          <w:noProof/>
        </w:rPr>
        <w:t>(Wikimedia Commons 2022)</w:t>
      </w:r>
      <w:r w:rsidR="00E952E0">
        <w:fldChar w:fldCharType="end"/>
      </w:r>
    </w:p>
    <w:p w14:paraId="6EE7F9FD" w14:textId="36632FC0" w:rsidR="00050BFD" w:rsidRDefault="007A574E" w:rsidP="007A574E">
      <w:r>
        <w:t xml:space="preserve">Shoulder impingement or subacromial impingement syndrome is a common cause of shoulder pain, where a rotator cuff tendon rubs or catches on nearby tissue and bone as the arm is lifted </w:t>
      </w:r>
      <w:r>
        <w:fldChar w:fldCharType="begin"/>
      </w:r>
      <w:r>
        <w:instrText xml:space="preserve"> ADDIN EN.CITE &lt;EndNote&gt;&lt;Cite&gt;&lt;Author&gt;NHS&lt;/Author&gt;&lt;Year&gt;2020&lt;/Year&gt;&lt;RecNum&gt;95&lt;/RecNum&gt;&lt;DisplayText&gt;(NHS 2020)&lt;/DisplayText&gt;&lt;record&gt;&lt;rec-number&gt;95&lt;/rec-number&gt;&lt;foreign-keys&gt;&lt;key app="EN" db-id="rv0tdsrtmppw57e20z4prz9rvxrasrvve0td" timestamp="1645482976"&gt;95&lt;/key&gt;&lt;/foreign-keys&gt;&lt;ref-type name="Web Page"&gt;12&lt;/ref-type&gt;&lt;contributors&gt;&lt;authors&gt;&lt;author&gt;NHS&lt;/author&gt;&lt;/authors&gt;&lt;/contributors&gt;&lt;titles&gt;&lt;title&gt;Shoulder impingment&lt;/title&gt;&lt;/titles&gt;&lt;volume&gt;2022&lt;/volume&gt;&lt;number&gt;21 January&lt;/number&gt;&lt;dates&gt;&lt;year&gt;2020&lt;/year&gt;&lt;/dates&gt;&lt;urls&gt;&lt;related-urls&gt;&lt;url&gt;https://www.nhs.uk/conditions/shoulder-impingement-syndrome/&lt;/url&gt;&lt;/related-urls&gt;&lt;/urls&gt;&lt;/record&gt;&lt;/Cite&gt;&lt;/EndNote&gt;</w:instrText>
      </w:r>
      <w:r>
        <w:fldChar w:fldCharType="separate"/>
      </w:r>
      <w:r>
        <w:rPr>
          <w:noProof/>
        </w:rPr>
        <w:t>(NHS 2020)</w:t>
      </w:r>
      <w:r>
        <w:fldChar w:fldCharType="end"/>
      </w:r>
      <w:r w:rsidR="007444E1">
        <w:t>, which</w:t>
      </w:r>
      <w:r>
        <w:t xml:space="preserve"> presents as a set of clinical and radiological findings that pertains to tendinitis and bursitis of the rotator cuff and adjacent tissues </w:t>
      </w:r>
      <w:r>
        <w:fldChar w:fldCharType="begin">
          <w:fldData xml:space="preserve">PEVuZE5vdGU+PENpdGU+PEF1dGhvcj5OYXphcmk8L0F1dGhvcj48WWVhcj4yMDE5PC9ZZWFyPjxS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</w:fldData>
        </w:fldChar>
      </w:r>
      <w:r w:rsidR="00BE0E57">
        <w:instrText xml:space="preserve"> ADDIN EN.CITE </w:instrText>
      </w:r>
      <w:r w:rsidR="00BE0E57">
        <w:fldChar w:fldCharType="begin">
          <w:fldData xml:space="preserve">PEVuZE5vdGU+PENpdGU+PEF1dGhvcj5OYXphcmk8L0F1dGhvcj48WWVhcj4yMDE5PC9ZZWFyPjxS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</w:fldData>
        </w:fldChar>
      </w:r>
      <w:r w:rsidR="00BE0E57">
        <w:instrText xml:space="preserve"> ADDIN EN.CITE.DATA </w:instrText>
      </w:r>
      <w:r w:rsidR="00BE0E57">
        <w:fldChar w:fldCharType="end"/>
      </w:r>
      <w:r>
        <w:fldChar w:fldCharType="separate"/>
      </w:r>
      <w:r w:rsidR="00BE0E57">
        <w:rPr>
          <w:noProof/>
        </w:rPr>
        <w:t>(Nazari et al. 2019a)</w:t>
      </w:r>
      <w:r>
        <w:fldChar w:fldCharType="end"/>
      </w:r>
      <w:r>
        <w:t>.</w:t>
      </w:r>
      <w:r w:rsidR="00B74CF4">
        <w:t xml:space="preserve"> These pathological changes to the subacromial space can be extrinsic or intrinsic.</w:t>
      </w:r>
    </w:p>
    <w:p w14:paraId="52CC768A" w14:textId="4D0C60BC" w:rsidR="007A574E" w:rsidRDefault="007A574E" w:rsidP="007A574E">
      <w:r>
        <w:t xml:space="preserve">Shoulder impingement was originally described as a mechanical problem from an anatomical cause whereby the subacromial space is narrowed leading to contact between the acromion and soft tissues causing irritation of the subacromial tissue with consequent degeneration and rupture </w:t>
      </w:r>
      <w:r>
        <w:fldChar w:fldCharType="begin">
          <w:fldData xml:space="preserve">PEVuZE5vdGU+PENpdGU+PEF1dGhvcj5CZWFyZDwvQXV0aG9yPjxZZWFyPjIwMTg8L1llYXI+PFJl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</w:fldData>
        </w:fldChar>
      </w:r>
      <w:r>
        <w:instrText xml:space="preserve"> ADDIN EN.CITE </w:instrText>
      </w:r>
      <w:r>
        <w:fldChar w:fldCharType="begin">
          <w:fldData xml:space="preserve">PEVuZE5vdGU+PENpdGU+PEF1dGhvcj5CZWFyZDwvQXV0aG9yPjxZZWFyPjIwMTg8L1llYXI+PFJl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</w:fldData>
        </w:fldChar>
      </w:r>
      <w:r>
        <w:instrText xml:space="preserve"> ADDIN EN.CITE.DATA </w:instrText>
      </w:r>
      <w:r>
        <w:fldChar w:fldCharType="end"/>
      </w:r>
      <w:r>
        <w:fldChar w:fldCharType="separate"/>
      </w:r>
      <w:r>
        <w:rPr>
          <w:noProof/>
        </w:rPr>
        <w:t>(Beard et al. 2018, Neer 1983)</w:t>
      </w:r>
      <w:r>
        <w:fldChar w:fldCharType="end"/>
      </w:r>
      <w:r>
        <w:t xml:space="preserve">. It is often considered to be caused by bony ‘spurs’ forming on the acromion leading to inflammation in the surrounding bursa and tendons </w:t>
      </w:r>
      <w:r>
        <w:fldChar w:fldCharType="begin">
          <w:fldData xml:space="preserve">PEVuZE5vdGU+PENpdGU+PEF1dGhvcj5Kb25lczwvQXV0aG9yPjxZZWFyPjIwMTk8L1llYXI+PFJl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</w:fldData>
        </w:fldChar>
      </w:r>
      <w:r>
        <w:instrText xml:space="preserve"> ADDIN EN.CITE </w:instrText>
      </w:r>
      <w:r>
        <w:fldChar w:fldCharType="begin">
          <w:fldData xml:space="preserve">PEVuZE5vdGU+PENpdGU+PEF1dGhvcj5Kb25lczwvQXV0aG9yPjxZZWFyPjIwMTk8L1llYXI+PFJl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</w:fldData>
        </w:fldChar>
      </w:r>
      <w:r>
        <w:instrText xml:space="preserve"> ADDIN EN.CITE.DATA </w:instrText>
      </w:r>
      <w:r>
        <w:fldChar w:fldCharType="end"/>
      </w:r>
      <w:r>
        <w:fldChar w:fldCharType="separate"/>
      </w:r>
      <w:r>
        <w:rPr>
          <w:noProof/>
        </w:rPr>
        <w:t>(Jones et al. 2019, Longo et al. 2021)</w:t>
      </w:r>
      <w:r>
        <w:fldChar w:fldCharType="end"/>
      </w:r>
      <w:r>
        <w:t xml:space="preserve">. This physical contact or impingement causes pain when the arm is in certain positions. Accordingly, a hook-shaped acromion may be associated with increased risk for rotator cuff disease, and acromial spurs can be associated with </w:t>
      </w:r>
      <w:r w:rsidR="007A5233">
        <w:t>FTT</w:t>
      </w:r>
      <w:r>
        <w:t xml:space="preserve"> </w:t>
      </w:r>
      <w:r>
        <w:fldChar w:fldCharType="begin"/>
      </w:r>
      <w:r>
        <w:instrText xml:space="preserve"> ADDIN EN.CITE &lt;EndNote&gt;&lt;Cite&gt;&lt;Author&gt;Song&lt;/Author&gt;&lt;Year&gt;2016&lt;/Year&gt;&lt;RecNum&gt;115&lt;/RecNum&gt;&lt;DisplayText&gt;(Song et al. 2016)&lt;/DisplayText&gt;&lt;record&gt;&lt;rec-number&gt;115&lt;/rec-number&gt;&lt;foreign-keys&gt;&lt;key app="EN" db-id="rv0tdsrtmppw57e20z4prz9rvxrasrvve0td" timestamp="1645482976"&gt;115&lt;/key&gt;&lt;/foreign-keys&gt;&lt;ref-type name="Journal Article"&gt;17&lt;/ref-type&gt;&lt;contributors&gt;&lt;authors&gt;&lt;author&gt;Song, L.&lt;/author&gt;&lt;author&gt;Miao, L.&lt;/author&gt;&lt;author&gt;Zhang, P.&lt;/author&gt;&lt;author&gt;Wang, W. L.&lt;/author&gt;&lt;/authors&gt;&lt;/contributors&gt;&lt;auth-address&gt;Postgraduate Training Base, Affiliated Hospital of Logistics University of the Chinese People&amp;apos;s Armed Police Forces, Liaoning Medical University, No. 220, Chenglin Road, Hedong District, Tianjin, 300162 China.&amp;#xD;Department of Orthopaedic Center, Affiliated Hospital of Logistics University of the Chinese People&amp;apos;s Armed Police Forces, No. 220, Chenglin Road, Hedong District, Tianjin, 300162 China.&lt;/auth-address&gt;&lt;titles&gt;&lt;title&gt;Does concomitant acromioplasty facilitate arthroscopic repair of full-thickness rotator cuff tears? A meta-analysis with trial sequential analysis of randomized controlled trials&lt;/title&gt;&lt;secondary-title&gt;Springerplus&lt;/secondary-title&gt;&lt;/titles&gt;&lt;periodical&gt;&lt;full-title&gt;Springerplus&lt;/full-title&gt;&lt;/periodical&gt;&lt;pages&gt;685&lt;/pages&gt;&lt;volume&gt;5&lt;/volume&gt;&lt;number&gt;1&lt;/number&gt;&lt;edition&gt;2016/06/29&lt;/edition&gt;&lt;keywords&gt;&lt;keyword&gt;Acromioplasty&lt;/keyword&gt;&lt;keyword&gt;Arthroscopic&lt;/keyword&gt;&lt;keyword&gt;Meta-analysis&lt;/keyword&gt;&lt;keyword&gt;Randomized controlled trials (RCTs)&lt;/keyword&gt;&lt;keyword&gt;Repair&lt;/keyword&gt;&lt;keyword&gt;Rotator cuff&lt;/keyword&gt;&lt;keyword&gt;Subacromial decompression (SAD)&lt;/keyword&gt;&lt;/keywords&gt;&lt;dates&gt;&lt;year&gt;2016&lt;/year&gt;&lt;/dates&gt;&lt;isbn&gt;2193-1801 (Print)&amp;#xD;2193-1801&lt;/isbn&gt;&lt;accession-num&gt;27350920&lt;/accession-num&gt;&lt;urls&gt;&lt;/urls&gt;&lt;custom2&gt;PMC4899382&lt;/custom2&gt;&lt;electronic-resource-num&gt;10.1186/s40064-016-2311-5&lt;/electronic-resource-num&gt;&lt;remote-database-provider&gt;NLM&lt;/remote-database-provider&gt;&lt;language&gt;eng&lt;/language&gt;&lt;/record&gt;&lt;/Cite&gt;&lt;/EndNote&gt;</w:instrText>
      </w:r>
      <w:r>
        <w:fldChar w:fldCharType="separate"/>
      </w:r>
      <w:r>
        <w:rPr>
          <w:noProof/>
        </w:rPr>
        <w:t>(Song et al. 2016)</w:t>
      </w:r>
      <w:r>
        <w:fldChar w:fldCharType="end"/>
      </w:r>
      <w:r>
        <w:t>.</w:t>
      </w:r>
    </w:p>
    <w:p w14:paraId="08EC5CD6" w14:textId="71AC99CB" w:rsidR="007A574E" w:rsidRDefault="007A574E" w:rsidP="007A574E">
      <w:r>
        <w:t>However, others have reported that the development of the acromial bony spur is</w:t>
      </w:r>
      <w:r w:rsidR="00673F0D">
        <w:t xml:space="preserve"> intrinsic</w:t>
      </w:r>
      <w:r w:rsidR="00381C5F">
        <w:t>, specifically</w:t>
      </w:r>
      <w:r>
        <w:t xml:space="preserve"> a secondary degenerative change, implying that the majority of rotator cuff tears are initiated not by impingement but by an intrinsic degenerative tendinopathy </w:t>
      </w:r>
      <w:r>
        <w:fldChar w:fldCharType="begin">
          <w:fldData xml:space="preserve">PEVuZE5vdGU+PENpdGU+PEF1dGhvcj5TaGluPC9BdXRob3I+PFllYXI+MjAxMjwvWWVhcj48UmVj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</w:fldData>
        </w:fldChar>
      </w:r>
      <w:r>
        <w:instrText xml:space="preserve"> ADDIN EN.CITE </w:instrText>
      </w:r>
      <w:r>
        <w:fldChar w:fldCharType="begin">
          <w:fldData xml:space="preserve">PEVuZE5vdGU+PENpdGU+PEF1dGhvcj5TaGluPC9BdXRob3I+PFllYXI+MjAxMjwvWWVhcj48UmVj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</w:fldData>
        </w:fldChar>
      </w:r>
      <w:r>
        <w:instrText xml:space="preserve"> ADDIN EN.CITE.DATA </w:instrText>
      </w:r>
      <w:r>
        <w:fldChar w:fldCharType="end"/>
      </w:r>
      <w:r>
        <w:fldChar w:fldCharType="separate"/>
      </w:r>
      <w:r>
        <w:rPr>
          <w:noProof/>
        </w:rPr>
        <w:t>(Shin et al. 2012)</w:t>
      </w:r>
      <w:r>
        <w:fldChar w:fldCharType="end"/>
      </w:r>
      <w:r>
        <w:t>.</w:t>
      </w:r>
    </w:p>
    <w:p w14:paraId="54722D5B" w14:textId="0E452FD8" w:rsidR="007A574E" w:rsidRDefault="007A574E" w:rsidP="007A574E">
      <w:r>
        <w:lastRenderedPageBreak/>
        <w:t xml:space="preserve">Shoulder impingement syndrome may be associated with acromioclavicular joint arthritis and both </w:t>
      </w:r>
      <w:r w:rsidR="007A5233">
        <w:t>PTT and FTT</w:t>
      </w:r>
      <w:r>
        <w:t xml:space="preserve">, as well as adhesive capsulitis </w:t>
      </w:r>
      <w:r w:rsidR="007A475E">
        <w:fldChar w:fldCharType="begin"/>
      </w:r>
      <w:r w:rsidR="009920C4">
        <w:instrText xml:space="preserve"> ADDIN EN.CITE &lt;EndNote&gt;&lt;Cite&gt;&lt;Author&gt;New York Workers Compensation Board&lt;/Author&gt;&lt;Year&gt;2021&lt;/Year&gt;&lt;RecNum&gt;35&lt;/RecNum&gt;&lt;DisplayText&gt;(New York Workers Compensation Board 2021)&lt;/DisplayText&gt;&lt;record&gt;&lt;rec-number&gt;35&lt;/rec-number&gt;&lt;foreign-keys&gt;&lt;key app="EN" db-id="rv0tdsrtmppw57e20z4prz9rvxrasrvve0td" timestamp="1645482976"&gt;35&lt;/key&gt;&lt;/foreign-keys&gt;&lt;ref-type name="Web Page"&gt;12&lt;/ref-type&gt;&lt;contributors&gt;&lt;authors&gt;&lt;author&gt;New York Workers Compensation Board,&lt;/author&gt;&lt;/authors&gt;&lt;/contributors&gt;&lt;titles&gt;&lt;title&gt;Medical Treatment Guidelines: Shoulder Injury&lt;/title&gt;&lt;/titles&gt;&lt;volume&gt;2022&lt;/volume&gt;&lt;number&gt;25 January&lt;/number&gt;&lt;dates&gt;&lt;year&gt;2021&lt;/year&gt;&lt;/dates&gt;&lt;urls&gt;&lt;related-urls&gt;&lt;url&gt;http://www.wcb.ny.gov/content/main/hcpp/MedicalTreatmentGuidelines/MTGOverview.jsp&lt;/url&gt;&lt;/related-urls&gt;&lt;/urls&gt;&lt;/record&gt;&lt;/Cite&gt;&lt;/EndNote&gt;</w:instrText>
      </w:r>
      <w:r w:rsidR="007A475E">
        <w:fldChar w:fldCharType="separate"/>
      </w:r>
      <w:r w:rsidR="009920C4">
        <w:rPr>
          <w:noProof/>
        </w:rPr>
        <w:t>(New York Workers Compensation Board 2021)</w:t>
      </w:r>
      <w:r w:rsidR="007A475E">
        <w:fldChar w:fldCharType="end"/>
      </w:r>
      <w:r>
        <w:t>.</w:t>
      </w:r>
    </w:p>
    <w:p w14:paraId="7FFCB419" w14:textId="77777777" w:rsidR="007A475E" w:rsidRDefault="007A475E" w:rsidP="007A475E">
      <w:pPr>
        <w:pStyle w:val="Heading5"/>
      </w:pPr>
      <w:r>
        <w:t>Prevalence in Australia</w:t>
      </w:r>
    </w:p>
    <w:p w14:paraId="1C96126E" w14:textId="162BB18B" w:rsidR="007A475E" w:rsidRDefault="007A475E" w:rsidP="007A475E">
      <w:r>
        <w:t xml:space="preserve">Musculoskeletal disorders have a high burden of disease across the Australian population, accounting for 653,000 disability-adjusted life years in 2019 </w:t>
      </w:r>
      <w:r w:rsidR="00323E9C">
        <w:fldChar w:fldCharType="begin"/>
      </w:r>
      <w:r w:rsidR="00323E9C">
        <w:instrText xml:space="preserve"> ADDIN EN.CITE &lt;EndNote&gt;&lt;Cite&gt;&lt;Author&gt;AIHW&lt;/Author&gt;&lt;Year&gt;2018&lt;/Year&gt;&lt;RecNum&gt;6&lt;/RecNum&gt;&lt;DisplayText&gt;(AIHW 2018)&lt;/DisplayText&gt;&lt;record&gt;&lt;rec-number&gt;6&lt;/rec-number&gt;&lt;foreign-keys&gt;&lt;key app="EN" db-id="rv0tdsrtmppw57e20z4prz9rvxrasrvve0td" timestamp="1645482976"&gt;6&lt;/key&gt;&lt;/foreign-keys&gt;&lt;ref-type name="Web Page"&gt;12&lt;/ref-type&gt;&lt;contributors&gt;&lt;authors&gt;&lt;author&gt;AIHW&lt;/author&gt;&lt;/authors&gt;&lt;/contributors&gt;&lt;titles&gt;&lt;title&gt;Burden of disease&lt;/title&gt;&lt;/titles&gt;&lt;volume&gt;2022&lt;/volume&gt;&lt;number&gt;13 February&lt;/number&gt;&lt;dates&gt;&lt;year&gt;2018&lt;/year&gt;&lt;/dates&gt;&lt;publisher&gt;Australian Government Australian Institute of Health and Welfare&lt;/publisher&gt;&lt;urls&gt;&lt;related-urls&gt;&lt;url&gt;https://www.aihw.gov.au/reports-data/health-conditions-disability-deaths/burden-of-disease/overview&lt;/url&gt;&lt;/related-urls&gt;&lt;/urls&gt;&lt;/record&gt;&lt;/Cite&gt;&lt;/EndNote&gt;</w:instrText>
      </w:r>
      <w:r w:rsidR="00323E9C">
        <w:fldChar w:fldCharType="separate"/>
      </w:r>
      <w:r w:rsidR="00323E9C">
        <w:rPr>
          <w:noProof/>
        </w:rPr>
        <w:t>(AIHW 2018)</w:t>
      </w:r>
      <w:r w:rsidR="00323E9C">
        <w:fldChar w:fldCharType="end"/>
      </w:r>
      <w:r>
        <w:t xml:space="preserve">. Shoulder pain is the third most common musculoskeletal complaint </w:t>
      </w:r>
      <w:r w:rsidR="00323E9C">
        <w:fldChar w:fldCharType="begin">
          <w:fldData xml:space="preserve">PEVuZE5vdGU+PENpdGU+PEF1dGhvcj5LYXJqYWxhaW5lbjwvQXV0aG9yPjxZZWFyPjIwMTk8L1ll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</w:fldData>
        </w:fldChar>
      </w:r>
      <w:r w:rsidR="00323E9C">
        <w:instrText xml:space="preserve"> ADDIN EN.CITE </w:instrText>
      </w:r>
      <w:r w:rsidR="00323E9C">
        <w:fldChar w:fldCharType="begin">
          <w:fldData xml:space="preserve">PEVuZE5vdGU+PENpdGU+PEF1dGhvcj5LYXJqYWxhaW5lbjwvQXV0aG9yPjxZZWFyPjIwMTk8L1ll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</w:fldData>
        </w:fldChar>
      </w:r>
      <w:r w:rsidR="00323E9C">
        <w:instrText xml:space="preserve"> ADDIN EN.CITE.DATA </w:instrText>
      </w:r>
      <w:r w:rsidR="00323E9C">
        <w:fldChar w:fldCharType="end"/>
      </w:r>
      <w:r w:rsidR="00323E9C">
        <w:fldChar w:fldCharType="separate"/>
      </w:r>
      <w:r w:rsidR="00323E9C">
        <w:rPr>
          <w:noProof/>
        </w:rPr>
        <w:t>(Karjalainen et al. 2019b)</w:t>
      </w:r>
      <w:r w:rsidR="00323E9C">
        <w:fldChar w:fldCharType="end"/>
      </w:r>
      <w:r>
        <w:t xml:space="preserve"> and affects almost a quarter of people in the Australian community, with a significant impact on quality of life and physical functioning </w:t>
      </w:r>
      <w:r w:rsidR="00323E9C">
        <w:fldChar w:fldCharType="begin">
          <w:fldData xml:space="preserve">PEVuZE5vdGU+PENpdGU+PEF1dGhvcj5IaWxsPC9BdXRob3I+PFllYXI+MjAxMDwvWWVhcj48UmVj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</w:fldData>
        </w:fldChar>
      </w:r>
      <w:r w:rsidR="00323E9C">
        <w:instrText xml:space="preserve"> ADDIN EN.CITE </w:instrText>
      </w:r>
      <w:r w:rsidR="00323E9C">
        <w:fldChar w:fldCharType="begin">
          <w:fldData xml:space="preserve">PEVuZE5vdGU+PENpdGU+PEF1dGhvcj5IaWxsPC9BdXRob3I+PFllYXI+MjAxMDwvWWVhcj48UmVj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</w:fldData>
        </w:fldChar>
      </w:r>
      <w:r w:rsidR="00323E9C">
        <w:instrText xml:space="preserve"> ADDIN EN.CITE.DATA </w:instrText>
      </w:r>
      <w:r w:rsidR="00323E9C">
        <w:fldChar w:fldCharType="end"/>
      </w:r>
      <w:r w:rsidR="00323E9C">
        <w:fldChar w:fldCharType="separate"/>
      </w:r>
      <w:r w:rsidR="00323E9C">
        <w:rPr>
          <w:noProof/>
        </w:rPr>
        <w:t>(Hill et al. 2010)</w:t>
      </w:r>
      <w:r w:rsidR="00323E9C">
        <w:fldChar w:fldCharType="end"/>
      </w:r>
      <w:r>
        <w:t>. Internationally, there is a lifetime prevalence of up to 66.7</w:t>
      </w:r>
      <w:r w:rsidR="00BB5E8A">
        <w:t>%</w:t>
      </w:r>
      <w:r>
        <w:t xml:space="preserve"> </w:t>
      </w:r>
      <w:r w:rsidR="00323E9C">
        <w:fldChar w:fldCharType="begin">
          <w:fldData xml:space="preserve">PEVuZE5vdGU+PENpdGU+PEF1dGhvcj5CcmluZGlzaW5vPC9BdXRob3I+PFllYXI+MjAyMTwvWWVh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</w:fldData>
        </w:fldChar>
      </w:r>
      <w:r w:rsidR="00323E9C">
        <w:instrText xml:space="preserve"> ADDIN EN.CITE </w:instrText>
      </w:r>
      <w:r w:rsidR="00323E9C">
        <w:fldChar w:fldCharType="begin">
          <w:fldData xml:space="preserve">PEVuZE5vdGU+PENpdGU+PEF1dGhvcj5CcmluZGlzaW5vPC9BdXRob3I+PFllYXI+MjAyMTwvWWVh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</w:fldData>
        </w:fldChar>
      </w:r>
      <w:r w:rsidR="00323E9C">
        <w:instrText xml:space="preserve"> ADDIN EN.CITE.DATA </w:instrText>
      </w:r>
      <w:r w:rsidR="00323E9C">
        <w:fldChar w:fldCharType="end"/>
      </w:r>
      <w:r w:rsidR="00323E9C">
        <w:fldChar w:fldCharType="separate"/>
      </w:r>
      <w:r w:rsidR="00323E9C">
        <w:rPr>
          <w:noProof/>
        </w:rPr>
        <w:t>(Brindisino et al. 2021, Jones et al. 2019, Karjalainen et al. 2019b, Thorpe et al. 2016)</w:t>
      </w:r>
      <w:r w:rsidR="00323E9C">
        <w:fldChar w:fldCharType="end"/>
      </w:r>
      <w:r>
        <w:t xml:space="preserve"> and an annual prevalence of seeking care for shoulder pain of 2.4</w:t>
      </w:r>
      <w:r w:rsidR="00941662">
        <w:t>%</w:t>
      </w:r>
      <w:r>
        <w:t xml:space="preserve"> </w:t>
      </w:r>
      <w:r w:rsidR="00323E9C">
        <w:fldChar w:fldCharType="begin"/>
      </w:r>
      <w:r w:rsidR="00323E9C">
        <w:instrText xml:space="preserve"> ADDIN EN.CITE &lt;EndNote&gt;&lt;Cite&gt;&lt;Author&gt;Buchbinder&lt;/Author&gt;&lt;Year&gt;2013&lt;/Year&gt;&lt;RecNum&gt;39&lt;/RecNum&gt;&lt;DisplayText&gt;(Buchbinder et al. 2013)&lt;/DisplayText&gt;&lt;record&gt;&lt;rec-number&gt;39&lt;/rec-number&gt;&lt;foreign-keys&gt;&lt;key app="EN" db-id="rv0tdsrtmppw57e20z4prz9rvxrasrvve0td" timestamp="1645482976"&gt;39&lt;/key&gt;&lt;/foreign-keys&gt;&lt;ref-type name="Journal Article"&gt;17&lt;/ref-type&gt;&lt;contributors&gt;&lt;authors&gt;&lt;author&gt;Buchbinder, R.&lt;/author&gt;&lt;author&gt;Staples, M. P.&lt;/author&gt;&lt;author&gt;Shanahan, E. M.&lt;/author&gt;&lt;author&gt;Roos, J. F.&lt;/author&gt;&lt;/authors&gt;&lt;/contributors&gt;&lt;auth-address&gt;Monash Department of Clinical Epidemiology, Cabrini Health, Monash University, Melbourne, Victoria, Australia. rachelle.buchbinder@monash.edu&lt;/auth-address&gt;&lt;titles&gt;&lt;title&gt;General practitioner management of shoulder pain in comparison with rheumatologist expectation of care and best evidence: an Australian national survey&lt;/title&gt;&lt;secondary-title&gt;PLoS One&lt;/secondary-title&gt;&lt;/titles&gt;&lt;periodical&gt;&lt;full-title&gt;PLoS One&lt;/full-title&gt;&lt;/periodical&gt;&lt;pages&gt;e61243&lt;/pages&gt;&lt;volume&gt;8&lt;/volume&gt;&lt;number&gt;4&lt;/number&gt;&lt;edition&gt;2013/04/25&lt;/edition&gt;&lt;keywords&gt;&lt;keyword&gt;Australia&lt;/keyword&gt;&lt;keyword&gt;Bursitis/drug therapy/surgery&lt;/keyword&gt;&lt;keyword&gt;Data Collection&lt;/keyword&gt;&lt;keyword&gt;General Practitioners/*statistics &amp;amp; numerical data&lt;/keyword&gt;&lt;keyword&gt;Glucocorticoids/therapeutic use&lt;/keyword&gt;&lt;keyword&gt;Humans&lt;/keyword&gt;&lt;keyword&gt;Rheumatology/*methods&lt;/keyword&gt;&lt;keyword&gt;Rotator Cuff/surgery&lt;/keyword&gt;&lt;keyword&gt;Shoulder Joint/surgery&lt;/keyword&gt;&lt;keyword&gt;Shoulder Pain/*drug therapy/*surgery&lt;/keyword&gt;&lt;/keywords&gt;&lt;dates&gt;&lt;year&gt;2013&lt;/year&gt;&lt;/dates&gt;&lt;isbn&gt;1932-6203&lt;/isbn&gt;&lt;accession-num&gt;23613818&lt;/accession-num&gt;&lt;urls&gt;&lt;/urls&gt;&lt;custom2&gt;PMC3628939&lt;/custom2&gt;&lt;electronic-resource-num&gt;10.1371/journal.pone.0061243&lt;/electronic-resource-num&gt;&lt;remote-database-provider&gt;NLM&lt;/remote-database-provider&gt;&lt;language&gt;eng&lt;/language&gt;&lt;/record&gt;&lt;/Cite&gt;&lt;/EndNote&gt;</w:instrText>
      </w:r>
      <w:r w:rsidR="00323E9C">
        <w:fldChar w:fldCharType="separate"/>
      </w:r>
      <w:r w:rsidR="00323E9C">
        <w:rPr>
          <w:noProof/>
        </w:rPr>
        <w:t>(Buchbinder et al. 2013)</w:t>
      </w:r>
      <w:r w:rsidR="00323E9C">
        <w:fldChar w:fldCharType="end"/>
      </w:r>
      <w:r>
        <w:t xml:space="preserve">. Shoulder pain becomes more common with increasing age </w:t>
      </w:r>
      <w:r w:rsidR="00323E9C">
        <w:fldChar w:fldCharType="begin">
          <w:fldData xml:space="preserve">PEVuZE5vdGU+PENpdGU+PEF1dGhvcj5UaG9ycGU8L0F1dGhvcj48WWVhcj4yMDE2PC9ZZWFyPjxS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</w:fldData>
        </w:fldChar>
      </w:r>
      <w:r w:rsidR="00323E9C">
        <w:instrText xml:space="preserve"> ADDIN EN.CITE </w:instrText>
      </w:r>
      <w:r w:rsidR="00323E9C">
        <w:fldChar w:fldCharType="begin">
          <w:fldData xml:space="preserve">PEVuZE5vdGU+PENpdGU+PEF1dGhvcj5UaG9ycGU8L0F1dGhvcj48WWVhcj4yMDE2PC9ZZWFyPjxS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</w:fldData>
        </w:fldChar>
      </w:r>
      <w:r w:rsidR="00323E9C">
        <w:instrText xml:space="preserve"> ADDIN EN.CITE.DATA </w:instrText>
      </w:r>
      <w:r w:rsidR="00323E9C">
        <w:fldChar w:fldCharType="end"/>
      </w:r>
      <w:r w:rsidR="00323E9C">
        <w:fldChar w:fldCharType="separate"/>
      </w:r>
      <w:r w:rsidR="00323E9C">
        <w:rPr>
          <w:noProof/>
        </w:rPr>
        <w:t>(Thorpe et al. 2016)</w:t>
      </w:r>
      <w:r w:rsidR="00323E9C">
        <w:fldChar w:fldCharType="end"/>
      </w:r>
      <w:r>
        <w:t>.</w:t>
      </w:r>
    </w:p>
    <w:p w14:paraId="444DB671" w14:textId="6E4CBB55" w:rsidR="007A475E" w:rsidRDefault="007A475E" w:rsidP="007A475E">
      <w:r>
        <w:t xml:space="preserve">Rotator cuff disorders, specifically rotator cuff tears or subacromial pain, is responsible for up to 65% to 85% of shoulder pain </w:t>
      </w:r>
      <w:r w:rsidR="00323E9C">
        <w:fldChar w:fldCharType="begin">
          <w:fldData xml:space="preserve">PEVuZE5vdGU+PENpdGU+PEF1dGhvcj5CcmluZGlzaW5vPC9BdXRob3I+PFllYXI+MjAyMTwvWWVh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</w:fldData>
        </w:fldChar>
      </w:r>
      <w:r w:rsidR="00323E9C">
        <w:instrText xml:space="preserve"> ADDIN EN.CITE </w:instrText>
      </w:r>
      <w:r w:rsidR="00323E9C">
        <w:fldChar w:fldCharType="begin">
          <w:fldData xml:space="preserve">PEVuZE5vdGU+PENpdGU+PEF1dGhvcj5CcmluZGlzaW5vPC9BdXRob3I+PFllYXI+MjAyMTwvWWVh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</w:fldData>
        </w:fldChar>
      </w:r>
      <w:r w:rsidR="00323E9C">
        <w:instrText xml:space="preserve"> ADDIN EN.CITE.DATA </w:instrText>
      </w:r>
      <w:r w:rsidR="00323E9C">
        <w:fldChar w:fldCharType="end"/>
      </w:r>
      <w:r w:rsidR="00323E9C">
        <w:fldChar w:fldCharType="separate"/>
      </w:r>
      <w:r w:rsidR="00323E9C">
        <w:rPr>
          <w:noProof/>
        </w:rPr>
        <w:t>(Brindisino et al. 2021, Jones et al. 2019, Karjalainen et al. 2019b, Thorpe et al. 2016, Whittle and Buchbinder 2015)</w:t>
      </w:r>
      <w:r w:rsidR="00323E9C">
        <w:fldChar w:fldCharType="end"/>
      </w:r>
      <w:r w:rsidR="00323E9C">
        <w:t xml:space="preserve"> </w:t>
      </w:r>
      <w:r>
        <w:t xml:space="preserve">with increasing incidence with age </w:t>
      </w:r>
      <w:r w:rsidR="00323E9C">
        <w:fldChar w:fldCharType="begin">
          <w:fldData xml:space="preserve">PEVuZE5vdGU+PENpdGU+PEF1dGhvcj5TYWtoYTwvQXV0aG9yPjxZZWFyPjIwMjE8L1llYXI+PFJl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</w:fldData>
        </w:fldChar>
      </w:r>
      <w:r w:rsidR="00323E9C">
        <w:instrText xml:space="preserve"> ADDIN EN.CITE </w:instrText>
      </w:r>
      <w:r w:rsidR="00323E9C">
        <w:fldChar w:fldCharType="begin">
          <w:fldData xml:space="preserve">PEVuZE5vdGU+PENpdGU+PEF1dGhvcj5TYWtoYTwvQXV0aG9yPjxZZWFyPjIwMjE8L1llYXI+PFJl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</w:fldData>
        </w:fldChar>
      </w:r>
      <w:r w:rsidR="00323E9C">
        <w:instrText xml:space="preserve"> ADDIN EN.CITE.DATA </w:instrText>
      </w:r>
      <w:r w:rsidR="00323E9C">
        <w:fldChar w:fldCharType="end"/>
      </w:r>
      <w:r w:rsidR="00323E9C">
        <w:fldChar w:fldCharType="separate"/>
      </w:r>
      <w:r w:rsidR="00323E9C">
        <w:rPr>
          <w:noProof/>
        </w:rPr>
        <w:t>(Sakha et al. 2021)</w:t>
      </w:r>
      <w:r w:rsidR="00323E9C">
        <w:fldChar w:fldCharType="end"/>
      </w:r>
      <w:r>
        <w:t>.</w:t>
      </w:r>
    </w:p>
    <w:p w14:paraId="745CD488" w14:textId="0D0CE09B" w:rsidR="007A475E" w:rsidRDefault="007A475E" w:rsidP="007A475E">
      <w:r>
        <w:t xml:space="preserve">In the general population, the prevalence of </w:t>
      </w:r>
      <w:proofErr w:type="spellStart"/>
      <w:r>
        <w:t>sonographically</w:t>
      </w:r>
      <w:proofErr w:type="spellEnd"/>
      <w:r>
        <w:t xml:space="preserve"> defined, </w:t>
      </w:r>
      <w:r w:rsidR="007A5233">
        <w:t>FTT</w:t>
      </w:r>
      <w:r>
        <w:t xml:space="preserve"> is 22.1%, increasing to 28% in the population over 60 years of age and 36.6% in individuals older than 80 years </w:t>
      </w:r>
      <w:r w:rsidR="00323E9C">
        <w:fldChar w:fldCharType="begin">
          <w:fldData xml:space="preserve">PEVuZE5vdGU+PENpdGU+PEF1dGhvcj5EZXphbHk8L0F1dGhvcj48WWVhcj4yMDExPC9ZZWFyPjxS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</w:fldData>
        </w:fldChar>
      </w:r>
      <w:r w:rsidR="00323E9C">
        <w:instrText xml:space="preserve"> ADDIN EN.CITE </w:instrText>
      </w:r>
      <w:r w:rsidR="00323E9C">
        <w:fldChar w:fldCharType="begin">
          <w:fldData xml:space="preserve">PEVuZE5vdGU+PENpdGU+PEF1dGhvcj5EZXphbHk8L0F1dGhvcj48WWVhcj4yMDExPC9ZZWFyPjxS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</w:fldData>
        </w:fldChar>
      </w:r>
      <w:r w:rsidR="00323E9C">
        <w:instrText xml:space="preserve"> ADDIN EN.CITE.DATA </w:instrText>
      </w:r>
      <w:r w:rsidR="00323E9C">
        <w:fldChar w:fldCharType="end"/>
      </w:r>
      <w:r w:rsidR="00323E9C">
        <w:fldChar w:fldCharType="separate"/>
      </w:r>
      <w:r w:rsidR="00323E9C">
        <w:rPr>
          <w:noProof/>
        </w:rPr>
        <w:t>(Dezaly et al. 2011, Whittle and Buchbinder 2015)</w:t>
      </w:r>
      <w:r w:rsidR="00323E9C">
        <w:fldChar w:fldCharType="end"/>
      </w:r>
      <w:r>
        <w:t xml:space="preserve">. Two-thirds of tears were asymptomatic </w:t>
      </w:r>
      <w:r w:rsidR="00323E9C">
        <w:fldChar w:fldCharType="begin"/>
      </w:r>
      <w:r w:rsidR="00323E9C">
        <w:instrText xml:space="preserve"> ADDIN EN.CITE &lt;EndNote&gt;&lt;Cite&gt;&lt;Author&gt;Whittle&lt;/Author&gt;&lt;Year&gt;2015&lt;/Year&gt;&lt;RecNum&gt;124&lt;/RecNum&gt;&lt;DisplayText&gt;(Whittle and Buchbinder 2015)&lt;/DisplayText&gt;&lt;record&gt;&lt;rec-number&gt;124&lt;/rec-number&gt;&lt;foreign-keys&gt;&lt;key app="EN" db-id="rv0tdsrtmppw57e20z4prz9rvxrasrvve0td" timestamp="1645482976"&gt;124&lt;/key&gt;&lt;/foreign-keys&gt;&lt;ref-type name="Journal Article"&gt;17&lt;/ref-type&gt;&lt;contributors&gt;&lt;authors&gt;&lt;author&gt;Whittle, S.&lt;/author&gt;&lt;author&gt;Buchbinder, R.&lt;/author&gt;&lt;/authors&gt;&lt;/contributors&gt;&lt;titles&gt;&lt;title&gt;In the clinic. Rotator cuff disease&lt;/title&gt;&lt;secondary-title&gt;Ann Intern Med&lt;/secondary-title&gt;&lt;/titles&gt;&lt;periodical&gt;&lt;full-title&gt;Ann Intern Med&lt;/full-title&gt;&lt;/periodical&gt;&lt;pages&gt;Itc1-15&lt;/pages&gt;&lt;volume&gt;162&lt;/volume&gt;&lt;number&gt;1&lt;/number&gt;&lt;edition&gt;2015/01/07&lt;/edition&gt;&lt;keywords&gt;&lt;keyword&gt;Humans&lt;/keyword&gt;&lt;keyword&gt;*Muscular Diseases/complications/diagnosis/prevention &amp;amp; control/therapy&lt;/keyword&gt;&lt;keyword&gt;Patient Education as Topic&lt;/keyword&gt;&lt;keyword&gt;Risk Factors&lt;/keyword&gt;&lt;keyword&gt;*Rotator Cuff&lt;/keyword&gt;&lt;keyword&gt;Rotator Cuff Injuries&lt;/keyword&gt;&lt;keyword&gt;Shoulder Pain/etiology&lt;/keyword&gt;&lt;/keywords&gt;&lt;dates&gt;&lt;year&gt;2015&lt;/year&gt;&lt;pub-dates&gt;&lt;date&gt;Jan 6&lt;/date&gt;&lt;/pub-dates&gt;&lt;/dates&gt;&lt;isbn&gt;0003-4819&lt;/isbn&gt;&lt;accession-num&gt;25560729&lt;/accession-num&gt;&lt;urls&gt;&lt;/urls&gt;&lt;electronic-resource-num&gt;10.7326/aitc201501060&lt;/electronic-resource-num&gt;&lt;remote-database-provider&gt;NLM&lt;/remote-database-provider&gt;&lt;language&gt;eng&lt;/language&gt;&lt;/record&gt;&lt;/Cite&gt;&lt;/EndNote&gt;</w:instrText>
      </w:r>
      <w:r w:rsidR="00323E9C">
        <w:fldChar w:fldCharType="separate"/>
      </w:r>
      <w:r w:rsidR="00323E9C">
        <w:rPr>
          <w:noProof/>
        </w:rPr>
        <w:t>(Whittle and Buchbinder 2015)</w:t>
      </w:r>
      <w:r w:rsidR="00323E9C">
        <w:fldChar w:fldCharType="end"/>
      </w:r>
      <w:r>
        <w:t xml:space="preserve">. Based on magnetic resonance imaging scans, over 50% of individuals older than 60 years of age have asymptomatic </w:t>
      </w:r>
      <w:r w:rsidR="007A5233">
        <w:t>PTT or FTT</w:t>
      </w:r>
      <w:r>
        <w:t xml:space="preserve">. Half of all individuals with asymptomatic rotator cuff tears develop pain over a period of 5 years </w:t>
      </w:r>
      <w:r w:rsidR="00323E9C">
        <w:fldChar w:fldCharType="begin"/>
      </w:r>
      <w:r w:rsidR="00323E9C">
        <w:instrText xml:space="preserve"> ADDIN EN.CITE &lt;EndNote&gt;&lt;Cite&gt;&lt;Author&gt;Coghlan&lt;/Author&gt;&lt;Year&gt;2008&lt;/Year&gt;&lt;RecNum&gt;41&lt;/RecNum&gt;&lt;DisplayText&gt;(Coghlan et al. 2008)&lt;/DisplayText&gt;&lt;record&gt;&lt;rec-number&gt;41&lt;/rec-number&gt;&lt;foreign-keys&gt;&lt;key app="EN" db-id="rv0tdsrtmppw57e20z4prz9rvxrasrvve0td" timestamp="1645482976"&gt;41&lt;/key&gt;&lt;/foreign-keys&gt;&lt;ref-type name="Journal Article"&gt;17&lt;/ref-type&gt;&lt;contributors&gt;&lt;authors&gt;&lt;author&gt;Coghlan, J. A.&lt;/author&gt;&lt;author&gt;Buchbinder, R.&lt;/author&gt;&lt;author&gt;Green, S.&lt;/author&gt;&lt;author&gt;Johnston, R. V.&lt;/author&gt;&lt;author&gt;Bell, S. N.&lt;/author&gt;&lt;/authors&gt;&lt;/contributors&gt;&lt;titles&gt;&lt;title&gt;Surgery for rotator cuff disease&lt;/title&gt;&lt;secondary-title&gt;Cochrane Database Syst Rev&lt;/secondary-title&gt;&lt;/titles&gt;&lt;periodical&gt;&lt;full-title&gt;Cochrane Database Syst Rev&lt;/full-title&gt;&lt;/periodical&gt;&lt;pages&gt;Cd005619&lt;/pages&gt;&lt;volume&gt;2008&lt;/volume&gt;&lt;number&gt;1&lt;/number&gt;&lt;edition&gt;2008/02/07&lt;/edition&gt;&lt;keywords&gt;&lt;keyword&gt;Humans&lt;/keyword&gt;&lt;keyword&gt;Muscular Diseases/*surgery&lt;/keyword&gt;&lt;keyword&gt;Randomized Controlled Trials as Topic&lt;/keyword&gt;&lt;keyword&gt;Rotator Cuff/*surgery&lt;/keyword&gt;&lt;keyword&gt;Rotator Cuff Injuries&lt;/keyword&gt;&lt;keyword&gt;Shoulder Pain/*surgery&lt;/keyword&gt;&lt;/keywords&gt;&lt;dates&gt;&lt;year&gt;2008&lt;/year&gt;&lt;pub-dates&gt;&lt;date&gt;Jan 23&lt;/date&gt;&lt;/pub-dates&gt;&lt;/dates&gt;&lt;isbn&gt;1361-6137&lt;/isbn&gt;&lt;accession-num&gt;18254085&lt;/accession-num&gt;&lt;urls&gt;&lt;/urls&gt;&lt;custom2&gt;PMC6464842 review. Simon Bell is an orthopaedic surgeon.&lt;/custom2&gt;&lt;electronic-resource-num&gt;10.1002/14651858.CD005619.pub2&lt;/electronic-resource-num&gt;&lt;remote-database-provider&gt;NLM&lt;/remote-database-provider&gt;&lt;language&gt;eng&lt;/language&gt;&lt;/record&gt;&lt;/Cite&gt;&lt;/EndNote&gt;</w:instrText>
      </w:r>
      <w:r w:rsidR="00323E9C">
        <w:fldChar w:fldCharType="separate"/>
      </w:r>
      <w:r w:rsidR="00323E9C">
        <w:rPr>
          <w:noProof/>
        </w:rPr>
        <w:t>(Coghlan et al. 2008)</w:t>
      </w:r>
      <w:r w:rsidR="00323E9C">
        <w:fldChar w:fldCharType="end"/>
      </w:r>
      <w:r>
        <w:t xml:space="preserve">. The incidence of tears is reported at 65% in individuals above 70 years </w:t>
      </w:r>
      <w:r w:rsidR="00323E9C">
        <w:fldChar w:fldCharType="begin">
          <w:fldData xml:space="preserve">PEVuZE5vdGU+PENpdGU+PEF1dGhvcj5TYXlhbXBhbmF0aGFuPC9BdXRob3I+PFllYXI+MjAyMTwv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=
</w:fldData>
        </w:fldChar>
      </w:r>
      <w:r w:rsidR="00323E9C">
        <w:instrText xml:space="preserve"> ADDIN EN.CITE </w:instrText>
      </w:r>
      <w:r w:rsidR="00323E9C">
        <w:fldChar w:fldCharType="begin">
          <w:fldData xml:space="preserve">PEVuZE5vdGU+PENpdGU+PEF1dGhvcj5TYXlhbXBhbmF0aGFuPC9BdXRob3I+PFllYXI+MjAyMTwv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=
</w:fldData>
        </w:fldChar>
      </w:r>
      <w:r w:rsidR="00323E9C">
        <w:instrText xml:space="preserve"> ADDIN EN.CITE.DATA </w:instrText>
      </w:r>
      <w:r w:rsidR="00323E9C">
        <w:fldChar w:fldCharType="end"/>
      </w:r>
      <w:r w:rsidR="00323E9C">
        <w:fldChar w:fldCharType="separate"/>
      </w:r>
      <w:r w:rsidR="00323E9C">
        <w:rPr>
          <w:noProof/>
        </w:rPr>
        <w:t>(Sayampanathan et al. 2021)</w:t>
      </w:r>
      <w:r w:rsidR="00323E9C">
        <w:fldChar w:fldCharType="end"/>
      </w:r>
      <w:r>
        <w:t>.</w:t>
      </w:r>
    </w:p>
    <w:p w14:paraId="28524A30" w14:textId="14787F35" w:rsidR="007A475E" w:rsidRDefault="007A475E" w:rsidP="007A475E">
      <w:r>
        <w:t>Massive rotator cuff tears are estimated to comprise approximately 20% of all</w:t>
      </w:r>
      <w:r w:rsidR="00486540">
        <w:t xml:space="preserve"> initial</w:t>
      </w:r>
      <w:r>
        <w:t xml:space="preserve"> rotator cuff tears and 80% of recurrent tears </w:t>
      </w:r>
      <w:r w:rsidR="00C96255">
        <w:fldChar w:fldCharType="begin">
          <w:fldData xml:space="preserve">PEVuZE5vdGU+PENpdGU+PEF1dGhvcj5Lb3ZhY2V2aWM8L0F1dGhvcj48WWVhcj4yMDIwPC9ZZWFy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</w:fldData>
        </w:fldChar>
      </w:r>
      <w:r w:rsidR="00C96255">
        <w:instrText xml:space="preserve"> ADDIN EN.CITE </w:instrText>
      </w:r>
      <w:r w:rsidR="00C96255">
        <w:fldChar w:fldCharType="begin">
          <w:fldData xml:space="preserve">PEVuZE5vdGU+PENpdGU+PEF1dGhvcj5Lb3ZhY2V2aWM8L0F1dGhvcj48WWVhcj4yMDIwPC9ZZWFy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</w:fldData>
        </w:fldChar>
      </w:r>
      <w:r w:rsidR="00C96255">
        <w:instrText xml:space="preserve"> ADDIN EN.CITE.DATA </w:instrText>
      </w:r>
      <w:r w:rsidR="00C96255">
        <w:fldChar w:fldCharType="end"/>
      </w:r>
      <w:r w:rsidR="00C96255">
        <w:fldChar w:fldCharType="separate"/>
      </w:r>
      <w:r w:rsidR="00C96255">
        <w:rPr>
          <w:noProof/>
        </w:rPr>
        <w:t>(Kovacevic et al. 2020)</w:t>
      </w:r>
      <w:r w:rsidR="00C96255">
        <w:fldChar w:fldCharType="end"/>
      </w:r>
      <w:r>
        <w:t>.</w:t>
      </w:r>
    </w:p>
    <w:p w14:paraId="77F4D2C0" w14:textId="7F8689B0" w:rsidR="007A475E" w:rsidRDefault="007A475E" w:rsidP="007A475E">
      <w:r>
        <w:t xml:space="preserve">As shown in Appendix B, in Australian hospitals there was a total number of 26,742 separations for symptoms related to the rotator cuff (M75.1 Rotator cuff syndrome, M75.4 Impingement syndrome of shoulder, S46.0 Injury of muscle(s) and tendon(s) of the rotator cuff of shoulder) in 2019–2020 </w:t>
      </w:r>
      <w:r w:rsidR="00C96255">
        <w:fldChar w:fldCharType="begin"/>
      </w:r>
      <w:r w:rsidR="009B3A61">
        <w:instrText xml:space="preserve"> ADDIN EN.CITE &lt;EndNote&gt;&lt;Cite&gt;&lt;Author&gt;AIHW&lt;/Author&gt;&lt;Year&gt;2022&lt;/Year&gt;&lt;RecNum&gt;7&lt;/RecNum&gt;&lt;DisplayText&gt;(AIHW 2022c)&lt;/DisplayText&gt;&lt;record&gt;&lt;rec-number&gt;7&lt;/rec-number&gt;&lt;foreign-keys&gt;&lt;key app="EN" db-id="rv0tdsrtmppw57e20z4prz9rvxrasrvve0td" timestamp="1645482976"&gt;7&lt;/key&gt;&lt;/foreign-keys&gt;&lt;ref-type name="Web Page"&gt;12&lt;/ref-type&gt;&lt;contributors&gt;&lt;authors&gt;&lt;author&gt;AIHW&lt;/author&gt;&lt;/authors&gt;&lt;/contributors&gt;&lt;titles&gt;&lt;title&gt;Principal diagnosis data cubes&lt;/title&gt;&lt;/titles&gt;&lt;volume&gt;2022&lt;/volume&gt;&lt;number&gt;13 February&lt;/number&gt;&lt;dates&gt;&lt;year&gt;2022&lt;/year&gt;&lt;/dates&gt;&lt;publisher&gt;Australian Government Australian Institute of Health and Welfare&lt;/publisher&gt;&lt;urls&gt;&lt;related-urls&gt;&lt;url&gt;https://www.aihw.gov.au/reports/hospitals/principal-diagnosis-data-cubes/contents/data-cubes&lt;/url&gt;&lt;/related-urls&gt;&lt;/urls&gt;&lt;/record&gt;&lt;/Cite&gt;&lt;/EndNote&gt;</w:instrText>
      </w:r>
      <w:r w:rsidR="00C96255">
        <w:fldChar w:fldCharType="separate"/>
      </w:r>
      <w:r w:rsidR="009B3A61">
        <w:rPr>
          <w:noProof/>
        </w:rPr>
        <w:t>(AIHW 2022c)</w:t>
      </w:r>
      <w:r w:rsidR="00C96255">
        <w:fldChar w:fldCharType="end"/>
      </w:r>
      <w:r>
        <w:t>. There were 19,024 for rotator cuff syndrome and 4,934 for impingement syndrome. The number of these diagnoses has increased over time, although the rate has plateaued in recent years.</w:t>
      </w:r>
    </w:p>
    <w:p w14:paraId="0645FC40" w14:textId="77777777" w:rsidR="007A475E" w:rsidRDefault="007A475E" w:rsidP="007A475E">
      <w:pPr>
        <w:pStyle w:val="Heading5"/>
      </w:pPr>
      <w:r>
        <w:t>Clinical presentation and diagnosis</w:t>
      </w:r>
    </w:p>
    <w:p w14:paraId="45EAD753" w14:textId="44D26E90" w:rsidR="007A475E" w:rsidRDefault="007A475E" w:rsidP="007A475E">
      <w:r>
        <w:t xml:space="preserve">Patients present with functional loss and disability. Shoulder pain is reported particularly with overhead activities (a painful arc between 60° and 120° abduction) and is often worse when the patient is lying in bed </w:t>
      </w:r>
      <w:r w:rsidR="007B6CB4">
        <w:fldChar w:fldCharType="begin">
          <w:fldData xml:space="preserve">PEVuZE5vdGU+PENpdGU+PEF1dGhvcj5LYXJqYWxhaW5lbjwvQXV0aG9yPjxZZWFyPjIwMTk8L1ll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</w:fldData>
        </w:fldChar>
      </w:r>
      <w:r w:rsidR="007B6CB4">
        <w:instrText xml:space="preserve"> ADDIN EN.CITE </w:instrText>
      </w:r>
      <w:r w:rsidR="007B6CB4">
        <w:fldChar w:fldCharType="begin">
          <w:fldData xml:space="preserve">PEVuZE5vdGU+PENpdGU+PEF1dGhvcj5LYXJqYWxhaW5lbjwvQXV0aG9yPjxZZWFyPjIwMTk8L1ll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</w:fldData>
        </w:fldChar>
      </w:r>
      <w:r w:rsidR="007B6CB4">
        <w:instrText xml:space="preserve"> ADDIN EN.CITE.DATA </w:instrText>
      </w:r>
      <w:r w:rsidR="007B6CB4">
        <w:fldChar w:fldCharType="end"/>
      </w:r>
      <w:r w:rsidR="007B6CB4">
        <w:fldChar w:fldCharType="separate"/>
      </w:r>
      <w:r w:rsidR="007B6CB4">
        <w:rPr>
          <w:noProof/>
        </w:rPr>
        <w:t>(Karjalainen et al. 2019b)</w:t>
      </w:r>
      <w:r w:rsidR="007B6CB4">
        <w:fldChar w:fldCharType="end"/>
      </w:r>
      <w:r>
        <w:t>.</w:t>
      </w:r>
    </w:p>
    <w:p w14:paraId="5D536E35" w14:textId="3C2DE7DE" w:rsidR="007A475E" w:rsidRDefault="007A475E" w:rsidP="007A475E">
      <w:r>
        <w:t xml:space="preserve">In Australia, the management of shoulder pain by general practitioners is highly variable </w:t>
      </w:r>
      <w:r w:rsidR="007B6CB4">
        <w:fldChar w:fldCharType="begin"/>
      </w:r>
      <w:r w:rsidR="007B6CB4">
        <w:instrText xml:space="preserve"> ADDIN EN.CITE &lt;EndNote&gt;&lt;Cite&gt;&lt;Author&gt;Buchbinder&lt;/Author&gt;&lt;Year&gt;2013&lt;/Year&gt;&lt;RecNum&gt;39&lt;/RecNum&gt;&lt;DisplayText&gt;(Buchbinder et al. 2013)&lt;/DisplayText&gt;&lt;record&gt;&lt;rec-number&gt;39&lt;/rec-number&gt;&lt;foreign-keys&gt;&lt;key app="EN" db-id="rv0tdsrtmppw57e20z4prz9rvxrasrvve0td" timestamp="1645482976"&gt;39&lt;/key&gt;&lt;/foreign-keys&gt;&lt;ref-type name="Journal Article"&gt;17&lt;/ref-type&gt;&lt;contributors&gt;&lt;authors&gt;&lt;author&gt;Buchbinder, R.&lt;/author&gt;&lt;author&gt;Staples, M. P.&lt;/author&gt;&lt;author&gt;Shanahan, E. M.&lt;/author&gt;&lt;author&gt;Roos, J. F.&lt;/author&gt;&lt;/authors&gt;&lt;/contributors&gt;&lt;auth-address&gt;Monash Department of Clinical Epidemiology, Cabrini Health, Monash University, Melbourne, Victoria, Australia. rachelle.buchbinder@monash.edu&lt;/auth-address&gt;&lt;titles&gt;&lt;title&gt;General practitioner management of shoulder pain in comparison with rheumatologist expectation of care and best evidence: an Australian national survey&lt;/title&gt;&lt;secondary-title&gt;PLoS One&lt;/secondary-title&gt;&lt;/titles&gt;&lt;periodical&gt;&lt;full-title&gt;PLoS One&lt;/full-title&gt;&lt;/periodical&gt;&lt;pages&gt;e61243&lt;/pages&gt;&lt;volume&gt;8&lt;/volume&gt;&lt;number&gt;4&lt;/number&gt;&lt;edition&gt;2013/04/25&lt;/edition&gt;&lt;keywords&gt;&lt;keyword&gt;Australia&lt;/keyword&gt;&lt;keyword&gt;Bursitis/drug therapy/surgery&lt;/keyword&gt;&lt;keyword&gt;Data Collection&lt;/keyword&gt;&lt;keyword&gt;General Practitioners/*statistics &amp;amp; numerical data&lt;/keyword&gt;&lt;keyword&gt;Glucocorticoids/therapeutic use&lt;/keyword&gt;&lt;keyword&gt;Humans&lt;/keyword&gt;&lt;keyword&gt;Rheumatology/*methods&lt;/keyword&gt;&lt;keyword&gt;Rotator Cuff/surgery&lt;/keyword&gt;&lt;keyword&gt;Shoulder Joint/surgery&lt;/keyword&gt;&lt;keyword&gt;Shoulder Pain/*drug therapy/*surgery&lt;/keyword&gt;&lt;/keywords&gt;&lt;dates&gt;&lt;year&gt;2013&lt;/year&gt;&lt;/dates&gt;&lt;isbn&gt;1932-6203&lt;/isbn&gt;&lt;accession-num&gt;23613818&lt;/accession-num&gt;&lt;urls&gt;&lt;/urls&gt;&lt;custom2&gt;PMC3628939&lt;/custom2&gt;&lt;electronic-resource-num&gt;10.1371/journal.pone.0061243&lt;/electronic-resource-num&gt;&lt;remote-database-provider&gt;NLM&lt;/remote-database-provider&gt;&lt;language&gt;eng&lt;/language&gt;&lt;/record&gt;&lt;/Cite&gt;&lt;/EndNote&gt;</w:instrText>
      </w:r>
      <w:r w:rsidR="007B6CB4">
        <w:fldChar w:fldCharType="separate"/>
      </w:r>
      <w:r w:rsidR="007B6CB4">
        <w:rPr>
          <w:noProof/>
        </w:rPr>
        <w:t>(Buchbinder et al. 2013)</w:t>
      </w:r>
      <w:r w:rsidR="007B6CB4">
        <w:fldChar w:fldCharType="end"/>
      </w:r>
      <w:r>
        <w:t>. Clinical practice guidelines recommend that patient history combined with clinical and physical examination</w:t>
      </w:r>
      <w:r w:rsidR="00F62BB5">
        <w:t>,</w:t>
      </w:r>
      <w:r>
        <w:t xml:space="preserve"> including for muscle wasting and tenderness</w:t>
      </w:r>
      <w:r w:rsidR="00F62BB5">
        <w:t>,</w:t>
      </w:r>
      <w:r>
        <w:t xml:space="preserve"> are used for the initial diagnosis </w:t>
      </w:r>
      <w:r w:rsidR="007B6CB4">
        <w:fldChar w:fldCharType="begin">
          <w:fldData xml:space="preserve">PEVuZE5vdGU+PENpdGU+PEF1dGhvcj5XaGl0dGxlPC9BdXRob3I+PFllYXI+MjAxNTwvWWVhcj48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</w:fldData>
        </w:fldChar>
      </w:r>
      <w:r w:rsidR="00BC6F8F">
        <w:instrText xml:space="preserve"> ADDIN EN.CITE </w:instrText>
      </w:r>
      <w:r w:rsidR="00BC6F8F">
        <w:fldChar w:fldCharType="begin">
          <w:fldData xml:space="preserve">PEVuZE5vdGU+PENpdGU+PEF1dGhvcj5XaGl0dGxlPC9BdXRob3I+PFllYXI+MjAxNTwvWWVhcj48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</w:fldData>
        </w:fldChar>
      </w:r>
      <w:r w:rsidR="00BC6F8F">
        <w:instrText xml:space="preserve"> ADDIN EN.CITE.DATA </w:instrText>
      </w:r>
      <w:r w:rsidR="00BC6F8F">
        <w:fldChar w:fldCharType="end"/>
      </w:r>
      <w:r w:rsidR="007B6CB4">
        <w:fldChar w:fldCharType="separate"/>
      </w:r>
      <w:r w:rsidR="00BC6F8F">
        <w:rPr>
          <w:noProof/>
        </w:rPr>
        <w:t>(Whittle and Buchbinder 2015, UNSW 2013, ACC 2003)</w:t>
      </w:r>
      <w:r w:rsidR="007B6CB4">
        <w:fldChar w:fldCharType="end"/>
      </w:r>
      <w:r>
        <w:t xml:space="preserve">. A combination of physical tests and manoeuvres are </w:t>
      </w:r>
      <w:r w:rsidR="0079538D">
        <w:t>recommended, for</w:t>
      </w:r>
      <w:r>
        <w:t xml:space="preserve"> example</w:t>
      </w:r>
      <w:r w:rsidR="00CA3CBF">
        <w:t>:</w:t>
      </w:r>
      <w:r>
        <w:t xml:space="preserve"> for subacromial impingement, a combination of the Hawkins-Kennedy test, the painful arc test (with pain occurring between 60° and 120°) and the infraspinatus muscle strength test; and for a rotator cuff tear, the painful arc sign, drop-arm test and the infraspinatus and supraspinatus muscle strength tests should be used </w:t>
      </w:r>
      <w:r w:rsidR="007B6CB4">
        <w:fldChar w:fldCharType="begin">
          <w:fldData xml:space="preserve">PEVuZE5vdGU+PENpdGU+PEF1dGhvcj5EaWVyY2tzPC9BdXRob3I+PFllYXI+MjAxNDwvWWVhcj48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=
</w:fldData>
        </w:fldChar>
      </w:r>
      <w:r w:rsidR="009920C4">
        <w:instrText xml:space="preserve"> ADDIN EN.CITE </w:instrText>
      </w:r>
      <w:r w:rsidR="009920C4">
        <w:fldChar w:fldCharType="begin">
          <w:fldData xml:space="preserve">PEVuZE5vdGU+PENpdGU+PEF1dGhvcj5EaWVyY2tzPC9BdXRob3I+PFllYXI+MjAxNDwvWWVhcj48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=
</w:fldData>
        </w:fldChar>
      </w:r>
      <w:r w:rsidR="009920C4">
        <w:instrText xml:space="preserve"> ADDIN EN.CITE.DATA </w:instrText>
      </w:r>
      <w:r w:rsidR="009920C4">
        <w:fldChar w:fldCharType="end"/>
      </w:r>
      <w:r w:rsidR="007B6CB4">
        <w:fldChar w:fldCharType="separate"/>
      </w:r>
      <w:r w:rsidR="009920C4">
        <w:rPr>
          <w:noProof/>
        </w:rPr>
        <w:t>(Diercks et al. 2014, Colorado Department of Labor and Employment 2015, Hopman et al. 2013)</w:t>
      </w:r>
      <w:r w:rsidR="007B6CB4">
        <w:fldChar w:fldCharType="end"/>
      </w:r>
      <w:r>
        <w:t xml:space="preserve">. Multiple tests are commonly used in practice, and the reliability of these tests vary with experience of the examiner </w:t>
      </w:r>
      <w:r w:rsidR="007B6CB4">
        <w:fldChar w:fldCharType="begin"/>
      </w:r>
      <w:r w:rsidR="007B6CB4">
        <w:instrText xml:space="preserve"> ADDIN EN.CITE &lt;EndNote&gt;&lt;Cite&gt;&lt;Author&gt;Whittle&lt;/Author&gt;&lt;Year&gt;2015&lt;/Year&gt;&lt;RecNum&gt;124&lt;/RecNum&gt;&lt;DisplayText&gt;(Whittle and Buchbinder 2015)&lt;/DisplayText&gt;&lt;record&gt;&lt;rec-number&gt;124&lt;/rec-number&gt;&lt;foreign-keys&gt;&lt;key app="EN" db-id="rv0tdsrtmppw57e20z4prz9rvxrasrvve0td" timestamp="1645482976"&gt;124&lt;/key&gt;&lt;/foreign-keys&gt;&lt;ref-type name="Journal Article"&gt;17&lt;/ref-type&gt;&lt;contributors&gt;&lt;authors&gt;&lt;author&gt;Whittle, S.&lt;/author&gt;&lt;author&gt;Buchbinder, R.&lt;/author&gt;&lt;/authors&gt;&lt;/contributors&gt;&lt;titles&gt;&lt;title&gt;In the clinic. Rotator cuff disease&lt;/title&gt;&lt;secondary-title&gt;Ann Intern Med&lt;/secondary-title&gt;&lt;/titles&gt;&lt;periodical&gt;&lt;full-title&gt;Ann Intern Med&lt;/full-title&gt;&lt;/periodical&gt;&lt;pages&gt;Itc1-15&lt;/pages&gt;&lt;volume&gt;162&lt;/volume&gt;&lt;number&gt;1&lt;/number&gt;&lt;edition&gt;2015/01/07&lt;/edition&gt;&lt;keywords&gt;&lt;keyword&gt;Humans&lt;/keyword&gt;&lt;keyword&gt;*Muscular Diseases/complications/diagnosis/prevention &amp;amp; control/therapy&lt;/keyword&gt;&lt;keyword&gt;Patient Education as Topic&lt;/keyword&gt;&lt;keyword&gt;Risk Factors&lt;/keyword&gt;&lt;keyword&gt;*Rotator Cuff&lt;/keyword&gt;&lt;keyword&gt;Rotator Cuff Injuries&lt;/keyword&gt;&lt;keyword&gt;Shoulder Pain/etiology&lt;/keyword&gt;&lt;/keywords&gt;&lt;dates&gt;&lt;year&gt;2015&lt;/year&gt;&lt;pub-dates&gt;&lt;date&gt;Jan 6&lt;/date&gt;&lt;/pub-dates&gt;&lt;/dates&gt;&lt;isbn&gt;0003-4819&lt;/isbn&gt;&lt;accession-num&gt;25560729&lt;/accession-num&gt;&lt;urls&gt;&lt;/urls&gt;&lt;electronic-resource-num&gt;10.7326/aitc201501060&lt;/electronic-resource-num&gt;&lt;remote-database-provider&gt;NLM&lt;/remote-database-provider&gt;&lt;language&gt;eng&lt;/language&gt;&lt;/record&gt;&lt;/Cite&gt;&lt;/EndNote&gt;</w:instrText>
      </w:r>
      <w:r w:rsidR="007B6CB4">
        <w:fldChar w:fldCharType="separate"/>
      </w:r>
      <w:r w:rsidR="007B6CB4">
        <w:rPr>
          <w:noProof/>
        </w:rPr>
        <w:t>(Whittle and Buchbinder 2015)</w:t>
      </w:r>
      <w:r w:rsidR="007B6CB4">
        <w:fldChar w:fldCharType="end"/>
      </w:r>
      <w:r w:rsidR="000B4D83">
        <w:t>.</w:t>
      </w:r>
    </w:p>
    <w:p w14:paraId="64B7C609" w14:textId="7173FFB1" w:rsidR="007A475E" w:rsidRDefault="007A475E" w:rsidP="007A475E">
      <w:r>
        <w:lastRenderedPageBreak/>
        <w:t xml:space="preserve">Radiology and imaging studies are variously described in published guidelines </w:t>
      </w:r>
      <w:r w:rsidR="00D26F6B">
        <w:fldChar w:fldCharType="begin">
          <w:fldData xml:space="preserve">PEVuZE5vdGU+PENpdGU+PEF1dGhvcj5BQU9TPC9BdXRob3I+PFllYXI+MjAxOTwvWWVhcj48UmVj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</w:fldData>
        </w:fldChar>
      </w:r>
      <w:r w:rsidR="009920C4">
        <w:instrText xml:space="preserve"> ADDIN EN.CITE </w:instrText>
      </w:r>
      <w:r w:rsidR="009920C4">
        <w:fldChar w:fldCharType="begin">
          <w:fldData xml:space="preserve">PEVuZE5vdGU+PENpdGU+PEF1dGhvcj5BQU9TPC9BdXRob3I+PFllYXI+MjAxOTwvWWVhcj48UmVj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</w:fldData>
        </w:fldChar>
      </w:r>
      <w:r w:rsidR="009920C4">
        <w:instrText xml:space="preserve"> ADDIN EN.CITE.DATA </w:instrText>
      </w:r>
      <w:r w:rsidR="009920C4">
        <w:fldChar w:fldCharType="end"/>
      </w:r>
      <w:r w:rsidR="00D26F6B">
        <w:fldChar w:fldCharType="separate"/>
      </w:r>
      <w:r w:rsidR="00D26F6B">
        <w:rPr>
          <w:noProof/>
        </w:rPr>
        <w:t>(AAOS 2019, ACR 2018, Hopman et al. 2013)</w:t>
      </w:r>
      <w:r w:rsidR="00D26F6B">
        <w:fldChar w:fldCharType="end"/>
      </w:r>
      <w:r>
        <w:t xml:space="preserve">. However, imaging tests are generally not recommended unless there is a suspected serious pathology </w:t>
      </w:r>
      <w:r w:rsidR="00D26F6B">
        <w:fldChar w:fldCharType="begin"/>
      </w:r>
      <w:r w:rsidR="00D26F6B">
        <w:instrText xml:space="preserve"> ADDIN EN.CITE &lt;EndNote&gt;&lt;Cite&gt;&lt;Author&gt;Whittle&lt;/Author&gt;&lt;Year&gt;2015&lt;/Year&gt;&lt;RecNum&gt;124&lt;/RecNum&gt;&lt;DisplayText&gt;(Whittle and Buchbinder 2015)&lt;/DisplayText&gt;&lt;record&gt;&lt;rec-number&gt;124&lt;/rec-number&gt;&lt;foreign-keys&gt;&lt;key app="EN" db-id="rv0tdsrtmppw57e20z4prz9rvxrasrvve0td" timestamp="1645482976"&gt;124&lt;/key&gt;&lt;/foreign-keys&gt;&lt;ref-type name="Journal Article"&gt;17&lt;/ref-type&gt;&lt;contributors&gt;&lt;authors&gt;&lt;author&gt;Whittle, S.&lt;/author&gt;&lt;author&gt;Buchbinder, R.&lt;/author&gt;&lt;/authors&gt;&lt;/contributors&gt;&lt;titles&gt;&lt;title&gt;In the clinic. Rotator cuff disease&lt;/title&gt;&lt;secondary-title&gt;Ann Intern Med&lt;/secondary-title&gt;&lt;/titles&gt;&lt;periodical&gt;&lt;full-title&gt;Ann Intern Med&lt;/full-title&gt;&lt;/periodical&gt;&lt;pages&gt;Itc1-15&lt;/pages&gt;&lt;volume&gt;162&lt;/volume&gt;&lt;number&gt;1&lt;/number&gt;&lt;edition&gt;2015/01/07&lt;/edition&gt;&lt;keywords&gt;&lt;keyword&gt;Humans&lt;/keyword&gt;&lt;keyword&gt;*Muscular Diseases/complications/diagnosis/prevention &amp;amp; control/therapy&lt;/keyword&gt;&lt;keyword&gt;Patient Education as Topic&lt;/keyword&gt;&lt;keyword&gt;Risk Factors&lt;/keyword&gt;&lt;keyword&gt;*Rotator Cuff&lt;/keyword&gt;&lt;keyword&gt;Rotator Cuff Injuries&lt;/keyword&gt;&lt;keyword&gt;Shoulder Pain/etiology&lt;/keyword&gt;&lt;/keywords&gt;&lt;dates&gt;&lt;year&gt;2015&lt;/year&gt;&lt;pub-dates&gt;&lt;date&gt;Jan 6&lt;/date&gt;&lt;/pub-dates&gt;&lt;/dates&gt;&lt;isbn&gt;0003-4819&lt;/isbn&gt;&lt;accession-num&gt;25560729&lt;/accession-num&gt;&lt;urls&gt;&lt;/urls&gt;&lt;electronic-resource-num&gt;10.7326/aitc201501060&lt;/electronic-resource-num&gt;&lt;remote-database-provider&gt;NLM&lt;/remote-database-provider&gt;&lt;language&gt;eng&lt;/language&gt;&lt;/record&gt;&lt;/Cite&gt;&lt;/EndNote&gt;</w:instrText>
      </w:r>
      <w:r w:rsidR="00D26F6B">
        <w:fldChar w:fldCharType="separate"/>
      </w:r>
      <w:r w:rsidR="00D26F6B">
        <w:rPr>
          <w:noProof/>
        </w:rPr>
        <w:t>(Whittle and Buchbinder 2015)</w:t>
      </w:r>
      <w:r w:rsidR="00D26F6B">
        <w:fldChar w:fldCharType="end"/>
      </w:r>
      <w:r>
        <w:t xml:space="preserve"> or where the person is not responding to initial conservative management and the imaging result is expected to change clinical management decisions. According to the American College of Radiology, X-ray is usually appropriate for initial imaging of patients with shoulder pain </w:t>
      </w:r>
      <w:r w:rsidR="00D26F6B">
        <w:fldChar w:fldCharType="begin"/>
      </w:r>
      <w:r w:rsidR="009920C4">
        <w:instrText xml:space="preserve"> ADDIN EN.CITE &lt;EndNote&gt;&lt;Cite&gt;&lt;Author&gt;ACR&lt;/Author&gt;&lt;Year&gt;2018&lt;/Year&gt;&lt;RecNum&gt;159&lt;/RecNum&gt;&lt;DisplayText&gt;(ACR 2018)&lt;/DisplayText&gt;&lt;record&gt;&lt;rec-number&gt;159&lt;/rec-number&gt;&lt;foreign-keys&gt;&lt;key app="EN" db-id="rv0tdsrtmppw57e20z4prz9rvxrasrvve0td" timestamp="1645486291"&gt;159&lt;/key&gt;&lt;/foreign-keys&gt;&lt;ref-type name="Web Page"&gt;12&lt;/ref-type&gt;&lt;contributors&gt;&lt;authors&gt;&lt;author&gt;ACR&lt;/author&gt;&lt;/authors&gt;&lt;/contributors&gt;&lt;titles&gt;&lt;title&gt;American College of Radiology ACR Appropriateness Criteria Shoulder Pain–Atraumatic&lt;/title&gt;&lt;/titles&gt;&lt;volume&gt;2022&lt;/volume&gt;&lt;number&gt;22 February&lt;/number&gt;&lt;dates&gt;&lt;year&gt;2018&lt;/year&gt;&lt;/dates&gt;&lt;publisher&gt;American College of Radiology&lt;/publisher&gt;&lt;urls&gt;&lt;related-urls&gt;&lt;url&gt;https://acsearch.acr.org/docs/3101482/narrative/&lt;/url&gt;&lt;/related-urls&gt;&lt;/urls&gt;&lt;/record&gt;&lt;/Cite&gt;&lt;/EndNote&gt;</w:instrText>
      </w:r>
      <w:r w:rsidR="00D26F6B">
        <w:fldChar w:fldCharType="separate"/>
      </w:r>
      <w:r w:rsidR="00D26F6B">
        <w:rPr>
          <w:noProof/>
        </w:rPr>
        <w:t>(ACR 2018)</w:t>
      </w:r>
      <w:r w:rsidR="00D26F6B">
        <w:fldChar w:fldCharType="end"/>
      </w:r>
      <w:r>
        <w:t xml:space="preserve">. X-rays can detect osteoarthritis, bone pathology or calcium deposits and may not be indicated in the initial few weeks in the absence of red flags </w:t>
      </w:r>
      <w:r w:rsidR="00D26F6B">
        <w:fldChar w:fldCharType="begin"/>
      </w:r>
      <w:r w:rsidR="00D26F6B">
        <w:instrText xml:space="preserve"> ADDIN EN.CITE &lt;EndNote&gt;&lt;Cite&gt;&lt;Author&gt;Hopman&lt;/Author&gt;&lt;Year&gt;2013&lt;/Year&gt;&lt;RecNum&gt;139&lt;/RecNum&gt;&lt;DisplayText&gt;(Hopman et al. 2013)&lt;/DisplayText&gt;&lt;record&gt;&lt;rec-number&gt;139&lt;/rec-number&gt;&lt;foreign-keys&gt;&lt;key app="EN" db-id="rv0tdsrtmppw57e20z4prz9rvxrasrvve0td" timestamp="1645482988"&gt;139&lt;/key&gt;&lt;/foreign-keys&gt;&lt;ref-type name="Journal Article"&gt;17&lt;/ref-type&gt;&lt;contributors&gt;&lt;authors&gt;&lt;author&gt;Hopman, K&lt;/author&gt;&lt;author&gt;Krahe, L&lt;/author&gt;&lt;author&gt;Lukersmith, S&lt;/author&gt;&lt;author&gt;McColl, AR&lt;/author&gt;&lt;author&gt;Vine, K&lt;/author&gt;&lt;/authors&gt;&lt;/contributors&gt;&lt;titles&gt;&lt;title&gt;Clinical practice guidelines for the management of rotator cuff syndrome in the workplace. The University of New South Wales&lt;/title&gt;&lt;secondary-title&gt;wwwguidelinecentralcom/summaries/clinical-practice-guidelines-for-the-management-of-rotator-cuff-syndrome-in-the-workplace/# section-society (last accessed on 2 December 2019)&lt;/secondary-title&gt;&lt;/titles&gt;&lt;periodical&gt;&lt;full-title&gt;wwwguidelinecentralcom/summaries/clinical-practice-guidelines-for-the-management-of-rotator-cuff-syndrome-in-the-workplace/# section-society (last accessed on 2 December 2019)&lt;/full-title&gt;&lt;/periodical&gt;&lt;dates&gt;&lt;year&gt;2013&lt;/year&gt;&lt;/dates&gt;&lt;urls&gt;&lt;/urls&gt;&lt;/record&gt;&lt;/Cite&gt;&lt;/EndNote&gt;</w:instrText>
      </w:r>
      <w:r w:rsidR="00D26F6B">
        <w:fldChar w:fldCharType="separate"/>
      </w:r>
      <w:r w:rsidR="00D26F6B">
        <w:rPr>
          <w:noProof/>
        </w:rPr>
        <w:t>(Hopman et al. 2013)</w:t>
      </w:r>
      <w:r w:rsidR="00D26F6B">
        <w:fldChar w:fldCharType="end"/>
      </w:r>
      <w:r>
        <w:t>.</w:t>
      </w:r>
    </w:p>
    <w:p w14:paraId="79353EDA" w14:textId="63DC6E58" w:rsidR="007A475E" w:rsidRDefault="007A475E" w:rsidP="007A475E">
      <w:r>
        <w:t>Imaging with ultrasound or magnetic resonance imaging (</w:t>
      </w:r>
      <w:r w:rsidR="00B43848">
        <w:t xml:space="preserve">MRI, </w:t>
      </w:r>
      <w:r>
        <w:t xml:space="preserve">without contrast) can be considered where there is a suspected rotator cuff tear </w:t>
      </w:r>
      <w:r w:rsidR="00D26F6B">
        <w:fldChar w:fldCharType="begin"/>
      </w:r>
      <w:r w:rsidR="009920C4">
        <w:instrText xml:space="preserve"> ADDIN EN.CITE &lt;EndNote&gt;&lt;Cite&gt;&lt;Author&gt;ACR&lt;/Author&gt;&lt;Year&gt;2018&lt;/Year&gt;&lt;RecNum&gt;159&lt;/RecNum&gt;&lt;DisplayText&gt;(ACR 2018)&lt;/DisplayText&gt;&lt;record&gt;&lt;rec-number&gt;159&lt;/rec-number&gt;&lt;foreign-keys&gt;&lt;key app="EN" db-id="rv0tdsrtmppw57e20z4prz9rvxrasrvve0td" timestamp="1645486291"&gt;159&lt;/key&gt;&lt;/foreign-keys&gt;&lt;ref-type name="Web Page"&gt;12&lt;/ref-type&gt;&lt;contributors&gt;&lt;authors&gt;&lt;author&gt;ACR&lt;/author&gt;&lt;/authors&gt;&lt;/contributors&gt;&lt;titles&gt;&lt;title&gt;American College of Radiology ACR Appropriateness Criteria Shoulder Pain–Atraumatic&lt;/title&gt;&lt;/titles&gt;&lt;volume&gt;2022&lt;/volume&gt;&lt;number&gt;22 February&lt;/number&gt;&lt;dates&gt;&lt;year&gt;2018&lt;/year&gt;&lt;/dates&gt;&lt;publisher&gt;American College of Radiology&lt;/publisher&gt;&lt;urls&gt;&lt;related-urls&gt;&lt;url&gt;https://acsearch.acr.org/docs/3101482/narrative/&lt;/url&gt;&lt;/related-urls&gt;&lt;/urls&gt;&lt;/record&gt;&lt;/Cite&gt;&lt;/EndNote&gt;</w:instrText>
      </w:r>
      <w:r w:rsidR="00D26F6B">
        <w:fldChar w:fldCharType="separate"/>
      </w:r>
      <w:r w:rsidR="00D26F6B">
        <w:rPr>
          <w:noProof/>
        </w:rPr>
        <w:t>(ACR 2018)</w:t>
      </w:r>
      <w:r w:rsidR="00D26F6B">
        <w:fldChar w:fldCharType="end"/>
      </w:r>
      <w:r>
        <w:t xml:space="preserve">. Imaging with MRI or ultrasound </w:t>
      </w:r>
      <w:r w:rsidR="00482913">
        <w:t xml:space="preserve">(US) </w:t>
      </w:r>
      <w:r>
        <w:t>is not recommended in primary care unless surgery is being considered a</w:t>
      </w:r>
      <w:r w:rsidR="004408DD">
        <w:t>s this</w:t>
      </w:r>
      <w:r>
        <w:t xml:space="preserve"> can help to identify the size and location of tears </w:t>
      </w:r>
      <w:r w:rsidR="00D26F6B">
        <w:fldChar w:fldCharType="begin">
          <w:fldData xml:space="preserve">PEVuZE5vdGU+PENpdGU+PEF1dGhvcj5CT0E8L0F1dGhvcj48WWVhcj4yMDE0PC9ZZWFyPjxSZWNO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==
</w:fldData>
        </w:fldChar>
      </w:r>
      <w:r w:rsidR="009920C4">
        <w:instrText xml:space="preserve"> ADDIN EN.CITE </w:instrText>
      </w:r>
      <w:r w:rsidR="009920C4">
        <w:fldChar w:fldCharType="begin">
          <w:fldData xml:space="preserve">PEVuZE5vdGU+PENpdGU+PEF1dGhvcj5CT0E8L0F1dGhvcj48WWVhcj4yMDE0PC9ZZWFyPjxSZWNO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==
</w:fldData>
        </w:fldChar>
      </w:r>
      <w:r w:rsidR="009920C4">
        <w:instrText xml:space="preserve"> ADDIN EN.CITE.DATA </w:instrText>
      </w:r>
      <w:r w:rsidR="009920C4">
        <w:fldChar w:fldCharType="end"/>
      </w:r>
      <w:r w:rsidR="00D26F6B">
        <w:fldChar w:fldCharType="separate"/>
      </w:r>
      <w:r w:rsidR="009920C4">
        <w:rPr>
          <w:noProof/>
        </w:rPr>
        <w:t>(BOA 2014, Colorado Department of Labor and Employment 2015, Whittle and Buchbinder 2015)</w:t>
      </w:r>
      <w:r w:rsidR="00D26F6B">
        <w:fldChar w:fldCharType="end"/>
      </w:r>
      <w:r>
        <w:t xml:space="preserve">. US and MRI are accurate for detection of </w:t>
      </w:r>
      <w:r w:rsidR="007A5233">
        <w:t>FTT</w:t>
      </w:r>
      <w:r>
        <w:t xml:space="preserve"> in patients for whom surgery is being considered, but they are less sensitive for detecting </w:t>
      </w:r>
      <w:r w:rsidR="007A5233">
        <w:t>PTT</w:t>
      </w:r>
      <w:r>
        <w:t xml:space="preserve"> </w:t>
      </w:r>
      <w:r w:rsidR="00D26F6B">
        <w:fldChar w:fldCharType="begin"/>
      </w:r>
      <w:r w:rsidR="00D26F6B">
        <w:instrText xml:space="preserve"> ADDIN EN.CITE &lt;EndNote&gt;&lt;Cite&gt;&lt;Author&gt;Lenza&lt;/Author&gt;&lt;Year&gt;2013&lt;/Year&gt;&lt;RecNum&gt;79&lt;/RecNum&gt;&lt;DisplayText&gt;(Lenza et al. 2013)&lt;/DisplayText&gt;&lt;record&gt;&lt;rec-number&gt;79&lt;/rec-number&gt;&lt;foreign-keys&gt;&lt;key app="EN" db-id="rv0tdsrtmppw57e20z4prz9rvxrasrvve0td" timestamp="1645482976"&gt;79&lt;/key&gt;&lt;/foreign-keys&gt;&lt;ref-type name="Journal Article"&gt;17&lt;/ref-type&gt;&lt;contributors&gt;&lt;authors&gt;&lt;author&gt;Lenza, M.&lt;/author&gt;&lt;author&gt;Buchbinder, R.&lt;/author&gt;&lt;author&gt;Takwoingi, Y.&lt;/author&gt;&lt;author&gt;Johnston, R. V.&lt;/author&gt;&lt;author&gt;Hanchard, N. C.&lt;/author&gt;&lt;author&gt;Faloppa, F.&lt;/author&gt;&lt;/authors&gt;&lt;/contributors&gt;&lt;auth-address&gt;Department of Orthopaedics and Traumatology, Universidade Federal de São Paulo, Rua Borges Lagoa, 783 - 5th Floor, São Paulo, São Paulo, Brazil, 04038-032.&lt;/auth-address&gt;&lt;titles&gt;&lt;title&gt;Magnetic resonance imaging, magnetic resonance arthrography and ultrasonography for assessing rotator cuff tears in people with shoulder pain for whom surgery is being considered&lt;/title&gt;&lt;secondary-title&gt;Cochrane Database Syst Rev&lt;/secondary-title&gt;&lt;/titles&gt;&lt;periodical&gt;&lt;full-title&gt;Cochrane Database Syst Rev&lt;/full-title&gt;&lt;/periodical&gt;&lt;pages&gt;Cd009020&lt;/pages&gt;&lt;volume&gt;2013&lt;/volume&gt;&lt;number&gt;9&lt;/number&gt;&lt;edition&gt;2013/09/26&lt;/edition&gt;&lt;keywords&gt;&lt;keyword&gt;Arthrography/*methods&lt;/keyword&gt;&lt;keyword&gt;*Arthroscopy&lt;/keyword&gt;&lt;keyword&gt;Humans&lt;/keyword&gt;&lt;keyword&gt;*Magnetic Resonance Imaging&lt;/keyword&gt;&lt;keyword&gt;Prospective Studies&lt;/keyword&gt;&lt;keyword&gt;Rotator Cuff/surgery&lt;/keyword&gt;&lt;keyword&gt;*Rotator Cuff Injuries&lt;/keyword&gt;&lt;keyword&gt;Shoulder Pain/*etiology/surgery&lt;/keyword&gt;&lt;keyword&gt;*Ultrasonography&lt;/keyword&gt;&lt;/keywords&gt;&lt;dates&gt;&lt;year&gt;2013&lt;/year&gt;&lt;pub-dates&gt;&lt;date&gt;Sep 24&lt;/date&gt;&lt;/pub-dates&gt;&lt;/dates&gt;&lt;isbn&gt;1361-6137&lt;/isbn&gt;&lt;accession-num&gt;24065456&lt;/accession-num&gt;&lt;urls&gt;&lt;/urls&gt;&lt;custom2&gt;PMC6464715&lt;/custom2&gt;&lt;electronic-resource-num&gt;10.1002/14651858.CD009020.pub2&lt;/electronic-resource-num&gt;&lt;remote-database-provider&gt;NLM&lt;/remote-database-provider&gt;&lt;language&gt;eng&lt;/language&gt;&lt;/record&gt;&lt;/Cite&gt;&lt;/EndNote&gt;</w:instrText>
      </w:r>
      <w:r w:rsidR="00D26F6B">
        <w:fldChar w:fldCharType="separate"/>
      </w:r>
      <w:r w:rsidR="00D26F6B">
        <w:rPr>
          <w:noProof/>
        </w:rPr>
        <w:t>(Lenza et al. 2013)</w:t>
      </w:r>
      <w:r w:rsidR="00D26F6B">
        <w:fldChar w:fldCharType="end"/>
      </w:r>
      <w:r>
        <w:t>.</w:t>
      </w:r>
    </w:p>
    <w:p w14:paraId="0AB92D81" w14:textId="73D0B75F" w:rsidR="007A475E" w:rsidRDefault="007A475E" w:rsidP="007A475E">
      <w:r>
        <w:t xml:space="preserve">There are concerns that imaging findings in primary care, particularly the use of </w:t>
      </w:r>
      <w:r w:rsidR="0076240B">
        <w:t>US</w:t>
      </w:r>
      <w:r>
        <w:t xml:space="preserve">, may be misleading and result in inappropriate management or a delay in correct diagnosis </w:t>
      </w:r>
      <w:r w:rsidR="00D26F6B">
        <w:fldChar w:fldCharType="begin"/>
      </w:r>
      <w:r w:rsidR="00D26F6B">
        <w:instrText xml:space="preserve"> ADDIN EN.CITE &lt;EndNote&gt;&lt;Cite&gt;&lt;Author&gt;Buchbinder&lt;/Author&gt;&lt;Year&gt;2013&lt;/Year&gt;&lt;RecNum&gt;39&lt;/RecNum&gt;&lt;DisplayText&gt;(Buchbinder et al. 2013)&lt;/DisplayText&gt;&lt;record&gt;&lt;rec-number&gt;39&lt;/rec-number&gt;&lt;foreign-keys&gt;&lt;key app="EN" db-id="rv0tdsrtmppw57e20z4prz9rvxrasrvve0td" timestamp="1645482976"&gt;39&lt;/key&gt;&lt;/foreign-keys&gt;&lt;ref-type name="Journal Article"&gt;17&lt;/ref-type&gt;&lt;contributors&gt;&lt;authors&gt;&lt;author&gt;Buchbinder, R.&lt;/author&gt;&lt;author&gt;Staples, M. P.&lt;/author&gt;&lt;author&gt;Shanahan, E. M.&lt;/author&gt;&lt;author&gt;Roos, J. F.&lt;/author&gt;&lt;/authors&gt;&lt;/contributors&gt;&lt;auth-address&gt;Monash Department of Clinical Epidemiology, Cabrini Health, Monash University, Melbourne, Victoria, Australia. rachelle.buchbinder@monash.edu&lt;/auth-address&gt;&lt;titles&gt;&lt;title&gt;General practitioner management of shoulder pain in comparison with rheumatologist expectation of care and best evidence: an Australian national survey&lt;/title&gt;&lt;secondary-title&gt;PLoS One&lt;/secondary-title&gt;&lt;/titles&gt;&lt;periodical&gt;&lt;full-title&gt;PLoS One&lt;/full-title&gt;&lt;/periodical&gt;&lt;pages&gt;e61243&lt;/pages&gt;&lt;volume&gt;8&lt;/volume&gt;&lt;number&gt;4&lt;/number&gt;&lt;edition&gt;2013/04/25&lt;/edition&gt;&lt;keywords&gt;&lt;keyword&gt;Australia&lt;/keyword&gt;&lt;keyword&gt;Bursitis/drug therapy/surgery&lt;/keyword&gt;&lt;keyword&gt;Data Collection&lt;/keyword&gt;&lt;keyword&gt;General Practitioners/*statistics &amp;amp; numerical data&lt;/keyword&gt;&lt;keyword&gt;Glucocorticoids/therapeutic use&lt;/keyword&gt;&lt;keyword&gt;Humans&lt;/keyword&gt;&lt;keyword&gt;Rheumatology/*methods&lt;/keyword&gt;&lt;keyword&gt;Rotator Cuff/surgery&lt;/keyword&gt;&lt;keyword&gt;Shoulder Joint/surgery&lt;/keyword&gt;&lt;keyword&gt;Shoulder Pain/*drug therapy/*surgery&lt;/keyword&gt;&lt;/keywords&gt;&lt;dates&gt;&lt;year&gt;2013&lt;/year&gt;&lt;/dates&gt;&lt;isbn&gt;1932-6203&lt;/isbn&gt;&lt;accession-num&gt;23613818&lt;/accession-num&gt;&lt;urls&gt;&lt;/urls&gt;&lt;custom2&gt;PMC3628939&lt;/custom2&gt;&lt;electronic-resource-num&gt;10.1371/journal.pone.0061243&lt;/electronic-resource-num&gt;&lt;remote-database-provider&gt;NLM&lt;/remote-database-provider&gt;&lt;language&gt;eng&lt;/language&gt;&lt;/record&gt;&lt;/Cite&gt;&lt;/EndNote&gt;</w:instrText>
      </w:r>
      <w:r w:rsidR="00D26F6B">
        <w:fldChar w:fldCharType="separate"/>
      </w:r>
      <w:r w:rsidR="00D26F6B">
        <w:rPr>
          <w:noProof/>
        </w:rPr>
        <w:t>(Buchbinder et al. 2013)</w:t>
      </w:r>
      <w:r w:rsidR="00D26F6B">
        <w:fldChar w:fldCharType="end"/>
      </w:r>
      <w:r>
        <w:t>.</w:t>
      </w:r>
    </w:p>
    <w:p w14:paraId="7D136E86" w14:textId="498AE582" w:rsidR="007A475E" w:rsidRDefault="007A475E" w:rsidP="007A475E">
      <w:r>
        <w:t xml:space="preserve">Subacromial injection of a local anaesthetic or steroid can reduce the pain either directly or by reducing inflammation </w:t>
      </w:r>
      <w:r w:rsidR="00D26F6B">
        <w:fldChar w:fldCharType="begin">
          <w:fldData xml:space="preserve">PEVuZE5vdGU+PENpdGU+PEF1dGhvcj5aYWRybzwvQXV0aG9yPjxZZWFyPjIwMjE8L1llYXI+PFJl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==
</w:fldData>
        </w:fldChar>
      </w:r>
      <w:r w:rsidR="009920C4">
        <w:instrText xml:space="preserve"> ADDIN EN.CITE </w:instrText>
      </w:r>
      <w:r w:rsidR="009920C4">
        <w:fldChar w:fldCharType="begin">
          <w:fldData xml:space="preserve">PEVuZE5vdGU+PENpdGU+PEF1dGhvcj5aYWRybzwvQXV0aG9yPjxZZWFyPjIwMjE8L1llYXI+PFJl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==
</w:fldData>
        </w:fldChar>
      </w:r>
      <w:r w:rsidR="009920C4">
        <w:instrText xml:space="preserve"> ADDIN EN.CITE.DATA </w:instrText>
      </w:r>
      <w:r w:rsidR="009920C4">
        <w:fldChar w:fldCharType="end"/>
      </w:r>
      <w:r w:rsidR="00D26F6B">
        <w:fldChar w:fldCharType="separate"/>
      </w:r>
      <w:r w:rsidR="009920C4">
        <w:rPr>
          <w:noProof/>
        </w:rPr>
        <w:t>(Zadro et al. 2021, New York Workers Compensation Board 2021, Hohmann et al. 2020, Washington State Department of Labor and Industries 2018)</w:t>
      </w:r>
      <w:r w:rsidR="00D26F6B">
        <w:fldChar w:fldCharType="end"/>
      </w:r>
      <w:r>
        <w:t xml:space="preserve">. Some guidelines recommend the use of these injections to help diagnosis of shoulder impingement </w:t>
      </w:r>
      <w:r w:rsidR="00D36BFC">
        <w:fldChar w:fldCharType="begin">
          <w:fldData xml:space="preserve">PEVuZE5vdGU+PENpdGU+PEF1dGhvcj5OZXcgWW9yayBXb3JrZXJzIENvbXBlbnNhdGlvbiBCb2Fy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</w:fldData>
        </w:fldChar>
      </w:r>
      <w:r w:rsidR="009920C4">
        <w:instrText xml:space="preserve"> ADDIN EN.CITE </w:instrText>
      </w:r>
      <w:r w:rsidR="009920C4">
        <w:fldChar w:fldCharType="begin">
          <w:fldData xml:space="preserve">PEVuZE5vdGU+PENpdGU+PEF1dGhvcj5OZXcgWW9yayBXb3JrZXJzIENvbXBlbnNhdGlvbiBCb2Fy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</w:fldData>
        </w:fldChar>
      </w:r>
      <w:r w:rsidR="009920C4">
        <w:instrText xml:space="preserve"> ADDIN EN.CITE.DATA </w:instrText>
      </w:r>
      <w:r w:rsidR="009920C4">
        <w:fldChar w:fldCharType="end"/>
      </w:r>
      <w:r w:rsidR="00D36BFC">
        <w:fldChar w:fldCharType="separate"/>
      </w:r>
      <w:r w:rsidR="009920C4">
        <w:rPr>
          <w:noProof/>
        </w:rPr>
        <w:t>(New York Workers Compensation Board 2021, Hohmann et al. 2020, Washington State Department of Labor and Industries 2018)</w:t>
      </w:r>
      <w:r w:rsidR="00D36BFC">
        <w:fldChar w:fldCharType="end"/>
      </w:r>
      <w:r>
        <w:t xml:space="preserve">, although there is a paucity of high-quality studies for this method </w:t>
      </w:r>
      <w:r w:rsidR="00D36BFC">
        <w:fldChar w:fldCharType="begin"/>
      </w:r>
      <w:r w:rsidR="00D36BFC">
        <w:instrText xml:space="preserve"> ADDIN EN.CITE &lt;EndNote&gt;&lt;Cite&gt;&lt;Author&gt;Whittle&lt;/Author&gt;&lt;Year&gt;2015&lt;/Year&gt;&lt;RecNum&gt;124&lt;/RecNum&gt;&lt;DisplayText&gt;(Whittle and Buchbinder 2015)&lt;/DisplayText&gt;&lt;record&gt;&lt;rec-number&gt;124&lt;/rec-number&gt;&lt;foreign-keys&gt;&lt;key app="EN" db-id="rv0tdsrtmppw57e20z4prz9rvxrasrvve0td" timestamp="1645482976"&gt;124&lt;/key&gt;&lt;/foreign-keys&gt;&lt;ref-type name="Journal Article"&gt;17&lt;/ref-type&gt;&lt;contributors&gt;&lt;authors&gt;&lt;author&gt;Whittle, S.&lt;/author&gt;&lt;author&gt;Buchbinder, R.&lt;/author&gt;&lt;/authors&gt;&lt;/contributors&gt;&lt;titles&gt;&lt;title&gt;In the clinic. Rotator cuff disease&lt;/title&gt;&lt;secondary-title&gt;Ann Intern Med&lt;/secondary-title&gt;&lt;/titles&gt;&lt;periodical&gt;&lt;full-title&gt;Ann Intern Med&lt;/full-title&gt;&lt;/periodical&gt;&lt;pages&gt;Itc1-15&lt;/pages&gt;&lt;volume&gt;162&lt;/volume&gt;&lt;number&gt;1&lt;/number&gt;&lt;edition&gt;2015/01/07&lt;/edition&gt;&lt;keywords&gt;&lt;keyword&gt;Humans&lt;/keyword&gt;&lt;keyword&gt;*Muscular Diseases/complications/diagnosis/prevention &amp;amp; control/therapy&lt;/keyword&gt;&lt;keyword&gt;Patient Education as Topic&lt;/keyword&gt;&lt;keyword&gt;Risk Factors&lt;/keyword&gt;&lt;keyword&gt;*Rotator Cuff&lt;/keyword&gt;&lt;keyword&gt;Rotator Cuff Injuries&lt;/keyword&gt;&lt;keyword&gt;Shoulder Pain/etiology&lt;/keyword&gt;&lt;/keywords&gt;&lt;dates&gt;&lt;year&gt;2015&lt;/year&gt;&lt;pub-dates&gt;&lt;date&gt;Jan 6&lt;/date&gt;&lt;/pub-dates&gt;&lt;/dates&gt;&lt;isbn&gt;0003-4819&lt;/isbn&gt;&lt;accession-num&gt;25560729&lt;/accession-num&gt;&lt;urls&gt;&lt;/urls&gt;&lt;electronic-resource-num&gt;10.7326/aitc201501060&lt;/electronic-resource-num&gt;&lt;remote-database-provider&gt;NLM&lt;/remote-database-provider&gt;&lt;language&gt;eng&lt;/language&gt;&lt;/record&gt;&lt;/Cite&gt;&lt;/EndNote&gt;</w:instrText>
      </w:r>
      <w:r w:rsidR="00D36BFC">
        <w:fldChar w:fldCharType="separate"/>
      </w:r>
      <w:r w:rsidR="00D36BFC">
        <w:rPr>
          <w:noProof/>
        </w:rPr>
        <w:t>(Whittle and Buchbinder 2015)</w:t>
      </w:r>
      <w:r w:rsidR="00D36BFC">
        <w:fldChar w:fldCharType="end"/>
      </w:r>
      <w:r>
        <w:t>.</w:t>
      </w:r>
    </w:p>
    <w:p w14:paraId="6D840183" w14:textId="6BC39565" w:rsidR="007A475E" w:rsidRDefault="007A475E" w:rsidP="007A475E">
      <w:r>
        <w:t xml:space="preserve">There are existing MBS items for </w:t>
      </w:r>
      <w:r w:rsidR="003946BE">
        <w:t>US</w:t>
      </w:r>
      <w:r>
        <w:t xml:space="preserve"> of the shoulder or upper arm (55864, 55865, 55866, 55867), diagnostic radiology </w:t>
      </w:r>
      <w:r w:rsidR="00095FC5">
        <w:t>using</w:t>
      </w:r>
      <w:r>
        <w:t xml:space="preserve"> X-ray of the shoulder or scapula (57700, 57703) and MRI scan of the shoulder or its supporting structures (63325)</w:t>
      </w:r>
      <w:r w:rsidR="00D36BFC">
        <w:t xml:space="preserve"> </w:t>
      </w:r>
      <w:r w:rsidR="00D36BFC">
        <w:fldChar w:fldCharType="begin"/>
      </w:r>
      <w:r w:rsidR="00D36BFC">
        <w:instrText xml:space="preserve"> ADDIN EN.CITE &lt;EndNote&gt;&lt;Cite&gt;&lt;Author&gt;MBS&lt;/Author&gt;&lt;Year&gt;2022&lt;/Year&gt;&lt;RecNum&gt;85&lt;/RecNum&gt;&lt;DisplayText&gt;(MBS 2022a)&lt;/DisplayText&gt;&lt;record&gt;&lt;rec-number&gt;85&lt;/rec-number&gt;&lt;foreign-keys&gt;&lt;key app="EN" db-id="rv0tdsrtmppw57e20z4prz9rvxrasrvve0td" timestamp="1645482976"&gt;85&lt;/key&gt;&lt;/foreign-keys&gt;&lt;ref-type name="Web Page"&gt;12&lt;/ref-type&gt;&lt;contributors&gt;&lt;authors&gt;&lt;author&gt;MBS&lt;/author&gt;&lt;/authors&gt;&lt;/contributors&gt;&lt;titles&gt;&lt;title&gt;MBS Online&lt;/title&gt;&lt;/titles&gt;&lt;volume&gt;2022&lt;/volume&gt;&lt;number&gt;13 February&lt;/number&gt;&lt;dates&gt;&lt;year&gt;2022&lt;/year&gt;&lt;/dates&gt;&lt;publisher&gt;Australian Government Department of Health&lt;/publisher&gt;&lt;urls&gt;&lt;related-urls&gt;&lt;url&gt;http://www.mbsonline.gov.au/internet/mbsonline/publishing.nsf/Content/Home&lt;/url&gt;&lt;/related-urls&gt;&lt;/urls&gt;&lt;/record&gt;&lt;/Cite&gt;&lt;/EndNote&gt;</w:instrText>
      </w:r>
      <w:r w:rsidR="00D36BFC">
        <w:fldChar w:fldCharType="separate"/>
      </w:r>
      <w:r w:rsidR="00D36BFC">
        <w:rPr>
          <w:noProof/>
        </w:rPr>
        <w:t>(MBS 2022a)</w:t>
      </w:r>
      <w:r w:rsidR="00D36BFC">
        <w:fldChar w:fldCharType="end"/>
      </w:r>
      <w:r>
        <w:t xml:space="preserve">. </w:t>
      </w:r>
      <w:r w:rsidR="001F0A0B">
        <w:t>Appropriate</w:t>
      </w:r>
      <w:r>
        <w:t xml:space="preserve"> items for </w:t>
      </w:r>
      <w:r w:rsidR="003946BE">
        <w:t>US</w:t>
      </w:r>
      <w:r>
        <w:t xml:space="preserve"> will be confirmed as part of the assessment phase. The number of claims in 2019–2020 was 53,213 for MRI (item 63325, from 27,696 in 2010–2011), 97,381 for </w:t>
      </w:r>
      <w:r w:rsidR="003946BE">
        <w:t>US</w:t>
      </w:r>
      <w:r>
        <w:t xml:space="preserve"> (no previous years’ data available) and 462,740 for X-ray (57700 and 57703 combined, from 359,866 in 2010–2011) </w:t>
      </w:r>
      <w:r w:rsidR="00D36BFC">
        <w:fldChar w:fldCharType="begin"/>
      </w:r>
      <w:r w:rsidR="00D36BFC">
        <w:instrText xml:space="preserve"> ADDIN EN.CITE &lt;EndNote&gt;&lt;Cite&gt;&lt;Author&gt;MBS&lt;/Author&gt;&lt;Year&gt;2022&lt;/Year&gt;&lt;RecNum&gt;84&lt;/RecNum&gt;&lt;DisplayText&gt;(MBS 2022b)&lt;/DisplayText&gt;&lt;record&gt;&lt;rec-number&gt;84&lt;/rec-number&gt;&lt;foreign-keys&gt;&lt;key app="EN" db-id="rv0tdsrtmppw57e20z4prz9rvxrasrvve0td" timestamp="1645482976"&gt;84&lt;/key&gt;&lt;/foreign-keys&gt;&lt;ref-type name="Web Page"&gt;12&lt;/ref-type&gt;&lt;contributors&gt;&lt;authors&gt;&lt;author&gt;MBS&lt;/author&gt;&lt;/authors&gt;&lt;/contributors&gt;&lt;titles&gt;&lt;title&gt;Medicare item reports&lt;/title&gt;&lt;/titles&gt;&lt;volume&gt;2022&lt;/volume&gt;&lt;number&gt;13 February&lt;/number&gt;&lt;dates&gt;&lt;year&gt;2022&lt;/year&gt;&lt;/dates&gt;&lt;publisher&gt;Australian Government Services Australia&lt;/publisher&gt;&lt;urls&gt;&lt;related-urls&gt;&lt;url&gt;http://medicarestatistics.humanservices.gov.au/statistics/mbs_item.jsp&lt;/url&gt;&lt;/related-urls&gt;&lt;/urls&gt;&lt;/record&gt;&lt;/Cite&gt;&lt;/EndNote&gt;</w:instrText>
      </w:r>
      <w:r w:rsidR="00D36BFC">
        <w:fldChar w:fldCharType="separate"/>
      </w:r>
      <w:r w:rsidR="00D36BFC">
        <w:rPr>
          <w:noProof/>
        </w:rPr>
        <w:t>(MBS 2022b)</w:t>
      </w:r>
      <w:r w:rsidR="00D36BFC">
        <w:fldChar w:fldCharType="end"/>
      </w:r>
      <w:r>
        <w:t>.</w:t>
      </w:r>
    </w:p>
    <w:p w14:paraId="7C3B0216" w14:textId="77777777" w:rsidR="007A475E" w:rsidRDefault="007A475E" w:rsidP="007A475E">
      <w:pPr>
        <w:pStyle w:val="Heading5"/>
      </w:pPr>
      <w:r>
        <w:t>Current treatment options</w:t>
      </w:r>
    </w:p>
    <w:p w14:paraId="7ECBFDCD" w14:textId="6D86C3D8" w:rsidR="007A475E" w:rsidRDefault="007A475E" w:rsidP="007A475E">
      <w:r>
        <w:t xml:space="preserve">While nearly half of all patients with new-onset shoulder pain consult their general practitioner only once, and most never require referral for specialist care, some patients need targeted care </w:t>
      </w:r>
      <w:r w:rsidR="00D36BFC">
        <w:fldChar w:fldCharType="begin"/>
      </w:r>
      <w:r w:rsidR="00D36BFC">
        <w:instrText xml:space="preserve"> ADDIN EN.CITE &lt;EndNote&gt;&lt;Cite&gt;&lt;Author&gt;Whittle&lt;/Author&gt;&lt;Year&gt;2015&lt;/Year&gt;&lt;RecNum&gt;124&lt;/RecNum&gt;&lt;DisplayText&gt;(Whittle and Buchbinder 2015)&lt;/DisplayText&gt;&lt;record&gt;&lt;rec-number&gt;124&lt;/rec-number&gt;&lt;foreign-keys&gt;&lt;key app="EN" db-id="rv0tdsrtmppw57e20z4prz9rvxrasrvve0td" timestamp="1645482976"&gt;124&lt;/key&gt;&lt;/foreign-keys&gt;&lt;ref-type name="Journal Article"&gt;17&lt;/ref-type&gt;&lt;contributors&gt;&lt;authors&gt;&lt;author&gt;Whittle, S.&lt;/author&gt;&lt;author&gt;Buchbinder, R.&lt;/author&gt;&lt;/authors&gt;&lt;/contributors&gt;&lt;titles&gt;&lt;title&gt;In the clinic. Rotator cuff disease&lt;/title&gt;&lt;secondary-title&gt;Ann Intern Med&lt;/secondary-title&gt;&lt;/titles&gt;&lt;periodical&gt;&lt;full-title&gt;Ann Intern Med&lt;/full-title&gt;&lt;/periodical&gt;&lt;pages&gt;Itc1-15&lt;/pages&gt;&lt;volume&gt;162&lt;/volume&gt;&lt;number&gt;1&lt;/number&gt;&lt;edition&gt;2015/01/07&lt;/edition&gt;&lt;keywords&gt;&lt;keyword&gt;Humans&lt;/keyword&gt;&lt;keyword&gt;*Muscular Diseases/complications/diagnosis/prevention &amp;amp; control/therapy&lt;/keyword&gt;&lt;keyword&gt;Patient Education as Topic&lt;/keyword&gt;&lt;keyword&gt;Risk Factors&lt;/keyword&gt;&lt;keyword&gt;*Rotator Cuff&lt;/keyword&gt;&lt;keyword&gt;Rotator Cuff Injuries&lt;/keyword&gt;&lt;keyword&gt;Shoulder Pain/etiology&lt;/keyword&gt;&lt;/keywords&gt;&lt;dates&gt;&lt;year&gt;2015&lt;/year&gt;&lt;pub-dates&gt;&lt;date&gt;Jan 6&lt;/date&gt;&lt;/pub-dates&gt;&lt;/dates&gt;&lt;isbn&gt;0003-4819&lt;/isbn&gt;&lt;accession-num&gt;25560729&lt;/accession-num&gt;&lt;urls&gt;&lt;/urls&gt;&lt;electronic-resource-num&gt;10.7326/aitc201501060&lt;/electronic-resource-num&gt;&lt;remote-database-provider&gt;NLM&lt;/remote-database-provider&gt;&lt;language&gt;eng&lt;/language&gt;&lt;/record&gt;&lt;/Cite&gt;&lt;/EndNote&gt;</w:instrText>
      </w:r>
      <w:r w:rsidR="00D36BFC">
        <w:fldChar w:fldCharType="separate"/>
      </w:r>
      <w:r w:rsidR="00D36BFC">
        <w:rPr>
          <w:noProof/>
        </w:rPr>
        <w:t>(Whittle and Buchbinder 2015)</w:t>
      </w:r>
      <w:r w:rsidR="00D36BFC">
        <w:fldChar w:fldCharType="end"/>
      </w:r>
      <w:r>
        <w:t xml:space="preserve">. The primary aim of any therapy is to relieve pain and restore shoulder function </w:t>
      </w:r>
      <w:r w:rsidR="00D36BFC">
        <w:fldChar w:fldCharType="begin">
          <w:fldData xml:space="preserve">PEVuZE5vdGU+PENpdGU+PEF1dGhvcj5TY2htdWNrZXI8L0F1dGhvcj48WWVhcj4yMDIwPC9ZZWFy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</w:fldData>
        </w:fldChar>
      </w:r>
      <w:r w:rsidR="00D36BFC">
        <w:instrText xml:space="preserve"> ADDIN EN.CITE </w:instrText>
      </w:r>
      <w:r w:rsidR="00D36BFC">
        <w:fldChar w:fldCharType="begin">
          <w:fldData xml:space="preserve">PEVuZE5vdGU+PENpdGU+PEF1dGhvcj5TY2htdWNrZXI8L0F1dGhvcj48WWVhcj4yMDIwPC9ZZWFy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</w:fldData>
        </w:fldChar>
      </w:r>
      <w:r w:rsidR="00D36BFC">
        <w:instrText xml:space="preserve"> ADDIN EN.CITE.DATA </w:instrText>
      </w:r>
      <w:r w:rsidR="00D36BFC">
        <w:fldChar w:fldCharType="end"/>
      </w:r>
      <w:r w:rsidR="00D36BFC">
        <w:fldChar w:fldCharType="separate"/>
      </w:r>
      <w:r w:rsidR="00D36BFC">
        <w:rPr>
          <w:noProof/>
        </w:rPr>
        <w:t>(Schmucker et al. 2020)</w:t>
      </w:r>
      <w:r w:rsidR="00D36BFC">
        <w:fldChar w:fldCharType="end"/>
      </w:r>
      <w:r>
        <w:t>.</w:t>
      </w:r>
    </w:p>
    <w:p w14:paraId="72D48C64" w14:textId="70938DC8" w:rsidR="007A475E" w:rsidRDefault="007A475E" w:rsidP="007A475E">
      <w:r>
        <w:t>Initial treatments</w:t>
      </w:r>
      <w:r w:rsidR="00BC2063">
        <w:t xml:space="preserve"> of conservative therapy or non-surgical management</w:t>
      </w:r>
      <w:r>
        <w:t xml:space="preserve"> include modification of lifting activities, simple analgesia or non-steroid anti-inflammatories (Whittle 2016). Movement, exercise and physiotherapy improve strength and stability</w:t>
      </w:r>
      <w:r w:rsidR="004C17BB">
        <w:t>,</w:t>
      </w:r>
      <w:r>
        <w:t xml:space="preserve"> </w:t>
      </w:r>
      <w:r w:rsidR="00271731">
        <w:t xml:space="preserve">and </w:t>
      </w:r>
      <w:r>
        <w:t xml:space="preserve">are recommended in all clinical practice guidelines </w:t>
      </w:r>
      <w:r w:rsidR="00D36BFC">
        <w:fldChar w:fldCharType="begin">
          <w:fldData xml:space="preserve">PEVuZE5vdGU+PENpdGU+PEF1dGhvcj5BQU9TPC9BdXRob3I+PFllYXI+MjAxOTwvWWVhcj48UmVj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=
</w:fldData>
        </w:fldChar>
      </w:r>
      <w:r w:rsidR="00D36BFC">
        <w:instrText xml:space="preserve"> ADDIN EN.CITE </w:instrText>
      </w:r>
      <w:r w:rsidR="00D36BFC">
        <w:fldChar w:fldCharType="begin">
          <w:fldData xml:space="preserve">PEVuZE5vdGU+PENpdGU+PEF1dGhvcj5BQU9TPC9BdXRob3I+PFllYXI+MjAxOTwvWWVhcj48UmVj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=
</w:fldData>
        </w:fldChar>
      </w:r>
      <w:r w:rsidR="00D36BFC">
        <w:instrText xml:space="preserve"> ADDIN EN.CITE.DATA </w:instrText>
      </w:r>
      <w:r w:rsidR="00D36BFC">
        <w:fldChar w:fldCharType="end"/>
      </w:r>
      <w:r w:rsidR="00D36BFC">
        <w:fldChar w:fldCharType="separate"/>
      </w:r>
      <w:r w:rsidR="00D36BFC">
        <w:rPr>
          <w:noProof/>
        </w:rPr>
        <w:t>(AAOS 2019, Hopman et al. 2013, Vandvik et al. 2019)</w:t>
      </w:r>
      <w:r w:rsidR="00D36BFC">
        <w:fldChar w:fldCharType="end"/>
      </w:r>
      <w:r>
        <w:t>.</w:t>
      </w:r>
    </w:p>
    <w:p w14:paraId="5F1AE052" w14:textId="5F11285E" w:rsidR="007A475E" w:rsidRPr="007A475E" w:rsidRDefault="007A475E" w:rsidP="000704D9">
      <w:pPr>
        <w:keepNext/>
        <w:rPr>
          <w:b/>
          <w:bCs/>
        </w:rPr>
      </w:pPr>
      <w:r w:rsidRPr="007A475E">
        <w:rPr>
          <w:b/>
          <w:bCs/>
        </w:rPr>
        <w:t xml:space="preserve">The use of conservative </w:t>
      </w:r>
      <w:r w:rsidR="00CE0ECD">
        <w:rPr>
          <w:b/>
          <w:bCs/>
        </w:rPr>
        <w:t>therapy</w:t>
      </w:r>
      <w:r w:rsidR="00CE0ECD" w:rsidRPr="007A475E">
        <w:rPr>
          <w:b/>
          <w:bCs/>
        </w:rPr>
        <w:t xml:space="preserve"> </w:t>
      </w:r>
      <w:r w:rsidRPr="007A475E">
        <w:rPr>
          <w:b/>
          <w:bCs/>
        </w:rPr>
        <w:t>is further described under Comparator below.</w:t>
      </w:r>
    </w:p>
    <w:p w14:paraId="251C9DB5" w14:textId="67B31E86" w:rsidR="007A475E" w:rsidRDefault="00361464" w:rsidP="007A475E">
      <w:r>
        <w:t xml:space="preserve">According to many guidelines, </w:t>
      </w:r>
      <w:r w:rsidR="00AF1139">
        <w:t>p</w:t>
      </w:r>
      <w:r w:rsidR="007A475E">
        <w:t xml:space="preserve">atients who fail to respond to </w:t>
      </w:r>
      <w:r w:rsidR="006D75E4">
        <w:t xml:space="preserve">5 - </w:t>
      </w:r>
      <w:r w:rsidR="007D20FC">
        <w:t xml:space="preserve">12 weeks of </w:t>
      </w:r>
      <w:r w:rsidR="007A475E">
        <w:t xml:space="preserve">conservative therapy in primary care are referred to specialist care (including surgery) according to the clinical circumstance </w:t>
      </w:r>
      <w:r w:rsidR="00D36BFC">
        <w:fldChar w:fldCharType="begin"/>
      </w:r>
      <w:r w:rsidR="00D36BFC">
        <w:instrText xml:space="preserve"> ADDIN EN.CITE &lt;EndNote&gt;&lt;Cite&gt;&lt;Author&gt;Whittle&lt;/Author&gt;&lt;Year&gt;2015&lt;/Year&gt;&lt;RecNum&gt;124&lt;/RecNum&gt;&lt;DisplayText&gt;(Whittle and Buchbinder 2015)&lt;/DisplayText&gt;&lt;record&gt;&lt;rec-number&gt;124&lt;/rec-number&gt;&lt;foreign-keys&gt;&lt;key app="EN" db-id="rv0tdsrtmppw57e20z4prz9rvxrasrvve0td" timestamp="1645482976"&gt;124&lt;/key&gt;&lt;/foreign-keys&gt;&lt;ref-type name="Journal Article"&gt;17&lt;/ref-type&gt;&lt;contributors&gt;&lt;authors&gt;&lt;author&gt;Whittle, S.&lt;/author&gt;&lt;author&gt;Buchbinder, R.&lt;/author&gt;&lt;/authors&gt;&lt;/contributors&gt;&lt;titles&gt;&lt;title&gt;In the clinic. Rotator cuff disease&lt;/title&gt;&lt;secondary-title&gt;Ann Intern Med&lt;/secondary-title&gt;&lt;/titles&gt;&lt;periodical&gt;&lt;full-title&gt;Ann Intern Med&lt;/full-title&gt;&lt;/periodical&gt;&lt;pages&gt;Itc1-15&lt;/pages&gt;&lt;volume&gt;162&lt;/volume&gt;&lt;number&gt;1&lt;/number&gt;&lt;edition&gt;2015/01/07&lt;/edition&gt;&lt;keywords&gt;&lt;keyword&gt;Humans&lt;/keyword&gt;&lt;keyword&gt;*Muscular Diseases/complications/diagnosis/prevention &amp;amp; control/therapy&lt;/keyword&gt;&lt;keyword&gt;Patient Education as Topic&lt;/keyword&gt;&lt;keyword&gt;Risk Factors&lt;/keyword&gt;&lt;keyword&gt;*Rotator Cuff&lt;/keyword&gt;&lt;keyword&gt;Rotator Cuff Injuries&lt;/keyword&gt;&lt;keyword&gt;Shoulder Pain/etiology&lt;/keyword&gt;&lt;/keywords&gt;&lt;dates&gt;&lt;year&gt;2015&lt;/year&gt;&lt;pub-dates&gt;&lt;date&gt;Jan 6&lt;/date&gt;&lt;/pub-dates&gt;&lt;/dates&gt;&lt;isbn&gt;0003-4819&lt;/isbn&gt;&lt;accession-num&gt;25560729&lt;/accession-num&gt;&lt;urls&gt;&lt;/urls&gt;&lt;electronic-resource-num&gt;10.7326/aitc201501060&lt;/electronic-resource-num&gt;&lt;remote-database-provider&gt;NLM&lt;/remote-database-provider&gt;&lt;language&gt;eng&lt;/language&gt;&lt;/record&gt;&lt;/Cite&gt;&lt;/EndNote&gt;</w:instrText>
      </w:r>
      <w:r w:rsidR="00D36BFC">
        <w:fldChar w:fldCharType="separate"/>
      </w:r>
      <w:r w:rsidR="00D36BFC">
        <w:rPr>
          <w:noProof/>
        </w:rPr>
        <w:t>(Whittle and Buchbinder 2015)</w:t>
      </w:r>
      <w:r w:rsidR="00D36BFC">
        <w:fldChar w:fldCharType="end"/>
      </w:r>
      <w:r w:rsidR="007A475E">
        <w:t>.</w:t>
      </w:r>
    </w:p>
    <w:p w14:paraId="6C87BB63" w14:textId="4727FDCC" w:rsidR="007A475E" w:rsidRDefault="007A475E" w:rsidP="007A475E">
      <w:pPr>
        <w:rPr>
          <w:b/>
          <w:bCs/>
        </w:rPr>
      </w:pPr>
      <w:r w:rsidRPr="007A475E">
        <w:rPr>
          <w:b/>
          <w:bCs/>
        </w:rPr>
        <w:t>The use of surgical care is further described under Intervention below.</w:t>
      </w:r>
    </w:p>
    <w:p w14:paraId="1AD6C5FC" w14:textId="77777777" w:rsidR="00D36BFC" w:rsidRPr="00D36BFC" w:rsidRDefault="00D36BFC" w:rsidP="00D36BFC">
      <w:pPr>
        <w:pStyle w:val="Heading5"/>
      </w:pPr>
      <w:r w:rsidRPr="00D36BFC">
        <w:lastRenderedPageBreak/>
        <w:t>Economic impact</w:t>
      </w:r>
    </w:p>
    <w:p w14:paraId="3C76253F" w14:textId="00DD3BDA" w:rsidR="00D36BFC" w:rsidRPr="00D36BFC" w:rsidRDefault="00D36BFC" w:rsidP="00D36BFC">
      <w:r w:rsidRPr="00D36BFC">
        <w:t xml:space="preserve">Musculoskeletal disorders are the second largest cause of disability globally and are estimated to have cost Australia A$55 billion in 2012. According to a cost-of-illness analysis study, the mean societal cost of healthcare and domestic support for shoulder pain in Australia in 2019 was A$7,563 annually for patients on the orthopaedic waiting list. The cost increased to A$13,885 annually when absenteeism and presenteeism were included. The mean per-patient cost to government of public hospital care was A$2,622 in the first year and A$3,835 over 2 years </w:t>
      </w:r>
      <w:r>
        <w:fldChar w:fldCharType="begin"/>
      </w:r>
      <w:r>
        <w:instrText xml:space="preserve"> ADDIN EN.CITE &lt;EndNote&gt;&lt;Cite&gt;&lt;Author&gt;Marks&lt;/Author&gt;&lt;Year&gt;2018&lt;/Year&gt;&lt;RecNum&gt;145&lt;/RecNum&gt;&lt;DisplayText&gt;(Marks et al. 2018)&lt;/DisplayText&gt;&lt;record&gt;&lt;rec-number&gt;145&lt;/rec-number&gt;&lt;foreign-keys&gt;&lt;key app="EN" db-id="rv0tdsrtmppw57e20z4prz9rvxrasrvve0td" timestamp="1645482988"&gt;145&lt;/key&gt;&lt;/foreign-keys&gt;&lt;ref-type name="Journal Article"&gt;17&lt;/ref-type&gt;&lt;contributors&gt;&lt;authors&gt;&lt;author&gt;Marks, Darryn&lt;/author&gt;&lt;author&gt;Comans, Tracy&lt;/author&gt;&lt;author&gt;Bisset, Leanne&lt;/author&gt;&lt;author&gt;Thomas, Michael&lt;/author&gt;&lt;author&gt;Scuffham, Paul A&lt;/author&gt;&lt;/authors&gt;&lt;/contributors&gt;&lt;titles&gt;&lt;title&gt;Shoulder pain cost-of-illness in patients referred for public orthopaedic care in Australia&lt;/title&gt;&lt;secondary-title&gt;Australian Health Review&lt;/secondary-title&gt;&lt;/titles&gt;&lt;periodical&gt;&lt;full-title&gt;Australian Health Review&lt;/full-title&gt;&lt;/periodical&gt;&lt;pages&gt;540-548&lt;/pages&gt;&lt;volume&gt;43&lt;/volume&gt;&lt;number&gt;5&lt;/number&gt;&lt;dates&gt;&lt;year&gt;2018&lt;/year&gt;&lt;/dates&gt;&lt;isbn&gt;1449-8944&lt;/isbn&gt;&lt;urls&gt;&lt;/urls&gt;&lt;/record&gt;&lt;/Cite&gt;&lt;/EndNote&gt;</w:instrText>
      </w:r>
      <w:r>
        <w:fldChar w:fldCharType="separate"/>
      </w:r>
      <w:r>
        <w:rPr>
          <w:noProof/>
        </w:rPr>
        <w:t>(Marks et al. 2018)</w:t>
      </w:r>
      <w:r>
        <w:fldChar w:fldCharType="end"/>
      </w:r>
      <w:r w:rsidRPr="00D36BFC">
        <w:t xml:space="preserve">. Among employed individuals with shoulder pain, the median days of absences from work is 23 days in the United States of America and 39 days in Canada </w:t>
      </w:r>
      <w:r>
        <w:fldChar w:fldCharType="begin"/>
      </w:r>
      <w:r>
        <w:instrText xml:space="preserve"> ADDIN EN.CITE &lt;EndNote&gt;&lt;Cite&gt;&lt;Author&gt;Yu&lt;/Author&gt;&lt;Year&gt;2021&lt;/Year&gt;&lt;RecNum&gt;156&lt;/RecNum&gt;&lt;DisplayText&gt;(Yu et al. 2021)&lt;/DisplayText&gt;&lt;record&gt;&lt;rec-number&gt;156&lt;/rec-number&gt;&lt;foreign-keys&gt;&lt;key app="EN" db-id="rv0tdsrtmppw57e20z4prz9rvxrasrvve0td" timestamp="1645482988"&gt;156&lt;/key&gt;&lt;/foreign-keys&gt;&lt;ref-type name="Journal Article"&gt;17&lt;/ref-type&gt;&lt;contributors&gt;&lt;authors&gt;&lt;author&gt;Yu, Hainan&lt;/author&gt;&lt;author&gt;Côté, Pierre&lt;/author&gt;&lt;author&gt;Wong, Jessica J&lt;/author&gt;&lt;author&gt;Shearer, Heather M&lt;/author&gt;&lt;author&gt;Mior, Silvano&lt;/author&gt;&lt;author&gt;Cancelliere, Carol&lt;/author&gt;&lt;author&gt;Randhawa, Kristi&lt;/author&gt;&lt;author&gt;Ameis, Arthur&lt;/author&gt;&lt;author&gt;Carroll, Linda J&lt;/author&gt;&lt;author&gt;Nordin, Margareta&lt;/author&gt;&lt;/authors&gt;&lt;/contributors&gt;&lt;titles&gt;&lt;title&gt;Noninvasive management of soft tissue disorders of the shoulder: A clinical practice guideline from the Ontario Protocol for Traffic Injury Management (OPTIMa) collaboration&lt;/title&gt;&lt;secondary-title&gt;European journal of pain&lt;/secondary-title&gt;&lt;/titles&gt;&lt;periodical&gt;&lt;full-title&gt;European journal of pain&lt;/full-title&gt;&lt;/periodical&gt;&lt;pages&gt;1644-1667&lt;/pages&gt;&lt;volume&gt;25&lt;/volume&gt;&lt;number&gt;8&lt;/number&gt;&lt;dates&gt;&lt;year&gt;2021&lt;/year&gt;&lt;/dates&gt;&lt;isbn&gt;1090-3801&lt;/isbn&gt;&lt;urls&gt;&lt;/urls&gt;&lt;/record&gt;&lt;/Cite&gt;&lt;/EndNote&gt;</w:instrText>
      </w:r>
      <w:r>
        <w:fldChar w:fldCharType="separate"/>
      </w:r>
      <w:r>
        <w:rPr>
          <w:noProof/>
        </w:rPr>
        <w:t>(Yu et al. 2021)</w:t>
      </w:r>
      <w:r>
        <w:fldChar w:fldCharType="end"/>
      </w:r>
      <w:r w:rsidRPr="00D36BFC">
        <w:t>.</w:t>
      </w:r>
    </w:p>
    <w:p w14:paraId="1B7FAD6B" w14:textId="77777777" w:rsidR="00D36BFC" w:rsidRPr="00D36BFC" w:rsidRDefault="00D36BFC" w:rsidP="00D36BFC">
      <w:pPr>
        <w:pStyle w:val="Heading4"/>
      </w:pPr>
      <w:r w:rsidRPr="00D36BFC">
        <w:t>Rationale</w:t>
      </w:r>
    </w:p>
    <w:p w14:paraId="25F442CC" w14:textId="7F2C8F1D" w:rsidR="00D36BFC" w:rsidRPr="00D36BFC" w:rsidRDefault="00D36BFC" w:rsidP="0057274E">
      <w:r w:rsidRPr="00D36BFC">
        <w:t xml:space="preserve">As shown in PICO </w:t>
      </w:r>
      <w:r w:rsidR="00EF582B" w:rsidRPr="00D36BFC">
        <w:t>Set</w:t>
      </w:r>
      <w:r w:rsidR="00EF582B">
        <w:t xml:space="preserve"> 1</w:t>
      </w:r>
      <w:r w:rsidRPr="00D36BFC">
        <w:t xml:space="preserve">, </w:t>
      </w:r>
      <w:r w:rsidR="00EF582B">
        <w:t>the</w:t>
      </w:r>
      <w:r w:rsidRPr="00D36BFC">
        <w:t xml:space="preserve"> population for this assessment</w:t>
      </w:r>
      <w:r w:rsidR="00EF582B">
        <w:t xml:space="preserve"> is</w:t>
      </w:r>
      <w:r w:rsidRPr="00D36BFC">
        <w:t>:</w:t>
      </w:r>
      <w:r w:rsidR="00D21F8D">
        <w:t xml:space="preserve"> </w:t>
      </w:r>
      <w:r w:rsidRPr="00D36BFC">
        <w:t>Patients with rotator cuff disease: subacromial shoulder impingement. This population includes patients with or without a tear of the rotator cuff. However, subacromial decompression surgery is provided as a standalone procedure with</w:t>
      </w:r>
      <w:r w:rsidR="001948FE">
        <w:t xml:space="preserve"> no</w:t>
      </w:r>
      <w:r w:rsidRPr="00D36BFC">
        <w:t xml:space="preserve"> concomitant rotator cuff repair surgery. For this population, patients with and without identified rotator cuff tears </w:t>
      </w:r>
      <w:r w:rsidR="0079538D">
        <w:t>will</w:t>
      </w:r>
      <w:r w:rsidR="0079538D" w:rsidRPr="00D36BFC">
        <w:t xml:space="preserve"> be</w:t>
      </w:r>
      <w:r w:rsidRPr="00D36BFC">
        <w:t xml:space="preserve"> reported separately.</w:t>
      </w:r>
    </w:p>
    <w:p w14:paraId="26B35F82" w14:textId="1F0F6CF1" w:rsidR="00D36BFC" w:rsidRPr="00D36BFC" w:rsidRDefault="00167C80" w:rsidP="0057274E">
      <w:r>
        <w:rPr>
          <w:rFonts w:cs="Arial"/>
        </w:rPr>
        <w:t>A second population was considered by PASC</w:t>
      </w:r>
      <w:r w:rsidR="00EF582B">
        <w:rPr>
          <w:rFonts w:cs="Arial"/>
        </w:rPr>
        <w:t xml:space="preserve"> (</w:t>
      </w:r>
      <w:r w:rsidR="0068252C">
        <w:rPr>
          <w:rFonts w:cs="Arial"/>
        </w:rPr>
        <w:t>PICO Set</w:t>
      </w:r>
      <w:r w:rsidR="00EF582B">
        <w:rPr>
          <w:rFonts w:cs="Arial"/>
        </w:rPr>
        <w:t xml:space="preserve"> 2):</w:t>
      </w:r>
      <w:r w:rsidR="0068252C">
        <w:rPr>
          <w:rFonts w:cs="Arial"/>
        </w:rPr>
        <w:t xml:space="preserve"> </w:t>
      </w:r>
      <w:r w:rsidR="00D36BFC" w:rsidRPr="00D36BFC">
        <w:t>Patients with rotator cuff disease: subacromial shoulder impingement and a tear of the rotator cuff. This population includes patients with a tear of the rotator cuff</w:t>
      </w:r>
      <w:r w:rsidR="00F27302">
        <w:t>,</w:t>
      </w:r>
      <w:r w:rsidR="00D36BFC" w:rsidRPr="00D36BFC">
        <w:t xml:space="preserve"> with subacromial decompression provided together with repair of the rotator cuff. For this population, patients with PTT and FTT should be reported separately. In addition, patients with FTT greater than and less than 3</w:t>
      </w:r>
      <w:r w:rsidR="001948FE" w:rsidRPr="001E5543">
        <w:t> </w:t>
      </w:r>
      <w:r w:rsidR="00D36BFC" w:rsidRPr="00D36BFC">
        <w:t>cm in size should be reported separately where possible.</w:t>
      </w:r>
      <w:r w:rsidR="00472597">
        <w:t xml:space="preserve"> </w:t>
      </w:r>
      <w:r w:rsidR="00472597" w:rsidRPr="0057274E">
        <w:rPr>
          <w:b/>
          <w:bCs/>
        </w:rPr>
        <w:t>Note, post PASC,</w:t>
      </w:r>
      <w:r>
        <w:rPr>
          <w:b/>
          <w:bCs/>
        </w:rPr>
        <w:t xml:space="preserve"> this</w:t>
      </w:r>
      <w:r w:rsidR="00472597" w:rsidRPr="002D0435">
        <w:rPr>
          <w:b/>
          <w:bCs/>
        </w:rPr>
        <w:t xml:space="preserve"> PICO </w:t>
      </w:r>
      <w:r>
        <w:rPr>
          <w:b/>
          <w:bCs/>
        </w:rPr>
        <w:t>S</w:t>
      </w:r>
      <w:r w:rsidR="00472597" w:rsidRPr="002D0435">
        <w:rPr>
          <w:b/>
          <w:bCs/>
        </w:rPr>
        <w:t>et 2 was removed from the review of subacromial decompression.</w:t>
      </w:r>
      <w:r w:rsidR="001E1004" w:rsidRPr="00D21F8D">
        <w:rPr>
          <w:b/>
          <w:bCs/>
        </w:rPr>
        <w:t xml:space="preserve"> </w:t>
      </w:r>
      <w:r w:rsidR="001E1004" w:rsidRPr="00167C80">
        <w:rPr>
          <w:b/>
          <w:bCs/>
        </w:rPr>
        <w:t>For information, the P</w:t>
      </w:r>
      <w:r w:rsidR="001E1004" w:rsidRPr="00E759B0">
        <w:rPr>
          <w:b/>
          <w:bCs/>
        </w:rPr>
        <w:t>ICO</w:t>
      </w:r>
      <w:r w:rsidR="001E1004" w:rsidRPr="0068252C">
        <w:rPr>
          <w:b/>
          <w:bCs/>
        </w:rPr>
        <w:t xml:space="preserve"> </w:t>
      </w:r>
      <w:r w:rsidR="001E1004" w:rsidRPr="00252E54">
        <w:rPr>
          <w:b/>
          <w:bCs/>
        </w:rPr>
        <w:t>Set</w:t>
      </w:r>
      <w:r w:rsidR="001E1004" w:rsidRPr="008033A1">
        <w:rPr>
          <w:b/>
          <w:bCs/>
        </w:rPr>
        <w:t xml:space="preserve"> </w:t>
      </w:r>
      <w:r w:rsidR="001E1004" w:rsidRPr="00052EBE">
        <w:rPr>
          <w:b/>
          <w:bCs/>
        </w:rPr>
        <w:t xml:space="preserve">for this population is </w:t>
      </w:r>
      <w:r w:rsidR="001E1004" w:rsidRPr="00747F2E">
        <w:rPr>
          <w:b/>
          <w:bCs/>
        </w:rPr>
        <w:t xml:space="preserve">shown in Appendix </w:t>
      </w:r>
      <w:r w:rsidR="001E1004" w:rsidRPr="00D21F8D">
        <w:rPr>
          <w:b/>
          <w:bCs/>
        </w:rPr>
        <w:t>D.</w:t>
      </w:r>
    </w:p>
    <w:p w14:paraId="10779568" w14:textId="556FF0E1" w:rsidR="00897491" w:rsidRDefault="00551AE9" w:rsidP="00126EA4">
      <w:pPr>
        <w:pStyle w:val="Heading5"/>
      </w:pPr>
      <w:r>
        <w:t>MBS item descriptors</w:t>
      </w:r>
    </w:p>
    <w:p w14:paraId="023A9CC6" w14:textId="59B74740" w:rsidR="00897491" w:rsidRDefault="00897491" w:rsidP="00897491">
      <w:r>
        <w:t>The current and proposed MBS items provide a broad definition of two populations:</w:t>
      </w:r>
    </w:p>
    <w:p w14:paraId="1D9D015E" w14:textId="77777777" w:rsidR="00897491" w:rsidRDefault="00897491" w:rsidP="00AD342B">
      <w:pPr>
        <w:pStyle w:val="ListParagraph"/>
        <w:numPr>
          <w:ilvl w:val="0"/>
          <w:numId w:val="3"/>
        </w:numPr>
      </w:pPr>
      <w:r>
        <w:t>patients who require subacromial decompression but do not require concomitant rotator cuff repair</w:t>
      </w:r>
    </w:p>
    <w:p w14:paraId="2B4A37C9" w14:textId="0B2C79DA" w:rsidR="00897491" w:rsidRPr="009E748E" w:rsidRDefault="00897491" w:rsidP="009E748E">
      <w:pPr>
        <w:pStyle w:val="ListParagraph"/>
        <w:numPr>
          <w:ilvl w:val="0"/>
          <w:numId w:val="3"/>
        </w:numPr>
        <w:rPr>
          <w:b/>
          <w:bCs/>
        </w:rPr>
      </w:pPr>
      <w:r>
        <w:t>patients who require rotator cuff repair and may require subacromial decompression.</w:t>
      </w:r>
      <w:r w:rsidR="00472597">
        <w:t xml:space="preserve"> </w:t>
      </w:r>
      <w:r w:rsidR="00472597" w:rsidRPr="009E748E">
        <w:rPr>
          <w:b/>
          <w:bCs/>
        </w:rPr>
        <w:t>Note, post PASC,</w:t>
      </w:r>
      <w:r w:rsidR="00EF582B" w:rsidRPr="009E748E">
        <w:rPr>
          <w:b/>
          <w:bCs/>
        </w:rPr>
        <w:t xml:space="preserve"> this population</w:t>
      </w:r>
      <w:r w:rsidR="00472597" w:rsidRPr="009E748E">
        <w:rPr>
          <w:b/>
          <w:bCs/>
        </w:rPr>
        <w:t xml:space="preserve"> </w:t>
      </w:r>
      <w:r w:rsidR="00EF582B" w:rsidRPr="009E748E">
        <w:rPr>
          <w:b/>
          <w:bCs/>
        </w:rPr>
        <w:t>(</w:t>
      </w:r>
      <w:r w:rsidR="00472597" w:rsidRPr="009E748E">
        <w:rPr>
          <w:b/>
          <w:bCs/>
        </w:rPr>
        <w:t xml:space="preserve">PICO </w:t>
      </w:r>
      <w:r w:rsidR="00252E54" w:rsidRPr="009E748E">
        <w:rPr>
          <w:b/>
          <w:bCs/>
        </w:rPr>
        <w:t>S</w:t>
      </w:r>
      <w:r w:rsidR="00472597" w:rsidRPr="009E748E">
        <w:rPr>
          <w:b/>
          <w:bCs/>
        </w:rPr>
        <w:t>et 2</w:t>
      </w:r>
      <w:r w:rsidR="00EF582B" w:rsidRPr="009E748E">
        <w:rPr>
          <w:b/>
          <w:bCs/>
        </w:rPr>
        <w:t>)</w:t>
      </w:r>
      <w:r w:rsidR="00472597" w:rsidRPr="009E748E">
        <w:rPr>
          <w:b/>
          <w:bCs/>
        </w:rPr>
        <w:t xml:space="preserve"> was removed from the review of subacromial decompression.</w:t>
      </w:r>
    </w:p>
    <w:p w14:paraId="594AF32F" w14:textId="77777777" w:rsidR="00897491" w:rsidRDefault="00897491" w:rsidP="00897491">
      <w:r>
        <w:t>The patient populations and specific pathophysiology are not defined in the current items, and the use of the various surgical services and techniques is at clinical discretion. Similarly, any physical tests and requirement for radiology, imaging or previous therapies are not described. Therefore, the population for which subacromial decompression and rotator cuff repairs is provided in Australia is uncertain.</w:t>
      </w:r>
    </w:p>
    <w:p w14:paraId="2B6031C2" w14:textId="77777777" w:rsidR="00897491" w:rsidRDefault="00897491" w:rsidP="00897491">
      <w:r>
        <w:t>The current and proposed MBS items are not clear on the indications for use of subacromial decompression with or without rotator cuff repair, and the evidence for the range of populations will be investigated as part of the assessment report.</w:t>
      </w:r>
    </w:p>
    <w:p w14:paraId="6E996D11" w14:textId="77777777" w:rsidR="00D36BFC" w:rsidRPr="00D36BFC" w:rsidRDefault="00D36BFC" w:rsidP="00D36BFC">
      <w:pPr>
        <w:pStyle w:val="Heading5"/>
      </w:pPr>
      <w:r w:rsidRPr="00D36BFC">
        <w:t>Trial populations</w:t>
      </w:r>
    </w:p>
    <w:p w14:paraId="0EFA1FE9" w14:textId="667A1117" w:rsidR="00D36BFC" w:rsidRPr="00D36BFC" w:rsidRDefault="00D36BFC" w:rsidP="00D36BFC">
      <w:r w:rsidRPr="00D36BFC">
        <w:t xml:space="preserve">A number of published randomised controlled trials (RCTs) are available on the use of subacromial decompression. In a recent Cochrane systematic review of subacromial decompression for rotator cuff disease, the eight included trials presented evidence for a slightly varied population </w:t>
      </w:r>
      <w:r>
        <w:fldChar w:fldCharType="begin">
          <w:fldData xml:space="preserve">PEVuZE5vdGU+PENpdGU+PEF1dGhvcj5CZWFyZDwvQXV0aG9yPjxZZWFyPjIwMTg8L1llYXI+PFJl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</w:fldData>
        </w:fldChar>
      </w:r>
      <w:r>
        <w:instrText xml:space="preserve"> ADDIN EN.CITE </w:instrText>
      </w:r>
      <w:r>
        <w:fldChar w:fldCharType="begin">
          <w:fldData xml:space="preserve">PEVuZE5vdGU+PENpdGU+PEF1dGhvcj5CZWFyZDwvQXV0aG9yPjxZZWFyPjIwMTg8L1llYXI+PFJl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</w:fldData>
        </w:fldChar>
      </w:r>
      <w:r>
        <w:instrText xml:space="preserve"> ADDIN EN.CITE.DATA </w:instrText>
      </w:r>
      <w:r>
        <w:fldChar w:fldCharType="end"/>
      </w:r>
      <w:r>
        <w:fldChar w:fldCharType="separate"/>
      </w:r>
      <w:r>
        <w:rPr>
          <w:noProof/>
        </w:rPr>
        <w:t>(Beard et al. 2018, Brox et al. 1999, Farfaras et al. 2018, Haahr and Andersen 2006, Karjalainen et al. 2019b, Ketola et al. 2015, Paavola et al. 2021, Peters and Kohn 1997, Rahme et al. 1998)</w:t>
      </w:r>
      <w:r>
        <w:fldChar w:fldCharType="end"/>
      </w:r>
      <w:r w:rsidRPr="00D36BFC">
        <w:t>. As extracted for the Cochrane review, the patient selection criteria included:</w:t>
      </w:r>
    </w:p>
    <w:p w14:paraId="2CA6F581" w14:textId="05A3F263" w:rsidR="00D36BFC" w:rsidRPr="00D36BFC" w:rsidRDefault="00D36BFC" w:rsidP="00AD342B">
      <w:pPr>
        <w:pStyle w:val="ListParagraph"/>
        <w:numPr>
          <w:ilvl w:val="0"/>
          <w:numId w:val="6"/>
        </w:numPr>
      </w:pPr>
      <w:r w:rsidRPr="00D36BFC">
        <w:lastRenderedPageBreak/>
        <w:t>some definition of shoulder symptoms including pain</w:t>
      </w:r>
    </w:p>
    <w:p w14:paraId="1C2510C2" w14:textId="7ECA6688" w:rsidR="00D36BFC" w:rsidRPr="00D36BFC" w:rsidRDefault="00D36BFC" w:rsidP="00AD342B">
      <w:pPr>
        <w:pStyle w:val="ListParagraph"/>
        <w:numPr>
          <w:ilvl w:val="0"/>
          <w:numId w:val="6"/>
        </w:numPr>
      </w:pPr>
      <w:r w:rsidRPr="00D36BFC">
        <w:t>impingement (</w:t>
      </w:r>
      <w:proofErr w:type="spellStart"/>
      <w:r w:rsidRPr="00D36BFC">
        <w:t>Brox</w:t>
      </w:r>
      <w:proofErr w:type="spellEnd"/>
      <w:r w:rsidRPr="00D36BFC">
        <w:t xml:space="preserve">, Haahr, </w:t>
      </w:r>
      <w:proofErr w:type="spellStart"/>
      <w:r w:rsidRPr="00D36BFC">
        <w:t>Rahme</w:t>
      </w:r>
      <w:proofErr w:type="spellEnd"/>
      <w:r w:rsidRPr="00D36BFC">
        <w:t xml:space="preserve">, Peters, Paavola, </w:t>
      </w:r>
      <w:proofErr w:type="spellStart"/>
      <w:r w:rsidRPr="00D36BFC">
        <w:t>Ketola</w:t>
      </w:r>
      <w:proofErr w:type="spellEnd"/>
      <w:r w:rsidRPr="00D36BFC">
        <w:t xml:space="preserve">, </w:t>
      </w:r>
      <w:proofErr w:type="spellStart"/>
      <w:r w:rsidRPr="00D36BFC">
        <w:t>Faraffas</w:t>
      </w:r>
      <w:proofErr w:type="spellEnd"/>
      <w:r w:rsidRPr="00D36BFC">
        <w:t>) or subacromial pain (Beard), although the definition has been noted to be varied and may not always represent pathologies likely to benefit from surgery</w:t>
      </w:r>
      <w:r>
        <w:t xml:space="preserve"> </w:t>
      </w:r>
      <w:r>
        <w:fldChar w:fldCharType="begin"/>
      </w:r>
      <w:r>
        <w:instrText xml:space="preserve"> ADDIN EN.CITE &lt;EndNote&gt;&lt;Cite&gt;&lt;Author&gt;Aresti&lt;/Author&gt;&lt;Year&gt;2019&lt;/Year&gt;&lt;RecNum&gt;17&lt;/RecNum&gt;&lt;DisplayText&gt;(Aresti and Di Mascio 2019)&lt;/DisplayText&gt;&lt;record&gt;&lt;rec-number&gt;17&lt;/rec-number&gt;&lt;foreign-keys&gt;&lt;key app="EN" db-id="rv0tdsrtmppw57e20z4prz9rvxrasrvve0td" timestamp="1645482976"&gt;17&lt;/key&gt;&lt;/foreign-keys&gt;&lt;ref-type name="Journal Article"&gt;17&lt;/ref-type&gt;&lt;contributors&gt;&lt;authors&gt;&lt;author&gt;Aresti, N. A.&lt;/author&gt;&lt;author&gt;Di Mascio, L.&lt;/author&gt;&lt;/authors&gt;&lt;/contributors&gt;&lt;titles&gt;&lt;title&gt;Subacromial decompression surgery for shoulder pain. Approach with caution&lt;/title&gt;&lt;secondary-title&gt;BMJ&lt;/secondary-title&gt;&lt;/titles&gt;&lt;periodical&gt;&lt;full-title&gt;BMJ&lt;/full-title&gt;&lt;/periodical&gt;&lt;pages&gt;1586&lt;/pages&gt;&lt;volume&gt;364&lt;/volume&gt;&lt;dates&gt;&lt;year&gt;2019&lt;/year&gt;&lt;/dates&gt;&lt;urls&gt;&lt;/urls&gt;&lt;/record&gt;&lt;/Cite&gt;&lt;/EndNote&gt;</w:instrText>
      </w:r>
      <w:r>
        <w:fldChar w:fldCharType="separate"/>
      </w:r>
      <w:r>
        <w:rPr>
          <w:noProof/>
        </w:rPr>
        <w:t>(Aresti and Di Mascio 2019)</w:t>
      </w:r>
      <w:r>
        <w:fldChar w:fldCharType="end"/>
      </w:r>
    </w:p>
    <w:p w14:paraId="5500B379" w14:textId="09CB1F36" w:rsidR="00D36BFC" w:rsidRPr="00D36BFC" w:rsidRDefault="00D36BFC" w:rsidP="00AD342B">
      <w:pPr>
        <w:pStyle w:val="ListParagraph"/>
        <w:numPr>
          <w:ilvl w:val="0"/>
          <w:numId w:val="6"/>
        </w:numPr>
      </w:pPr>
      <w:r w:rsidRPr="00D36BFC">
        <w:t>explicit exclusion of rotator cuff rupture in some studies (</w:t>
      </w:r>
      <w:proofErr w:type="spellStart"/>
      <w:r w:rsidRPr="00D36BFC">
        <w:t>Brox</w:t>
      </w:r>
      <w:proofErr w:type="spellEnd"/>
      <w:r w:rsidRPr="00D36BFC">
        <w:t>, Haahr, Peters)</w:t>
      </w:r>
      <w:r w:rsidR="00C23EBF">
        <w:t>,</w:t>
      </w:r>
      <w:r w:rsidRPr="00D36BFC">
        <w:t xml:space="preserve"> while others included partial </w:t>
      </w:r>
      <w:r w:rsidR="00C23EBF">
        <w:t xml:space="preserve">rupture </w:t>
      </w:r>
      <w:r w:rsidRPr="00D36BFC">
        <w:t>or were not clear (</w:t>
      </w:r>
      <w:proofErr w:type="spellStart"/>
      <w:r w:rsidRPr="00D36BFC">
        <w:t>Rahme</w:t>
      </w:r>
      <w:proofErr w:type="spellEnd"/>
      <w:r w:rsidRPr="00D36BFC">
        <w:t xml:space="preserve">, Beard, Paavola, </w:t>
      </w:r>
      <w:proofErr w:type="spellStart"/>
      <w:r w:rsidRPr="00D36BFC">
        <w:t>Ketola</w:t>
      </w:r>
      <w:proofErr w:type="spellEnd"/>
      <w:r w:rsidRPr="00D36BFC">
        <w:t xml:space="preserve">, </w:t>
      </w:r>
      <w:proofErr w:type="spellStart"/>
      <w:r w:rsidRPr="00D36BFC">
        <w:t>Farfaras</w:t>
      </w:r>
      <w:proofErr w:type="spellEnd"/>
      <w:r w:rsidRPr="00D36BFC">
        <w:t xml:space="preserve">) </w:t>
      </w:r>
    </w:p>
    <w:p w14:paraId="16F2105C" w14:textId="12A97FF1" w:rsidR="00D36BFC" w:rsidRPr="00D36BFC" w:rsidRDefault="00D36BFC" w:rsidP="00AD342B">
      <w:pPr>
        <w:pStyle w:val="ListParagraph"/>
        <w:numPr>
          <w:ilvl w:val="0"/>
          <w:numId w:val="6"/>
        </w:numPr>
      </w:pPr>
      <w:r w:rsidRPr="00D36BFC">
        <w:t>requirement in some studies for patients to have failed previous physio</w:t>
      </w:r>
      <w:r w:rsidR="00E5598E">
        <w:t>therapy</w:t>
      </w:r>
      <w:r w:rsidRPr="00D36BFC">
        <w:t xml:space="preserve"> (</w:t>
      </w:r>
      <w:proofErr w:type="spellStart"/>
      <w:r w:rsidRPr="00D36BFC">
        <w:t>Brox</w:t>
      </w:r>
      <w:proofErr w:type="spellEnd"/>
      <w:r w:rsidRPr="00D36BFC">
        <w:t xml:space="preserve">, Beard, </w:t>
      </w:r>
      <w:proofErr w:type="spellStart"/>
      <w:r w:rsidRPr="00D36BFC">
        <w:t>Farfaras</w:t>
      </w:r>
      <w:proofErr w:type="spellEnd"/>
      <w:r w:rsidRPr="00D36BFC">
        <w:t xml:space="preserve">, Paavola, </w:t>
      </w:r>
      <w:proofErr w:type="spellStart"/>
      <w:r w:rsidRPr="00D36BFC">
        <w:t>Ketola</w:t>
      </w:r>
      <w:proofErr w:type="spellEnd"/>
      <w:r w:rsidRPr="00D36BFC">
        <w:t xml:space="preserve">), while in other studies previous therapies were not clear (Haahr, </w:t>
      </w:r>
      <w:proofErr w:type="spellStart"/>
      <w:r w:rsidRPr="00D36BFC">
        <w:t>Rahme</w:t>
      </w:r>
      <w:proofErr w:type="spellEnd"/>
      <w:r w:rsidRPr="00D36BFC">
        <w:t>, Peters)</w:t>
      </w:r>
    </w:p>
    <w:p w14:paraId="5F6A665F" w14:textId="7BF50239" w:rsidR="00D36BFC" w:rsidRPr="00D36BFC" w:rsidRDefault="00D36BFC" w:rsidP="00AD342B">
      <w:pPr>
        <w:pStyle w:val="ListParagraph"/>
        <w:numPr>
          <w:ilvl w:val="0"/>
          <w:numId w:val="6"/>
        </w:numPr>
      </w:pPr>
      <w:proofErr w:type="gramStart"/>
      <w:r w:rsidRPr="00D36BFC">
        <w:t>patient</w:t>
      </w:r>
      <w:proofErr w:type="gramEnd"/>
      <w:r w:rsidRPr="00D36BFC">
        <w:t xml:space="preserve"> mean age of around 50 years of age across </w:t>
      </w:r>
      <w:r w:rsidR="0062563E">
        <w:t>RCTs</w:t>
      </w:r>
      <w:r w:rsidRPr="00D36BFC">
        <w:t>.</w:t>
      </w:r>
    </w:p>
    <w:p w14:paraId="0FE63942" w14:textId="5B321AAA" w:rsidR="00D36BFC" w:rsidRPr="00D36BFC" w:rsidRDefault="00D36BFC" w:rsidP="00D36BFC">
      <w:r w:rsidRPr="00D36BFC">
        <w:t>One trial recently published 10-year results that concluded improved clinical results for patients following subacromial decompression</w:t>
      </w:r>
      <w:r>
        <w:t xml:space="preserve"> </w:t>
      </w:r>
      <w:r>
        <w:fldChar w:fldCharType="begin">
          <w:fldData xml:space="preserve">PEVuZE5vdGU+PENpdGU+PEF1dGhvcj5GYXJmYXJhczwvQXV0aG9yPjxZZWFyPjIwMTg8L1llYXI+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</w:fldData>
        </w:fldChar>
      </w:r>
      <w:r>
        <w:instrText xml:space="preserve"> ADDIN EN.CITE </w:instrText>
      </w:r>
      <w:r>
        <w:fldChar w:fldCharType="begin">
          <w:fldData xml:space="preserve">PEVuZE5vdGU+PENpdGU+PEF1dGhvcj5GYXJmYXJhczwvQXV0aG9yPjxZZWFyPjIwMTg8L1llYXI+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</w:fldData>
        </w:fldChar>
      </w:r>
      <w:r>
        <w:instrText xml:space="preserve"> ADDIN EN.CITE.DATA </w:instrText>
      </w:r>
      <w:r>
        <w:fldChar w:fldCharType="end"/>
      </w:r>
      <w:r>
        <w:fldChar w:fldCharType="separate"/>
      </w:r>
      <w:r>
        <w:rPr>
          <w:noProof/>
        </w:rPr>
        <w:t>(Farfaras et al. 2018)</w:t>
      </w:r>
      <w:r>
        <w:fldChar w:fldCharType="end"/>
      </w:r>
      <w:r w:rsidRPr="00D36BFC">
        <w:t>.</w:t>
      </w:r>
    </w:p>
    <w:p w14:paraId="0E2F5E4A" w14:textId="7C5BECD4" w:rsidR="00D36BFC" w:rsidRPr="00D36BFC" w:rsidRDefault="00D36BFC" w:rsidP="00D36BFC">
      <w:r w:rsidRPr="00D36BFC">
        <w:t xml:space="preserve">A number of recent systematic reviews </w:t>
      </w:r>
      <w:r w:rsidR="00CB122D">
        <w:t>have been</w:t>
      </w:r>
      <w:r w:rsidRPr="00D36BFC">
        <w:t xml:space="preserve"> published on surgery for subacromial impingement and for rotator cuff repair.</w:t>
      </w:r>
    </w:p>
    <w:p w14:paraId="4A40F108" w14:textId="7829A864" w:rsidR="00D36BFC" w:rsidRPr="00D36BFC" w:rsidRDefault="00D36BFC" w:rsidP="00AD342B">
      <w:pPr>
        <w:pStyle w:val="ListParagraph"/>
        <w:numPr>
          <w:ilvl w:val="0"/>
          <w:numId w:val="7"/>
        </w:numPr>
      </w:pPr>
      <w:r w:rsidRPr="00D36BFC">
        <w:t xml:space="preserve">Subacromial decompression for subacromial impingement or rotator cuff disease </w:t>
      </w:r>
      <w:r w:rsidR="00FB76DC">
        <w:fldChar w:fldCharType="begin">
          <w:fldData xml:space="preserve">PEVuZE5vdGU+PENpdGU+PEF1dGhvcj5LYXJqYWxhaW5lbjwvQXV0aG9yPjxZZWFyPjIwMTk8L1ll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</w:fldData>
        </w:fldChar>
      </w:r>
      <w:r w:rsidR="00BE0E57">
        <w:instrText xml:space="preserve"> ADDIN EN.CITE </w:instrText>
      </w:r>
      <w:r w:rsidR="00BE0E57">
        <w:fldChar w:fldCharType="begin">
          <w:fldData xml:space="preserve">PEVuZE5vdGU+PENpdGU+PEF1dGhvcj5LYXJqYWxhaW5lbjwvQXV0aG9yPjxZZWFyPjIwMTk8L1ll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</w:fldData>
        </w:fldChar>
      </w:r>
      <w:r w:rsidR="00BE0E57">
        <w:instrText xml:space="preserve"> ADDIN EN.CITE.DATA </w:instrText>
      </w:r>
      <w:r w:rsidR="00BE0E57">
        <w:fldChar w:fldCharType="end"/>
      </w:r>
      <w:r w:rsidR="00FB76DC">
        <w:fldChar w:fldCharType="separate"/>
      </w:r>
      <w:r w:rsidR="00BE0E57">
        <w:rPr>
          <w:noProof/>
        </w:rPr>
        <w:t>(Karjalainen et al. 2019b, Khan et al. 2019, Nazari et al. 2019a)</w:t>
      </w:r>
      <w:r w:rsidR="00FB76DC">
        <w:fldChar w:fldCharType="end"/>
      </w:r>
    </w:p>
    <w:p w14:paraId="386BA9EE" w14:textId="44FFC563" w:rsidR="00D36BFC" w:rsidRPr="00D36BFC" w:rsidRDefault="00D36BFC" w:rsidP="00AD342B">
      <w:pPr>
        <w:pStyle w:val="ListParagraph"/>
        <w:numPr>
          <w:ilvl w:val="0"/>
          <w:numId w:val="7"/>
        </w:numPr>
      </w:pPr>
      <w:r w:rsidRPr="00D36BFC">
        <w:t xml:space="preserve">Rotator cuff tears with or without acromioplasty </w:t>
      </w:r>
      <w:r w:rsidR="00FB76DC">
        <w:fldChar w:fldCharType="begin">
          <w:fldData xml:space="preserve">PEVuZE5vdGU+PENpdGU+PEF1dGhvcj5TYXlhbXBhbmF0aGFuPC9BdXRob3I+PFllYXI+MjAyMTwv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=
</w:fldData>
        </w:fldChar>
      </w:r>
      <w:r w:rsidR="00FB76DC">
        <w:instrText xml:space="preserve"> ADDIN EN.CITE </w:instrText>
      </w:r>
      <w:r w:rsidR="00FB76DC">
        <w:fldChar w:fldCharType="begin">
          <w:fldData xml:space="preserve">PEVuZE5vdGU+PENpdGU+PEF1dGhvcj5TYXlhbXBhbmF0aGFuPC9BdXRob3I+PFllYXI+MjAyMTwv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=
</w:fldData>
        </w:fldChar>
      </w:r>
      <w:r w:rsidR="00FB76DC">
        <w:instrText xml:space="preserve"> ADDIN EN.CITE.DATA </w:instrText>
      </w:r>
      <w:r w:rsidR="00FB76DC">
        <w:fldChar w:fldCharType="end"/>
      </w:r>
      <w:r w:rsidR="00FB76DC">
        <w:fldChar w:fldCharType="separate"/>
      </w:r>
      <w:r w:rsidR="00FB76DC">
        <w:rPr>
          <w:noProof/>
        </w:rPr>
        <w:t>(Sayampanathan et al. 2021)</w:t>
      </w:r>
      <w:r w:rsidR="00FB76DC">
        <w:fldChar w:fldCharType="end"/>
      </w:r>
      <w:r w:rsidRPr="00D36BFC">
        <w:t xml:space="preserve"> or surgical repair versus conservative treatment or subacromial decompression alone </w:t>
      </w:r>
      <w:r w:rsidR="00FB76DC">
        <w:fldChar w:fldCharType="begin">
          <w:fldData xml:space="preserve">PEVuZE5vdGU+PENpdGU+PEF1dGhvcj5TY2hlbWl0c2NoPC9BdXRob3I+PFllYXI+MjAxOTwvWWVh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</w:fldData>
        </w:fldChar>
      </w:r>
      <w:r w:rsidR="00FB76DC">
        <w:instrText xml:space="preserve"> ADDIN EN.CITE </w:instrText>
      </w:r>
      <w:r w:rsidR="00FB76DC">
        <w:fldChar w:fldCharType="begin">
          <w:fldData xml:space="preserve">PEVuZE5vdGU+PENpdGU+PEF1dGhvcj5TY2hlbWl0c2NoPC9BdXRob3I+PFllYXI+MjAxOTwvWWVh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</w:fldData>
        </w:fldChar>
      </w:r>
      <w:r w:rsidR="00FB76DC">
        <w:instrText xml:space="preserve"> ADDIN EN.CITE.DATA </w:instrText>
      </w:r>
      <w:r w:rsidR="00FB76DC">
        <w:fldChar w:fldCharType="end"/>
      </w:r>
      <w:r w:rsidR="00FB76DC">
        <w:fldChar w:fldCharType="separate"/>
      </w:r>
      <w:r w:rsidR="00FB76DC">
        <w:rPr>
          <w:noProof/>
        </w:rPr>
        <w:t>(Schemitsch et al. 2019)</w:t>
      </w:r>
      <w:r w:rsidR="00FB76DC">
        <w:fldChar w:fldCharType="end"/>
      </w:r>
    </w:p>
    <w:p w14:paraId="1562EA21" w14:textId="0655C21E" w:rsidR="00D36BFC" w:rsidRPr="00D36BFC" w:rsidRDefault="00D36BFC" w:rsidP="00AD342B">
      <w:pPr>
        <w:pStyle w:val="ListParagraph"/>
        <w:numPr>
          <w:ilvl w:val="0"/>
          <w:numId w:val="7"/>
        </w:numPr>
      </w:pPr>
      <w:r w:rsidRPr="00D36BFC">
        <w:t xml:space="preserve">Surgery versus conservative management for rotator cuff tears </w:t>
      </w:r>
      <w:r w:rsidR="00FB76DC">
        <w:fldChar w:fldCharType="begin">
          <w:fldData xml:space="preserve">PEVuZE5vdGU+PENpdGU+PEF1dGhvcj5CcmluZGlzaW5vPC9BdXRob3I+PFllYXI+MjAyMTwvWWVh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</w:fldData>
        </w:fldChar>
      </w:r>
      <w:r w:rsidR="00FB76DC">
        <w:instrText xml:space="preserve"> ADDIN EN.CITE </w:instrText>
      </w:r>
      <w:r w:rsidR="00FB76DC">
        <w:fldChar w:fldCharType="begin">
          <w:fldData xml:space="preserve">PEVuZE5vdGU+PENpdGU+PEF1dGhvcj5CcmluZGlzaW5vPC9BdXRob3I+PFllYXI+MjAyMTwvWWVh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</w:fldData>
        </w:fldChar>
      </w:r>
      <w:r w:rsidR="00FB76DC">
        <w:instrText xml:space="preserve"> ADDIN EN.CITE.DATA </w:instrText>
      </w:r>
      <w:r w:rsidR="00FB76DC">
        <w:fldChar w:fldCharType="end"/>
      </w:r>
      <w:r w:rsidR="00FB76DC">
        <w:fldChar w:fldCharType="separate"/>
      </w:r>
      <w:r w:rsidR="00FB76DC">
        <w:rPr>
          <w:noProof/>
        </w:rPr>
        <w:t>(Brindisino et al. 2021, Garibaldi et al. 2021, Khatri et al. 2019, Longo et al. 2021, Schmucker et al. 2020)</w:t>
      </w:r>
      <w:r w:rsidR="00FB76DC">
        <w:fldChar w:fldCharType="end"/>
      </w:r>
      <w:r w:rsidRPr="00D36BFC">
        <w:t>.</w:t>
      </w:r>
    </w:p>
    <w:p w14:paraId="0EBC9F3A" w14:textId="0895790A" w:rsidR="00D36BFC" w:rsidRPr="00D36BFC" w:rsidRDefault="00D36BFC" w:rsidP="00D36BFC">
      <w:r w:rsidRPr="00D36BFC">
        <w:t>Overall, surgical outcomes were similar to conservative therapy. However, the relevance of these analyses to this current review is uncertain. Surgery in the management of irreparable massive rotator cuff tears provided improved results compared to conservative care</w:t>
      </w:r>
      <w:r w:rsidR="00FB76DC">
        <w:t xml:space="preserve"> </w:t>
      </w:r>
      <w:r w:rsidR="00FB76DC">
        <w:fldChar w:fldCharType="begin">
          <w:fldData xml:space="preserve">PEVuZE5vdGU+PENpdGU+PEF1dGhvcj5Lb3ZhY2V2aWM8L0F1dGhvcj48WWVhcj4yMDIwPC9ZZWFy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</w:fldData>
        </w:fldChar>
      </w:r>
      <w:r w:rsidR="00FB76DC">
        <w:instrText xml:space="preserve"> ADDIN EN.CITE </w:instrText>
      </w:r>
      <w:r w:rsidR="00FB76DC">
        <w:fldChar w:fldCharType="begin">
          <w:fldData xml:space="preserve">PEVuZE5vdGU+PENpdGU+PEF1dGhvcj5Lb3ZhY2V2aWM8L0F1dGhvcj48WWVhcj4yMDIwPC9ZZWFy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</w:fldData>
        </w:fldChar>
      </w:r>
      <w:r w:rsidR="00FB76DC">
        <w:instrText xml:space="preserve"> ADDIN EN.CITE.DATA </w:instrText>
      </w:r>
      <w:r w:rsidR="00FB76DC">
        <w:fldChar w:fldCharType="end"/>
      </w:r>
      <w:r w:rsidR="00FB76DC">
        <w:fldChar w:fldCharType="separate"/>
      </w:r>
      <w:r w:rsidR="00FB76DC">
        <w:rPr>
          <w:noProof/>
        </w:rPr>
        <w:t>(Kovacevic et al. 2020)</w:t>
      </w:r>
      <w:r w:rsidR="00FB76DC">
        <w:fldChar w:fldCharType="end"/>
      </w:r>
      <w:r w:rsidRPr="00D36BFC">
        <w:t>.</w:t>
      </w:r>
    </w:p>
    <w:p w14:paraId="75352020" w14:textId="2C7619EF" w:rsidR="00D36BFC" w:rsidRPr="00D36BFC" w:rsidRDefault="00D36BFC" w:rsidP="00D36BFC">
      <w:r w:rsidRPr="00D36BFC">
        <w:t xml:space="preserve">Commentary has been provided on the design of a recent </w:t>
      </w:r>
      <w:r w:rsidR="00BF75FA">
        <w:t>RCT</w:t>
      </w:r>
      <w:r w:rsidRPr="00D36BFC">
        <w:t xml:space="preserve">, and previous trials, </w:t>
      </w:r>
      <w:r w:rsidR="00195C1C">
        <w:t>which</w:t>
      </w:r>
      <w:r w:rsidRPr="00D36BFC">
        <w:t xml:space="preserve"> questions their relevance to clinical and surgical practice </w:t>
      </w:r>
      <w:r w:rsidR="00FB76DC">
        <w:fldChar w:fldCharType="begin"/>
      </w:r>
      <w:r w:rsidR="00FB76DC">
        <w:instrText xml:space="preserve"> ADDIN EN.CITE &lt;EndNote&gt;&lt;Cite&gt;&lt;Author&gt;AOA&lt;/Author&gt;&lt;Year&gt;2017&lt;/Year&gt;&lt;RecNum&gt;16&lt;/RecNum&gt;&lt;DisplayText&gt;(AOA 2017, Aresti and Di Mascio 2019)&lt;/DisplayText&gt;&lt;record&gt;&lt;rec-number&gt;16&lt;/rec-number&gt;&lt;foreign-keys&gt;&lt;key app="EN" db-id="rv0tdsrtmppw57e20z4prz9rvxrasrvve0td" timestamp="1645482976"&gt;16&lt;/key&gt;&lt;/foreign-keys&gt;&lt;ref-type name="Web Page"&gt;12&lt;/ref-type&gt;&lt;contributors&gt;&lt;authors&gt;&lt;author&gt;AOA&lt;/author&gt;&lt;/authors&gt;&lt;/contributors&gt;&lt;titles&gt;&lt;title&gt;Statement from the Shoulder and Elbow Society of Australia (an AOA subspecialty society) to the Medical Observer&lt;/title&gt;&lt;/titles&gt;&lt;volume&gt;2022&lt;/volume&gt;&lt;number&gt;19 January&lt;/number&gt;&lt;dates&gt;&lt;year&gt;2017&lt;/year&gt;&lt;/dates&gt;&lt;urls&gt;&lt;related-urls&gt;&lt;url&gt;https://aoa.org.au/docs/default-source/advocacy/aoa-sesa-statement---subacromial-impingement-treatments-in-the-lancet-and-media-reports.pdf?sfvrsn=71dac504_8&lt;/url&gt;&lt;/related-urls&gt;&lt;/urls&gt;&lt;/record&gt;&lt;/Cite&gt;&lt;Cite&gt;&lt;Author&gt;Aresti&lt;/Author&gt;&lt;Year&gt;2019&lt;/Year&gt;&lt;RecNum&gt;17&lt;/RecNum&gt;&lt;record&gt;&lt;rec-number&gt;17&lt;/rec-number&gt;&lt;foreign-keys&gt;&lt;key app="EN" db-id="rv0tdsrtmppw57e20z4prz9rvxrasrvve0td" timestamp="1645482976"&gt;17&lt;/key&gt;&lt;/foreign-keys&gt;&lt;ref-type name="Journal Article"&gt;17&lt;/ref-type&gt;&lt;contributors&gt;&lt;authors&gt;&lt;author&gt;Aresti, N. A.&lt;/author&gt;&lt;author&gt;Di Mascio, L.&lt;/author&gt;&lt;/authors&gt;&lt;/contributors&gt;&lt;titles&gt;&lt;title&gt;Subacromial decompression surgery for shoulder pain. Approach with caution&lt;/title&gt;&lt;secondary-title&gt;BMJ&lt;/secondary-title&gt;&lt;/titles&gt;&lt;periodical&gt;&lt;full-title&gt;BMJ&lt;/full-title&gt;&lt;/periodical&gt;&lt;pages&gt;1586&lt;/pages&gt;&lt;volume&gt;364&lt;/volume&gt;&lt;dates&gt;&lt;year&gt;2019&lt;/year&gt;&lt;/dates&gt;&lt;urls&gt;&lt;/urls&gt;&lt;/record&gt;&lt;/Cite&gt;&lt;/EndNote&gt;</w:instrText>
      </w:r>
      <w:r w:rsidR="00FB76DC">
        <w:fldChar w:fldCharType="separate"/>
      </w:r>
      <w:r w:rsidR="00FB76DC">
        <w:rPr>
          <w:noProof/>
        </w:rPr>
        <w:t>(AOA 2017, Aresti and Di Mascio 2019)</w:t>
      </w:r>
      <w:r w:rsidR="00FB76DC">
        <w:fldChar w:fldCharType="end"/>
      </w:r>
      <w:r w:rsidRPr="00D36BFC">
        <w:t>. Specifically:</w:t>
      </w:r>
    </w:p>
    <w:p w14:paraId="121E6456" w14:textId="02FE0677" w:rsidR="00D36BFC" w:rsidRPr="00D36BFC" w:rsidRDefault="00D36BFC" w:rsidP="00AD342B">
      <w:pPr>
        <w:pStyle w:val="ListParagraph"/>
        <w:numPr>
          <w:ilvl w:val="0"/>
          <w:numId w:val="8"/>
        </w:numPr>
      </w:pPr>
      <w:r w:rsidRPr="00D36BFC">
        <w:t>Not all participants were selected appropriately and in line with best practice.</w:t>
      </w:r>
    </w:p>
    <w:p w14:paraId="32FC02B2" w14:textId="5B391076" w:rsidR="00D36BFC" w:rsidRPr="00D36BFC" w:rsidRDefault="00D36BFC" w:rsidP="00AD342B">
      <w:pPr>
        <w:pStyle w:val="ListParagraph"/>
        <w:numPr>
          <w:ilvl w:val="0"/>
          <w:numId w:val="8"/>
        </w:numPr>
      </w:pPr>
      <w:r w:rsidRPr="00D36BFC">
        <w:t>Patients were not compliant to their allocated intervention.</w:t>
      </w:r>
    </w:p>
    <w:p w14:paraId="09003D23" w14:textId="309F2BD0" w:rsidR="00D36BFC" w:rsidRPr="00D36BFC" w:rsidRDefault="00D36BFC" w:rsidP="00AD342B">
      <w:pPr>
        <w:pStyle w:val="ListParagraph"/>
        <w:numPr>
          <w:ilvl w:val="0"/>
          <w:numId w:val="8"/>
        </w:numPr>
      </w:pPr>
      <w:r w:rsidRPr="00D36BFC">
        <w:t>The high proportion of cross-over and the intent-to-treat analysis has diluted the treatment effect.</w:t>
      </w:r>
    </w:p>
    <w:p w14:paraId="69360C5A" w14:textId="6B134A02" w:rsidR="00D36BFC" w:rsidRPr="00D36BFC" w:rsidRDefault="00D36BFC" w:rsidP="00AD342B">
      <w:pPr>
        <w:pStyle w:val="ListParagraph"/>
        <w:numPr>
          <w:ilvl w:val="0"/>
          <w:numId w:val="8"/>
        </w:numPr>
      </w:pPr>
      <w:r w:rsidRPr="00D36BFC">
        <w:t>There has been a failure to standardise surgical technique.</w:t>
      </w:r>
    </w:p>
    <w:p w14:paraId="5984D214" w14:textId="7E2A8AB9" w:rsidR="00D36BFC" w:rsidRPr="00D36BFC" w:rsidRDefault="00D36BFC" w:rsidP="00AD342B">
      <w:pPr>
        <w:pStyle w:val="ListParagraph"/>
        <w:numPr>
          <w:ilvl w:val="0"/>
          <w:numId w:val="8"/>
        </w:numPr>
      </w:pPr>
      <w:r w:rsidRPr="00D36BFC">
        <w:t xml:space="preserve">There is </w:t>
      </w:r>
      <w:r w:rsidR="001F6FA1">
        <w:t xml:space="preserve">an </w:t>
      </w:r>
      <w:r w:rsidRPr="00D36BFC">
        <w:t>impact of placebo arthroscopy on the shoulder pathology.</w:t>
      </w:r>
    </w:p>
    <w:p w14:paraId="577C2CFE" w14:textId="0307FA52" w:rsidR="00D36BFC" w:rsidRPr="00D36BFC" w:rsidRDefault="00D36BFC" w:rsidP="00AD342B">
      <w:pPr>
        <w:pStyle w:val="ListParagraph"/>
        <w:numPr>
          <w:ilvl w:val="0"/>
          <w:numId w:val="8"/>
        </w:numPr>
      </w:pPr>
      <w:r w:rsidRPr="00D36BFC">
        <w:t>The morphology of the acromion is rarely considered.</w:t>
      </w:r>
    </w:p>
    <w:p w14:paraId="51D70369" w14:textId="77777777" w:rsidR="00D36BFC" w:rsidRPr="00D36BFC" w:rsidRDefault="00D36BFC" w:rsidP="00D36BFC">
      <w:r w:rsidRPr="00D36BFC">
        <w:t>Relevant trials and their populations will be evaluated during the assessment in line with the final PICO.</w:t>
      </w:r>
    </w:p>
    <w:p w14:paraId="40AAA5A4" w14:textId="77777777" w:rsidR="00D36BFC" w:rsidRPr="00D36BFC" w:rsidRDefault="00D36BFC" w:rsidP="00D36BFC">
      <w:pPr>
        <w:pStyle w:val="Heading5"/>
      </w:pPr>
      <w:r w:rsidRPr="00D36BFC">
        <w:t>Excluded populations</w:t>
      </w:r>
    </w:p>
    <w:p w14:paraId="6DA15DE4" w14:textId="4278D163" w:rsidR="00D36BFC" w:rsidRPr="00D36BFC" w:rsidRDefault="00D36BFC" w:rsidP="00D36BFC">
      <w:r w:rsidRPr="00D36BFC">
        <w:t xml:space="preserve">Patients with other pathologies of the shoulder are excluded from this assessment as they will be treated with other therapies. These pathologies include glenohumeral joint osteoarthritis, acromioclavicular arthritis, labral tear including superior labral anterior-posterior (SLAP) tears, adhesive capsulitis/frozen shoulder, tendinopathy of the long head of the biceps, calcific tendinopathy, bicipital tendon disorders, neuropathy, shoulder fractures, shoulder instability/dislocation, malignancy </w:t>
      </w:r>
      <w:r w:rsidR="00F02A6F">
        <w:t xml:space="preserve">and </w:t>
      </w:r>
      <w:r w:rsidRPr="00D36BFC">
        <w:t>infection.</w:t>
      </w:r>
    </w:p>
    <w:p w14:paraId="629BE172" w14:textId="6DA1435A" w:rsidR="00D36BFC" w:rsidRPr="00D36BFC" w:rsidRDefault="00D36BFC" w:rsidP="00D36BFC">
      <w:r w:rsidRPr="00D36BFC">
        <w:t xml:space="preserve">People with advanced damage to the rotator cuff tendons around the shoulder commonly develop a specific pattern of arthritis, termed rotator cuff tear arthropathy </w:t>
      </w:r>
      <w:r w:rsidR="00FB76DC">
        <w:fldChar w:fldCharType="begin">
          <w:fldData xml:space="preserve">PEVuZE5vdGU+PENpdGU+PEF1dGhvcj5DcmFpZzwvQXV0aG9yPjxZZWFyPjIwMjA8L1llYXI+PFJl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</w:fldData>
        </w:fldChar>
      </w:r>
      <w:r w:rsidR="00FB76DC">
        <w:instrText xml:space="preserve"> ADDIN EN.CITE </w:instrText>
      </w:r>
      <w:r w:rsidR="00FB76DC">
        <w:fldChar w:fldCharType="begin">
          <w:fldData xml:space="preserve">PEVuZE5vdGU+PENpdGU+PEF1dGhvcj5DcmFpZzwvQXV0aG9yPjxZZWFyPjIwMjA8L1llYXI+PFJl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</w:fldData>
        </w:fldChar>
      </w:r>
      <w:r w:rsidR="00FB76DC">
        <w:instrText xml:space="preserve"> ADDIN EN.CITE.DATA </w:instrText>
      </w:r>
      <w:r w:rsidR="00FB76DC">
        <w:fldChar w:fldCharType="end"/>
      </w:r>
      <w:r w:rsidR="00FB76DC">
        <w:fldChar w:fldCharType="separate"/>
      </w:r>
      <w:r w:rsidR="00FB76DC">
        <w:rPr>
          <w:noProof/>
        </w:rPr>
        <w:t>(Craig et al. 2020)</w:t>
      </w:r>
      <w:r w:rsidR="00FB76DC">
        <w:fldChar w:fldCharType="end"/>
      </w:r>
      <w:r w:rsidRPr="00D36BFC">
        <w:t xml:space="preserve">, which can be treated </w:t>
      </w:r>
      <w:r w:rsidRPr="00D36BFC">
        <w:lastRenderedPageBreak/>
        <w:t>with a range of options including shoulder replacement surgery. Rotator cuff arthropathy is out of scope for this project.</w:t>
      </w:r>
    </w:p>
    <w:p w14:paraId="1124C8BB" w14:textId="3FA3790C" w:rsidR="00D36BFC" w:rsidRPr="00D36BFC" w:rsidRDefault="00D36BFC" w:rsidP="00D36BFC">
      <w:r w:rsidRPr="00D36BFC">
        <w:t xml:space="preserve">Isolated rotator cuff calcific </w:t>
      </w:r>
      <w:proofErr w:type="spellStart"/>
      <w:r w:rsidRPr="00D36BFC">
        <w:t>tendonopathy</w:t>
      </w:r>
      <w:proofErr w:type="spellEnd"/>
      <w:r w:rsidRPr="00D36BFC">
        <w:t xml:space="preserve"> is out of scope for this project</w:t>
      </w:r>
      <w:r w:rsidR="00FB76DC">
        <w:t xml:space="preserve"> </w:t>
      </w:r>
      <w:r w:rsidR="00FB76DC">
        <w:fldChar w:fldCharType="begin"/>
      </w:r>
      <w:r w:rsidR="00FB76DC">
        <w:instrText xml:space="preserve"> ADDIN EN.CITE &lt;EndNote&gt;&lt;Cite&gt;&lt;Author&gt;Simpson&lt;/Author&gt;&lt;Year&gt;2020&lt;/Year&gt;&lt;RecNum&gt;114&lt;/RecNum&gt;&lt;DisplayText&gt;(Simpson et al. 2020)&lt;/DisplayText&gt;&lt;record&gt;&lt;rec-number&gt;114&lt;/rec-number&gt;&lt;foreign-keys&gt;&lt;key app="EN" db-id="rv0tdsrtmppw57e20z4prz9rvxrasrvve0td" timestamp="1645482976"&gt;114&lt;/key&gt;&lt;/foreign-keys&gt;&lt;ref-type name="Journal Article"&gt;17&lt;/ref-type&gt;&lt;contributors&gt;&lt;authors&gt;&lt;author&gt;Simpson, Mitchell&lt;/author&gt;&lt;author&gt;Pizzari, Tania&lt;/author&gt;&lt;author&gt;Cook, Tim&lt;/author&gt;&lt;author&gt;Wildman, Stuart&lt;/author&gt;&lt;author&gt;Lewis, Jeremy&lt;/author&gt;&lt;/authors&gt;&lt;/contributors&gt;&lt;titles&gt;&lt;title&gt;Effectiveness of non-surgical interventions for rotator cuff calcific tendinopathy: A systematic review&lt;/title&gt;&lt;secondary-title&gt;Journal of rehabilitation medicine&lt;/secondary-title&gt;&lt;/titles&gt;&lt;periodical&gt;&lt;full-title&gt;Journal of rehabilitation medicine&lt;/full-title&gt;&lt;/periodical&gt;&lt;section&gt;Simpson, Mitchell. Melbourne Medical School, University of Melbourne,, 3010 Parkville, Australia. E-mail: mitchell.simpson92@gmail.com.&lt;/section&gt;&lt;dates&gt;&lt;year&gt;2020&lt;/year&gt;&lt;/dates&gt;&lt;pub-location&gt;Sweden&lt;/pub-location&gt;&lt;isbn&gt;1651-2081&amp;#xD;1650-1977&lt;/isbn&gt;&lt;urls&gt;&lt;related-urls&gt;&lt;url&gt;https://ovidsp.ovid.com/ovidweb.cgi?T=JS&amp;amp;PAGE=reference&amp;amp;D=medp&amp;amp;NEWS=N&amp;amp;AN=32830280&lt;/url&gt;&lt;/related-urls&gt;&lt;/urls&gt;&lt;electronic-resource-num&gt;https://dx.doi.org/10.2340/16501977-2725&lt;/electronic-resource-num&gt;&lt;access-date&gt;20200818//&lt;/access-date&gt;&lt;/record&gt;&lt;/Cite&gt;&lt;/EndNote&gt;</w:instrText>
      </w:r>
      <w:r w:rsidR="00FB76DC">
        <w:fldChar w:fldCharType="separate"/>
      </w:r>
      <w:r w:rsidR="00FB76DC">
        <w:rPr>
          <w:noProof/>
        </w:rPr>
        <w:t>(Simpson et al. 2020)</w:t>
      </w:r>
      <w:r w:rsidR="00FB76DC">
        <w:fldChar w:fldCharType="end"/>
      </w:r>
      <w:r w:rsidRPr="00D36BFC">
        <w:t>.</w:t>
      </w:r>
    </w:p>
    <w:p w14:paraId="7352F7EF" w14:textId="2F3F59D9" w:rsidR="00E0793A" w:rsidRDefault="00D36BFC" w:rsidP="00D36BFC">
      <w:r w:rsidRPr="00D36BFC">
        <w:t>Although rotator cuff injuries can be reported in childhood, these are rare</w:t>
      </w:r>
      <w:r w:rsidR="00AE1F53">
        <w:t>,</w:t>
      </w:r>
      <w:r w:rsidRPr="00D36BFC">
        <w:t xml:space="preserve"> are normally treated with conservative management and are not within scope of this review </w:t>
      </w:r>
      <w:r w:rsidR="00FB76DC">
        <w:fldChar w:fldCharType="begin">
          <w:fldData xml:space="preserve">PEVuZE5vdGU+PENpdGU+PEF1dGhvcj5PbGl2YTwvQXV0aG9yPjxZZWFyPjIwMTU8L1llYXI+PFJl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=
</w:fldData>
        </w:fldChar>
      </w:r>
      <w:r w:rsidR="00FB76DC">
        <w:instrText xml:space="preserve"> ADDIN EN.CITE </w:instrText>
      </w:r>
      <w:r w:rsidR="00FB76DC">
        <w:fldChar w:fldCharType="begin">
          <w:fldData xml:space="preserve">PEVuZE5vdGU+PENpdGU+PEF1dGhvcj5PbGl2YTwvQXV0aG9yPjxZZWFyPjIwMTU8L1llYXI+PFJl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=
</w:fldData>
        </w:fldChar>
      </w:r>
      <w:r w:rsidR="00FB76DC">
        <w:instrText xml:space="preserve"> ADDIN EN.CITE.DATA </w:instrText>
      </w:r>
      <w:r w:rsidR="00FB76DC">
        <w:fldChar w:fldCharType="end"/>
      </w:r>
      <w:r w:rsidR="00FB76DC">
        <w:fldChar w:fldCharType="separate"/>
      </w:r>
      <w:r w:rsidR="00FB76DC">
        <w:rPr>
          <w:noProof/>
        </w:rPr>
        <w:t>(Oliva et al. 2015)</w:t>
      </w:r>
      <w:r w:rsidR="00FB76DC">
        <w:fldChar w:fldCharType="end"/>
      </w:r>
      <w:r w:rsidRPr="00D36BFC">
        <w:t>.</w:t>
      </w:r>
    </w:p>
    <w:p w14:paraId="7FB0CF78" w14:textId="0F66D85B" w:rsidR="00D36BFC" w:rsidRDefault="00D36BFC" w:rsidP="00D36BFC">
      <w:pPr>
        <w:pStyle w:val="Heading3"/>
      </w:pPr>
      <w:r>
        <w:t>Intervention</w:t>
      </w:r>
    </w:p>
    <w:p w14:paraId="4A09D5B6" w14:textId="0AC0673F" w:rsidR="00F17A15" w:rsidRPr="006D4FAC" w:rsidRDefault="00FB76DC" w:rsidP="006973E4">
      <w:pPr>
        <w:rPr>
          <w:rFonts w:cs="Arial"/>
        </w:rPr>
      </w:pPr>
      <w:r>
        <w:t>The intervention</w:t>
      </w:r>
      <w:r w:rsidR="00F17A15">
        <w:t xml:space="preserve"> for this assessment </w:t>
      </w:r>
      <w:r w:rsidR="00581FD8">
        <w:t>is</w:t>
      </w:r>
      <w:r w:rsidR="00F17A15">
        <w:t>:</w:t>
      </w:r>
      <w:r w:rsidR="00CB2A0E">
        <w:rPr>
          <w:rFonts w:cs="Arial"/>
        </w:rPr>
        <w:t xml:space="preserve"> </w:t>
      </w:r>
      <w:r w:rsidR="00F17A15" w:rsidRPr="006D4FAC">
        <w:rPr>
          <w:rFonts w:cs="Arial"/>
        </w:rPr>
        <w:t>Open or arthroscopic subacromial decompression of shoulder (i.e. standalone)</w:t>
      </w:r>
    </w:p>
    <w:p w14:paraId="76587171" w14:textId="77777777" w:rsidR="00F17A15" w:rsidRPr="00A43537" w:rsidRDefault="00F17A15" w:rsidP="00F30F7B">
      <w:pPr>
        <w:spacing w:before="120" w:after="120" w:line="240" w:lineRule="auto"/>
        <w:rPr>
          <w:rFonts w:cs="Arial"/>
        </w:rPr>
      </w:pPr>
      <w:r>
        <w:rPr>
          <w:rFonts w:cs="Arial"/>
        </w:rPr>
        <w:t>Inclusive of, if performed</w:t>
      </w:r>
      <w:r w:rsidRPr="00A43537">
        <w:rPr>
          <w:rFonts w:cs="Arial"/>
        </w:rPr>
        <w:t>:</w:t>
      </w:r>
    </w:p>
    <w:p w14:paraId="3A050372" w14:textId="77777777" w:rsidR="00F17A15" w:rsidRPr="00690B34" w:rsidRDefault="00F17A15" w:rsidP="00AD342B">
      <w:pPr>
        <w:pStyle w:val="ListParagraph"/>
        <w:numPr>
          <w:ilvl w:val="0"/>
          <w:numId w:val="21"/>
        </w:numPr>
        <w:spacing w:before="120" w:after="120" w:line="240" w:lineRule="auto"/>
        <w:rPr>
          <w:rFonts w:cs="Arial"/>
        </w:rPr>
      </w:pPr>
      <w:proofErr w:type="spellStart"/>
      <w:r w:rsidRPr="00690B34">
        <w:rPr>
          <w:rFonts w:cs="Arial"/>
        </w:rPr>
        <w:t>Coraco</w:t>
      </w:r>
      <w:proofErr w:type="spellEnd"/>
      <w:r w:rsidRPr="00690B34">
        <w:rPr>
          <w:rFonts w:cs="Arial"/>
        </w:rPr>
        <w:t>-acromial ligament division</w:t>
      </w:r>
      <w:r>
        <w:rPr>
          <w:rFonts w:cs="Arial"/>
        </w:rPr>
        <w:t xml:space="preserve"> (MBS items </w:t>
      </w:r>
      <w:r>
        <w:t>48900, 48903, 48951, 489XX</w:t>
      </w:r>
      <w:r>
        <w:rPr>
          <w:rFonts w:cs="Arial"/>
        </w:rPr>
        <w:t>)</w:t>
      </w:r>
    </w:p>
    <w:p w14:paraId="6D620EF1" w14:textId="77777777" w:rsidR="00F17A15" w:rsidRPr="00690B34" w:rsidRDefault="00F17A15" w:rsidP="00AD342B">
      <w:pPr>
        <w:pStyle w:val="ListParagraph"/>
        <w:numPr>
          <w:ilvl w:val="0"/>
          <w:numId w:val="21"/>
        </w:numPr>
        <w:spacing w:before="120" w:after="120" w:line="240" w:lineRule="auto"/>
        <w:rPr>
          <w:rFonts w:cs="Arial"/>
        </w:rPr>
      </w:pPr>
      <w:r w:rsidRPr="00690B34">
        <w:rPr>
          <w:rFonts w:cs="Arial"/>
        </w:rPr>
        <w:t>Acromioplasty</w:t>
      </w:r>
      <w:r>
        <w:rPr>
          <w:rFonts w:cs="Arial"/>
        </w:rPr>
        <w:t xml:space="preserve"> (</w:t>
      </w:r>
      <w:r>
        <w:t>48903, 48951, 489XX</w:t>
      </w:r>
      <w:r>
        <w:rPr>
          <w:rFonts w:cs="Arial"/>
        </w:rPr>
        <w:t>)</w:t>
      </w:r>
    </w:p>
    <w:p w14:paraId="65E42E48" w14:textId="4B2248A7" w:rsidR="00F17A15" w:rsidRPr="00690B34" w:rsidRDefault="006803CE" w:rsidP="00AD342B">
      <w:pPr>
        <w:pStyle w:val="ListParagraph"/>
        <w:numPr>
          <w:ilvl w:val="0"/>
          <w:numId w:val="21"/>
        </w:numPr>
        <w:spacing w:before="120" w:after="120" w:line="240" w:lineRule="auto"/>
        <w:rPr>
          <w:rFonts w:cs="Arial"/>
        </w:rPr>
      </w:pPr>
      <w:proofErr w:type="spellStart"/>
      <w:r>
        <w:rPr>
          <w:rFonts w:cs="Arial"/>
        </w:rPr>
        <w:t>Coplaning</w:t>
      </w:r>
      <w:proofErr w:type="spellEnd"/>
      <w:r>
        <w:rPr>
          <w:rFonts w:cs="Arial"/>
        </w:rPr>
        <w:t xml:space="preserve"> </w:t>
      </w:r>
      <w:r w:rsidR="002147E3">
        <w:rPr>
          <w:rFonts w:cs="Arial"/>
        </w:rPr>
        <w:t xml:space="preserve">of the </w:t>
      </w:r>
      <w:r w:rsidR="00633CD9">
        <w:rPr>
          <w:rFonts w:cs="Arial"/>
        </w:rPr>
        <w:t>clavicle or</w:t>
      </w:r>
      <w:r w:rsidR="00403E04">
        <w:rPr>
          <w:rFonts w:cs="Arial"/>
        </w:rPr>
        <w:t xml:space="preserve"> excision of</w:t>
      </w:r>
      <w:r w:rsidR="000160FC">
        <w:rPr>
          <w:rFonts w:cs="Arial"/>
        </w:rPr>
        <w:t xml:space="preserve"> the</w:t>
      </w:r>
      <w:r w:rsidR="00633CD9">
        <w:rPr>
          <w:rFonts w:cs="Arial"/>
        </w:rPr>
        <w:t xml:space="preserve"> </w:t>
      </w:r>
      <w:r w:rsidR="00F17A15" w:rsidRPr="00690B34">
        <w:rPr>
          <w:rFonts w:cs="Arial"/>
        </w:rPr>
        <w:t>acromioclavicular joint</w:t>
      </w:r>
      <w:r w:rsidR="00F17A15">
        <w:rPr>
          <w:rFonts w:cs="Arial"/>
        </w:rPr>
        <w:t xml:space="preserve"> (</w:t>
      </w:r>
      <w:r w:rsidR="00F17A15">
        <w:t>48903, 489XX)</w:t>
      </w:r>
    </w:p>
    <w:p w14:paraId="7DD06E5F" w14:textId="77777777" w:rsidR="00F17A15" w:rsidRPr="00690B34" w:rsidRDefault="00F17A15" w:rsidP="00AD342B">
      <w:pPr>
        <w:pStyle w:val="ListParagraph"/>
        <w:numPr>
          <w:ilvl w:val="0"/>
          <w:numId w:val="21"/>
        </w:numPr>
        <w:spacing w:before="120" w:after="120" w:line="240" w:lineRule="auto"/>
        <w:rPr>
          <w:rFonts w:cs="Arial"/>
        </w:rPr>
      </w:pPr>
      <w:r w:rsidRPr="00690B34">
        <w:rPr>
          <w:rFonts w:cs="Arial"/>
        </w:rPr>
        <w:t>Removal of calcium deposit</w:t>
      </w:r>
      <w:r>
        <w:rPr>
          <w:rFonts w:cs="Arial"/>
        </w:rPr>
        <w:t xml:space="preserve"> (</w:t>
      </w:r>
      <w:r>
        <w:t>48900, 489XX</w:t>
      </w:r>
      <w:r>
        <w:rPr>
          <w:rFonts w:cs="Arial"/>
        </w:rPr>
        <w:t>)</w:t>
      </w:r>
    </w:p>
    <w:p w14:paraId="7BCCD803" w14:textId="67170F6B" w:rsidR="00F17A15" w:rsidRDefault="00F17A15" w:rsidP="00AD342B">
      <w:pPr>
        <w:pStyle w:val="ListParagraph"/>
        <w:numPr>
          <w:ilvl w:val="0"/>
          <w:numId w:val="21"/>
        </w:numPr>
      </w:pPr>
      <w:r w:rsidRPr="006D4FAC">
        <w:rPr>
          <w:rFonts w:cs="Arial"/>
        </w:rPr>
        <w:t>Excision of bursa (</w:t>
      </w:r>
      <w:r>
        <w:t>489XX)</w:t>
      </w:r>
    </w:p>
    <w:p w14:paraId="6320DBD8" w14:textId="1D43C0A0" w:rsidR="006D4FAC" w:rsidRPr="00AC3679" w:rsidRDefault="00C65C93" w:rsidP="00126EA4">
      <w:pPr>
        <w:rPr>
          <w:rFonts w:cs="Arial"/>
        </w:rPr>
      </w:pPr>
      <w:r>
        <w:rPr>
          <w:rFonts w:cs="Arial"/>
        </w:rPr>
        <w:t xml:space="preserve">A second </w:t>
      </w:r>
      <w:r w:rsidR="003A43C2">
        <w:rPr>
          <w:rFonts w:cs="Arial"/>
        </w:rPr>
        <w:t>set of interventions</w:t>
      </w:r>
      <w:r>
        <w:rPr>
          <w:rFonts w:cs="Arial"/>
        </w:rPr>
        <w:t xml:space="preserve"> was considered by PASC</w:t>
      </w:r>
      <w:r w:rsidR="00CB2A0E">
        <w:rPr>
          <w:rFonts w:cs="Arial"/>
        </w:rPr>
        <w:t xml:space="preserve"> (</w:t>
      </w:r>
      <w:r w:rsidR="00E82257" w:rsidRPr="00AC3679">
        <w:t xml:space="preserve">PICO </w:t>
      </w:r>
      <w:r w:rsidR="00D81A8D" w:rsidRPr="00AC3679">
        <w:t>S</w:t>
      </w:r>
      <w:r w:rsidR="00E82257" w:rsidRPr="00AC3679">
        <w:t xml:space="preserve">et </w:t>
      </w:r>
      <w:r w:rsidR="006D4FAC" w:rsidRPr="00AC3679">
        <w:t>2</w:t>
      </w:r>
      <w:r w:rsidR="00CB2A0E">
        <w:t>)</w:t>
      </w:r>
      <w:r w:rsidR="006D4FAC" w:rsidRPr="00AC3679">
        <w:t xml:space="preserve">: </w:t>
      </w:r>
      <w:r w:rsidR="006D4FAC" w:rsidRPr="00AC3679">
        <w:rPr>
          <w:rFonts w:cs="Arial"/>
        </w:rPr>
        <w:t>Open, arthroscopic, arthroscopic assisted or mini open repair of rotator cuff of shoulder with decompression of subacromial space</w:t>
      </w:r>
    </w:p>
    <w:p w14:paraId="7E9EDEE8" w14:textId="77777777" w:rsidR="006D4FAC" w:rsidRPr="00AC3679" w:rsidRDefault="006D4FAC" w:rsidP="006D4FAC">
      <w:pPr>
        <w:spacing w:before="120" w:after="120" w:line="240" w:lineRule="auto"/>
        <w:rPr>
          <w:rFonts w:cs="Arial"/>
        </w:rPr>
      </w:pPr>
      <w:r w:rsidRPr="00AC3679">
        <w:rPr>
          <w:rFonts w:cs="Arial"/>
        </w:rPr>
        <w:t>Inclusive of, if performed:</w:t>
      </w:r>
    </w:p>
    <w:p w14:paraId="2FDA6AA2" w14:textId="77777777" w:rsidR="006D4FAC" w:rsidRPr="00AC3679" w:rsidRDefault="006D4FAC" w:rsidP="00AD342B">
      <w:pPr>
        <w:pStyle w:val="ListParagraph"/>
        <w:numPr>
          <w:ilvl w:val="0"/>
          <w:numId w:val="20"/>
        </w:numPr>
        <w:spacing w:before="120" w:after="120" w:line="240" w:lineRule="auto"/>
        <w:rPr>
          <w:rFonts w:cs="Arial"/>
        </w:rPr>
      </w:pPr>
      <w:r w:rsidRPr="00AC3679">
        <w:rPr>
          <w:rFonts w:cs="Arial"/>
        </w:rPr>
        <w:t xml:space="preserve">Acromioplasty </w:t>
      </w:r>
    </w:p>
    <w:p w14:paraId="6939A888" w14:textId="2ACF9CC7" w:rsidR="006D4FAC" w:rsidRPr="00AC3679" w:rsidRDefault="006D4FAC" w:rsidP="00AD342B">
      <w:pPr>
        <w:pStyle w:val="ListParagraph"/>
        <w:numPr>
          <w:ilvl w:val="0"/>
          <w:numId w:val="20"/>
        </w:numPr>
        <w:spacing w:before="120" w:after="120" w:line="240" w:lineRule="auto"/>
        <w:rPr>
          <w:rFonts w:cs="Arial"/>
        </w:rPr>
      </w:pPr>
      <w:r w:rsidRPr="00AC3679">
        <w:rPr>
          <w:rFonts w:cs="Arial"/>
        </w:rPr>
        <w:t xml:space="preserve">Excision of </w:t>
      </w:r>
      <w:proofErr w:type="spellStart"/>
      <w:r w:rsidRPr="00AC3679">
        <w:rPr>
          <w:rFonts w:cs="Arial"/>
        </w:rPr>
        <w:t>coraco</w:t>
      </w:r>
      <w:proofErr w:type="spellEnd"/>
      <w:r w:rsidRPr="00AC3679">
        <w:rPr>
          <w:rFonts w:cs="Arial"/>
        </w:rPr>
        <w:t>-acromial ligament, distal clavicle and acromioclavicular joint (</w:t>
      </w:r>
      <w:r w:rsidR="005E4BEB" w:rsidRPr="00AC3679">
        <w:rPr>
          <w:rFonts w:cs="Arial"/>
        </w:rPr>
        <w:t xml:space="preserve">MBS items </w:t>
      </w:r>
      <w:r w:rsidRPr="00AC3679">
        <w:t>48906, 48909, 48960, 489XY, 489XY(2))</w:t>
      </w:r>
    </w:p>
    <w:p w14:paraId="1717142B" w14:textId="614EED75" w:rsidR="006D4FAC" w:rsidRPr="00AC3679" w:rsidRDefault="006D4FAC">
      <w:pPr>
        <w:pStyle w:val="ListParagraph"/>
        <w:numPr>
          <w:ilvl w:val="0"/>
          <w:numId w:val="20"/>
        </w:numPr>
      </w:pPr>
      <w:r w:rsidRPr="00AC3679">
        <w:rPr>
          <w:rFonts w:cs="Arial"/>
        </w:rPr>
        <w:t>Excision of the bursa (</w:t>
      </w:r>
      <w:r w:rsidRPr="00AC3679">
        <w:t>489XY, 489XY(2)</w:t>
      </w:r>
      <w:r w:rsidRPr="00AC3679">
        <w:rPr>
          <w:rFonts w:cs="Arial"/>
        </w:rPr>
        <w:t>)</w:t>
      </w:r>
    </w:p>
    <w:p w14:paraId="2BF87AF8" w14:textId="461BA36E" w:rsidR="005F4CDC" w:rsidRPr="00BC310F" w:rsidRDefault="005F4CDC" w:rsidP="00AD342B">
      <w:pPr>
        <w:pStyle w:val="ListParagraph"/>
        <w:numPr>
          <w:ilvl w:val="0"/>
          <w:numId w:val="20"/>
        </w:numPr>
      </w:pPr>
      <w:r w:rsidRPr="00AC3679">
        <w:rPr>
          <w:rFonts w:cs="Arial"/>
        </w:rPr>
        <w:t>Removal of calcium deposits</w:t>
      </w:r>
    </w:p>
    <w:p w14:paraId="2D598DA0" w14:textId="7902239A" w:rsidR="00AC3679" w:rsidRPr="0052190D" w:rsidRDefault="00AC3679" w:rsidP="00760470">
      <w:pPr>
        <w:rPr>
          <w:b/>
          <w:bCs/>
        </w:rPr>
      </w:pPr>
      <w:r w:rsidRPr="00760470">
        <w:rPr>
          <w:b/>
          <w:bCs/>
        </w:rPr>
        <w:t xml:space="preserve">Note, post PASC, PICO </w:t>
      </w:r>
      <w:r w:rsidR="009729DE">
        <w:rPr>
          <w:b/>
          <w:bCs/>
        </w:rPr>
        <w:t>S</w:t>
      </w:r>
      <w:r w:rsidRPr="0052190D">
        <w:rPr>
          <w:b/>
          <w:bCs/>
        </w:rPr>
        <w:t>et 2 was removed from the review of subacromial decompression.</w:t>
      </w:r>
      <w:r w:rsidR="009729DE">
        <w:rPr>
          <w:b/>
          <w:bCs/>
        </w:rPr>
        <w:t xml:space="preserve"> </w:t>
      </w:r>
      <w:r w:rsidR="009729DE" w:rsidRPr="00167C80">
        <w:rPr>
          <w:b/>
          <w:bCs/>
        </w:rPr>
        <w:t>For information, P</w:t>
      </w:r>
      <w:r w:rsidR="009729DE" w:rsidRPr="00E759B0">
        <w:rPr>
          <w:b/>
          <w:bCs/>
        </w:rPr>
        <w:t>ICO</w:t>
      </w:r>
      <w:r w:rsidR="009729DE" w:rsidRPr="0068252C">
        <w:rPr>
          <w:b/>
          <w:bCs/>
        </w:rPr>
        <w:t xml:space="preserve"> </w:t>
      </w:r>
      <w:r w:rsidR="009729DE" w:rsidRPr="00252E54">
        <w:rPr>
          <w:b/>
          <w:bCs/>
        </w:rPr>
        <w:t>Set</w:t>
      </w:r>
      <w:r w:rsidR="009729DE">
        <w:rPr>
          <w:b/>
          <w:bCs/>
        </w:rPr>
        <w:t xml:space="preserve"> 2</w:t>
      </w:r>
      <w:r w:rsidR="009729DE" w:rsidRPr="001614B6">
        <w:rPr>
          <w:b/>
          <w:bCs/>
        </w:rPr>
        <w:t xml:space="preserve"> is shown in Appendix </w:t>
      </w:r>
      <w:r w:rsidR="009729DE" w:rsidRPr="00D21F8D">
        <w:rPr>
          <w:b/>
          <w:bCs/>
        </w:rPr>
        <w:t>D.</w:t>
      </w:r>
    </w:p>
    <w:p w14:paraId="48E75325" w14:textId="16762CA1" w:rsidR="00FB76DC" w:rsidRPr="00FB76DC" w:rsidRDefault="00FB76DC" w:rsidP="00FB76DC">
      <w:pPr>
        <w:rPr>
          <w:b/>
          <w:bCs/>
          <w:i/>
          <w:iCs/>
        </w:rPr>
      </w:pPr>
      <w:r w:rsidRPr="00FB76DC">
        <w:rPr>
          <w:b/>
          <w:bCs/>
          <w:i/>
          <w:iCs/>
        </w:rPr>
        <w:t>The proposed place</w:t>
      </w:r>
      <w:r w:rsidR="003521C8">
        <w:rPr>
          <w:b/>
          <w:bCs/>
          <w:i/>
          <w:iCs/>
        </w:rPr>
        <w:t xml:space="preserve"> of the intervention</w:t>
      </w:r>
      <w:r w:rsidRPr="00FB76DC">
        <w:rPr>
          <w:b/>
          <w:bCs/>
          <w:i/>
          <w:iCs/>
        </w:rPr>
        <w:t xml:space="preserve"> in current clinical care is uncertain.</w:t>
      </w:r>
    </w:p>
    <w:p w14:paraId="6D6D896E" w14:textId="2AC6660E" w:rsidR="00FB76DC" w:rsidRDefault="00FB76DC" w:rsidP="00FB76DC">
      <w:r>
        <w:t xml:space="preserve">The objectives of surgical interventions for symptomatic rotator cuff disease are to relieve pain and restore movement and function of the shoulder by release of friction and repair of the tendon tear </w:t>
      </w:r>
      <w:r w:rsidR="00745720">
        <w:fldChar w:fldCharType="begin">
          <w:fldData xml:space="preserve">PEVuZE5vdGU+PENpdGU+PEF1dGhvcj5Db2dobGFuPC9BdXRob3I+PFllYXI+MjAwODwvWWVhcj48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</w:fldData>
        </w:fldChar>
      </w:r>
      <w:r w:rsidR="00745720">
        <w:instrText xml:space="preserve"> ADDIN EN.CITE </w:instrText>
      </w:r>
      <w:r w:rsidR="00745720">
        <w:fldChar w:fldCharType="begin">
          <w:fldData xml:space="preserve">PEVuZE5vdGU+PENpdGU+PEF1dGhvcj5Db2dobGFuPC9BdXRob3I+PFllYXI+MjAwODwvWWVhcj48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</w:fldData>
        </w:fldChar>
      </w:r>
      <w:r w:rsidR="00745720">
        <w:instrText xml:space="preserve"> ADDIN EN.CITE.DATA </w:instrText>
      </w:r>
      <w:r w:rsidR="00745720">
        <w:fldChar w:fldCharType="end"/>
      </w:r>
      <w:r w:rsidR="00745720">
        <w:fldChar w:fldCharType="separate"/>
      </w:r>
      <w:r w:rsidR="00745720">
        <w:rPr>
          <w:noProof/>
        </w:rPr>
        <w:t>(Coghlan et al. 2008, Kukkonen et al. 2015)</w:t>
      </w:r>
      <w:r w:rsidR="00745720">
        <w:fldChar w:fldCharType="end"/>
      </w:r>
      <w:r>
        <w:t>. Surgical practice is varied (</w:t>
      </w:r>
      <w:proofErr w:type="spellStart"/>
      <w:r w:rsidR="00CF6BD3" w:rsidRPr="00CF6BD3">
        <w:t>Lapner</w:t>
      </w:r>
      <w:proofErr w:type="spellEnd"/>
      <w:r w:rsidR="00CF6BD3" w:rsidRPr="00CF6BD3">
        <w:t xml:space="preserve"> et al. 2021</w:t>
      </w:r>
      <w:r>
        <w:t>).</w:t>
      </w:r>
    </w:p>
    <w:p w14:paraId="1E3E3CBF" w14:textId="77777777" w:rsidR="00FB76DC" w:rsidRDefault="00FB76DC" w:rsidP="00FB76DC">
      <w:pPr>
        <w:pStyle w:val="Heading4"/>
      </w:pPr>
      <w:r>
        <w:t>Subacromial decompression</w:t>
      </w:r>
    </w:p>
    <w:p w14:paraId="54AD218F" w14:textId="1B9091C5" w:rsidR="00FB76DC" w:rsidRDefault="00FB76DC" w:rsidP="00FB76DC">
      <w:r>
        <w:t xml:space="preserve">Subacromial decompression describes a procedure that removes bone or soft tissue that cause the narrowing of the subacromial space. There are a range of surgical options, and often a combination of procedures is used </w:t>
      </w:r>
      <w:r w:rsidR="00745720">
        <w:fldChar w:fldCharType="begin"/>
      </w:r>
      <w:r w:rsidR="00745720">
        <w:instrText xml:space="preserve"> ADDIN EN.CITE &lt;EndNote&gt;&lt;Cite&gt;&lt;Author&gt;Coghlan&lt;/Author&gt;&lt;Year&gt;2008&lt;/Year&gt;&lt;RecNum&gt;41&lt;/RecNum&gt;&lt;DisplayText&gt;(Coghlan et al. 2008)&lt;/DisplayText&gt;&lt;record&gt;&lt;rec-number&gt;41&lt;/rec-number&gt;&lt;foreign-keys&gt;&lt;key app="EN" db-id="rv0tdsrtmppw57e20z4prz9rvxrasrvve0td" timestamp="1645482976"&gt;41&lt;/key&gt;&lt;/foreign-keys&gt;&lt;ref-type name="Journal Article"&gt;17&lt;/ref-type&gt;&lt;contributors&gt;&lt;authors&gt;&lt;author&gt;Coghlan, J. A.&lt;/author&gt;&lt;author&gt;Buchbinder, R.&lt;/author&gt;&lt;author&gt;Green, S.&lt;/author&gt;&lt;author&gt;Johnston, R. V.&lt;/author&gt;&lt;author&gt;Bell, S. N.&lt;/author&gt;&lt;/authors&gt;&lt;/contributors&gt;&lt;titles&gt;&lt;title&gt;Surgery for rotator cuff disease&lt;/title&gt;&lt;secondary-title&gt;Cochrane Database Syst Rev&lt;/secondary-title&gt;&lt;/titles&gt;&lt;periodical&gt;&lt;full-title&gt;Cochrane Database Syst Rev&lt;/full-title&gt;&lt;/periodical&gt;&lt;pages&gt;Cd005619&lt;/pages&gt;&lt;volume&gt;2008&lt;/volume&gt;&lt;number&gt;1&lt;/number&gt;&lt;edition&gt;2008/02/07&lt;/edition&gt;&lt;keywords&gt;&lt;keyword&gt;Humans&lt;/keyword&gt;&lt;keyword&gt;Muscular Diseases/*surgery&lt;/keyword&gt;&lt;keyword&gt;Randomized Controlled Trials as Topic&lt;/keyword&gt;&lt;keyword&gt;Rotator Cuff/*surgery&lt;/keyword&gt;&lt;keyword&gt;Rotator Cuff Injuries&lt;/keyword&gt;&lt;keyword&gt;Shoulder Pain/*surgery&lt;/keyword&gt;&lt;/keywords&gt;&lt;dates&gt;&lt;year&gt;2008&lt;/year&gt;&lt;pub-dates&gt;&lt;date&gt;Jan 23&lt;/date&gt;&lt;/pub-dates&gt;&lt;/dates&gt;&lt;isbn&gt;1361-6137&lt;/isbn&gt;&lt;accession-num&gt;18254085&lt;/accession-num&gt;&lt;urls&gt;&lt;/urls&gt;&lt;custom2&gt;PMC6464842 review. Simon Bell is an orthopaedic surgeon.&lt;/custom2&gt;&lt;electronic-resource-num&gt;10.1002/14651858.CD005619.pub2&lt;/electronic-resource-num&gt;&lt;remote-database-provider&gt;NLM&lt;/remote-database-provider&gt;&lt;language&gt;eng&lt;/language&gt;&lt;/record&gt;&lt;/Cite&gt;&lt;/EndNote&gt;</w:instrText>
      </w:r>
      <w:r w:rsidR="00745720">
        <w:fldChar w:fldCharType="separate"/>
      </w:r>
      <w:r w:rsidR="00745720">
        <w:rPr>
          <w:noProof/>
        </w:rPr>
        <w:t>(Coghlan et al. 2008)</w:t>
      </w:r>
      <w:r w:rsidR="00745720">
        <w:fldChar w:fldCharType="end"/>
      </w:r>
      <w:r>
        <w:t>. The purpose of this surgery is to address the mechanical impingement of the shoulder and decompress the subacromial space by removing bone spurs and soft tissue</w:t>
      </w:r>
      <w:r w:rsidR="004B7DA5">
        <w:t>,</w:t>
      </w:r>
      <w:r>
        <w:t xml:space="preserve"> releasing the </w:t>
      </w:r>
      <w:proofErr w:type="spellStart"/>
      <w:r>
        <w:t>coraco</w:t>
      </w:r>
      <w:proofErr w:type="spellEnd"/>
      <w:r>
        <w:t xml:space="preserve">-acromial ligament </w:t>
      </w:r>
      <w:r w:rsidR="00BD580B">
        <w:fldChar w:fldCharType="begin">
          <w:fldData xml:space="preserve">PEVuZE5vdGU+PENpdGU+PEF1dGhvcj5BTVJDPC9BdXRob3I+PFllYXI+MjAxODwvWWVhcj48UmVj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=
</w:fldData>
        </w:fldChar>
      </w:r>
      <w:r w:rsidR="00BD580B">
        <w:instrText xml:space="preserve"> ADDIN EN.CITE </w:instrText>
      </w:r>
      <w:r w:rsidR="00BD580B">
        <w:fldChar w:fldCharType="begin">
          <w:fldData xml:space="preserve">PEVuZE5vdGU+PENpdGU+PEF1dGhvcj5BTVJDPC9BdXRob3I+PFllYXI+MjAxODwvWWVhcj48UmVj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=
</w:fldData>
        </w:fldChar>
      </w:r>
      <w:r w:rsidR="00BD580B">
        <w:instrText xml:space="preserve"> ADDIN EN.CITE.DATA </w:instrText>
      </w:r>
      <w:r w:rsidR="00BD580B">
        <w:fldChar w:fldCharType="end"/>
      </w:r>
      <w:r w:rsidR="00BD580B">
        <w:fldChar w:fldCharType="separate"/>
      </w:r>
      <w:r w:rsidR="00BD580B">
        <w:rPr>
          <w:noProof/>
        </w:rPr>
        <w:t>(AMRC 2018, Haahr and Andersen 2006, Jones et al. 2019)</w:t>
      </w:r>
      <w:r w:rsidR="00BD580B">
        <w:fldChar w:fldCharType="end"/>
      </w:r>
      <w:r>
        <w:t>. The widening of the subacromi</w:t>
      </w:r>
      <w:r w:rsidR="00835D1B">
        <w:t>al</w:t>
      </w:r>
      <w:r>
        <w:t xml:space="preserve"> space to allow more room for tendons is believed to relieve symptoms and halt the pathological processes </w:t>
      </w:r>
      <w:r w:rsidR="00BD580B">
        <w:fldChar w:fldCharType="begin">
          <w:fldData xml:space="preserve">PEVuZE5vdGU+PENpdGU+PEF1dGhvcj5LYXJqYWxhaW5lbjwvQXV0aG9yPjxZZWFyPjIwMTk8L1ll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</w:fldData>
        </w:fldChar>
      </w:r>
      <w:r w:rsidR="00BD580B">
        <w:instrText xml:space="preserve"> ADDIN EN.CITE </w:instrText>
      </w:r>
      <w:r w:rsidR="00BD580B">
        <w:fldChar w:fldCharType="begin">
          <w:fldData xml:space="preserve">PEVuZE5vdGU+PENpdGU+PEF1dGhvcj5LYXJqYWxhaW5lbjwvQXV0aG9yPjxZZWFyPjIwMTk8L1ll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</w:fldData>
        </w:fldChar>
      </w:r>
      <w:r w:rsidR="00BD580B">
        <w:instrText xml:space="preserve"> ADDIN EN.CITE.DATA </w:instrText>
      </w:r>
      <w:r w:rsidR="00BD580B">
        <w:fldChar w:fldCharType="end"/>
      </w:r>
      <w:r w:rsidR="00BD580B">
        <w:fldChar w:fldCharType="separate"/>
      </w:r>
      <w:r w:rsidR="00BD580B">
        <w:rPr>
          <w:noProof/>
        </w:rPr>
        <w:t>(Karjalainen et al. 2019b, Paavola et al. 2017, Sun et al. 2018)</w:t>
      </w:r>
      <w:r w:rsidR="00BD580B">
        <w:fldChar w:fldCharType="end"/>
      </w:r>
      <w:r>
        <w:t>.</w:t>
      </w:r>
    </w:p>
    <w:p w14:paraId="10ED514E" w14:textId="4945F32D" w:rsidR="00FB76DC" w:rsidRDefault="00BD5CFB" w:rsidP="00FB76DC">
      <w:r>
        <w:t>Some</w:t>
      </w:r>
      <w:r w:rsidR="00FB76DC">
        <w:t xml:space="preserve"> guidelines include the option of subacromial decompression or acromioplasty as a standalone procedure for certain patients </w:t>
      </w:r>
      <w:r w:rsidR="00BD580B">
        <w:fldChar w:fldCharType="begin">
          <w:fldData xml:space="preserve">PEVuZE5vdGU+PENpdGU+PEF1dGhvcj5BTVJDPC9BdXRob3I+PFllYXI+MjAxODwvWWVhcj48UmVj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</w:fldData>
        </w:fldChar>
      </w:r>
      <w:r w:rsidR="009920C4">
        <w:instrText xml:space="preserve"> ADDIN EN.CITE </w:instrText>
      </w:r>
      <w:r w:rsidR="009920C4">
        <w:fldChar w:fldCharType="begin">
          <w:fldData xml:space="preserve">PEVuZE5vdGU+PENpdGU+PEF1dGhvcj5BTVJDPC9BdXRob3I+PFllYXI+MjAxODwvWWVhcj48UmVj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</w:fldData>
        </w:fldChar>
      </w:r>
      <w:r w:rsidR="009920C4">
        <w:instrText xml:space="preserve"> ADDIN EN.CITE.DATA </w:instrText>
      </w:r>
      <w:r w:rsidR="009920C4">
        <w:fldChar w:fldCharType="end"/>
      </w:r>
      <w:r w:rsidR="00BD580B">
        <w:fldChar w:fldCharType="separate"/>
      </w:r>
      <w:r w:rsidR="009920C4">
        <w:rPr>
          <w:noProof/>
        </w:rPr>
        <w:t xml:space="preserve">(AMRC 2018, BOA 2014, New York Workers Compensation Board 2021, </w:t>
      </w:r>
      <w:r w:rsidR="009920C4">
        <w:rPr>
          <w:noProof/>
        </w:rPr>
        <w:lastRenderedPageBreak/>
        <w:t>Diercks et al. 2014, Washington State Department of Labor and Industries 2018, NICE 2018, Oliva et al. 2015)</w:t>
      </w:r>
      <w:r w:rsidR="00BD580B">
        <w:fldChar w:fldCharType="end"/>
      </w:r>
      <w:r w:rsidR="00FB76DC">
        <w:t xml:space="preserve">. Other guidelines state that subacromial decompression is not medically necessary (AIM 2021, </w:t>
      </w:r>
      <w:proofErr w:type="spellStart"/>
      <w:r w:rsidR="00FB76DC">
        <w:t>Vandvik</w:t>
      </w:r>
      <w:proofErr w:type="spellEnd"/>
      <w:r w:rsidR="00FB76DC">
        <w:t xml:space="preserve">). Where recommended, all guidelines suggest that patients should have attempted and failed various strategies of conservative </w:t>
      </w:r>
      <w:r w:rsidR="00BF5AE4">
        <w:t>therapy</w:t>
      </w:r>
      <w:r w:rsidR="00EC535C">
        <w:t>,</w:t>
      </w:r>
      <w:r w:rsidR="00FB76DC">
        <w:t xml:space="preserve"> and received specific physical and radiology or imaging tests as clinically indicated.</w:t>
      </w:r>
    </w:p>
    <w:p w14:paraId="7B54D574" w14:textId="1762E8D7" w:rsidR="00FB76DC" w:rsidRDefault="00FB76DC" w:rsidP="00FB76DC">
      <w:r>
        <w:t xml:space="preserve">In general, the clinical practice guidelines are not explicit on individual procedures, although some mention the use of bursectomy, acromioplasty and </w:t>
      </w:r>
      <w:proofErr w:type="spellStart"/>
      <w:r>
        <w:t>coraco</w:t>
      </w:r>
      <w:proofErr w:type="spellEnd"/>
      <w:r>
        <w:t xml:space="preserve">-acromial ligament release </w:t>
      </w:r>
      <w:r w:rsidR="00315B59">
        <w:fldChar w:fldCharType="begin"/>
      </w:r>
      <w:r w:rsidR="009920C4">
        <w:instrText xml:space="preserve"> ADDIN EN.CITE &lt;EndNote&gt;&lt;Cite&gt;&lt;Author&gt;Colorado Department of Labor and Employment&lt;/Author&gt;&lt;Year&gt;2015&lt;/Year&gt;&lt;RecNum&gt;45&lt;/RecNum&gt;&lt;DisplayText&gt;(Colorado Department of Labor and Employment 2015)&lt;/DisplayText&gt;&lt;record&gt;&lt;rec-number&gt;45&lt;/rec-number&gt;&lt;foreign-keys&gt;&lt;key app="EN" db-id="rv0tdsrtmppw57e20z4prz9rvxrasrvve0td" timestamp="1645482976"&gt;45&lt;/key&gt;&lt;/foreign-keys&gt;&lt;ref-type name="Web Page"&gt;12&lt;/ref-type&gt;&lt;contributors&gt;&lt;authors&gt;&lt;author&gt;Colorado Department of Labor and Employment,&lt;/author&gt;&lt;/authors&gt;&lt;/contributors&gt;&lt;titles&gt;&lt;title&gt;Shoulder injury medical treatment guidelines&lt;/title&gt;&lt;/titles&gt;&lt;volume&gt;2022&lt;/volume&gt;&lt;number&gt;25 January&lt;/number&gt;&lt;dates&gt;&lt;year&gt;2015&lt;/year&gt;&lt;/dates&gt;&lt;urls&gt;&lt;related-urls&gt;&lt;url&gt;https://cdle.colorado.gov/medical-providers/medical-treatment-guidelines#collapse-accordion-5351-4&lt;/url&gt;&lt;/related-urls&gt;&lt;/urls&gt;&lt;/record&gt;&lt;/Cite&gt;&lt;/EndNote&gt;</w:instrText>
      </w:r>
      <w:r w:rsidR="00315B59">
        <w:fldChar w:fldCharType="separate"/>
      </w:r>
      <w:r w:rsidR="009920C4">
        <w:rPr>
          <w:noProof/>
        </w:rPr>
        <w:t>(Colorado Department of Labor and Employment 2015)</w:t>
      </w:r>
      <w:r w:rsidR="00315B59">
        <w:fldChar w:fldCharType="end"/>
      </w:r>
      <w:r>
        <w:t>. Subacromial decompression can include:</w:t>
      </w:r>
    </w:p>
    <w:p w14:paraId="008DC538" w14:textId="77777777" w:rsidR="00FB76DC" w:rsidRDefault="00FB76DC" w:rsidP="00FB76DC">
      <w:pPr>
        <w:pStyle w:val="Heading5"/>
      </w:pPr>
      <w:r>
        <w:t>Acromioplasty</w:t>
      </w:r>
    </w:p>
    <w:p w14:paraId="59D3B568" w14:textId="3B44AC3B" w:rsidR="00FB76DC" w:rsidRDefault="00FB76DC" w:rsidP="00FB76DC">
      <w:r>
        <w:t xml:space="preserve">The underside of the acromion is smoothed to decompress the passage of the rotator cuff tendon through the subacromial space </w:t>
      </w:r>
      <w:r w:rsidR="00315B59">
        <w:fldChar w:fldCharType="begin">
          <w:fldData xml:space="preserve">PEVuZE5vdGU+PENpdGU+PEF1dGhvcj5QYWF2b2xhPC9BdXRob3I+PFllYXI+MjAxODwvWWVhcj48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</w:fldData>
        </w:fldChar>
      </w:r>
      <w:r w:rsidR="00315B59">
        <w:instrText xml:space="preserve"> ADDIN EN.CITE </w:instrText>
      </w:r>
      <w:r w:rsidR="00315B59">
        <w:fldChar w:fldCharType="begin">
          <w:fldData xml:space="preserve">PEVuZE5vdGU+PENpdGU+PEF1dGhvcj5QYWF2b2xhPC9BdXRob3I+PFllYXI+MjAxODwvWWVhcj48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</w:fldData>
        </w:fldChar>
      </w:r>
      <w:r w:rsidR="00315B59">
        <w:instrText xml:space="preserve"> ADDIN EN.CITE.DATA </w:instrText>
      </w:r>
      <w:r w:rsidR="00315B59">
        <w:fldChar w:fldCharType="end"/>
      </w:r>
      <w:r w:rsidR="00315B59">
        <w:fldChar w:fldCharType="separate"/>
      </w:r>
      <w:r w:rsidR="00315B59">
        <w:rPr>
          <w:noProof/>
        </w:rPr>
        <w:t>(Paavola et al. 2018)</w:t>
      </w:r>
      <w:r w:rsidR="00315B59">
        <w:fldChar w:fldCharType="end"/>
      </w:r>
      <w:r>
        <w:t>.</w:t>
      </w:r>
    </w:p>
    <w:p w14:paraId="06CE6308" w14:textId="249938E6" w:rsidR="00BD0922" w:rsidRDefault="00BD0922" w:rsidP="00FB76DC">
      <w:r>
        <w:t>Acromioplasty is included in MBS items</w:t>
      </w:r>
      <w:r w:rsidR="00B60595">
        <w:t xml:space="preserve"> </w:t>
      </w:r>
      <w:r w:rsidR="00AD0A2E">
        <w:t>48903</w:t>
      </w:r>
      <w:r w:rsidR="00180110">
        <w:t>, 48951, 489</w:t>
      </w:r>
      <w:r w:rsidR="002C3916">
        <w:t>XX</w:t>
      </w:r>
      <w:r w:rsidR="005355C1">
        <w:t xml:space="preserve">, </w:t>
      </w:r>
      <w:r w:rsidR="004508B4">
        <w:t xml:space="preserve">48909, </w:t>
      </w:r>
      <w:r w:rsidR="00BD4F1D">
        <w:t xml:space="preserve">48960, </w:t>
      </w:r>
      <w:r w:rsidR="001824E8">
        <w:t xml:space="preserve">489XY, 489XY(2) (see Appendix </w:t>
      </w:r>
      <w:r w:rsidR="00224483">
        <w:t>A).</w:t>
      </w:r>
    </w:p>
    <w:p w14:paraId="29E33C3D" w14:textId="58251297" w:rsidR="00FB76DC" w:rsidRDefault="00FB76DC" w:rsidP="00FB76DC">
      <w:pPr>
        <w:pStyle w:val="Heading5"/>
      </w:pPr>
      <w:r>
        <w:t>Bursectomy</w:t>
      </w:r>
      <w:r w:rsidR="002160CB">
        <w:t xml:space="preserve"> or excision o</w:t>
      </w:r>
      <w:r w:rsidR="002F3278">
        <w:t>f</w:t>
      </w:r>
      <w:r w:rsidR="002160CB">
        <w:t xml:space="preserve"> bursa</w:t>
      </w:r>
    </w:p>
    <w:p w14:paraId="0D8AACDB" w14:textId="1B8EE39C" w:rsidR="00FB76DC" w:rsidRDefault="00FB76DC" w:rsidP="00FB76DC">
      <w:r>
        <w:t xml:space="preserve">Debridement of the subacromial bursa using electrocautery </w:t>
      </w:r>
      <w:r w:rsidR="00315B59">
        <w:fldChar w:fldCharType="begin">
          <w:fldData xml:space="preserve">PEVuZE5vdGU+PENpdGU+PEF1dGhvcj5QYWF2b2xhPC9BdXRob3I+PFllYXI+MjAxODwvWWVhcj48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</w:fldData>
        </w:fldChar>
      </w:r>
      <w:r w:rsidR="00315B59">
        <w:instrText xml:space="preserve"> ADDIN EN.CITE </w:instrText>
      </w:r>
      <w:r w:rsidR="00315B59">
        <w:fldChar w:fldCharType="begin">
          <w:fldData xml:space="preserve">PEVuZE5vdGU+PENpdGU+PEF1dGhvcj5QYWF2b2xhPC9BdXRob3I+PFllYXI+MjAxODwvWWVhcj48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</w:fldData>
        </w:fldChar>
      </w:r>
      <w:r w:rsidR="00315B59">
        <w:instrText xml:space="preserve"> ADDIN EN.CITE.DATA </w:instrText>
      </w:r>
      <w:r w:rsidR="00315B59">
        <w:fldChar w:fldCharType="end"/>
      </w:r>
      <w:r w:rsidR="00315B59">
        <w:fldChar w:fldCharType="separate"/>
      </w:r>
      <w:r w:rsidR="00315B59">
        <w:rPr>
          <w:noProof/>
        </w:rPr>
        <w:t>(Paavola et al. 2018)</w:t>
      </w:r>
      <w:r w:rsidR="00315B59">
        <w:fldChar w:fldCharType="end"/>
      </w:r>
      <w:r>
        <w:t>.</w:t>
      </w:r>
    </w:p>
    <w:p w14:paraId="10249322" w14:textId="4193025A" w:rsidR="007178BE" w:rsidRDefault="007178BE" w:rsidP="00FB76DC">
      <w:r>
        <w:t>Bursectomy is included in MBS items</w:t>
      </w:r>
      <w:r w:rsidR="00EA1164">
        <w:t xml:space="preserve"> 489XX, 489XY, 4</w:t>
      </w:r>
      <w:r w:rsidR="00F72AEB">
        <w:t>89XY(2).</w:t>
      </w:r>
    </w:p>
    <w:p w14:paraId="1C1605FB" w14:textId="77777777" w:rsidR="00FB76DC" w:rsidRDefault="00FB76DC" w:rsidP="00315B59">
      <w:pPr>
        <w:pStyle w:val="Heading5"/>
      </w:pPr>
      <w:proofErr w:type="spellStart"/>
      <w:r>
        <w:t>Coraco</w:t>
      </w:r>
      <w:proofErr w:type="spellEnd"/>
      <w:r>
        <w:t>-acromial ligament release</w:t>
      </w:r>
    </w:p>
    <w:p w14:paraId="13F03F69" w14:textId="6B2C1371" w:rsidR="00FB76DC" w:rsidRDefault="00FB76DC" w:rsidP="00FB76DC">
      <w:r>
        <w:t xml:space="preserve">The division of the </w:t>
      </w:r>
      <w:proofErr w:type="spellStart"/>
      <w:r w:rsidR="00315B59">
        <w:t>coraco</w:t>
      </w:r>
      <w:proofErr w:type="spellEnd"/>
      <w:r w:rsidR="00315B59">
        <w:t xml:space="preserve">-acromial ligament </w:t>
      </w:r>
      <w:r>
        <w:t xml:space="preserve">with a shaver releases tension to decompress the subacromial space </w:t>
      </w:r>
      <w:r w:rsidR="00315B59">
        <w:fldChar w:fldCharType="begin"/>
      </w:r>
      <w:r w:rsidR="00315B59">
        <w:instrText xml:space="preserve"> ADDIN EN.CITE &lt;EndNote&gt;&lt;Cite&gt;&lt;Author&gt;Moshi&lt;/Author&gt;&lt;Year&gt;2021&lt;/Year&gt;&lt;RecNum&gt;89&lt;/RecNum&gt;&lt;DisplayText&gt;(Moshi et al. 2021)&lt;/DisplayText&gt;&lt;record&gt;&lt;rec-number&gt;89&lt;/rec-number&gt;&lt;foreign-keys&gt;&lt;key app="EN" db-id="rv0tdsrtmppw57e20z4prz9rvxrasrvve0td" timestamp="1645482976"&gt;89&lt;/key&gt;&lt;/foreign-keys&gt;&lt;ref-type name="Web Page"&gt;12&lt;/ref-type&gt;&lt;contributors&gt;&lt;authors&gt;&lt;author&gt;Moshi, M.&lt;/author&gt;&lt;author&gt;Gaget, V.&lt;/author&gt;&lt;author&gt;McLeod, R.&lt;/author&gt;&lt;author&gt;Vreugdenburg, T.&lt;/author&gt;&lt;/authors&gt;&lt;/contributors&gt;&lt;titles&gt;&lt;title&gt;Subacromial decompression as a primary/isolated intervention to treat subacromial pain&lt;/title&gt;&lt;/titles&gt;&lt;volume&gt;2022&lt;/volume&gt;&lt;number&gt;15 February&lt;/number&gt;&lt;dates&gt;&lt;year&gt;2021&lt;/year&gt;&lt;/dates&gt;&lt;publisher&gt;Federal Office of Public Health FOPH&lt;/publisher&gt;&lt;urls&gt;&lt;related-urls&gt;&lt;url&gt;https://www.bag.admin.ch/bag/en/home/versicherungen/krankenversicherung/krankenversicherung-leistungen-tarife/hta/hta-projekte/subakromiale_dekompression.html&lt;/url&gt;&lt;/related-urls&gt;&lt;/urls&gt;&lt;/record&gt;&lt;/Cite&gt;&lt;/EndNote&gt;</w:instrText>
      </w:r>
      <w:r w:rsidR="00315B59">
        <w:fldChar w:fldCharType="separate"/>
      </w:r>
      <w:r w:rsidR="00315B59">
        <w:rPr>
          <w:noProof/>
        </w:rPr>
        <w:t>(Moshi et al. 2021)</w:t>
      </w:r>
      <w:r w:rsidR="00315B59">
        <w:fldChar w:fldCharType="end"/>
      </w:r>
      <w:r>
        <w:t>.</w:t>
      </w:r>
    </w:p>
    <w:p w14:paraId="750CD6F1" w14:textId="008BEF9D" w:rsidR="007178BE" w:rsidRDefault="007178BE" w:rsidP="00FB76DC">
      <w:proofErr w:type="spellStart"/>
      <w:r>
        <w:t>Coraco</w:t>
      </w:r>
      <w:proofErr w:type="spellEnd"/>
      <w:r>
        <w:t xml:space="preserve">-acromial ligament release is included in </w:t>
      </w:r>
      <w:r w:rsidR="002A67DD">
        <w:t xml:space="preserve">48900, 48903, </w:t>
      </w:r>
      <w:r w:rsidR="003E0951">
        <w:t xml:space="preserve">48951, 489XX, </w:t>
      </w:r>
      <w:r w:rsidR="00531092">
        <w:t xml:space="preserve">48906, </w:t>
      </w:r>
      <w:r w:rsidR="00095181">
        <w:t xml:space="preserve">48909, </w:t>
      </w:r>
      <w:r w:rsidR="00152CA0">
        <w:t>489</w:t>
      </w:r>
      <w:r w:rsidR="009F0961">
        <w:t>X</w:t>
      </w:r>
      <w:r w:rsidR="00152CA0">
        <w:t xml:space="preserve">Y, </w:t>
      </w:r>
      <w:r w:rsidR="009760FA">
        <w:t>489XY(2)</w:t>
      </w:r>
      <w:r w:rsidR="009A5449">
        <w:t>.</w:t>
      </w:r>
    </w:p>
    <w:p w14:paraId="02BD4EBA" w14:textId="77777777" w:rsidR="00FB76DC" w:rsidRDefault="00FB76DC" w:rsidP="00FB76DC">
      <w:pPr>
        <w:pStyle w:val="Heading5"/>
      </w:pPr>
      <w:proofErr w:type="spellStart"/>
      <w:r>
        <w:t>Coplaning</w:t>
      </w:r>
      <w:proofErr w:type="spellEnd"/>
    </w:p>
    <w:p w14:paraId="3381F629" w14:textId="0740AA91" w:rsidR="00FB76DC" w:rsidRDefault="00FB76DC" w:rsidP="00FB76DC">
      <w:proofErr w:type="spellStart"/>
      <w:r>
        <w:t>Coplaning</w:t>
      </w:r>
      <w:proofErr w:type="spellEnd"/>
      <w:r>
        <w:t xml:space="preserve"> removes or smooths spurs or portions of the projecting surface of the acromion and/or the distal section of the clavicle to decrease injury to the rotator cuff </w:t>
      </w:r>
      <w:r w:rsidR="00315B59">
        <w:fldChar w:fldCharType="begin">
          <w:fldData xml:space="preserve">PEVuZE5vdGU+PENpdGU+PEF1dGhvcj5CYXJiZXI8L0F1dGhvcj48WWVhcj4yMDAxPC9ZZWFyPjxS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</w:fldData>
        </w:fldChar>
      </w:r>
      <w:r w:rsidR="00315B59">
        <w:instrText xml:space="preserve"> ADDIN EN.CITE </w:instrText>
      </w:r>
      <w:r w:rsidR="00315B59">
        <w:fldChar w:fldCharType="begin">
          <w:fldData xml:space="preserve">PEVuZE5vdGU+PENpdGU+PEF1dGhvcj5CYXJiZXI8L0F1dGhvcj48WWVhcj4yMDAxPC9ZZWFyPjxS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</w:fldData>
        </w:fldChar>
      </w:r>
      <w:r w:rsidR="00315B59">
        <w:instrText xml:space="preserve"> ADDIN EN.CITE.DATA </w:instrText>
      </w:r>
      <w:r w:rsidR="00315B59">
        <w:fldChar w:fldCharType="end"/>
      </w:r>
      <w:r w:rsidR="00315B59">
        <w:fldChar w:fldCharType="separate"/>
      </w:r>
      <w:r w:rsidR="00315B59">
        <w:rPr>
          <w:noProof/>
        </w:rPr>
        <w:t>(Barber 2001, Paavola et al. 2018)</w:t>
      </w:r>
      <w:r w:rsidR="00315B59">
        <w:fldChar w:fldCharType="end"/>
      </w:r>
      <w:r>
        <w:t>.</w:t>
      </w:r>
      <w:r w:rsidR="00A01C41">
        <w:t xml:space="preserve"> In the MBS items this </w:t>
      </w:r>
      <w:r w:rsidR="00A97EC4">
        <w:t xml:space="preserve">technique includes </w:t>
      </w:r>
      <w:r w:rsidR="00194A92">
        <w:t xml:space="preserve">excision of the clavicle and </w:t>
      </w:r>
      <w:r w:rsidR="00B87A7A">
        <w:t>acromioclavicular joint.</w:t>
      </w:r>
    </w:p>
    <w:p w14:paraId="0E944A6A" w14:textId="6E26FE5E" w:rsidR="007178BE" w:rsidRDefault="007178BE" w:rsidP="00FB76DC">
      <w:proofErr w:type="spellStart"/>
      <w:r>
        <w:t>Coplaning</w:t>
      </w:r>
      <w:proofErr w:type="spellEnd"/>
      <w:r>
        <w:t xml:space="preserve"> is included in MBS items</w:t>
      </w:r>
      <w:r w:rsidR="00CD75D9">
        <w:t xml:space="preserve"> 48903, </w:t>
      </w:r>
      <w:r w:rsidR="00075CC2">
        <w:t xml:space="preserve">489XX, </w:t>
      </w:r>
      <w:r w:rsidR="00A17FF8">
        <w:t xml:space="preserve">48909, </w:t>
      </w:r>
      <w:r w:rsidR="00A53E97">
        <w:t xml:space="preserve">48960, </w:t>
      </w:r>
      <w:r w:rsidR="0082691E">
        <w:t>489XY, 489XY(2).</w:t>
      </w:r>
    </w:p>
    <w:p w14:paraId="1BCD4C67" w14:textId="77777777" w:rsidR="00FB76DC" w:rsidRDefault="00FB76DC" w:rsidP="00FB76DC">
      <w:pPr>
        <w:pStyle w:val="Heading5"/>
      </w:pPr>
      <w:bookmarkStart w:id="4" w:name="_Hlk97649608"/>
      <w:r>
        <w:t>Removal of calcium deposits</w:t>
      </w:r>
    </w:p>
    <w:bookmarkEnd w:id="4"/>
    <w:p w14:paraId="2DF8DD2B" w14:textId="037C9AAB" w:rsidR="00FB76DC" w:rsidRDefault="00FB76DC" w:rsidP="00FB76DC">
      <w:r>
        <w:t xml:space="preserve">Calcium deposits have been reported in up to 42.5% of patients with subacromial pain </w:t>
      </w:r>
      <w:r w:rsidR="00315B59">
        <w:fldChar w:fldCharType="begin">
          <w:fldData xml:space="preserve">PEVuZE5vdGU+PENpdGU+PEF1dGhvcj5Mb2V3PC9BdXRob3I+PFllYXI+MjAyMTwvWWVhcj48UmVj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</w:fldData>
        </w:fldChar>
      </w:r>
      <w:r w:rsidR="00315B59">
        <w:instrText xml:space="preserve"> ADDIN EN.CITE </w:instrText>
      </w:r>
      <w:r w:rsidR="00315B59">
        <w:fldChar w:fldCharType="begin">
          <w:fldData xml:space="preserve">PEVuZE5vdGU+PENpdGU+PEF1dGhvcj5Mb2V3PC9BdXRob3I+PFllYXI+MjAyMTwvWWVhcj48UmVj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</w:fldData>
        </w:fldChar>
      </w:r>
      <w:r w:rsidR="00315B59">
        <w:instrText xml:space="preserve"> ADDIN EN.CITE.DATA </w:instrText>
      </w:r>
      <w:r w:rsidR="00315B59">
        <w:fldChar w:fldCharType="end"/>
      </w:r>
      <w:r w:rsidR="00315B59">
        <w:fldChar w:fldCharType="separate"/>
      </w:r>
      <w:r w:rsidR="00315B59">
        <w:rPr>
          <w:noProof/>
        </w:rPr>
        <w:t>(Loew et al. 2021, Simpson et al. 2020)</w:t>
      </w:r>
      <w:r w:rsidR="00315B59">
        <w:fldChar w:fldCharType="end"/>
      </w:r>
      <w:r>
        <w:t xml:space="preserve">. The calcium deposits can in some cases resorb spontaneously, can be treated through a range of non-surgical approaches, or be removed as part of subacromial decompression </w:t>
      </w:r>
      <w:r w:rsidR="00315B59">
        <w:fldChar w:fldCharType="begin">
          <w:fldData xml:space="preserve">PEVuZE5vdGU+PENpdGU+PEF1dGhvcj5Mb2V3PC9BdXRob3I+PFllYXI+MjAyMTwvWWVhcj48UmVj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==
</w:fldData>
        </w:fldChar>
      </w:r>
      <w:r w:rsidR="00315B59">
        <w:instrText xml:space="preserve"> ADDIN EN.CITE </w:instrText>
      </w:r>
      <w:r w:rsidR="00315B59">
        <w:fldChar w:fldCharType="begin">
          <w:fldData xml:space="preserve">PEVuZE5vdGU+PENpdGU+PEF1dGhvcj5Mb2V3PC9BdXRob3I+PFllYXI+MjAyMTwvWWVhcj48UmVj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==
</w:fldData>
        </w:fldChar>
      </w:r>
      <w:r w:rsidR="00315B59">
        <w:instrText xml:space="preserve"> ADDIN EN.CITE.DATA </w:instrText>
      </w:r>
      <w:r w:rsidR="00315B59">
        <w:fldChar w:fldCharType="end"/>
      </w:r>
      <w:r w:rsidR="00315B59">
        <w:fldChar w:fldCharType="separate"/>
      </w:r>
      <w:r w:rsidR="00315B59">
        <w:rPr>
          <w:noProof/>
        </w:rPr>
        <w:t>(Loew et al. 2021, Surace et al. 2020)</w:t>
      </w:r>
      <w:r w:rsidR="00315B59">
        <w:fldChar w:fldCharType="end"/>
      </w:r>
      <w:r>
        <w:t>.</w:t>
      </w:r>
    </w:p>
    <w:p w14:paraId="2DDCF15F" w14:textId="0F5A45F0" w:rsidR="007178BE" w:rsidRDefault="007178BE" w:rsidP="00FB76DC">
      <w:r w:rsidRPr="007178BE">
        <w:t>Removal of calcium deposits</w:t>
      </w:r>
      <w:r>
        <w:t xml:space="preserve"> is included in MBS items</w:t>
      </w:r>
      <w:r w:rsidR="00F56354">
        <w:t xml:space="preserve"> 48900</w:t>
      </w:r>
      <w:r w:rsidR="006F6164">
        <w:t xml:space="preserve">, </w:t>
      </w:r>
      <w:r w:rsidR="004B566B">
        <w:t xml:space="preserve">489XX, </w:t>
      </w:r>
      <w:r w:rsidR="00AF6B65">
        <w:t xml:space="preserve">48906, </w:t>
      </w:r>
      <w:r w:rsidR="00290CCA">
        <w:t>489</w:t>
      </w:r>
      <w:r w:rsidR="0087661E">
        <w:t>XY, 489XY(2).</w:t>
      </w:r>
    </w:p>
    <w:p w14:paraId="3F49749E" w14:textId="77777777" w:rsidR="00FB76DC" w:rsidRDefault="00FB76DC" w:rsidP="00FB76DC">
      <w:r>
        <w:t>For this review, the focus is on the removal of calcium deposits as part of open or arthroscopic subacromial decompression and not as an isolated intervention.</w:t>
      </w:r>
    </w:p>
    <w:p w14:paraId="000B9B82" w14:textId="5AD7DAB7" w:rsidR="00FB76DC" w:rsidRDefault="00FB76DC" w:rsidP="00FB76DC">
      <w:r>
        <w:t xml:space="preserve">Subacromial decompression and rotator cuff repair can be performed with an open, mini open procedure or arthroscopically, which can reduce healing time </w:t>
      </w:r>
      <w:r w:rsidR="00315B59">
        <w:fldChar w:fldCharType="begin"/>
      </w:r>
      <w:r w:rsidR="00315B59">
        <w:instrText xml:space="preserve"> ADDIN EN.CITE &lt;EndNote&gt;&lt;Cite&gt;&lt;Author&gt;Coghlan&lt;/Author&gt;&lt;Year&gt;2008&lt;/Year&gt;&lt;RecNum&gt;41&lt;/RecNum&gt;&lt;DisplayText&gt;(Coghlan et al. 2008)&lt;/DisplayText&gt;&lt;record&gt;&lt;rec-number&gt;41&lt;/rec-number&gt;&lt;foreign-keys&gt;&lt;key app="EN" db-id="rv0tdsrtmppw57e20z4prz9rvxrasrvve0td" timestamp="1645482976"&gt;41&lt;/key&gt;&lt;/foreign-keys&gt;&lt;ref-type name="Journal Article"&gt;17&lt;/ref-type&gt;&lt;contributors&gt;&lt;authors&gt;&lt;author&gt;Coghlan, J. A.&lt;/author&gt;&lt;author&gt;Buchbinder, R.&lt;/author&gt;&lt;author&gt;Green, S.&lt;/author&gt;&lt;author&gt;Johnston, R. V.&lt;/author&gt;&lt;author&gt;Bell, S. N.&lt;/author&gt;&lt;/authors&gt;&lt;/contributors&gt;&lt;titles&gt;&lt;title&gt;Surgery for rotator cuff disease&lt;/title&gt;&lt;secondary-title&gt;Cochrane Database Syst Rev&lt;/secondary-title&gt;&lt;/titles&gt;&lt;periodical&gt;&lt;full-title&gt;Cochrane Database Syst Rev&lt;/full-title&gt;&lt;/periodical&gt;&lt;pages&gt;Cd005619&lt;/pages&gt;&lt;volume&gt;2008&lt;/volume&gt;&lt;number&gt;1&lt;/number&gt;&lt;edition&gt;2008/02/07&lt;/edition&gt;&lt;keywords&gt;&lt;keyword&gt;Humans&lt;/keyword&gt;&lt;keyword&gt;Muscular Diseases/*surgery&lt;/keyword&gt;&lt;keyword&gt;Randomized Controlled Trials as Topic&lt;/keyword&gt;&lt;keyword&gt;Rotator Cuff/*surgery&lt;/keyword&gt;&lt;keyword&gt;Rotator Cuff Injuries&lt;/keyword&gt;&lt;keyword&gt;Shoulder Pain/*surgery&lt;/keyword&gt;&lt;/keywords&gt;&lt;dates&gt;&lt;year&gt;2008&lt;/year&gt;&lt;pub-dates&gt;&lt;date&gt;Jan 23&lt;/date&gt;&lt;/pub-dates&gt;&lt;/dates&gt;&lt;isbn&gt;1361-6137&lt;/isbn&gt;&lt;accession-num&gt;18254085&lt;/accession-num&gt;&lt;urls&gt;&lt;/urls&gt;&lt;custom2&gt;PMC6464842 review. Simon Bell is an orthopaedic surgeon.&lt;/custom2&gt;&lt;electronic-resource-num&gt;10.1002/14651858.CD005619.pub2&lt;/electronic-resource-num&gt;&lt;remote-database-provider&gt;NLM&lt;/remote-database-provider&gt;&lt;language&gt;eng&lt;/language&gt;&lt;/record&gt;&lt;/Cite&gt;&lt;/EndNote&gt;</w:instrText>
      </w:r>
      <w:r w:rsidR="00315B59">
        <w:fldChar w:fldCharType="separate"/>
      </w:r>
      <w:r w:rsidR="00315B59">
        <w:rPr>
          <w:noProof/>
        </w:rPr>
        <w:t>(Coghlan et al. 2008)</w:t>
      </w:r>
      <w:r w:rsidR="00315B59">
        <w:fldChar w:fldCharType="end"/>
      </w:r>
      <w:r>
        <w:t xml:space="preserve">. There is reportedly no difference between open and arthroscopic surgery </w:t>
      </w:r>
      <w:r w:rsidR="00315B59">
        <w:fldChar w:fldCharType="begin">
          <w:fldData xml:space="preserve">PEVuZE5vdGU+PENpdGU+PEF1dGhvcj5IdXNieTwvQXV0aG9yPjxZZWFyPjIwMDM8L1llYXI+PFJl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</w:fldData>
        </w:fldChar>
      </w:r>
      <w:r w:rsidR="00315B59">
        <w:instrText xml:space="preserve"> ADDIN EN.CITE </w:instrText>
      </w:r>
      <w:r w:rsidR="00315B59">
        <w:fldChar w:fldCharType="begin">
          <w:fldData xml:space="preserve">PEVuZE5vdGU+PENpdGU+PEF1dGhvcj5IdXNieTwvQXV0aG9yPjxZZWFyPjIwMDM8L1llYXI+PFJl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</w:fldData>
        </w:fldChar>
      </w:r>
      <w:r w:rsidR="00315B59">
        <w:instrText xml:space="preserve"> ADDIN EN.CITE.DATA </w:instrText>
      </w:r>
      <w:r w:rsidR="00315B59">
        <w:fldChar w:fldCharType="end"/>
      </w:r>
      <w:r w:rsidR="00315B59">
        <w:fldChar w:fldCharType="separate"/>
      </w:r>
      <w:r w:rsidR="00315B59">
        <w:rPr>
          <w:noProof/>
        </w:rPr>
        <w:t>(Husby et al. 2003)</w:t>
      </w:r>
      <w:r w:rsidR="00315B59">
        <w:fldChar w:fldCharType="end"/>
      </w:r>
      <w:r>
        <w:t>. Arthroscopy is undertaken under general anaesthesia, with posterior and lateral portals</w:t>
      </w:r>
      <w:r w:rsidR="00F10EF5">
        <w:t>,</w:t>
      </w:r>
      <w:r>
        <w:t xml:space="preserve"> and a 4</w:t>
      </w:r>
      <w:r w:rsidR="00646197" w:rsidRPr="001E5543">
        <w:t> </w:t>
      </w:r>
      <w:r>
        <w:t xml:space="preserve">mm arthroscope </w:t>
      </w:r>
      <w:r w:rsidR="00315B59">
        <w:fldChar w:fldCharType="begin">
          <w:fldData xml:space="preserve">PEVuZE5vdGU+PENpdGU+PEF1dGhvcj5QYWF2b2xhPC9BdXRob3I+PFllYXI+MjAxODwvWWVhcj48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</w:fldData>
        </w:fldChar>
      </w:r>
      <w:r w:rsidR="00315B59">
        <w:instrText xml:space="preserve"> ADDIN EN.CITE </w:instrText>
      </w:r>
      <w:r w:rsidR="00315B59">
        <w:fldChar w:fldCharType="begin">
          <w:fldData xml:space="preserve">PEVuZE5vdGU+PENpdGU+PEF1dGhvcj5QYWF2b2xhPC9BdXRob3I+PFllYXI+MjAxODwvWWVhcj48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</w:fldData>
        </w:fldChar>
      </w:r>
      <w:r w:rsidR="00315B59">
        <w:instrText xml:space="preserve"> ADDIN EN.CITE.DATA </w:instrText>
      </w:r>
      <w:r w:rsidR="00315B59">
        <w:fldChar w:fldCharType="end"/>
      </w:r>
      <w:r w:rsidR="00315B59">
        <w:fldChar w:fldCharType="separate"/>
      </w:r>
      <w:r w:rsidR="00315B59">
        <w:rPr>
          <w:noProof/>
        </w:rPr>
        <w:t>(Paavola et al. 2018)</w:t>
      </w:r>
      <w:r w:rsidR="00315B59">
        <w:fldChar w:fldCharType="end"/>
      </w:r>
      <w:r>
        <w:t>.</w:t>
      </w:r>
    </w:p>
    <w:p w14:paraId="58596FFD" w14:textId="77777777" w:rsidR="00FB76DC" w:rsidRDefault="00FB76DC" w:rsidP="00FB76DC">
      <w:pPr>
        <w:pStyle w:val="Heading4"/>
      </w:pPr>
      <w:r>
        <w:lastRenderedPageBreak/>
        <w:t>Repair of rotator cuff tears</w:t>
      </w:r>
    </w:p>
    <w:p w14:paraId="7A2A2BBA" w14:textId="0ED26C96" w:rsidR="00FB76DC" w:rsidRDefault="00FB76DC" w:rsidP="00FB76DC">
      <w:r>
        <w:t xml:space="preserve">The specific management of rotator cuff tears is variable, with various surgical options commonly used </w:t>
      </w:r>
      <w:r w:rsidR="00315B59">
        <w:fldChar w:fldCharType="begin"/>
      </w:r>
      <w:r w:rsidR="00315B59">
        <w:instrText xml:space="preserve"> ADDIN EN.CITE &lt;EndNote&gt;&lt;Cite&gt;&lt;Author&gt;Lapner&lt;/Author&gt;&lt;Year&gt;2021&lt;/Year&gt;&lt;RecNum&gt;78&lt;/RecNum&gt;&lt;DisplayText&gt;(Lapner et al. 2021)&lt;/DisplayText&gt;&lt;record&gt;&lt;rec-number&gt;78&lt;/rec-number&gt;&lt;foreign-keys&gt;&lt;key app="EN" db-id="rv0tdsrtmppw57e20z4prz9rvxrasrvve0td" timestamp="1645482976"&gt;78&lt;/key&gt;&lt;/foreign-keys&gt;&lt;ref-type name="Journal Article"&gt;17&lt;/ref-type&gt;&lt;contributors&gt;&lt;authors&gt;&lt;author&gt;Lapner, Peter&lt;/author&gt;&lt;author&gt;Henry, Patrick&lt;/author&gt;&lt;author&gt;Athwal, George S.&lt;/author&gt;&lt;author&gt;Moktar, Joel&lt;/author&gt;&lt;author&gt;McNeil, Daniel&lt;/author&gt;&lt;author&gt;MacDonald, Peter&lt;/author&gt;&lt;author&gt;Canadian, Shoulder&lt;/author&gt;&lt;author&gt;Elbow, Society&lt;/author&gt;&lt;/authors&gt;&lt;/contributors&gt;&lt;titles&gt;&lt;title&gt;Treatment of Rotator Cuff Tears: A Systematic Review and Meta-Analysis&lt;/title&gt;&lt;secondary-title&gt;Journal of shoulder and elbow surgery&lt;/secondary-title&gt;&lt;/titles&gt;&lt;periodical&gt;&lt;full-title&gt;Journal of shoulder and elbow surgery&lt;/full-title&gt;&lt;/periodical&gt;&lt;section&gt;Lapner, Peter. Division of Orthopaedic Surgery, The Ottawa Hospital, University of Ottawa, Ottawa, ON, Canada. Electronic address: plapner@toh.ca.&amp;#xD;Henry, Patrick. Sunnybrook Health Sciences Centre, Department of Surgery, University of Toronto, Toronto, ON, Canada.&amp;#xD;Athwal, George S. Roth&amp;#xD;McFarlane Hand and Upper Limb Centre, St. Joseph&amp;apos;s Health Care, Western University, London, ON, Canada.&amp;#xD;Moktar, Joel. Sunnybrook Health Sciences Centre, Department of Surgery, University of Toronto, Toronto, ON, Canada.&amp;#xD;McNeil, Daniel. Roth&amp;#xD;MacDonald, Peter. Section of Orthopaedic Surgery &amp;amp; The Pan Am Clinic, University of Manitoba, Winnipeg, MB, Canada.&lt;/section&gt;&lt;dates&gt;&lt;year&gt;2021&lt;/year&gt;&lt;/dates&gt;&lt;pub-location&gt;United States&lt;/pub-location&gt;&lt;isbn&gt;1532-6500&amp;#xD;1058-2746&lt;/isbn&gt;&lt;urls&gt;&lt;related-urls&gt;&lt;url&gt;https://ovidsp.ovid.com/ovidweb.cgi?T=JS&amp;amp;PAGE=reference&amp;amp;D=medp&amp;amp;NEWS=N&amp;amp;AN=34906681&lt;/url&gt;&lt;/related-urls&gt;&lt;/urls&gt;&lt;electronic-resource-num&gt;https://dx.doi.org/10.1016/j.jse.2021.11.002&lt;/electronic-resource-num&gt;&lt;access-date&gt;20211211//&lt;/access-date&gt;&lt;/record&gt;&lt;/Cite&gt;&lt;/EndNote&gt;</w:instrText>
      </w:r>
      <w:r w:rsidR="00315B59">
        <w:fldChar w:fldCharType="separate"/>
      </w:r>
      <w:r w:rsidR="00315B59">
        <w:rPr>
          <w:noProof/>
        </w:rPr>
        <w:t>(Lapner et al. 2021)</w:t>
      </w:r>
      <w:r w:rsidR="00315B59">
        <w:fldChar w:fldCharType="end"/>
      </w:r>
      <w:r>
        <w:t xml:space="preserve">. While the appropriate treatment selection for rotator cuff tears has been debated </w:t>
      </w:r>
      <w:r w:rsidR="00315B59">
        <w:fldChar w:fldCharType="begin">
          <w:fldData xml:space="preserve">PEVuZE5vdGU+PENpdGU+PEF1dGhvcj5Nb29zbWF5ZXI8L0F1dGhvcj48WWVhcj4yMDE0PC9ZZWFy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</w:fldData>
        </w:fldChar>
      </w:r>
      <w:r w:rsidR="00315B59">
        <w:instrText xml:space="preserve"> ADDIN EN.CITE </w:instrText>
      </w:r>
      <w:r w:rsidR="00315B59">
        <w:fldChar w:fldCharType="begin">
          <w:fldData xml:space="preserve">PEVuZE5vdGU+PENpdGU+PEF1dGhvcj5Nb29zbWF5ZXI8L0F1dGhvcj48WWVhcj4yMDE0PC9ZZWFy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</w:fldData>
        </w:fldChar>
      </w:r>
      <w:r w:rsidR="00315B59">
        <w:instrText xml:space="preserve"> ADDIN EN.CITE.DATA </w:instrText>
      </w:r>
      <w:r w:rsidR="00315B59">
        <w:fldChar w:fldCharType="end"/>
      </w:r>
      <w:r w:rsidR="00315B59">
        <w:fldChar w:fldCharType="separate"/>
      </w:r>
      <w:r w:rsidR="00315B59">
        <w:rPr>
          <w:noProof/>
        </w:rPr>
        <w:t>(Moosmayer et al. 2014, Schemitsch et al. 2019)</w:t>
      </w:r>
      <w:r w:rsidR="00315B59">
        <w:fldChar w:fldCharType="end"/>
      </w:r>
      <w:r>
        <w:t>, according to international guidelines, surgical management is an option.</w:t>
      </w:r>
    </w:p>
    <w:p w14:paraId="3EDC7ED9" w14:textId="6379B1F9" w:rsidR="00FB76DC" w:rsidRDefault="00FB76DC" w:rsidP="00FB76DC">
      <w:r>
        <w:t xml:space="preserve">Rotator cuff repair can be performed with or without aspects of subacromial decompression </w:t>
      </w:r>
      <w:r w:rsidR="00315B59">
        <w:fldChar w:fldCharType="begin">
          <w:fldData xml:space="preserve">PEVuZE5vdGU+PENpdGU+PEF1dGhvcj5NYWNEb25hbGQ8L0F1dGhvcj48WWVhcj4yMDExPC9ZZWFy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</w:fldData>
        </w:fldChar>
      </w:r>
      <w:r w:rsidR="00315B59">
        <w:instrText xml:space="preserve"> ADDIN EN.CITE </w:instrText>
      </w:r>
      <w:r w:rsidR="00315B59">
        <w:fldChar w:fldCharType="begin">
          <w:fldData xml:space="preserve">PEVuZE5vdGU+PENpdGU+PEF1dGhvcj5NYWNEb25hbGQ8L0F1dGhvcj48WWVhcj4yMDExPC9ZZWFy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</w:fldData>
        </w:fldChar>
      </w:r>
      <w:r w:rsidR="00315B59">
        <w:instrText xml:space="preserve"> ADDIN EN.CITE.DATA </w:instrText>
      </w:r>
      <w:r w:rsidR="00315B59">
        <w:fldChar w:fldCharType="end"/>
      </w:r>
      <w:r w:rsidR="00315B59">
        <w:fldChar w:fldCharType="separate"/>
      </w:r>
      <w:r w:rsidR="00315B59">
        <w:rPr>
          <w:noProof/>
        </w:rPr>
        <w:t>(MacDonald et al. 2011, Shin et al. 2012)</w:t>
      </w:r>
      <w:r w:rsidR="00315B59">
        <w:fldChar w:fldCharType="end"/>
      </w:r>
      <w:r>
        <w:t xml:space="preserve">. Subacromial decompression was performed in nearly 40% of rotator cuff repairs in Finland in 2011 </w:t>
      </w:r>
      <w:r w:rsidR="00315B59">
        <w:fldChar w:fldCharType="begin"/>
      </w:r>
      <w:r w:rsidR="00315B59">
        <w:instrText xml:space="preserve"> ADDIN EN.CITE &lt;EndNote&gt;&lt;Cite&gt;&lt;Author&gt;Song&lt;/Author&gt;&lt;Year&gt;2016&lt;/Year&gt;&lt;RecNum&gt;115&lt;/RecNum&gt;&lt;DisplayText&gt;(Song et al. 2016)&lt;/DisplayText&gt;&lt;record&gt;&lt;rec-number&gt;115&lt;/rec-number&gt;&lt;foreign-keys&gt;&lt;key app="EN" db-id="rv0tdsrtmppw57e20z4prz9rvxrasrvve0td" timestamp="1645482976"&gt;115&lt;/key&gt;&lt;/foreign-keys&gt;&lt;ref-type name="Journal Article"&gt;17&lt;/ref-type&gt;&lt;contributors&gt;&lt;authors&gt;&lt;author&gt;Song, L.&lt;/author&gt;&lt;author&gt;Miao, L.&lt;/author&gt;&lt;author&gt;Zhang, P.&lt;/author&gt;&lt;author&gt;Wang, W. L.&lt;/author&gt;&lt;/authors&gt;&lt;/contributors&gt;&lt;auth-address&gt;Postgraduate Training Base, Affiliated Hospital of Logistics University of the Chinese People&amp;apos;s Armed Police Forces, Liaoning Medical University, No. 220, Chenglin Road, Hedong District, Tianjin, 300162 China.&amp;#xD;Department of Orthopaedic Center, Affiliated Hospital of Logistics University of the Chinese People&amp;apos;s Armed Police Forces, No. 220, Chenglin Road, Hedong District, Tianjin, 300162 China.&lt;/auth-address&gt;&lt;titles&gt;&lt;title&gt;Does concomitant acromioplasty facilitate arthroscopic repair of full-thickness rotator cuff tears? A meta-analysis with trial sequential analysis of randomized controlled trials&lt;/title&gt;&lt;secondary-title&gt;Springerplus&lt;/secondary-title&gt;&lt;/titles&gt;&lt;periodical&gt;&lt;full-title&gt;Springerplus&lt;/full-title&gt;&lt;/periodical&gt;&lt;pages&gt;685&lt;/pages&gt;&lt;volume&gt;5&lt;/volume&gt;&lt;number&gt;1&lt;/number&gt;&lt;edition&gt;2016/06/29&lt;/edition&gt;&lt;keywords&gt;&lt;keyword&gt;Acromioplasty&lt;/keyword&gt;&lt;keyword&gt;Arthroscopic&lt;/keyword&gt;&lt;keyword&gt;Meta-analysis&lt;/keyword&gt;&lt;keyword&gt;Randomized controlled trials (RCTs)&lt;/keyword&gt;&lt;keyword&gt;Repair&lt;/keyword&gt;&lt;keyword&gt;Rotator cuff&lt;/keyword&gt;&lt;keyword&gt;Subacromial decompression (SAD)&lt;/keyword&gt;&lt;/keywords&gt;&lt;dates&gt;&lt;year&gt;2016&lt;/year&gt;&lt;/dates&gt;&lt;isbn&gt;2193-1801 (Print)&amp;#xD;2193-1801&lt;/isbn&gt;&lt;accession-num&gt;27350920&lt;/accession-num&gt;&lt;urls&gt;&lt;/urls&gt;&lt;custom2&gt;PMC4899382&lt;/custom2&gt;&lt;electronic-resource-num&gt;10.1186/s40064-016-2311-5&lt;/electronic-resource-num&gt;&lt;remote-database-provider&gt;NLM&lt;/remote-database-provider&gt;&lt;language&gt;eng&lt;/language&gt;&lt;/record&gt;&lt;/Cite&gt;&lt;/EndNote&gt;</w:instrText>
      </w:r>
      <w:r w:rsidR="00315B59">
        <w:fldChar w:fldCharType="separate"/>
      </w:r>
      <w:r w:rsidR="00315B59">
        <w:rPr>
          <w:noProof/>
        </w:rPr>
        <w:t>(Song et al. 2016)</w:t>
      </w:r>
      <w:r w:rsidR="00315B59">
        <w:fldChar w:fldCharType="end"/>
      </w:r>
      <w:r>
        <w:t xml:space="preserve">. However, there has been debate about </w:t>
      </w:r>
      <w:r w:rsidR="00E03307">
        <w:t xml:space="preserve">the </w:t>
      </w:r>
      <w:r>
        <w:t xml:space="preserve">role and effectiveness of acromioplasty in the treatment of rotator cuff disorders </w:t>
      </w:r>
      <w:r w:rsidR="00315B59">
        <w:fldChar w:fldCharType="begin">
          <w:fldData xml:space="preserve">PEVuZE5vdGU+PENpdGU+PEF1dGhvcj5NYWNEb25hbGQ8L0F1dGhvcj48WWVhcj4yMDExPC9ZZWFy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</w:fldData>
        </w:fldChar>
      </w:r>
      <w:r w:rsidR="00315B59">
        <w:instrText xml:space="preserve"> ADDIN EN.CITE </w:instrText>
      </w:r>
      <w:r w:rsidR="00315B59">
        <w:fldChar w:fldCharType="begin">
          <w:fldData xml:space="preserve">PEVuZE5vdGU+PENpdGU+PEF1dGhvcj5NYWNEb25hbGQ8L0F1dGhvcj48WWVhcj4yMDExPC9ZZWFy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</w:fldData>
        </w:fldChar>
      </w:r>
      <w:r w:rsidR="00315B59">
        <w:instrText xml:space="preserve"> ADDIN EN.CITE.DATA </w:instrText>
      </w:r>
      <w:r w:rsidR="00315B59">
        <w:fldChar w:fldCharType="end"/>
      </w:r>
      <w:r w:rsidR="00315B59">
        <w:fldChar w:fldCharType="separate"/>
      </w:r>
      <w:r w:rsidR="00315B59">
        <w:rPr>
          <w:noProof/>
        </w:rPr>
        <w:t>(MacDonald et al. 2011, Milano et al. 2007, Sayampanathan et al. 2021, Shin et al. 2012, Song et al. 2016)</w:t>
      </w:r>
      <w:r w:rsidR="00315B59">
        <w:fldChar w:fldCharType="end"/>
      </w:r>
      <w:r>
        <w:t>.</w:t>
      </w:r>
    </w:p>
    <w:p w14:paraId="2BFB2379" w14:textId="53BE9E7A" w:rsidR="00FB76DC" w:rsidRDefault="00FB76DC" w:rsidP="00FB76DC">
      <w:r>
        <w:t>Most</w:t>
      </w:r>
      <w:r w:rsidR="00517AE7">
        <w:t xml:space="preserve"> clinical</w:t>
      </w:r>
      <w:r>
        <w:t xml:space="preserve"> guidelines describe the use of rotator cuff repair as an option for patients who have failed conservative therapy and are not explicit on pathological presentation (e.g. FTT, PTT, size of tear)</w:t>
      </w:r>
      <w:r w:rsidR="00DA30C6">
        <w:t xml:space="preserve"> </w:t>
      </w:r>
      <w:r w:rsidR="00D107FB">
        <w:fldChar w:fldCharType="begin">
          <w:fldData xml:space="preserve">PEVuZE5vdGU+PENpdGU+PEF1dGhvcj5BQU9TPC9BdXRob3I+PFllYXI+MjAxOTwvWWVhcj48UmVj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</w:fldData>
        </w:fldChar>
      </w:r>
      <w:r w:rsidR="00D107FB">
        <w:instrText xml:space="preserve"> ADDIN EN.CITE </w:instrText>
      </w:r>
      <w:r w:rsidR="00D107FB">
        <w:fldChar w:fldCharType="begin">
          <w:fldData xml:space="preserve">PEVuZE5vdGU+PENpdGU+PEF1dGhvcj5BQU9TPC9BdXRob3I+PFllYXI+MjAxOTwvWWVhcj48UmVj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</w:fldData>
        </w:fldChar>
      </w:r>
      <w:r w:rsidR="00D107FB">
        <w:instrText xml:space="preserve"> ADDIN EN.CITE.DATA </w:instrText>
      </w:r>
      <w:r w:rsidR="00D107FB">
        <w:fldChar w:fldCharType="end"/>
      </w:r>
      <w:r w:rsidR="00D107FB">
        <w:fldChar w:fldCharType="separate"/>
      </w:r>
      <w:r w:rsidR="00D107FB">
        <w:rPr>
          <w:noProof/>
        </w:rPr>
        <w:t>(AAOS 2019, AIM 2021, BOA 2014, Colorado Department of Labor and Employment 2015, Hopman et al. 2013, New York Workers Compensation Board 2021, Washington State Department of Labor and Industries 2018)</w:t>
      </w:r>
      <w:r w:rsidR="00D107FB">
        <w:fldChar w:fldCharType="end"/>
      </w:r>
      <w:r>
        <w:t xml:space="preserve">. Certain guidelines include the option of subacromial decompression or acromioplasty concomitant with rotator cuff repair for certain patients </w:t>
      </w:r>
      <w:r w:rsidR="00315B59">
        <w:fldChar w:fldCharType="begin">
          <w:fldData xml:space="preserve">PEVuZE5vdGU+PENpdGU+PEF1dGhvcj5BTVJDPC9BdXRob3I+PFllYXI+MjAxODwvWWVhcj48UmVj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</w:fldData>
        </w:fldChar>
      </w:r>
      <w:r w:rsidR="009920C4">
        <w:instrText xml:space="preserve"> ADDIN EN.CITE </w:instrText>
      </w:r>
      <w:r w:rsidR="009920C4">
        <w:fldChar w:fldCharType="begin">
          <w:fldData xml:space="preserve">PEVuZE5vdGU+PENpdGU+PEF1dGhvcj5BTVJDPC9BdXRob3I+PFllYXI+MjAxODwvWWVhcj48UmVj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</w:fldData>
        </w:fldChar>
      </w:r>
      <w:r w:rsidR="009920C4">
        <w:instrText xml:space="preserve"> ADDIN EN.CITE.DATA </w:instrText>
      </w:r>
      <w:r w:rsidR="009920C4">
        <w:fldChar w:fldCharType="end"/>
      </w:r>
      <w:r w:rsidR="00315B59">
        <w:fldChar w:fldCharType="separate"/>
      </w:r>
      <w:r w:rsidR="009920C4">
        <w:rPr>
          <w:noProof/>
        </w:rPr>
        <w:t>(AMRC 2018, BOA 2014, New York Workers Compensation Board 2021, Diercks et al. 2014, NICE 2018, Oliva et al. 2015)</w:t>
      </w:r>
      <w:r w:rsidR="00315B59">
        <w:fldChar w:fldCharType="end"/>
      </w:r>
      <w:r>
        <w:t xml:space="preserve">. Other guidelines state that subacromial decompression is not medically necessary, or do not support routine use </w:t>
      </w:r>
      <w:r w:rsidR="00315B59">
        <w:fldChar w:fldCharType="begin">
          <w:fldData xml:space="preserve">PEVuZE5vdGU+PENpdGU+PEF1dGhvcj5BQU9TPC9BdXRob3I+PFllYXI+MjAxOTwvWWVhcj48UmVj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</w:fldData>
        </w:fldChar>
      </w:r>
      <w:r w:rsidR="009920C4">
        <w:instrText xml:space="preserve"> ADDIN EN.CITE </w:instrText>
      </w:r>
      <w:r w:rsidR="009920C4">
        <w:fldChar w:fldCharType="begin">
          <w:fldData xml:space="preserve">PEVuZE5vdGU+PENpdGU+PEF1dGhvcj5BQU9TPC9BdXRob3I+PFllYXI+MjAxOTwvWWVhcj48UmVj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</w:fldData>
        </w:fldChar>
      </w:r>
      <w:r w:rsidR="009920C4">
        <w:instrText xml:space="preserve"> ADDIN EN.CITE.DATA </w:instrText>
      </w:r>
      <w:r w:rsidR="009920C4">
        <w:fldChar w:fldCharType="end"/>
      </w:r>
      <w:r w:rsidR="00315B59">
        <w:fldChar w:fldCharType="separate"/>
      </w:r>
      <w:r w:rsidR="009920C4">
        <w:rPr>
          <w:noProof/>
        </w:rPr>
        <w:t>(AAOS 2019, AIM 2021, Colorado Department of Labor and Employment 2015, Washington State Department of Labor and Industries 2018, Vandvik et al. 2019)</w:t>
      </w:r>
      <w:r w:rsidR="00315B59">
        <w:fldChar w:fldCharType="end"/>
      </w:r>
      <w:r>
        <w:t xml:space="preserve">. Where recommended, all guidelines suggest that patients should have attempted and failed various strategies of conservative </w:t>
      </w:r>
      <w:r w:rsidR="00D4516F">
        <w:t>therapy</w:t>
      </w:r>
      <w:r w:rsidR="00116A06">
        <w:t>,</w:t>
      </w:r>
      <w:r>
        <w:t xml:space="preserve"> and received specific physical and radiology or imaging tests as clinically indicated.</w:t>
      </w:r>
    </w:p>
    <w:p w14:paraId="5C8CAE39" w14:textId="77777777" w:rsidR="00FB76DC" w:rsidRDefault="00FB76DC" w:rsidP="00FB76DC">
      <w:pPr>
        <w:pStyle w:val="Heading5"/>
      </w:pPr>
      <w:r>
        <w:t>Debridement of partial tears</w:t>
      </w:r>
    </w:p>
    <w:p w14:paraId="1C04B5AC" w14:textId="732D6AB8" w:rsidR="00FB76DC" w:rsidRDefault="00FB76DC" w:rsidP="00FB76DC">
      <w:r>
        <w:t xml:space="preserve">Two guidelines recommend repair for </w:t>
      </w:r>
      <w:r w:rsidR="00F829EB">
        <w:t>PTT</w:t>
      </w:r>
      <w:r>
        <w:t xml:space="preserve"> greater than 50% and debridement for PTT involving less than 50% tendon thickness </w:t>
      </w:r>
      <w:r w:rsidR="00BE0E57">
        <w:fldChar w:fldCharType="begin">
          <w:fldData xml:space="preserve">PEVuZE5vdGU+PENpdGU+PEF1dGhvcj5Ib2htYW5uPC9BdXRob3I+PFllYXI+MjAyMDwvWWVhcj48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</w:fldData>
        </w:fldChar>
      </w:r>
      <w:r w:rsidR="00BE0E57">
        <w:instrText xml:space="preserve"> ADDIN EN.CITE </w:instrText>
      </w:r>
      <w:r w:rsidR="00BE0E57">
        <w:fldChar w:fldCharType="begin">
          <w:fldData xml:space="preserve">PEVuZE5vdGU+PENpdGU+PEF1dGhvcj5Ib2htYW5uPC9BdXRob3I+PFllYXI+MjAyMDwvWWVhcj48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</w:fldData>
        </w:fldChar>
      </w:r>
      <w:r w:rsidR="00BE0E57">
        <w:instrText xml:space="preserve"> ADDIN EN.CITE.DATA </w:instrText>
      </w:r>
      <w:r w:rsidR="00BE0E57">
        <w:fldChar w:fldCharType="end"/>
      </w:r>
      <w:r w:rsidR="00BE0E57">
        <w:fldChar w:fldCharType="separate"/>
      </w:r>
      <w:r w:rsidR="00BE0E57">
        <w:rPr>
          <w:noProof/>
        </w:rPr>
        <w:t>(Hohmann et al. 2020, Oliva et al. 2015)</w:t>
      </w:r>
      <w:r w:rsidR="00BE0E57">
        <w:fldChar w:fldCharType="end"/>
      </w:r>
      <w:r>
        <w:t xml:space="preserve">. Conventionally, PTT of less than 25% of the tendon thickness are treated conservatively, with tears 50% or deeper considered for surgical repair. However, PTTs may also be considered for debridement and subacromial decompression, using the techniques as described above </w:t>
      </w:r>
      <w:r w:rsidR="00BE0E57">
        <w:fldChar w:fldCharType="begin">
          <w:fldData xml:space="preserve">PEVuZE5vdGU+PENpdGU+PEF1dGhvcj5TY2hlbWl0c2NoPC9BdXRob3I+PFllYXI+MjAxOTwvWWVh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</w:fldData>
        </w:fldChar>
      </w:r>
      <w:r w:rsidR="00BE0E57">
        <w:instrText xml:space="preserve"> ADDIN EN.CITE </w:instrText>
      </w:r>
      <w:r w:rsidR="00BE0E57">
        <w:fldChar w:fldCharType="begin">
          <w:fldData xml:space="preserve">PEVuZE5vdGU+PENpdGU+PEF1dGhvcj5TY2hlbWl0c2NoPC9BdXRob3I+PFllYXI+MjAxOTwvWWVh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</w:fldData>
        </w:fldChar>
      </w:r>
      <w:r w:rsidR="00BE0E57">
        <w:instrText xml:space="preserve"> ADDIN EN.CITE.DATA </w:instrText>
      </w:r>
      <w:r w:rsidR="00BE0E57">
        <w:fldChar w:fldCharType="end"/>
      </w:r>
      <w:r w:rsidR="00BE0E57">
        <w:fldChar w:fldCharType="separate"/>
      </w:r>
      <w:r w:rsidR="00BE0E57">
        <w:rPr>
          <w:noProof/>
        </w:rPr>
        <w:t>(Schemitsch et al. 2019, Zhang et al. 2020)</w:t>
      </w:r>
      <w:r w:rsidR="00BE0E57">
        <w:fldChar w:fldCharType="end"/>
      </w:r>
      <w:r>
        <w:t>.</w:t>
      </w:r>
    </w:p>
    <w:p w14:paraId="7BBA4FB6" w14:textId="77777777" w:rsidR="00FB76DC" w:rsidRDefault="00FB76DC" w:rsidP="00FB76DC">
      <w:pPr>
        <w:pStyle w:val="Heading5"/>
      </w:pPr>
      <w:r>
        <w:t>Rotator cuff repair</w:t>
      </w:r>
    </w:p>
    <w:p w14:paraId="3590FD37" w14:textId="2546DE57" w:rsidR="00FB76DC" w:rsidRDefault="00FB76DC" w:rsidP="00FB76DC">
      <w:r>
        <w:t xml:space="preserve">Surgery is a commonly accepted option for younger patients with acute symptomatic </w:t>
      </w:r>
      <w:r w:rsidR="007A5233">
        <w:t>PTT or FTT</w:t>
      </w:r>
      <w:r>
        <w:t xml:space="preserve">, while either surgical or conservative treatment can be used for managing symptoms in older patients with degenerative pathology </w:t>
      </w:r>
      <w:r w:rsidR="00BE0E57">
        <w:fldChar w:fldCharType="begin">
          <w:fldData xml:space="preserve">PEVuZE5vdGU+PENpdGU+PEF1dGhvcj5Mb25nbzwvQXV0aG9yPjxZZWFyPjIwMjE8L1llYXI+PFJl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</w:fldData>
        </w:fldChar>
      </w:r>
      <w:r w:rsidR="00BE0E57">
        <w:instrText xml:space="preserve"> ADDIN EN.CITE </w:instrText>
      </w:r>
      <w:r w:rsidR="00BE0E57">
        <w:fldChar w:fldCharType="begin">
          <w:fldData xml:space="preserve">PEVuZE5vdGU+PENpdGU+PEF1dGhvcj5Mb25nbzwvQXV0aG9yPjxZZWFyPjIwMjE8L1llYXI+PFJl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</w:fldData>
        </w:fldChar>
      </w:r>
      <w:r w:rsidR="00BE0E57">
        <w:instrText xml:space="preserve"> ADDIN EN.CITE.DATA </w:instrText>
      </w:r>
      <w:r w:rsidR="00BE0E57">
        <w:fldChar w:fldCharType="end"/>
      </w:r>
      <w:r w:rsidR="00BE0E57">
        <w:fldChar w:fldCharType="separate"/>
      </w:r>
      <w:r w:rsidR="00BE0E57">
        <w:rPr>
          <w:noProof/>
        </w:rPr>
        <w:t>(Longo et al. 2021, Schemitsch et al. 2019, Schmucker et al. 2020)</w:t>
      </w:r>
      <w:r w:rsidR="00BE0E57">
        <w:fldChar w:fldCharType="end"/>
      </w:r>
      <w:r>
        <w:t xml:space="preserve">. There is a challenge in timing of surgery due to fears that the tear may become irreparable. However, systematic review evidence suggests that long-term outcomes are similar following surgery or conservative care </w:t>
      </w:r>
      <w:r w:rsidR="00BE0E57">
        <w:fldChar w:fldCharType="begin">
          <w:fldData xml:space="preserve">PEVuZE5vdGU+PENpdGU+PEF1dGhvcj5LaGF0cmk8L0F1dGhvcj48WWVhcj4yMDE5PC9ZZWFyPjxS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</w:fldData>
        </w:fldChar>
      </w:r>
      <w:r w:rsidR="00BE0E57">
        <w:instrText xml:space="preserve"> ADDIN EN.CITE </w:instrText>
      </w:r>
      <w:r w:rsidR="00BE0E57">
        <w:fldChar w:fldCharType="begin">
          <w:fldData xml:space="preserve">PEVuZE5vdGU+PENpdGU+PEF1dGhvcj5LaGF0cmk8L0F1dGhvcj48WWVhcj4yMDE5PC9ZZWFyPjxS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</w:fldData>
        </w:fldChar>
      </w:r>
      <w:r w:rsidR="00BE0E57">
        <w:instrText xml:space="preserve"> ADDIN EN.CITE.DATA </w:instrText>
      </w:r>
      <w:r w:rsidR="00BE0E57">
        <w:fldChar w:fldCharType="end"/>
      </w:r>
      <w:r w:rsidR="00BE0E57">
        <w:fldChar w:fldCharType="separate"/>
      </w:r>
      <w:r w:rsidR="00BE0E57">
        <w:rPr>
          <w:noProof/>
        </w:rPr>
        <w:t>(Khatri et al. 2019)</w:t>
      </w:r>
      <w:r w:rsidR="00BE0E57">
        <w:fldChar w:fldCharType="end"/>
      </w:r>
      <w:r>
        <w:t>.</w:t>
      </w:r>
    </w:p>
    <w:p w14:paraId="164F09D0" w14:textId="30640D08" w:rsidR="00FB76DC" w:rsidRDefault="00FB76DC" w:rsidP="00FB76DC">
      <w:r>
        <w:t xml:space="preserve">Large tears can be irreparable as they are retracted and cannot be reattached, </w:t>
      </w:r>
      <w:r w:rsidR="00811957">
        <w:t>so</w:t>
      </w:r>
      <w:r>
        <w:t xml:space="preserve"> are treated with other methods </w:t>
      </w:r>
      <w:r w:rsidR="00BE0E57">
        <w:fldChar w:fldCharType="begin">
          <w:fldData xml:space="preserve">PEVuZE5vdGU+PENpdGU+PEF1dGhvcj5Lb3ZhY2V2aWM8L0F1dGhvcj48WWVhcj4yMDIwPC9ZZWFy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</w:fldData>
        </w:fldChar>
      </w:r>
      <w:r w:rsidR="00BE0E57">
        <w:instrText xml:space="preserve"> ADDIN EN.CITE </w:instrText>
      </w:r>
      <w:r w:rsidR="00BE0E57">
        <w:fldChar w:fldCharType="begin">
          <w:fldData xml:space="preserve">PEVuZE5vdGU+PENpdGU+PEF1dGhvcj5Lb3ZhY2V2aWM8L0F1dGhvcj48WWVhcj4yMDIwPC9ZZWFy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</w:fldData>
        </w:fldChar>
      </w:r>
      <w:r w:rsidR="00BE0E57">
        <w:instrText xml:space="preserve"> ADDIN EN.CITE.DATA </w:instrText>
      </w:r>
      <w:r w:rsidR="00BE0E57">
        <w:fldChar w:fldCharType="end"/>
      </w:r>
      <w:r w:rsidR="00BE0E57">
        <w:fldChar w:fldCharType="separate"/>
      </w:r>
      <w:r w:rsidR="00BE0E57">
        <w:rPr>
          <w:noProof/>
        </w:rPr>
        <w:t>(Kovacevic et al. 2020)</w:t>
      </w:r>
      <w:r w:rsidR="00BE0E57">
        <w:fldChar w:fldCharType="end"/>
      </w:r>
      <w:r>
        <w:t>. Surgical treatment of large tears is not within the scope of this review.</w:t>
      </w:r>
    </w:p>
    <w:p w14:paraId="71383A70" w14:textId="506607D4" w:rsidR="00FB76DC" w:rsidRDefault="00FB76DC" w:rsidP="00FB76DC">
      <w:r>
        <w:t xml:space="preserve">In practice, decisions regarding the choice of treatment for tears are mostly guided by a variety of patient characteristics such as the patient’s age, the extent of comorbidities, the degree of functional impairment, the patient’s level of physical activity, and structural changes </w:t>
      </w:r>
      <w:r w:rsidR="00BE0E57">
        <w:fldChar w:fldCharType="begin">
          <w:fldData xml:space="preserve">PEVuZE5vdGU+PENpdGU+PEF1dGhvcj5TY2htdWNrZXI8L0F1dGhvcj48WWVhcj4yMDIwPC9ZZWFy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</w:fldData>
        </w:fldChar>
      </w:r>
      <w:r w:rsidR="00BE0E57">
        <w:instrText xml:space="preserve"> ADDIN EN.CITE </w:instrText>
      </w:r>
      <w:r w:rsidR="00BE0E57">
        <w:fldChar w:fldCharType="begin">
          <w:fldData xml:space="preserve">PEVuZE5vdGU+PENpdGU+PEF1dGhvcj5TY2htdWNrZXI8L0F1dGhvcj48WWVhcj4yMDIwPC9ZZWFy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</w:fldData>
        </w:fldChar>
      </w:r>
      <w:r w:rsidR="00BE0E57">
        <w:instrText xml:space="preserve"> ADDIN EN.CITE.DATA </w:instrText>
      </w:r>
      <w:r w:rsidR="00BE0E57">
        <w:fldChar w:fldCharType="end"/>
      </w:r>
      <w:r w:rsidR="00BE0E57">
        <w:fldChar w:fldCharType="separate"/>
      </w:r>
      <w:r w:rsidR="00BE0E57">
        <w:rPr>
          <w:noProof/>
        </w:rPr>
        <w:t>(Schmucker et al. 2020)</w:t>
      </w:r>
      <w:r w:rsidR="00BE0E57">
        <w:fldChar w:fldCharType="end"/>
      </w:r>
      <w:r>
        <w:t>.</w:t>
      </w:r>
    </w:p>
    <w:p w14:paraId="1526DEA4" w14:textId="7E02ADE2" w:rsidR="00FB76DC" w:rsidRDefault="00FB76DC" w:rsidP="00FB76DC">
      <w:r>
        <w:t xml:space="preserve">The most common method of tendon repair using </w:t>
      </w:r>
      <w:r w:rsidR="008E40AB">
        <w:t xml:space="preserve">an </w:t>
      </w:r>
      <w:r>
        <w:t xml:space="preserve">arthroscopic technique involves the use of sutures and bone anchors, either in a single row or double row configuration </w:t>
      </w:r>
      <w:r w:rsidR="00BE0E57">
        <w:fldChar w:fldCharType="begin"/>
      </w:r>
      <w:r w:rsidR="00BE0E57">
        <w:instrText xml:space="preserve"> ADDIN EN.CITE &lt;EndNote&gt;&lt;Cite&gt;&lt;Author&gt;Jancuska&lt;/Author&gt;&lt;Year&gt;2018&lt;/Year&gt;&lt;RecNum&gt;63&lt;/RecNum&gt;&lt;DisplayText&gt;(Jancuska et al. 2018)&lt;/DisplayText&gt;&lt;record&gt;&lt;rec-number&gt;63&lt;/rec-number&gt;&lt;foreign-keys&gt;&lt;key app="EN" db-id="rv0tdsrtmppw57e20z4prz9rvxrasrvve0td" timestamp="1645482976"&gt;63&lt;/key&gt;&lt;/foreign-keys&gt;&lt;ref-type name="Journal Article"&gt;17&lt;/ref-type&gt;&lt;contributors&gt;&lt;authors&gt;&lt;author&gt;Jancuska, Jeffrey&lt;/author&gt;&lt;author&gt;Matthews, John&lt;/author&gt;&lt;author&gt;Miller, Tyler&lt;/author&gt;&lt;author&gt;Kluczynski, Melissa A.&lt;/author&gt;&lt;author&gt;Bisson, Leslie J.&lt;/author&gt;&lt;/authors&gt;&lt;/contributors&gt;&lt;titles&gt;&lt;title&gt;A Systematic Summary of Systematic Reviews on the Topic of the Rotator Cuff&lt;/title&gt;&lt;secondary-title&gt;Orthopaedic journal of sports medicine&lt;/secondary-title&gt;&lt;/titles&gt;&lt;periodical&gt;&lt;full-title&gt;Orthopaedic journal of sports medicine&lt;/full-title&gt;&lt;/periodical&gt;&lt;pages&gt;2325967118797891&lt;/pages&gt;&lt;volume&gt;6&lt;/volume&gt;&lt;number&gt;9&lt;/number&gt;&lt;section&gt;Jancuska, Jeffrey. Department of Orthopaedics, Jacobs School of Medicine and Biomedical Science, University at Buffalo, Buffalo, New York, USA.&amp;#xD;Matthews, John. Department of Orthopaedics, Jacobs School of Medicine and Biomedical Science, University at Buffalo, Buffalo, New York, USA.&amp;#xD;Miller, Tyler. Department of Orthopaedics, Jacobs School of Medicine and Biomedical Science, University at Buffalo, Buffalo, New York, USA.&amp;#xD;Kluczynski, Melissa A. Department of Orthopaedics, Jacobs School of Medicine and Biomedical Science, University at Buffalo, Buffalo, New York, USA.&amp;#xD;Bisson, Leslie J. Department of Orthopaedics, Jacobs School of Medicine and Biomedical Science, University at Buffalo, Buffalo, New York, USA.&lt;/section&gt;&lt;dates&gt;&lt;year&gt;2018&lt;/year&gt;&lt;/dates&gt;&lt;pub-location&gt;United States&lt;/pub-location&gt;&lt;isbn&gt;2325-9671&lt;/isbn&gt;&lt;urls&gt;&lt;related-urls&gt;&lt;url&gt;https://ovidsp.ovid.com/ovidweb.cgi?T=JS&amp;amp;PAGE=reference&amp;amp;D=pmnm4&amp;amp;NEWS=N&amp;amp;AN=30320144&lt;/url&gt;&lt;/related-urls&gt;&lt;/urls&gt;&lt;electronic-resource-num&gt;https://dx.doi.org/10.1177/2325967118797891&lt;/electronic-resource-num&gt;&lt;access-date&gt;20180921//&lt;/access-date&gt;&lt;/record&gt;&lt;/Cite&gt;&lt;/EndNote&gt;</w:instrText>
      </w:r>
      <w:r w:rsidR="00BE0E57">
        <w:fldChar w:fldCharType="separate"/>
      </w:r>
      <w:r w:rsidR="00BE0E57">
        <w:rPr>
          <w:noProof/>
        </w:rPr>
        <w:t>(Jancuska et al. 2018)</w:t>
      </w:r>
      <w:r w:rsidR="00BE0E57">
        <w:fldChar w:fldCharType="end"/>
      </w:r>
      <w:r>
        <w:t xml:space="preserve">. Both </w:t>
      </w:r>
      <w:r>
        <w:lastRenderedPageBreak/>
        <w:t xml:space="preserve">techniques are similar in clinical outcome </w:t>
      </w:r>
      <w:r w:rsidR="00BE0E57">
        <w:fldChar w:fldCharType="begin"/>
      </w:r>
      <w:r w:rsidR="00BE0E57">
        <w:instrText xml:space="preserve"> ADDIN EN.CITE &lt;EndNote&gt;&lt;Cite&gt;&lt;Author&gt;Lapner&lt;/Author&gt;&lt;Year&gt;2021&lt;/Year&gt;&lt;RecNum&gt;78&lt;/RecNum&gt;&lt;DisplayText&gt;(Lapner et al. 2021)&lt;/DisplayText&gt;&lt;record&gt;&lt;rec-number&gt;78&lt;/rec-number&gt;&lt;foreign-keys&gt;&lt;key app="EN" db-id="rv0tdsrtmppw57e20z4prz9rvxrasrvve0td" timestamp="1645482976"&gt;78&lt;/key&gt;&lt;/foreign-keys&gt;&lt;ref-type name="Journal Article"&gt;17&lt;/ref-type&gt;&lt;contributors&gt;&lt;authors&gt;&lt;author&gt;Lapner, Peter&lt;/author&gt;&lt;author&gt;Henry, Patrick&lt;/author&gt;&lt;author&gt;Athwal, George S.&lt;/author&gt;&lt;author&gt;Moktar, Joel&lt;/author&gt;&lt;author&gt;McNeil, Daniel&lt;/author&gt;&lt;author&gt;MacDonald, Peter&lt;/author&gt;&lt;author&gt;Canadian, Shoulder&lt;/author&gt;&lt;author&gt;Elbow, Society&lt;/author&gt;&lt;/authors&gt;&lt;/contributors&gt;&lt;titles&gt;&lt;title&gt;Treatment of Rotator Cuff Tears: A Systematic Review and Meta-Analysis&lt;/title&gt;&lt;secondary-title&gt;Journal of shoulder and elbow surgery&lt;/secondary-title&gt;&lt;/titles&gt;&lt;periodical&gt;&lt;full-title&gt;Journal of shoulder and elbow surgery&lt;/full-title&gt;&lt;/periodical&gt;&lt;section&gt;Lapner, Peter. Division of Orthopaedic Surgery, The Ottawa Hospital, University of Ottawa, Ottawa, ON, Canada. Electronic address: plapner@toh.ca.&amp;#xD;Henry, Patrick. Sunnybrook Health Sciences Centre, Department of Surgery, University of Toronto, Toronto, ON, Canada.&amp;#xD;Athwal, George S. Roth&amp;#xD;McFarlane Hand and Upper Limb Centre, St. Joseph&amp;apos;s Health Care, Western University, London, ON, Canada.&amp;#xD;Moktar, Joel. Sunnybrook Health Sciences Centre, Department of Surgery, University of Toronto, Toronto, ON, Canada.&amp;#xD;McNeil, Daniel. Roth&amp;#xD;MacDonald, Peter. Section of Orthopaedic Surgery &amp;amp; The Pan Am Clinic, University of Manitoba, Winnipeg, MB, Canada.&lt;/section&gt;&lt;dates&gt;&lt;year&gt;2021&lt;/year&gt;&lt;/dates&gt;&lt;pub-location&gt;United States&lt;/pub-location&gt;&lt;isbn&gt;1532-6500&amp;#xD;1058-2746&lt;/isbn&gt;&lt;urls&gt;&lt;related-urls&gt;&lt;url&gt;https://ovidsp.ovid.com/ovidweb.cgi?T=JS&amp;amp;PAGE=reference&amp;amp;D=medp&amp;amp;NEWS=N&amp;amp;AN=34906681&lt;/url&gt;&lt;/related-urls&gt;&lt;/urls&gt;&lt;electronic-resource-num&gt;https://dx.doi.org/10.1016/j.jse.2021.11.002&lt;/electronic-resource-num&gt;&lt;access-date&gt;20211211//&lt;/access-date&gt;&lt;/record&gt;&lt;/Cite&gt;&lt;/EndNote&gt;</w:instrText>
      </w:r>
      <w:r w:rsidR="00BE0E57">
        <w:fldChar w:fldCharType="separate"/>
      </w:r>
      <w:r w:rsidR="00BE0E57">
        <w:rPr>
          <w:noProof/>
        </w:rPr>
        <w:t>(Lapner et al. 2021)</w:t>
      </w:r>
      <w:r w:rsidR="00BE0E57">
        <w:fldChar w:fldCharType="end"/>
      </w:r>
      <w:r>
        <w:t xml:space="preserve">. </w:t>
      </w:r>
      <w:r w:rsidR="00EE5461">
        <w:t>In instances</w:t>
      </w:r>
      <w:r w:rsidR="00152316">
        <w:t xml:space="preserve"> of rotator cuff damage</w:t>
      </w:r>
      <w:r w:rsidR="00EE5461">
        <w:t xml:space="preserve"> </w:t>
      </w:r>
      <w:r w:rsidR="007601E2">
        <w:t xml:space="preserve">where </w:t>
      </w:r>
      <w:r w:rsidR="00C83429">
        <w:t>the biceps tendon is</w:t>
      </w:r>
      <w:r w:rsidR="00152316">
        <w:t xml:space="preserve"> also</w:t>
      </w:r>
      <w:r w:rsidR="00C83429">
        <w:t xml:space="preserve"> </w:t>
      </w:r>
      <w:r w:rsidR="00577954">
        <w:t xml:space="preserve">inflamed or </w:t>
      </w:r>
      <w:r w:rsidR="00152316">
        <w:t>torn</w:t>
      </w:r>
      <w:r w:rsidR="00440A83">
        <w:t xml:space="preserve">, the </w:t>
      </w:r>
      <w:r w:rsidR="000C124B">
        <w:t>biceps tendon can be</w:t>
      </w:r>
      <w:r w:rsidR="00B20424">
        <w:t xml:space="preserve"> detached from the long head of the biceps</w:t>
      </w:r>
      <w:r w:rsidR="00132D58">
        <w:t xml:space="preserve"> and</w:t>
      </w:r>
      <w:r w:rsidR="000C124B">
        <w:t xml:space="preserve"> </w:t>
      </w:r>
      <w:r w:rsidR="00797B21">
        <w:t>reattached to the humerus</w:t>
      </w:r>
      <w:r w:rsidR="00EE5461">
        <w:t xml:space="preserve"> </w:t>
      </w:r>
      <w:r w:rsidR="00880272">
        <w:t xml:space="preserve">(biceps </w:t>
      </w:r>
      <w:r w:rsidR="002E6887">
        <w:t>tenodesis</w:t>
      </w:r>
      <w:r w:rsidR="00880272">
        <w:t>)</w:t>
      </w:r>
      <w:r w:rsidR="0034099A">
        <w:t xml:space="preserve"> </w:t>
      </w:r>
      <w:r w:rsidR="00C66197">
        <w:fldChar w:fldCharType="begin"/>
      </w:r>
      <w:r w:rsidR="00C66197">
        <w:instrText xml:space="preserve"> ADDIN EN.CITE &lt;EndNote&gt;&lt;Cite&gt;&lt;Author&gt;Moorthy&lt;/Author&gt;&lt;Year&gt;2020&lt;/Year&gt;&lt;RecNum&gt;171&lt;/RecNum&gt;&lt;DisplayText&gt;(Moorthy and Tan 2020)&lt;/DisplayText&gt;&lt;record&gt;&lt;rec-number&gt;171&lt;/rec-number&gt;&lt;foreign-keys&gt;&lt;key app="EN" db-id="rv0tdsrtmppw57e20z4prz9rvxrasrvve0td" timestamp="1646782979"&gt;171&lt;/key&gt;&lt;/foreign-keys&gt;&lt;ref-type name="Journal Article"&gt;17&lt;/ref-type&gt;&lt;contributors&gt;&lt;authors&gt;&lt;author&gt;Moorthy, V.&lt;/author&gt;&lt;author&gt;Tan, A. H. C.&lt;/author&gt;&lt;/authors&gt;&lt;/contributors&gt;&lt;auth-address&gt;Yong Loo Lin School of Medicine, National University of Singapore, Singapore.&amp;#xD;Department of Orthopaedic Surgery, Singapore General Hospital, Singapore.&lt;/auth-address&gt;&lt;titles&gt;&lt;title&gt;Should long head of biceps tenodesis or tenotomy be routinely performed in arthroscopic rotator cuff repairs?&lt;/title&gt;&lt;secondary-title&gt;J Orthop&lt;/secondary-title&gt;&lt;/titles&gt;&lt;periodical&gt;&lt;full-title&gt;J Orthop&lt;/full-title&gt;&lt;/periodical&gt;&lt;pages&gt;161-165&lt;/pages&gt;&lt;volume&gt;21&lt;/volume&gt;&lt;edition&gt;2020/04/08&lt;/edition&gt;&lt;keywords&gt;&lt;keyword&gt;Arthroscopic surgery&lt;/keyword&gt;&lt;keyword&gt;Biceps&lt;/keyword&gt;&lt;keyword&gt;Review&lt;/keyword&gt;&lt;keyword&gt;Rotator cuff tears&lt;/keyword&gt;&lt;keyword&gt;Tenodesis&lt;/keyword&gt;&lt;keyword&gt;Tenotomy&lt;/keyword&gt;&lt;/keywords&gt;&lt;dates&gt;&lt;year&gt;2020&lt;/year&gt;&lt;pub-dates&gt;&lt;date&gt;Sep-Oct&lt;/date&gt;&lt;/pub-dates&gt;&lt;/dates&gt;&lt;isbn&gt;0972-978X (Print)&amp;#xD;0972-978x&lt;/isbn&gt;&lt;accession-num&gt;32255998&lt;/accession-num&gt;&lt;urls&gt;&lt;/urls&gt;&lt;custom2&gt;PMC7114602&lt;/custom2&gt;&lt;electronic-resource-num&gt;10.1016/j.jor.2020.03.033&lt;/electronic-resource-num&gt;&lt;remote-database-provider&gt;NLM&lt;/remote-database-provider&gt;&lt;language&gt;eng&lt;/language&gt;&lt;/record&gt;&lt;/Cite&gt;&lt;/EndNote&gt;</w:instrText>
      </w:r>
      <w:r w:rsidR="00C66197">
        <w:fldChar w:fldCharType="separate"/>
      </w:r>
      <w:r w:rsidR="00C66197">
        <w:rPr>
          <w:noProof/>
        </w:rPr>
        <w:t>(Moorthy and Tan 2020)</w:t>
      </w:r>
      <w:r w:rsidR="00C66197">
        <w:fldChar w:fldCharType="end"/>
      </w:r>
      <w:r w:rsidR="00880272">
        <w:t xml:space="preserve">. </w:t>
      </w:r>
      <w:r w:rsidR="00DF667F">
        <w:t xml:space="preserve">Biceps tenotomy can provide similar relief, but in this procedure the tendon is </w:t>
      </w:r>
      <w:r w:rsidR="003A1574">
        <w:t>release</w:t>
      </w:r>
      <w:r w:rsidR="00B25F0F">
        <w:t>d</w:t>
      </w:r>
      <w:r w:rsidR="003A1574">
        <w:t>, but not attached</w:t>
      </w:r>
      <w:r w:rsidR="004F5848">
        <w:t xml:space="preserve"> </w:t>
      </w:r>
      <w:r w:rsidR="00C66197">
        <w:fldChar w:fldCharType="begin">
          <w:fldData xml:space="preserve">PEVuZE5vdGU+PENpdGU+PEF1dGhvcj5BQU9TPC9BdXRob3I+PFllYXI+MjAxOTwvWWVhcj48UmVj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</w:fldData>
        </w:fldChar>
      </w:r>
      <w:r w:rsidR="00C66197">
        <w:instrText xml:space="preserve"> ADDIN EN.CITE </w:instrText>
      </w:r>
      <w:r w:rsidR="00C66197">
        <w:fldChar w:fldCharType="begin">
          <w:fldData xml:space="preserve">PEVuZE5vdGU+PENpdGU+PEF1dGhvcj5BQU9TPC9BdXRob3I+PFllYXI+MjAxOTwvWWVhcj48UmVj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</w:fldData>
        </w:fldChar>
      </w:r>
      <w:r w:rsidR="00C66197">
        <w:instrText xml:space="preserve"> ADDIN EN.CITE.DATA </w:instrText>
      </w:r>
      <w:r w:rsidR="00C66197">
        <w:fldChar w:fldCharType="end"/>
      </w:r>
      <w:r w:rsidR="00C66197">
        <w:fldChar w:fldCharType="separate"/>
      </w:r>
      <w:r w:rsidR="00C66197">
        <w:rPr>
          <w:noProof/>
        </w:rPr>
        <w:t>(AAOS 2019, Colorado Department of Labor and Employment 2015, Moorthy and Tan 2020, Washington State Department of Labor and Industries 2018)</w:t>
      </w:r>
      <w:r w:rsidR="00C66197">
        <w:fldChar w:fldCharType="end"/>
      </w:r>
      <w:r w:rsidR="009A0E63">
        <w:t>.</w:t>
      </w:r>
    </w:p>
    <w:p w14:paraId="0F37E81D" w14:textId="6D97E613" w:rsidR="00FB76DC" w:rsidRDefault="00FB76DC" w:rsidP="00FB76DC">
      <w:r>
        <w:t xml:space="preserve">As for subacromial decompression, surgery for rotator cuff tears is increasingly performed mini-invasively, either through a small incision or arthroscopically. Arthroscopic repairs are considered standard of care with prevalence increasing sixfold over the past 20 years </w:t>
      </w:r>
      <w:r w:rsidR="00BE0E57">
        <w:fldChar w:fldCharType="begin">
          <w:fldData xml:space="preserve">PEVuZE5vdGU+PENpdGU+PEF1dGhvcj5TYWtoYTwvQXV0aG9yPjxZZWFyPjIwMjE8L1llYXI+PFJl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</w:fldData>
        </w:fldChar>
      </w:r>
      <w:r w:rsidR="00BE0E57">
        <w:instrText xml:space="preserve"> ADDIN EN.CITE </w:instrText>
      </w:r>
      <w:r w:rsidR="00BE0E57">
        <w:fldChar w:fldCharType="begin">
          <w:fldData xml:space="preserve">PEVuZE5vdGU+PENpdGU+PEF1dGhvcj5TYWtoYTwvQXV0aG9yPjxZZWFyPjIwMjE8L1llYXI+PFJl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</w:fldData>
        </w:fldChar>
      </w:r>
      <w:r w:rsidR="00BE0E57">
        <w:instrText xml:space="preserve"> ADDIN EN.CITE.DATA </w:instrText>
      </w:r>
      <w:r w:rsidR="00BE0E57">
        <w:fldChar w:fldCharType="end"/>
      </w:r>
      <w:r w:rsidR="00BE0E57">
        <w:fldChar w:fldCharType="separate"/>
      </w:r>
      <w:r w:rsidR="00BE0E57">
        <w:rPr>
          <w:noProof/>
        </w:rPr>
        <w:t>(Sakha et al. 2021)</w:t>
      </w:r>
      <w:r w:rsidR="00BE0E57">
        <w:fldChar w:fldCharType="end"/>
      </w:r>
      <w:r>
        <w:t xml:space="preserve">. A less invasive approach can reduce post-surgical morbidity, reduce recovery time and improve cosmetic results </w:t>
      </w:r>
      <w:r w:rsidR="00BE0E57">
        <w:fldChar w:fldCharType="begin">
          <w:fldData xml:space="preserve">PEVuZE5vdGU+PENpdGU+PEF1dGhvcj5NaWdsaW9yaW5pPC9BdXRob3I+PFllYXI+MjAyMTwvWWVh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</w:fldData>
        </w:fldChar>
      </w:r>
      <w:r w:rsidR="00BE0E57">
        <w:instrText xml:space="preserve"> ADDIN EN.CITE </w:instrText>
      </w:r>
      <w:r w:rsidR="00BE0E57">
        <w:fldChar w:fldCharType="begin">
          <w:fldData xml:space="preserve">PEVuZE5vdGU+PENpdGU+PEF1dGhvcj5NaWdsaW9yaW5pPC9BdXRob3I+PFllYXI+MjAyMTwvWWVh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</w:fldData>
        </w:fldChar>
      </w:r>
      <w:r w:rsidR="00BE0E57">
        <w:instrText xml:space="preserve"> ADDIN EN.CITE.DATA </w:instrText>
      </w:r>
      <w:r w:rsidR="00BE0E57">
        <w:fldChar w:fldCharType="end"/>
      </w:r>
      <w:r w:rsidR="00BE0E57">
        <w:fldChar w:fldCharType="separate"/>
      </w:r>
      <w:r w:rsidR="00BE0E57">
        <w:rPr>
          <w:noProof/>
        </w:rPr>
        <w:t>(Migliorini et al. 2021, Nazari et al. 2019b)</w:t>
      </w:r>
      <w:r w:rsidR="00BE0E57">
        <w:fldChar w:fldCharType="end"/>
      </w:r>
      <w:r>
        <w:t xml:space="preserve">. There is no reported difference in clinical outcomes between arthroscopic or mini open rotator cuff repair </w:t>
      </w:r>
      <w:r w:rsidR="00BE0E57">
        <w:fldChar w:fldCharType="begin">
          <w:fldData xml:space="preserve">PEVuZE5vdGU+PENpdGU+PEF1dGhvcj5NaWdsaW9yaW5pPC9BdXRob3I+PFllYXI+MjAyMTwvWWVh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</w:fldData>
        </w:fldChar>
      </w:r>
      <w:r w:rsidR="00BE0E57">
        <w:instrText xml:space="preserve"> ADDIN EN.CITE </w:instrText>
      </w:r>
      <w:r w:rsidR="00BE0E57">
        <w:fldChar w:fldCharType="begin">
          <w:fldData xml:space="preserve">PEVuZE5vdGU+PENpdGU+PEF1dGhvcj5NaWdsaW9yaW5pPC9BdXRob3I+PFllYXI+MjAyMTwvWWVh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</w:fldData>
        </w:fldChar>
      </w:r>
      <w:r w:rsidR="00BE0E57">
        <w:instrText xml:space="preserve"> ADDIN EN.CITE.DATA </w:instrText>
      </w:r>
      <w:r w:rsidR="00BE0E57">
        <w:fldChar w:fldCharType="end"/>
      </w:r>
      <w:r w:rsidR="00BE0E57">
        <w:fldChar w:fldCharType="separate"/>
      </w:r>
      <w:r w:rsidR="00BE0E57">
        <w:rPr>
          <w:noProof/>
        </w:rPr>
        <w:t>(Migliorini et al. 2021, Nazari et al. 2019b, Sakha et al. 2021)</w:t>
      </w:r>
      <w:r w:rsidR="00BE0E57">
        <w:fldChar w:fldCharType="end"/>
      </w:r>
      <w:r>
        <w:t>.</w:t>
      </w:r>
    </w:p>
    <w:p w14:paraId="6ED04C4A" w14:textId="61B7CBAE" w:rsidR="00FB76DC" w:rsidRDefault="00FB76DC" w:rsidP="00FB76DC">
      <w:r>
        <w:t>The chances of a re-tear or failure of repair surgery are high</w:t>
      </w:r>
      <w:r w:rsidR="0041246E">
        <w:t>,</w:t>
      </w:r>
      <w:r>
        <w:t xml:space="preserve"> and range between 20% and 90% </w:t>
      </w:r>
      <w:r w:rsidR="00BE0E57">
        <w:fldChar w:fldCharType="begin">
          <w:fldData xml:space="preserve">PEVuZE5vdGU+PENpdGU+PEF1dGhvcj5CcmluZGlzaW5vPC9BdXRob3I+PFllYXI+MjAyMTwvWWVh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</w:fldData>
        </w:fldChar>
      </w:r>
      <w:r w:rsidR="00BE0E57">
        <w:instrText xml:space="preserve"> ADDIN EN.CITE </w:instrText>
      </w:r>
      <w:r w:rsidR="00BE0E57">
        <w:fldChar w:fldCharType="begin">
          <w:fldData xml:space="preserve">PEVuZE5vdGU+PENpdGU+PEF1dGhvcj5CcmluZGlzaW5vPC9BdXRob3I+PFllYXI+MjAyMTwvWWVh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</w:fldData>
        </w:fldChar>
      </w:r>
      <w:r w:rsidR="00BE0E57">
        <w:instrText xml:space="preserve"> ADDIN EN.CITE.DATA </w:instrText>
      </w:r>
      <w:r w:rsidR="00BE0E57">
        <w:fldChar w:fldCharType="end"/>
      </w:r>
      <w:r w:rsidR="00BE0E57">
        <w:fldChar w:fldCharType="separate"/>
      </w:r>
      <w:r w:rsidR="00BE0E57">
        <w:rPr>
          <w:noProof/>
        </w:rPr>
        <w:t>(Brindisino et al. 2021, Kovacevic et al. 2020, Lapner et al. 2021, Longo et al. 2021)</w:t>
      </w:r>
      <w:r w:rsidR="00BE0E57">
        <w:fldChar w:fldCharType="end"/>
      </w:r>
      <w:r>
        <w:t>. Failure may occur as a result of poor-quality tendon or bone, failure of suture or fixation, lack of healing or other postoperative issue</w:t>
      </w:r>
      <w:r w:rsidR="00B35335">
        <w:t>s</w:t>
      </w:r>
      <w:r>
        <w:t xml:space="preserve"> </w:t>
      </w:r>
      <w:r w:rsidR="00BE0E57">
        <w:fldChar w:fldCharType="begin"/>
      </w:r>
      <w:r w:rsidR="00BE0E57">
        <w:instrText xml:space="preserve"> ADDIN EN.CITE &lt;EndNote&gt;&lt;Cite&gt;&lt;Author&gt;Lapner&lt;/Author&gt;&lt;Year&gt;2021&lt;/Year&gt;&lt;RecNum&gt;78&lt;/RecNum&gt;&lt;DisplayText&gt;(Lapner et al. 2021)&lt;/DisplayText&gt;&lt;record&gt;&lt;rec-number&gt;78&lt;/rec-number&gt;&lt;foreign-keys&gt;&lt;key app="EN" db-id="rv0tdsrtmppw57e20z4prz9rvxrasrvve0td" timestamp="1645482976"&gt;78&lt;/key&gt;&lt;/foreign-keys&gt;&lt;ref-type name="Journal Article"&gt;17&lt;/ref-type&gt;&lt;contributors&gt;&lt;authors&gt;&lt;author&gt;Lapner, Peter&lt;/author&gt;&lt;author&gt;Henry, Patrick&lt;/author&gt;&lt;author&gt;Athwal, George S.&lt;/author&gt;&lt;author&gt;Moktar, Joel&lt;/author&gt;&lt;author&gt;McNeil, Daniel&lt;/author&gt;&lt;author&gt;MacDonald, Peter&lt;/author&gt;&lt;author&gt;Canadian, Shoulder&lt;/author&gt;&lt;author&gt;Elbow, Society&lt;/author&gt;&lt;/authors&gt;&lt;/contributors&gt;&lt;titles&gt;&lt;title&gt;Treatment of Rotator Cuff Tears: A Systematic Review and Meta-Analysis&lt;/title&gt;&lt;secondary-title&gt;Journal of shoulder and elbow surgery&lt;/secondary-title&gt;&lt;/titles&gt;&lt;periodical&gt;&lt;full-title&gt;Journal of shoulder and elbow surgery&lt;/full-title&gt;&lt;/periodical&gt;&lt;section&gt;Lapner, Peter. Division of Orthopaedic Surgery, The Ottawa Hospital, University of Ottawa, Ottawa, ON, Canada. Electronic address: plapner@toh.ca.&amp;#xD;Henry, Patrick. Sunnybrook Health Sciences Centre, Department of Surgery, University of Toronto, Toronto, ON, Canada.&amp;#xD;Athwal, George S. Roth&amp;#xD;McFarlane Hand and Upper Limb Centre, St. Joseph&amp;apos;s Health Care, Western University, London, ON, Canada.&amp;#xD;Moktar, Joel. Sunnybrook Health Sciences Centre, Department of Surgery, University of Toronto, Toronto, ON, Canada.&amp;#xD;McNeil, Daniel. Roth&amp;#xD;MacDonald, Peter. Section of Orthopaedic Surgery &amp;amp; The Pan Am Clinic, University of Manitoba, Winnipeg, MB, Canada.&lt;/section&gt;&lt;dates&gt;&lt;year&gt;2021&lt;/year&gt;&lt;/dates&gt;&lt;pub-location&gt;United States&lt;/pub-location&gt;&lt;isbn&gt;1532-6500&amp;#xD;1058-2746&lt;/isbn&gt;&lt;urls&gt;&lt;related-urls&gt;&lt;url&gt;https://ovidsp.ovid.com/ovidweb.cgi?T=JS&amp;amp;PAGE=reference&amp;amp;D=medp&amp;amp;NEWS=N&amp;amp;AN=34906681&lt;/url&gt;&lt;/related-urls&gt;&lt;/urls&gt;&lt;electronic-resource-num&gt;https://dx.doi.org/10.1016/j.jse.2021.11.002&lt;/electronic-resource-num&gt;&lt;access-date&gt;20211211//&lt;/access-date&gt;&lt;/record&gt;&lt;/Cite&gt;&lt;/EndNote&gt;</w:instrText>
      </w:r>
      <w:r w:rsidR="00BE0E57">
        <w:fldChar w:fldCharType="separate"/>
      </w:r>
      <w:r w:rsidR="00BE0E57">
        <w:rPr>
          <w:noProof/>
        </w:rPr>
        <w:t>(Lapner et al. 2021)</w:t>
      </w:r>
      <w:r w:rsidR="00BE0E57">
        <w:fldChar w:fldCharType="end"/>
      </w:r>
      <w:r>
        <w:t>.</w:t>
      </w:r>
    </w:p>
    <w:p w14:paraId="480BB615" w14:textId="51EF8754" w:rsidR="00FB76DC" w:rsidRDefault="00FB76DC" w:rsidP="00FB76DC">
      <w:r>
        <w:t xml:space="preserve">Prognostic factors for poorer reported outcomes after surgery include older age, higher BMI, workers compensation and increased patient comorbidities including diabetes </w:t>
      </w:r>
      <w:r w:rsidR="00BE0E57">
        <w:fldChar w:fldCharType="begin">
          <w:fldData xml:space="preserve">PEVuZE5vdGU+PENpdGU+PEF1dGhvcj5BQU9TPC9BdXRob3I+PFllYXI+MjAxOTwvWWVhcj48UmVj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==
</w:fldData>
        </w:fldChar>
      </w:r>
      <w:r w:rsidR="00BE0E57">
        <w:instrText xml:space="preserve"> ADDIN EN.CITE </w:instrText>
      </w:r>
      <w:r w:rsidR="00BE0E57">
        <w:fldChar w:fldCharType="begin">
          <w:fldData xml:space="preserve">PEVuZE5vdGU+PENpdGU+PEF1dGhvcj5BQU9TPC9BdXRob3I+PFllYXI+MjAxOTwvWWVhcj48UmVj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==
</w:fldData>
        </w:fldChar>
      </w:r>
      <w:r w:rsidR="00BE0E57">
        <w:instrText xml:space="preserve"> ADDIN EN.CITE.DATA </w:instrText>
      </w:r>
      <w:r w:rsidR="00BE0E57">
        <w:fldChar w:fldCharType="end"/>
      </w:r>
      <w:r w:rsidR="00BE0E57">
        <w:fldChar w:fldCharType="separate"/>
      </w:r>
      <w:r w:rsidR="00BE0E57">
        <w:rPr>
          <w:noProof/>
        </w:rPr>
        <w:t>(AAOS 2019, Mall et al. 2014)</w:t>
      </w:r>
      <w:r w:rsidR="00BE0E57">
        <w:fldChar w:fldCharType="end"/>
      </w:r>
      <w:r>
        <w:t xml:space="preserve">. Higher patient expectations before surgery is also correlated with improved patient outcomes after surgery </w:t>
      </w:r>
      <w:r w:rsidR="00BE0E57">
        <w:fldChar w:fldCharType="begin"/>
      </w:r>
      <w:r w:rsidR="00BE0E57">
        <w:instrText xml:space="preserve"> ADDIN EN.CITE &lt;EndNote&gt;&lt;Cite&gt;&lt;Author&gt;AAOS&lt;/Author&gt;&lt;Year&gt;2019&lt;/Year&gt;&lt;RecNum&gt;1&lt;/RecNum&gt;&lt;DisplayText&gt;(AAOS 2019)&lt;/DisplayText&gt;&lt;record&gt;&lt;rec-number&gt;1&lt;/rec-number&gt;&lt;foreign-keys&gt;&lt;key app="EN" db-id="rv0tdsrtmppw57e20z4prz9rvxrasrvve0td" timestamp="1645482976"&gt;1&lt;/key&gt;&lt;/foreign-keys&gt;&lt;ref-type name="Web Page"&gt;12&lt;/ref-type&gt;&lt;contributors&gt;&lt;authors&gt;&lt;author&gt;AAOS&lt;/author&gt;&lt;/authors&gt;&lt;/contributors&gt;&lt;titles&gt;&lt;title&gt;Management of Rotator Cuff Injuries. Evidence-Based Clinical Practice Guideline&lt;/title&gt;&lt;/titles&gt;&lt;volume&gt;2022&lt;/volume&gt;&lt;number&gt;19 January&lt;/number&gt;&lt;dates&gt;&lt;year&gt;2019&lt;/year&gt;&lt;/dates&gt;&lt;urls&gt;&lt;related-urls&gt;&lt;url&gt;https://www.aaos.org/quality/quality-programs/upper-extremity-programs/rotator-cuff-injuries/&lt;/url&gt;&lt;/related-urls&gt;&lt;/urls&gt;&lt;/record&gt;&lt;/Cite&gt;&lt;/EndNote&gt;</w:instrText>
      </w:r>
      <w:r w:rsidR="00BE0E57">
        <w:fldChar w:fldCharType="separate"/>
      </w:r>
      <w:r w:rsidR="00BE0E57">
        <w:rPr>
          <w:noProof/>
        </w:rPr>
        <w:t>(AAOS 2019)</w:t>
      </w:r>
      <w:r w:rsidR="00BE0E57">
        <w:fldChar w:fldCharType="end"/>
      </w:r>
      <w:r>
        <w:t>.</w:t>
      </w:r>
    </w:p>
    <w:p w14:paraId="04551F92" w14:textId="001E29BF" w:rsidR="00FB76DC" w:rsidRPr="004F6AE8" w:rsidRDefault="00FB76DC" w:rsidP="00FB76DC">
      <w:r w:rsidRPr="004F6AE8">
        <w:t>The use of various factors such as platelet-rich plasma or tissue scaffolds to augment the surgery has been reported</w:t>
      </w:r>
      <w:r w:rsidR="00BE0E57" w:rsidRPr="004F6AE8">
        <w:t xml:space="preserve"> </w:t>
      </w:r>
      <w:r w:rsidR="00BE0E57" w:rsidRPr="004F6AE8">
        <w:fldChar w:fldCharType="begin">
          <w:fldData xml:space="preserve">PEVuZE5vdGU+PENpdGU+PEF1dGhvcj5KYW5jdXNrYTwvQXV0aG9yPjxZZWFyPjIwMTg8L1llYXI+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</w:fldData>
        </w:fldChar>
      </w:r>
      <w:r w:rsidR="00BE0E57" w:rsidRPr="004F6AE8">
        <w:instrText xml:space="preserve"> ADDIN EN.CITE </w:instrText>
      </w:r>
      <w:r w:rsidR="00BE0E57" w:rsidRPr="004F6AE8">
        <w:fldChar w:fldCharType="begin">
          <w:fldData xml:space="preserve">PEVuZE5vdGU+PENpdGU+PEF1dGhvcj5KYW5jdXNrYTwvQXV0aG9yPjxZZWFyPjIwMTg8L1llYXI+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</w:fldData>
        </w:fldChar>
      </w:r>
      <w:r w:rsidR="00BE0E57" w:rsidRPr="004F6AE8">
        <w:instrText xml:space="preserve"> ADDIN EN.CITE.DATA </w:instrText>
      </w:r>
      <w:r w:rsidR="00BE0E57" w:rsidRPr="004F6AE8">
        <w:fldChar w:fldCharType="end"/>
      </w:r>
      <w:r w:rsidR="00BE0E57" w:rsidRPr="004F6AE8">
        <w:fldChar w:fldCharType="separate"/>
      </w:r>
      <w:r w:rsidR="00BE0E57" w:rsidRPr="004F6AE8">
        <w:rPr>
          <w:noProof/>
        </w:rPr>
        <w:t>(Jancuska et al. 2018, Kim et al. 2018, Saltzman et al. 2016)</w:t>
      </w:r>
      <w:r w:rsidR="00BE0E57" w:rsidRPr="004F6AE8">
        <w:fldChar w:fldCharType="end"/>
      </w:r>
      <w:r w:rsidRPr="004F6AE8">
        <w:t>. An investigation of these factors is beyond the scope of this review.</w:t>
      </w:r>
    </w:p>
    <w:p w14:paraId="50A8D2A5" w14:textId="77777777" w:rsidR="00FB76DC" w:rsidRDefault="00FB76DC" w:rsidP="00FB76DC">
      <w:pPr>
        <w:pStyle w:val="Heading4"/>
      </w:pPr>
      <w:r>
        <w:t>Utilisation of subacromial decompression and rotator cuff services</w:t>
      </w:r>
    </w:p>
    <w:p w14:paraId="77A5DD07" w14:textId="38A79454" w:rsidR="00FB76DC" w:rsidRDefault="00FB76DC" w:rsidP="00FB76DC">
      <w:r>
        <w:t xml:space="preserve">Internationally, the reported rates of subacromial decompression range from 52 per 100,000 (England), to 115 per 100,000 in Western Australia and 131 per 100,000 in Finland </w:t>
      </w:r>
      <w:r w:rsidR="00BE0E57">
        <w:fldChar w:fldCharType="begin">
          <w:fldData xml:space="preserve">PEVuZE5vdGU+PENpdGU+PEF1dGhvcj5Kb25lczwvQXV0aG9yPjxZZWFyPjIwMTk8L1llYXI+PFJl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</w:fldData>
        </w:fldChar>
      </w:r>
      <w:r w:rsidR="00BE0E57">
        <w:instrText xml:space="preserve"> ADDIN EN.CITE </w:instrText>
      </w:r>
      <w:r w:rsidR="00BE0E57">
        <w:fldChar w:fldCharType="begin">
          <w:fldData xml:space="preserve">PEVuZE5vdGU+PENpdGU+PEF1dGhvcj5Kb25lczwvQXV0aG9yPjxZZWFyPjIwMTk8L1llYXI+PFJl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</w:fldData>
        </w:fldChar>
      </w:r>
      <w:r w:rsidR="00BE0E57">
        <w:instrText xml:space="preserve"> ADDIN EN.CITE.DATA </w:instrText>
      </w:r>
      <w:r w:rsidR="00BE0E57">
        <w:fldChar w:fldCharType="end"/>
      </w:r>
      <w:r w:rsidR="00BE0E57">
        <w:fldChar w:fldCharType="separate"/>
      </w:r>
      <w:r w:rsidR="00BE0E57">
        <w:rPr>
          <w:noProof/>
        </w:rPr>
        <w:t>(Jones et al. 2019)</w:t>
      </w:r>
      <w:r w:rsidR="00BE0E57">
        <w:fldChar w:fldCharType="end"/>
      </w:r>
      <w:r>
        <w:t>.</w:t>
      </w:r>
    </w:p>
    <w:p w14:paraId="311D549F" w14:textId="108DEAE1" w:rsidR="00FB76DC" w:rsidRDefault="00FB76DC" w:rsidP="00FB76DC">
      <w:r>
        <w:t xml:space="preserve">Based on a Western Australian review of administrative data, there has been an increase in all surgical procedures for rotator cuff disease of 55.1% from 2001 to 2013 (Thorpe 2016). The greatest increases were for arthroscopic subacromial decompression and arthroscopic rotator cuff repair (102% and 68% respectively) </w:t>
      </w:r>
      <w:r w:rsidR="00161CA8">
        <w:fldChar w:fldCharType="begin">
          <w:fldData xml:space="preserve">PEVuZE5vdGU+PENpdGU+PEF1dGhvcj5UaG9ycGU8L0F1dGhvcj48WWVhcj4yMDE2PC9ZZWFyPjxS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</w:fldData>
        </w:fldChar>
      </w:r>
      <w:r w:rsidR="00161CA8">
        <w:instrText xml:space="preserve"> ADDIN EN.CITE </w:instrText>
      </w:r>
      <w:r w:rsidR="00161CA8">
        <w:fldChar w:fldCharType="begin">
          <w:fldData xml:space="preserve">PEVuZE5vdGU+PENpdGU+PEF1dGhvcj5UaG9ycGU8L0F1dGhvcj48WWVhcj4yMDE2PC9ZZWFyPjxS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</w:fldData>
        </w:fldChar>
      </w:r>
      <w:r w:rsidR="00161CA8">
        <w:instrText xml:space="preserve"> ADDIN EN.CITE.DATA </w:instrText>
      </w:r>
      <w:r w:rsidR="00161CA8">
        <w:fldChar w:fldCharType="end"/>
      </w:r>
      <w:r w:rsidR="00161CA8">
        <w:fldChar w:fldCharType="separate"/>
      </w:r>
      <w:r w:rsidR="00161CA8">
        <w:rPr>
          <w:noProof/>
        </w:rPr>
        <w:t>(Thorpe et al. 2016)</w:t>
      </w:r>
      <w:r w:rsidR="00161CA8">
        <w:fldChar w:fldCharType="end"/>
      </w:r>
      <w:r>
        <w:t xml:space="preserve">. For arthroscopic subacromial decompression there was a significantly higher growth in the public hospital system (8.1% versus private 3.2%, P &lt; 0.001). In England there has been a 91% increase in the number of subacromial decompression services over the past 10 years </w:t>
      </w:r>
      <w:r w:rsidR="00161CA8">
        <w:fldChar w:fldCharType="begin">
          <w:fldData xml:space="preserve">PEVuZE5vdGU+PENpdGU+PEF1dGhvcj5CZWFyZDwvQXV0aG9yPjxZZWFyPjIwMTg8L1llYXI+PFJl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</w:fldData>
        </w:fldChar>
      </w:r>
      <w:r w:rsidR="00161CA8">
        <w:instrText xml:space="preserve"> ADDIN EN.CITE </w:instrText>
      </w:r>
      <w:r w:rsidR="00161CA8">
        <w:fldChar w:fldCharType="begin">
          <w:fldData xml:space="preserve">PEVuZE5vdGU+PENpdGU+PEF1dGhvcj5CZWFyZDwvQXV0aG9yPjxZZWFyPjIwMTg8L1llYXI+PFJl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</w:fldData>
        </w:fldChar>
      </w:r>
      <w:r w:rsidR="00161CA8">
        <w:instrText xml:space="preserve"> ADDIN EN.CITE.DATA </w:instrText>
      </w:r>
      <w:r w:rsidR="00161CA8">
        <w:fldChar w:fldCharType="end"/>
      </w:r>
      <w:r w:rsidR="00161CA8">
        <w:fldChar w:fldCharType="separate"/>
      </w:r>
      <w:r w:rsidR="00161CA8">
        <w:rPr>
          <w:noProof/>
        </w:rPr>
        <w:t>(Beard et al. 2018, Jones et al. 2019)</w:t>
      </w:r>
      <w:r w:rsidR="00161CA8">
        <w:fldChar w:fldCharType="end"/>
      </w:r>
      <w:r>
        <w:t xml:space="preserve"> with a large variability in the use of this service across the country </w:t>
      </w:r>
      <w:r w:rsidR="00161CA8">
        <w:fldChar w:fldCharType="begin">
          <w:fldData xml:space="preserve">PEVuZE5vdGU+PENpdGU+PEF1dGhvcj5Kb25lczwvQXV0aG9yPjxZZWFyPjIwMTk8L1llYXI+PFJl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</w:fldData>
        </w:fldChar>
      </w:r>
      <w:r w:rsidR="00161CA8">
        <w:instrText xml:space="preserve"> ADDIN EN.CITE </w:instrText>
      </w:r>
      <w:r w:rsidR="00161CA8">
        <w:fldChar w:fldCharType="begin">
          <w:fldData xml:space="preserve">PEVuZE5vdGU+PENpdGU+PEF1dGhvcj5Kb25lczwvQXV0aG9yPjxZZWFyPjIwMTk8L1llYXI+PFJl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</w:fldData>
        </w:fldChar>
      </w:r>
      <w:r w:rsidR="00161CA8">
        <w:instrText xml:space="preserve"> ADDIN EN.CITE.DATA </w:instrText>
      </w:r>
      <w:r w:rsidR="00161CA8">
        <w:fldChar w:fldCharType="end"/>
      </w:r>
      <w:r w:rsidR="00161CA8">
        <w:fldChar w:fldCharType="separate"/>
      </w:r>
      <w:r w:rsidR="00161CA8">
        <w:rPr>
          <w:noProof/>
        </w:rPr>
        <w:t>(Jones et al. 2019)</w:t>
      </w:r>
      <w:r w:rsidR="00161CA8">
        <w:fldChar w:fldCharType="end"/>
      </w:r>
      <w:r>
        <w:t>.</w:t>
      </w:r>
    </w:p>
    <w:p w14:paraId="4D4433FF" w14:textId="2719372E" w:rsidR="00FB76DC" w:rsidRDefault="00FB76DC" w:rsidP="00FB76DC">
      <w:r>
        <w:t xml:space="preserve">MBS data for the current items is shown in Appendix B </w:t>
      </w:r>
      <w:r w:rsidR="00161CA8">
        <w:fldChar w:fldCharType="begin"/>
      </w:r>
      <w:r w:rsidR="00161CA8">
        <w:instrText xml:space="preserve"> ADDIN EN.CITE &lt;EndNote&gt;&lt;Cite&gt;&lt;Author&gt;MBS&lt;/Author&gt;&lt;Year&gt;2022&lt;/Year&gt;&lt;RecNum&gt;85&lt;/RecNum&gt;&lt;DisplayText&gt;(MBS 2022a, MBS 2022b)&lt;/DisplayText&gt;&lt;record&gt;&lt;rec-number&gt;85&lt;/rec-number&gt;&lt;foreign-keys&gt;&lt;key app="EN" db-id="rv0tdsrtmppw57e20z4prz9rvxrasrvve0td" timestamp="1645482976"&gt;85&lt;/key&gt;&lt;/foreign-keys&gt;&lt;ref-type name="Web Page"&gt;12&lt;/ref-type&gt;&lt;contributors&gt;&lt;authors&gt;&lt;author&gt;MBS&lt;/author&gt;&lt;/authors&gt;&lt;/contributors&gt;&lt;titles&gt;&lt;title&gt;MBS Online&lt;/title&gt;&lt;/titles&gt;&lt;volume&gt;2022&lt;/volume&gt;&lt;number&gt;13 February&lt;/number&gt;&lt;dates&gt;&lt;year&gt;2022&lt;/year&gt;&lt;/dates&gt;&lt;publisher&gt;Australian Government Department of Health&lt;/publisher&gt;&lt;urls&gt;&lt;related-urls&gt;&lt;url&gt;http://www.mbsonline.gov.au/internet/mbsonline/publishing.nsf/Content/Home&lt;/url&gt;&lt;/related-urls&gt;&lt;/urls&gt;&lt;/record&gt;&lt;/Cite&gt;&lt;Cite&gt;&lt;Author&gt;MBS&lt;/Author&gt;&lt;Year&gt;2022&lt;/Year&gt;&lt;RecNum&gt;84&lt;/RecNum&gt;&lt;record&gt;&lt;rec-number&gt;84&lt;/rec-number&gt;&lt;foreign-keys&gt;&lt;key app="EN" db-id="rv0tdsrtmppw57e20z4prz9rvxrasrvve0td" timestamp="1645482976"&gt;84&lt;/key&gt;&lt;/foreign-keys&gt;&lt;ref-type name="Web Page"&gt;12&lt;/ref-type&gt;&lt;contributors&gt;&lt;authors&gt;&lt;author&gt;MBS&lt;/author&gt;&lt;/authors&gt;&lt;/contributors&gt;&lt;titles&gt;&lt;title&gt;Medicare item reports&lt;/title&gt;&lt;/titles&gt;&lt;volume&gt;2022&lt;/volume&gt;&lt;number&gt;13 February&lt;/number&gt;&lt;dates&gt;&lt;year&gt;2022&lt;/year&gt;&lt;/dates&gt;&lt;publisher&gt;Australian Government Services Australia&lt;/publisher&gt;&lt;urls&gt;&lt;related-urls&gt;&lt;url&gt;http://medicarestatistics.humanservices.gov.au/statistics/mbs_item.jsp&lt;/url&gt;&lt;/related-urls&gt;&lt;/urls&gt;&lt;/record&gt;&lt;/Cite&gt;&lt;/EndNote&gt;</w:instrText>
      </w:r>
      <w:r w:rsidR="00161CA8">
        <w:fldChar w:fldCharType="separate"/>
      </w:r>
      <w:r w:rsidR="00161CA8">
        <w:rPr>
          <w:noProof/>
        </w:rPr>
        <w:t>(MBS 2022a, MBS 2022b)</w:t>
      </w:r>
      <w:r w:rsidR="00161CA8">
        <w:fldChar w:fldCharType="end"/>
      </w:r>
      <w:r>
        <w:t>. In 2019–2020, the number of services provided were:</w:t>
      </w:r>
    </w:p>
    <w:p w14:paraId="4C8BAE7A" w14:textId="03DC6AF1" w:rsidR="00FB76DC" w:rsidRDefault="00FB76DC" w:rsidP="00AD342B">
      <w:pPr>
        <w:pStyle w:val="ListParagraph"/>
        <w:numPr>
          <w:ilvl w:val="0"/>
          <w:numId w:val="9"/>
        </w:numPr>
      </w:pPr>
      <w:r>
        <w:t>7,455 for the three items related to subacromial decompression (48900, 48903, 48951); the most commonly used item was 48951</w:t>
      </w:r>
    </w:p>
    <w:p w14:paraId="25B16D4B" w14:textId="10F07E70" w:rsidR="00FB76DC" w:rsidRDefault="00FB76DC" w:rsidP="00AD342B">
      <w:pPr>
        <w:pStyle w:val="ListParagraph"/>
        <w:numPr>
          <w:ilvl w:val="0"/>
          <w:numId w:val="9"/>
        </w:numPr>
      </w:pPr>
      <w:r>
        <w:t>12,436 for the three items related to rotator cuff repair (48906, 48909, 48960); the most commonly used item was 48960.</w:t>
      </w:r>
    </w:p>
    <w:p w14:paraId="22BA8A19" w14:textId="226AA846" w:rsidR="00FB76DC" w:rsidRDefault="00FB76DC" w:rsidP="00FB76DC">
      <w:r>
        <w:lastRenderedPageBreak/>
        <w:t xml:space="preserve">As shown in Appendix B, in 2019–2020, there were 10,709 procedures for decompression of the subacromial space in Australian hospitals (procedure codes, 48903-00, 48951-00) </w:t>
      </w:r>
      <w:r w:rsidR="00161CA8">
        <w:fldChar w:fldCharType="begin"/>
      </w:r>
      <w:r w:rsidR="009B3A61">
        <w:instrText xml:space="preserve"> ADDIN EN.CITE &lt;EndNote&gt;&lt;Cite&gt;&lt;Author&gt;AIHW&lt;/Author&gt;&lt;Year&gt;2022&lt;/Year&gt;&lt;RecNum&gt;8&lt;/RecNum&gt;&lt;DisplayText&gt;(AIHW 2022d)&lt;/DisplayText&gt;&lt;record&gt;&lt;rec-number&gt;8&lt;/rec-number&gt;&lt;foreign-keys&gt;&lt;key app="EN" db-id="rv0tdsrtmppw57e20z4prz9rvxrasrvve0td" timestamp="1645482976"&gt;8&lt;/key&gt;&lt;/foreign-keys&gt;&lt;ref-type name="Web Page"&gt;12&lt;/ref-type&gt;&lt;contributors&gt;&lt;authors&gt;&lt;author&gt;AIHW&lt;/author&gt;&lt;/authors&gt;&lt;/contributors&gt;&lt;titles&gt;&lt;title&gt;Procedures data cubes&lt;/title&gt;&lt;/titles&gt;&lt;volume&gt;2022&lt;/volume&gt;&lt;number&gt;13 February&lt;/number&gt;&lt;dates&gt;&lt;year&gt;2022&lt;/year&gt;&lt;/dates&gt;&lt;publisher&gt;Australian Government Australian Institute of Health and Welfare&lt;/publisher&gt;&lt;urls&gt;&lt;related-urls&gt;&lt;url&gt;https://www.aihw.gov.au/reports/hospitals/procedures-data-cubes/contents/data-cubes&lt;/url&gt;&lt;/related-urls&gt;&lt;/urls&gt;&lt;/record&gt;&lt;/Cite&gt;&lt;/EndNote&gt;</w:instrText>
      </w:r>
      <w:r w:rsidR="00161CA8">
        <w:fldChar w:fldCharType="separate"/>
      </w:r>
      <w:r w:rsidR="009B3A61">
        <w:rPr>
          <w:noProof/>
        </w:rPr>
        <w:t>(AIHW 2022d)</w:t>
      </w:r>
      <w:r w:rsidR="00161CA8">
        <w:fldChar w:fldCharType="end"/>
      </w:r>
      <w:r>
        <w:t>. The majority of these were provided arthroscopically (10,032). In 2019–2020 there were 1,394 procedures to repair the rotator cuff and 1,533 for repair of rotator cuff with decompression of subacromial space (procedure codes, 48906-00, 48909-00). In addition, there were 19,244 procedures for 48960-00: Arthroscopic reconstruction of shoulder. While the numbers of procedures for arthroscopic subacromial decompression have increased since their introduction, the numbers have plateaued over the past five years.</w:t>
      </w:r>
    </w:p>
    <w:p w14:paraId="6950AF3B" w14:textId="77777777" w:rsidR="00FB76DC" w:rsidRPr="00FB76DC" w:rsidRDefault="00FB76DC" w:rsidP="00FB76DC">
      <w:pPr>
        <w:rPr>
          <w:b/>
          <w:bCs/>
          <w:i/>
          <w:iCs/>
        </w:rPr>
      </w:pPr>
      <w:r w:rsidRPr="00FB76DC">
        <w:rPr>
          <w:b/>
          <w:bCs/>
          <w:i/>
          <w:iCs/>
        </w:rPr>
        <w:t>A formal analysis of utilisation of subacromial decompression services will be undertaken as a part of the assessment.</w:t>
      </w:r>
    </w:p>
    <w:p w14:paraId="575F5594" w14:textId="77777777" w:rsidR="00FB76DC" w:rsidRDefault="00FB76DC" w:rsidP="00FB76DC">
      <w:pPr>
        <w:pStyle w:val="Heading4"/>
      </w:pPr>
      <w:r>
        <w:t>Rationale</w:t>
      </w:r>
    </w:p>
    <w:p w14:paraId="14CC6295" w14:textId="3B91C8FF" w:rsidR="00FB76DC" w:rsidRDefault="00CF7CA5" w:rsidP="001D4A33">
      <w:r>
        <w:t>T</w:t>
      </w:r>
      <w:r w:rsidR="00FB76DC">
        <w:t>he intervention</w:t>
      </w:r>
      <w:r w:rsidR="00C7604A">
        <w:t xml:space="preserve"> for this assessment</w:t>
      </w:r>
      <w:r w:rsidR="00FB76DC">
        <w:t xml:space="preserve"> is subacromial decompression of</w:t>
      </w:r>
      <w:r w:rsidR="002A7EBF">
        <w:t xml:space="preserve"> the</w:t>
      </w:r>
      <w:r w:rsidR="00FB76DC">
        <w:t xml:space="preserve"> shoulder, with no concomitant rotator cuff </w:t>
      </w:r>
      <w:r w:rsidR="003458E9">
        <w:t xml:space="preserve">tear </w:t>
      </w:r>
      <w:r w:rsidR="00FB76DC">
        <w:t xml:space="preserve">repair. This includes </w:t>
      </w:r>
      <w:proofErr w:type="spellStart"/>
      <w:r w:rsidR="00FB76DC">
        <w:t>coraco</w:t>
      </w:r>
      <w:proofErr w:type="spellEnd"/>
      <w:r w:rsidR="00FB76DC">
        <w:t xml:space="preserve">-acromial ligament division, acromioplasty, </w:t>
      </w:r>
      <w:proofErr w:type="spellStart"/>
      <w:r w:rsidR="00522766">
        <w:t>coplaning</w:t>
      </w:r>
      <w:proofErr w:type="spellEnd"/>
      <w:r w:rsidR="00522766">
        <w:t xml:space="preserve"> </w:t>
      </w:r>
      <w:r w:rsidR="00FB76DC">
        <w:t xml:space="preserve">of </w:t>
      </w:r>
      <w:r w:rsidR="00522766">
        <w:t xml:space="preserve">the </w:t>
      </w:r>
      <w:r w:rsidR="00FB76DC">
        <w:t>clavicle and</w:t>
      </w:r>
      <w:r w:rsidR="00D5618F">
        <w:t xml:space="preserve"> excision of the</w:t>
      </w:r>
      <w:r w:rsidR="00FB76DC">
        <w:t xml:space="preserve"> acromioclavicular joint, removal of calcium deposit and excision of bursa. Open and arthroscopic procedures should be reported separately where possible. The use of specific procedures should be reported where possible.</w:t>
      </w:r>
    </w:p>
    <w:p w14:paraId="5255CCD6" w14:textId="2ACC75F7" w:rsidR="0058227D" w:rsidRDefault="0016750F" w:rsidP="001D4A33">
      <w:r>
        <w:t>A second PICO Set was considered by PASC</w:t>
      </w:r>
      <w:r w:rsidR="00B87F8C">
        <w:t xml:space="preserve"> (PICO Set 2)</w:t>
      </w:r>
      <w:r>
        <w:t xml:space="preserve">. </w:t>
      </w:r>
      <w:r w:rsidR="00FB76DC">
        <w:t>For</w:t>
      </w:r>
      <w:r>
        <w:t xml:space="preserve"> this</w:t>
      </w:r>
      <w:r w:rsidR="003460C4">
        <w:t xml:space="preserve"> population of</w:t>
      </w:r>
      <w:r w:rsidR="00FB76DC">
        <w:t xml:space="preserve"> patients with</w:t>
      </w:r>
      <w:r w:rsidR="0027205E">
        <w:t xml:space="preserve"> symptomatic</w:t>
      </w:r>
      <w:r w:rsidR="00FB76DC">
        <w:t xml:space="preserve"> rotator cuff disease: subacromial shoulder impingement </w:t>
      </w:r>
      <w:r w:rsidR="00F539A4">
        <w:t xml:space="preserve">with </w:t>
      </w:r>
      <w:r w:rsidR="00FB76DC">
        <w:t xml:space="preserve">a tear of the rotator cuff, the intervention is </w:t>
      </w:r>
      <w:r w:rsidR="001A39D8">
        <w:t xml:space="preserve">repair of </w:t>
      </w:r>
      <w:r w:rsidR="002F04D5">
        <w:t xml:space="preserve">the </w:t>
      </w:r>
      <w:r w:rsidR="00FB76DC" w:rsidRPr="001A39D8">
        <w:t>rotator cuff of shoulder</w:t>
      </w:r>
      <w:r w:rsidR="00FB76DC">
        <w:t xml:space="preserve"> with decompression of </w:t>
      </w:r>
      <w:r w:rsidR="002F04D5">
        <w:t xml:space="preserve">the </w:t>
      </w:r>
      <w:r w:rsidR="00FB76DC">
        <w:t xml:space="preserve">subacromial space. This includes decompression of </w:t>
      </w:r>
      <w:r w:rsidR="002F04D5">
        <w:t xml:space="preserve">the </w:t>
      </w:r>
      <w:r w:rsidR="00FB76DC">
        <w:t xml:space="preserve">subacromial space by acromioplasty, excision of </w:t>
      </w:r>
      <w:proofErr w:type="spellStart"/>
      <w:r w:rsidR="00FB76DC">
        <w:t>coraco</w:t>
      </w:r>
      <w:proofErr w:type="spellEnd"/>
      <w:r w:rsidR="00FB76DC">
        <w:t>-acromial ligament, distal clavicle and acromioclavicular joint, excision of the bursa and biceps tenodesis. Open, arthroscopic, arthroscopic assisted or mini open procedures should be reported separately where possible. The use of specific procedures should be reported where possible.</w:t>
      </w:r>
    </w:p>
    <w:p w14:paraId="7FEE9FCE" w14:textId="0BACC18B" w:rsidR="00FB76DC" w:rsidRDefault="00472597" w:rsidP="0058227D">
      <w:r w:rsidRPr="00B47F0C">
        <w:rPr>
          <w:b/>
          <w:bCs/>
        </w:rPr>
        <w:t xml:space="preserve">Note, post PASC, PICO </w:t>
      </w:r>
      <w:r w:rsidR="00BA1BBC">
        <w:rPr>
          <w:b/>
          <w:bCs/>
        </w:rPr>
        <w:t>S</w:t>
      </w:r>
      <w:r w:rsidRPr="00B47F0C">
        <w:rPr>
          <w:b/>
          <w:bCs/>
        </w:rPr>
        <w:t>et 2 was removed from the review of subacromial decompression.</w:t>
      </w:r>
      <w:r w:rsidR="00BA1BBC">
        <w:rPr>
          <w:b/>
          <w:bCs/>
        </w:rPr>
        <w:t xml:space="preserve"> </w:t>
      </w:r>
      <w:r w:rsidR="00BA1BBC" w:rsidRPr="00167C80">
        <w:rPr>
          <w:b/>
          <w:bCs/>
        </w:rPr>
        <w:t xml:space="preserve">For information, </w:t>
      </w:r>
      <w:r w:rsidR="00BA1BBC">
        <w:rPr>
          <w:b/>
          <w:bCs/>
        </w:rPr>
        <w:t>PICO Set 2</w:t>
      </w:r>
      <w:r w:rsidR="00BA1BBC" w:rsidRPr="001614B6">
        <w:rPr>
          <w:b/>
          <w:bCs/>
        </w:rPr>
        <w:t xml:space="preserve"> is shown in Appendix </w:t>
      </w:r>
      <w:r w:rsidR="00BA1BBC" w:rsidRPr="00D21F8D">
        <w:rPr>
          <w:b/>
          <w:bCs/>
        </w:rPr>
        <w:t>D.</w:t>
      </w:r>
    </w:p>
    <w:p w14:paraId="00758C17" w14:textId="6DA980C8" w:rsidR="00FB76DC" w:rsidRDefault="00FB76DC" w:rsidP="00FB76DC">
      <w:r>
        <w:t xml:space="preserve">Other procedures including shoulder replacement </w:t>
      </w:r>
      <w:r w:rsidR="008845BC">
        <w:t xml:space="preserve">or surgery for irreparable tears </w:t>
      </w:r>
      <w:r>
        <w:t>are excluded. An investigation of other factors for the repair of rotator cuff injury, such as the use of platelet-rich plasma, are excluded.</w:t>
      </w:r>
    </w:p>
    <w:p w14:paraId="457F7B77" w14:textId="7BBEBCF0" w:rsidR="00151087" w:rsidRPr="000704D9" w:rsidRDefault="007A66C8" w:rsidP="000704D9">
      <w:pPr>
        <w:pStyle w:val="Heading3"/>
      </w:pPr>
      <w:r w:rsidRPr="008F1532">
        <w:t>Comparator</w:t>
      </w:r>
      <w:r w:rsidR="007D6B83">
        <w:t>(</w:t>
      </w:r>
      <w:r w:rsidR="008F1532">
        <w:t>s</w:t>
      </w:r>
      <w:r w:rsidR="007D6B83">
        <w:t>)</w:t>
      </w:r>
    </w:p>
    <w:p w14:paraId="095A5094" w14:textId="5AB7E3F8" w:rsidR="009E2211" w:rsidRPr="00F76A83" w:rsidRDefault="009E2211" w:rsidP="009E2211">
      <w:r w:rsidRPr="00F76A83">
        <w:t xml:space="preserve">For </w:t>
      </w:r>
      <w:r w:rsidR="002322A5" w:rsidRPr="00F76A83">
        <w:t>this assessment</w:t>
      </w:r>
      <w:r w:rsidR="0070566D" w:rsidRPr="00F76A83">
        <w:t xml:space="preserve"> </w:t>
      </w:r>
      <w:r w:rsidRPr="00F76A83">
        <w:t>the comparator is</w:t>
      </w:r>
      <w:r w:rsidR="0070566D" w:rsidRPr="00F76A83">
        <w:t>: Continued conservative therapy (including pain relief, physiotherapy or other type of allied health or primary care)</w:t>
      </w:r>
      <w:r w:rsidR="00C417FC" w:rsidRPr="00F76A83">
        <w:t>.</w:t>
      </w:r>
    </w:p>
    <w:p w14:paraId="154CFB18" w14:textId="00D64DB7" w:rsidR="00956B8C" w:rsidRDefault="00193DD5" w:rsidP="002D341E">
      <w:r w:rsidRPr="00F76A83">
        <w:t>A second PICO Set was considered by PASC</w:t>
      </w:r>
      <w:r w:rsidR="009F51F5" w:rsidRPr="00F76A83">
        <w:t xml:space="preserve"> (PICO Set 2)</w:t>
      </w:r>
      <w:r w:rsidRPr="00F76A83">
        <w:t xml:space="preserve">. </w:t>
      </w:r>
      <w:r w:rsidR="0070566D" w:rsidRPr="00F76A83">
        <w:t xml:space="preserve">For patients in PICO </w:t>
      </w:r>
      <w:r w:rsidR="00212A07" w:rsidRPr="00F76A83">
        <w:t xml:space="preserve">Set </w:t>
      </w:r>
      <w:r w:rsidR="0070566D" w:rsidRPr="00F76A83">
        <w:t xml:space="preserve">2 the </w:t>
      </w:r>
      <w:r w:rsidR="003B1567" w:rsidRPr="00F76A83">
        <w:t>main</w:t>
      </w:r>
      <w:r w:rsidR="0070566D" w:rsidRPr="00F76A83">
        <w:t xml:space="preserve"> comparator is:</w:t>
      </w:r>
      <w:r w:rsidR="0070566D" w:rsidRPr="00AC3679">
        <w:t xml:space="preserve"> Rotator cuff repair without subacromial decompression. </w:t>
      </w:r>
      <w:r w:rsidR="003B1567" w:rsidRPr="00AC3679">
        <w:t>An additional</w:t>
      </w:r>
      <w:r w:rsidR="0070566D" w:rsidRPr="00AC3679">
        <w:t xml:space="preserve"> comparator</w:t>
      </w:r>
      <w:r w:rsidR="00EE7BB0" w:rsidRPr="00AC3679">
        <w:t xml:space="preserve"> is</w:t>
      </w:r>
      <w:r w:rsidR="0070566D" w:rsidRPr="00AC3679">
        <w:t>: Continued conservative therapy (including pain relief, physiotherapy or other type of allied health or primary care)</w:t>
      </w:r>
      <w:r w:rsidR="00C417FC" w:rsidRPr="00AC3679">
        <w:t>.</w:t>
      </w:r>
    </w:p>
    <w:p w14:paraId="280EC2D7" w14:textId="5F634244" w:rsidR="0070566D" w:rsidRDefault="002F096A" w:rsidP="002D341E">
      <w:r w:rsidRPr="007F1FB4">
        <w:rPr>
          <w:b/>
          <w:bCs/>
        </w:rPr>
        <w:t xml:space="preserve">Post PASC, PICO </w:t>
      </w:r>
      <w:r w:rsidR="000031FA">
        <w:rPr>
          <w:b/>
          <w:bCs/>
        </w:rPr>
        <w:t>S</w:t>
      </w:r>
      <w:r w:rsidRPr="007F1FB4">
        <w:rPr>
          <w:b/>
          <w:bCs/>
        </w:rPr>
        <w:t>et 2 was removed from the review of subacromial decompression.</w:t>
      </w:r>
      <w:r w:rsidR="000031FA">
        <w:rPr>
          <w:b/>
          <w:bCs/>
        </w:rPr>
        <w:t xml:space="preserve"> </w:t>
      </w:r>
      <w:r w:rsidR="000031FA" w:rsidRPr="00167C80">
        <w:rPr>
          <w:b/>
          <w:bCs/>
        </w:rPr>
        <w:t>For information, the P</w:t>
      </w:r>
      <w:r w:rsidR="000031FA" w:rsidRPr="00E759B0">
        <w:rPr>
          <w:b/>
          <w:bCs/>
        </w:rPr>
        <w:t>ICO</w:t>
      </w:r>
      <w:r w:rsidR="000031FA" w:rsidRPr="0068252C">
        <w:rPr>
          <w:b/>
          <w:bCs/>
        </w:rPr>
        <w:t xml:space="preserve"> </w:t>
      </w:r>
      <w:r w:rsidR="000031FA" w:rsidRPr="00252E54">
        <w:rPr>
          <w:b/>
          <w:bCs/>
        </w:rPr>
        <w:t>Set</w:t>
      </w:r>
      <w:r w:rsidR="000031FA" w:rsidRPr="001614B6">
        <w:rPr>
          <w:b/>
          <w:bCs/>
        </w:rPr>
        <w:t xml:space="preserve"> for this population is shown in Appendix </w:t>
      </w:r>
      <w:r w:rsidR="000031FA" w:rsidRPr="00D21F8D">
        <w:rPr>
          <w:b/>
          <w:bCs/>
        </w:rPr>
        <w:t>D.</w:t>
      </w:r>
    </w:p>
    <w:p w14:paraId="24FF5468" w14:textId="501D7CED" w:rsidR="000577A1" w:rsidRPr="00F76A83" w:rsidRDefault="000577A1" w:rsidP="00F76A83">
      <w:pPr>
        <w:rPr>
          <w:i/>
          <w:iCs/>
        </w:rPr>
      </w:pPr>
      <w:r w:rsidRPr="00F76A83">
        <w:rPr>
          <w:i/>
          <w:iCs/>
        </w:rPr>
        <w:t xml:space="preserve">PASC agreed with the comparator </w:t>
      </w:r>
      <w:r w:rsidR="00003F99" w:rsidRPr="00F76A83">
        <w:rPr>
          <w:i/>
          <w:iCs/>
        </w:rPr>
        <w:t xml:space="preserve">for </w:t>
      </w:r>
      <w:r w:rsidRPr="00F76A83">
        <w:rPr>
          <w:i/>
          <w:iCs/>
        </w:rPr>
        <w:t>PICO Set 1.</w:t>
      </w:r>
    </w:p>
    <w:p w14:paraId="483499DB" w14:textId="387015CF" w:rsidR="000577A1" w:rsidRPr="00F76A83" w:rsidRDefault="000577A1" w:rsidP="00F76A83">
      <w:pPr>
        <w:rPr>
          <w:i/>
          <w:iCs/>
        </w:rPr>
      </w:pPr>
      <w:r w:rsidRPr="00F76A83">
        <w:rPr>
          <w:i/>
          <w:iCs/>
        </w:rPr>
        <w:t xml:space="preserve">For PICO Set 2, PASC considered that for the purposes of this assessment the main comparator would be rotator cuff repair in the absence of subacromial decompression. However, PASC recognised that for some </w:t>
      </w:r>
      <w:r w:rsidRPr="00F76A83">
        <w:rPr>
          <w:i/>
          <w:iCs/>
        </w:rPr>
        <w:lastRenderedPageBreak/>
        <w:t>patients</w:t>
      </w:r>
      <w:r w:rsidR="00F74A23" w:rsidRPr="00F76A83">
        <w:rPr>
          <w:i/>
          <w:iCs/>
        </w:rPr>
        <w:t>,</w:t>
      </w:r>
      <w:r w:rsidRPr="00F76A83">
        <w:rPr>
          <w:i/>
          <w:iCs/>
        </w:rPr>
        <w:t xml:space="preserve"> conservative therapy would be an important alternative and should therefore remain as a comparator.</w:t>
      </w:r>
    </w:p>
    <w:p w14:paraId="7464CCBA" w14:textId="313E6F78" w:rsidR="001908D3" w:rsidRPr="00126EA4" w:rsidRDefault="001908D3" w:rsidP="001908D3">
      <w:pPr>
        <w:pStyle w:val="Heading4"/>
        <w:rPr>
          <w:sz w:val="24"/>
          <w:szCs w:val="24"/>
        </w:rPr>
      </w:pPr>
      <w:r w:rsidRPr="00126EA4">
        <w:rPr>
          <w:sz w:val="24"/>
          <w:szCs w:val="24"/>
        </w:rPr>
        <w:t xml:space="preserve">Conservative </w:t>
      </w:r>
      <w:r w:rsidR="000F01D3" w:rsidRPr="00126EA4">
        <w:rPr>
          <w:sz w:val="24"/>
          <w:szCs w:val="24"/>
        </w:rPr>
        <w:t>therapy</w:t>
      </w:r>
    </w:p>
    <w:p w14:paraId="02016A62" w14:textId="77777777" w:rsidR="009E2211" w:rsidRDefault="009E2211" w:rsidP="009E2211">
      <w:r>
        <w:t xml:space="preserve">The alternative to subacromial decompression for shoulder disorder is conservative therapy or non-surgical management, which is recommended by guidelines as the first line of treatment for rotator cuff disorder </w:t>
      </w:r>
      <w:r>
        <w:fldChar w:fldCharType="begin"/>
      </w:r>
      <w:r>
        <w:instrText xml:space="preserve"> ADDIN EN.CITE &lt;EndNote&gt;&lt;Cite&gt;&lt;Author&gt;Green&lt;/Author&gt;&lt;Year&gt;2003&lt;/Year&gt;&lt;RecNum&gt;138&lt;/RecNum&gt;&lt;DisplayText&gt;(Green et al. 2003)&lt;/DisplayText&gt;&lt;record&gt;&lt;rec-number&gt;138&lt;/rec-number&gt;&lt;foreign-keys&gt;&lt;key app="EN" db-id="rv0tdsrtmppw57e20z4prz9rvxrasrvve0td" timestamp="1645482988"&gt;138&lt;/key&gt;&lt;/foreign-keys&gt;&lt;ref-type name="Journal Article"&gt;17&lt;/ref-type&gt;&lt;contributors&gt;&lt;authors&gt;&lt;author&gt;Green, Sally&lt;/author&gt;&lt;author&gt;Buchbinder, Rachelle&lt;/author&gt;&lt;author&gt;Hetrick, Sarah E&lt;/author&gt;&lt;/authors&gt;&lt;/contributors&gt;&lt;titles&gt;&lt;title&gt;Physiotherapy interventions for shoulder pain&lt;/title&gt;&lt;secondary-title&gt;Cochrane database of systematic reviews&lt;/secondary-title&gt;&lt;/titles&gt;&lt;periodical&gt;&lt;full-title&gt;Cochrane database of systematic reviews&lt;/full-title&gt;&lt;/periodical&gt;&lt;number&gt;2&lt;/number&gt;&lt;dates&gt;&lt;year&gt;2003&lt;/year&gt;&lt;/dates&gt;&lt;isbn&gt;1465-1858&lt;/isbn&gt;&lt;urls&gt;&lt;/urls&gt;&lt;/record&gt;&lt;/Cite&gt;&lt;/EndNote&gt;</w:instrText>
      </w:r>
      <w:r>
        <w:fldChar w:fldCharType="separate"/>
      </w:r>
      <w:r>
        <w:rPr>
          <w:noProof/>
        </w:rPr>
        <w:t>(Green et al. 2003)</w:t>
      </w:r>
      <w:r>
        <w:fldChar w:fldCharType="end"/>
      </w:r>
      <w:r>
        <w:t xml:space="preserve">. Commonly used conservative interventions include rest or no treatment, medications, injections, physiotherapy including the use of physiotherapeutic modalities, exercise and movement therapy </w:t>
      </w:r>
      <w:r>
        <w:fldChar w:fldCharType="begin"/>
      </w:r>
      <w:r>
        <w:instrText xml:space="preserve"> ADDIN EN.CITE &lt;EndNote&gt;&lt;Cite&gt;&lt;Author&gt;Green&lt;/Author&gt;&lt;Year&gt;2003&lt;/Year&gt;&lt;RecNum&gt;138&lt;/RecNum&gt;&lt;DisplayText&gt;(Green et al. 2003, Verbel et al. 2020)&lt;/DisplayText&gt;&lt;record&gt;&lt;rec-number&gt;138&lt;/rec-number&gt;&lt;foreign-keys&gt;&lt;key app="EN" db-id="rv0tdsrtmppw57e20z4prz9rvxrasrvve0td" timestamp="1645482988"&gt;138&lt;/key&gt;&lt;/foreign-keys&gt;&lt;ref-type name="Journal Article"&gt;17&lt;/ref-type&gt;&lt;contributors&gt;&lt;authors&gt;&lt;author&gt;Green, Sally&lt;/author&gt;&lt;author&gt;Buchbinder, Rachelle&lt;/author&gt;&lt;author&gt;Hetrick, Sarah E&lt;/author&gt;&lt;/authors&gt;&lt;/contributors&gt;&lt;titles&gt;&lt;title&gt;Physiotherapy interventions for shoulder pain&lt;/title&gt;&lt;secondary-title&gt;Cochrane database of systematic reviews&lt;/secondary-title&gt;&lt;/titles&gt;&lt;periodical&gt;&lt;full-title&gt;Cochrane database of systematic reviews&lt;/full-title&gt;&lt;/periodical&gt;&lt;number&gt;2&lt;/number&gt;&lt;dates&gt;&lt;year&gt;2003&lt;/year&gt;&lt;/dates&gt;&lt;isbn&gt;1465-1858&lt;/isbn&gt;&lt;urls&gt;&lt;/urls&gt;&lt;/record&gt;&lt;/Cite&gt;&lt;Cite&gt;&lt;Author&gt;Verbel&lt;/Author&gt;&lt;Year&gt;2020&lt;/Year&gt;&lt;RecNum&gt;154&lt;/RecNum&gt;&lt;record&gt;&lt;rec-number&gt;154&lt;/rec-number&gt;&lt;foreign-keys&gt;&lt;key app="EN" db-id="rv0tdsrtmppw57e20z4prz9rvxrasrvve0td" timestamp="1645482988"&gt;154&lt;/key&gt;&lt;/foreign-keys&gt;&lt;ref-type name="Journal Article"&gt;17&lt;/ref-type&gt;&lt;contributors&gt;&lt;authors&gt;&lt;author&gt;Verbel, Adrian&lt;/author&gt;&lt;author&gt;Hoving, Jan&lt;/author&gt;&lt;author&gt;Bülow, Peter A&lt;/author&gt;&lt;author&gt;Kunz, Regina&lt;/author&gt;&lt;/authors&gt;&lt;/contributors&gt;&lt;titles&gt;&lt;title&gt;Surgical or conservative treatment for impingement of the rotator cuff?&lt;/title&gt;&lt;secondary-title&gt;TBV–Tijdschrift voor Bedrijfs-en Verzekeringsgeneeskunde&lt;/secondary-title&gt;&lt;/titles&gt;&lt;periodical&gt;&lt;full-title&gt;TBV–Tijdschrift voor Bedrijfs-en Verzekeringsgeneeskunde&lt;/full-title&gt;&lt;/periodical&gt;&lt;pages&gt;31-33&lt;/pages&gt;&lt;volume&gt;28&lt;/volume&gt;&lt;number&gt;9&lt;/number&gt;&lt;dates&gt;&lt;year&gt;2020&lt;/year&gt;&lt;/dates&gt;&lt;isbn&gt;1876-5858&lt;/isbn&gt;&lt;urls&gt;&lt;/urls&gt;&lt;/record&gt;&lt;/Cite&gt;&lt;/EndNote&gt;</w:instrText>
      </w:r>
      <w:r>
        <w:fldChar w:fldCharType="separate"/>
      </w:r>
      <w:r>
        <w:rPr>
          <w:noProof/>
        </w:rPr>
        <w:t>(Green et al. 2003, Verbel et al. 2020)</w:t>
      </w:r>
      <w:r>
        <w:fldChar w:fldCharType="end"/>
      </w:r>
      <w:r>
        <w:t>.</w:t>
      </w:r>
    </w:p>
    <w:p w14:paraId="0AF7B707" w14:textId="77777777" w:rsidR="001908D3" w:rsidRDefault="001908D3" w:rsidP="001908D3">
      <w:pPr>
        <w:pStyle w:val="Heading5"/>
      </w:pPr>
      <w:r>
        <w:t>Rest or no treatment</w:t>
      </w:r>
    </w:p>
    <w:p w14:paraId="5C3531F3" w14:textId="34148EF1" w:rsidR="001908D3" w:rsidRDefault="001908D3" w:rsidP="001908D3">
      <w:r>
        <w:t xml:space="preserve">In certain cases, patients may be offered a wait-and see approach, or non-structured exercise </w:t>
      </w:r>
      <w:r>
        <w:fldChar w:fldCharType="begin"/>
      </w:r>
      <w:r w:rsidR="009920C4">
        <w:instrText xml:space="preserve"> ADDIN EN.CITE &lt;EndNote&gt;&lt;Cite&gt;&lt;Author&gt;Washington State Department of Labor and Industries&lt;/Author&gt;&lt;Year&gt;2018&lt;/Year&gt;&lt;RecNum&gt;61&lt;/RecNum&gt;&lt;DisplayText&gt;(Washington State Department of Labor and Industries 2018)&lt;/DisplayText&gt;&lt;record&gt;&lt;rec-number&gt;61&lt;/rec-number&gt;&lt;foreign-keys&gt;&lt;key app="EN" db-id="rv0tdsrtmppw57e20z4prz9rvxrasrvve0td" timestamp="1645482976"&gt;61&lt;/key&gt;&lt;/foreign-keys&gt;&lt;ref-type name="Web Page"&gt;12&lt;/ref-type&gt;&lt;contributors&gt;&lt;authors&gt;&lt;author&gt;Washington State Department of Labor and Industries,&lt;/author&gt;&lt;/authors&gt;&lt;/contributors&gt;&lt;titles&gt;&lt;title&gt;Medical Treatment Guideline for Shoulder: Diagnosis and Treatment&lt;/title&gt;&lt;/titles&gt;&lt;volume&gt;2022&lt;/volume&gt;&lt;number&gt;25 January&lt;/number&gt;&lt;dates&gt;&lt;year&gt;2018&lt;/year&gt;&lt;/dates&gt;&lt;publisher&gt;Washington State Department of Labor and Industries&lt;/publisher&gt;&lt;urls&gt;&lt;related-urls&gt;&lt;url&gt;https://www.lni.wa.gov/patient-care/treating-patients/treatment-guidelines-and-resources/#treatment-guidelines&lt;/url&gt;&lt;/related-urls&gt;&lt;/urls&gt;&lt;/record&gt;&lt;/Cite&gt;&lt;/EndNote&gt;</w:instrText>
      </w:r>
      <w:r>
        <w:fldChar w:fldCharType="separate"/>
      </w:r>
      <w:r w:rsidR="009920C4">
        <w:rPr>
          <w:noProof/>
        </w:rPr>
        <w:t>(Washington State Department of Labor and Industries 2018)</w:t>
      </w:r>
      <w:r>
        <w:fldChar w:fldCharType="end"/>
      </w:r>
      <w:r>
        <w:t xml:space="preserve">. Rotator cuff disorders are initially treated with active rest of the shoulder to relieve pain and to lessen the strain on the affected area. In active rest, the patient can and should move the shoulder. Movements that might provoke the symptoms of shoulder injury, such as lifting of heavy objects or repetitive overhead movements, should be avoided </w:t>
      </w:r>
      <w:r>
        <w:fldChar w:fldCharType="begin"/>
      </w:r>
      <w:r>
        <w:instrText xml:space="preserve"> ADDIN EN.CITE &lt;EndNote&gt;&lt;Cite&gt;&lt;Author&gt;Simons&lt;/Author&gt;&lt;Year&gt;2021&lt;/Year&gt;&lt;RecNum&gt;151&lt;/RecNum&gt;&lt;DisplayText&gt;(Simons and Michael Roberts 2021)&lt;/DisplayText&gt;&lt;record&gt;&lt;rec-number&gt;151&lt;/rec-number&gt;&lt;foreign-keys&gt;&lt;key app="EN" db-id="rv0tdsrtmppw57e20z4prz9rvxrasrvve0td" timestamp="1645482988"&gt;151&lt;/key&gt;&lt;/foreign-keys&gt;&lt;ref-type name="Web Page"&gt;12&lt;/ref-type&gt;&lt;contributors&gt;&lt;authors&gt;&lt;author&gt;Simons, Stephen M&lt;/author&gt;&lt;author&gt;Michael Roberts, MPT&lt;/author&gt;&lt;/authors&gt;&lt;/contributors&gt;&lt;titles&gt;&lt;title&gt;Patient education: Rotator cuff tendinitis and tear (Beyond the Basics)&lt;/title&gt;&lt;/titles&gt;&lt;volume&gt;2022&lt;/volume&gt;&lt;number&gt;22 February&lt;/number&gt;&lt;dates&gt;&lt;year&gt;2021&lt;/year&gt;&lt;/dates&gt;&lt;publisher&gt;Up-to-Date&lt;/publisher&gt;&lt;urls&gt;&lt;related-urls&gt;&lt;url&gt;https://www.uptodate.com/contents/rotator-cuff-tendinitis-and-tear-beyond-the-basics&lt;/url&gt;&lt;/related-urls&gt;&lt;/urls&gt;&lt;/record&gt;&lt;/Cite&gt;&lt;/EndNote&gt;</w:instrText>
      </w:r>
      <w:r>
        <w:fldChar w:fldCharType="separate"/>
      </w:r>
      <w:r>
        <w:rPr>
          <w:noProof/>
        </w:rPr>
        <w:t>(Simons and Michael Roberts 2021)</w:t>
      </w:r>
      <w:r>
        <w:fldChar w:fldCharType="end"/>
      </w:r>
      <w:r>
        <w:t>.</w:t>
      </w:r>
    </w:p>
    <w:p w14:paraId="7FCA3022" w14:textId="77777777" w:rsidR="001908D3" w:rsidRDefault="001908D3" w:rsidP="001908D3">
      <w:pPr>
        <w:pStyle w:val="Heading5"/>
      </w:pPr>
      <w:r>
        <w:t>Medication for pain and inflammation</w:t>
      </w:r>
    </w:p>
    <w:p w14:paraId="0AA58808" w14:textId="7A2293D4" w:rsidR="001908D3" w:rsidRDefault="001908D3" w:rsidP="001908D3">
      <w:r>
        <w:t xml:space="preserve">Anti-inflammatory pain relievers such as aspirin, ibuprofen and naproxen are beneficial in easing shoulder pain and inflammation </w:t>
      </w:r>
      <w:r>
        <w:fldChar w:fldCharType="begin">
          <w:fldData xml:space="preserve">PEVuZE5vdGU+PENpdGU+PEF1dGhvcj5FdWJhbms8L0F1dGhvcj48WWVhcj4yMDIxPC9ZZWFyPjxS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</w:fldData>
        </w:fldChar>
      </w:r>
      <w:r w:rsidR="009920C4">
        <w:instrText xml:space="preserve"> ADDIN EN.CITE </w:instrText>
      </w:r>
      <w:r w:rsidR="009920C4">
        <w:fldChar w:fldCharType="begin">
          <w:fldData xml:space="preserve">PEVuZE5vdGU+PENpdGU+PEF1dGhvcj5FdWJhbms8L0F1dGhvcj48WWVhcj4yMDIxPC9ZZWFyPjxS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</w:fldData>
        </w:fldChar>
      </w:r>
      <w:r w:rsidR="009920C4">
        <w:instrText xml:space="preserve"> ADDIN EN.CITE.DATA </w:instrText>
      </w:r>
      <w:r w:rsidR="009920C4">
        <w:fldChar w:fldCharType="end"/>
      </w:r>
      <w:r>
        <w:fldChar w:fldCharType="separate"/>
      </w:r>
      <w:r w:rsidR="009920C4">
        <w:rPr>
          <w:noProof/>
        </w:rPr>
        <w:t>(Eubank et al. 2021, Genootschap 2019, Industrial Insurance Chiropractic Advisory Committee 2014, Washington State Department of Labor and Industries 2018, Juel et al. 2019, Kassolik et al. 2018, Kauta et al. 2021)</w:t>
      </w:r>
      <w:r>
        <w:fldChar w:fldCharType="end"/>
      </w:r>
      <w:r>
        <w:t>. The use of nonsteroidal anti-inflammatory medication</w:t>
      </w:r>
      <w:r w:rsidR="0074087E">
        <w:t xml:space="preserve"> (NSAIDs)</w:t>
      </w:r>
      <w:r>
        <w:t xml:space="preserve"> may be helpful but must be taken with caution, in particular by older patients who are vulnerable to gastrointestinal and renal complications </w:t>
      </w:r>
      <w:r>
        <w:fldChar w:fldCharType="begin"/>
      </w:r>
      <w:r>
        <w:instrText xml:space="preserve"> ADDIN EN.CITE &lt;EndNote&gt;&lt;Cite&gt;&lt;Author&gt;Tytherleigh-Strong&lt;/Author&gt;&lt;Year&gt;2001&lt;/Year&gt;&lt;RecNum&gt;152&lt;/RecNum&gt;&lt;DisplayText&gt;(Tytherleigh-Strong et al. 2001)&lt;/DisplayText&gt;&lt;record&gt;&lt;rec-number&gt;152&lt;/rec-number&gt;&lt;foreign-keys&gt;&lt;key app="EN" db-id="rv0tdsrtmppw57e20z4prz9rvxrasrvve0td" timestamp="1645482988"&gt;152&lt;/key&gt;&lt;/foreign-keys&gt;&lt;ref-type name="Journal Article"&gt;17&lt;/ref-type&gt;&lt;contributors&gt;&lt;authors&gt;&lt;author&gt;Tytherleigh-Strong, Graham&lt;/author&gt;&lt;author&gt;Hirahara, Alan&lt;/author&gt;&lt;author&gt;Miniaci, Anthony&lt;/author&gt;&lt;/authors&gt;&lt;/contributors&gt;&lt;titles&gt;&lt;title&gt;Rotator cuff disease&lt;/title&gt;&lt;secondary-title&gt;Current opinion in rheumatology&lt;/secondary-title&gt;&lt;/titles&gt;&lt;periodical&gt;&lt;full-title&gt;Current opinion in rheumatology&lt;/full-title&gt;&lt;/periodical&gt;&lt;pages&gt;135-145&lt;/pages&gt;&lt;volume&gt;13&lt;/volume&gt;&lt;number&gt;2&lt;/number&gt;&lt;dates&gt;&lt;year&gt;2001&lt;/year&gt;&lt;/dates&gt;&lt;isbn&gt;1040-8711&lt;/isbn&gt;&lt;urls&gt;&lt;/urls&gt;&lt;/record&gt;&lt;/Cite&gt;&lt;/EndNote&gt;</w:instrText>
      </w:r>
      <w:r>
        <w:fldChar w:fldCharType="separate"/>
      </w:r>
      <w:r>
        <w:rPr>
          <w:noProof/>
        </w:rPr>
        <w:t>(Tytherleigh-Strong et al. 2001)</w:t>
      </w:r>
      <w:r>
        <w:fldChar w:fldCharType="end"/>
      </w:r>
      <w:r>
        <w:t>.</w:t>
      </w:r>
    </w:p>
    <w:p w14:paraId="0B60622B" w14:textId="77777777" w:rsidR="001908D3" w:rsidRDefault="001908D3" w:rsidP="001908D3">
      <w:pPr>
        <w:pStyle w:val="Heading5"/>
      </w:pPr>
      <w:r>
        <w:t>Physiotherapy</w:t>
      </w:r>
    </w:p>
    <w:p w14:paraId="0BA2B523" w14:textId="5BD9E18A" w:rsidR="001908D3" w:rsidRDefault="001908D3" w:rsidP="001908D3">
      <w:r>
        <w:t xml:space="preserve">Physiotherapy is often the first line of treatment for </w:t>
      </w:r>
      <w:r w:rsidR="00A96845">
        <w:t xml:space="preserve">this </w:t>
      </w:r>
      <w:r>
        <w:t xml:space="preserve">shoulder disorder </w:t>
      </w:r>
      <w:r w:rsidR="00A96845">
        <w:t>that</w:t>
      </w:r>
      <w:r>
        <w:t xml:space="preserve"> is recommended by guidelines on the conservative management of shoulder pain </w:t>
      </w:r>
      <w:r w:rsidR="008A6739">
        <w:fldChar w:fldCharType="begin">
          <w:fldData xml:space="preserve">PEVuZE5vdGU+PENpdGU+PEF1dGhvcj5DaGVzaGlyZSBhbmQgV2lycmFsIFBhcnRuZXJzaGlwczwv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</w:fldData>
        </w:fldChar>
      </w:r>
      <w:r w:rsidR="008A6739">
        <w:instrText xml:space="preserve"> ADDIN EN.CITE </w:instrText>
      </w:r>
      <w:r w:rsidR="008A6739">
        <w:fldChar w:fldCharType="begin">
          <w:fldData xml:space="preserve">PEVuZE5vdGU+PENpdGU+PEF1dGhvcj5DaGVzaGlyZSBhbmQgV2lycmFsIFBhcnRuZXJzaGlwczwv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</w:fldData>
        </w:fldChar>
      </w:r>
      <w:r w:rsidR="008A6739">
        <w:instrText xml:space="preserve"> ADDIN EN.CITE.DATA </w:instrText>
      </w:r>
      <w:r w:rsidR="008A6739">
        <w:fldChar w:fldCharType="end"/>
      </w:r>
      <w:r w:rsidR="008A6739">
        <w:fldChar w:fldCharType="separate"/>
      </w:r>
      <w:r w:rsidR="008A6739">
        <w:rPr>
          <w:noProof/>
        </w:rPr>
        <w:t>(Cheshire and Wirral Partnerships 2013, Eubank et al. 2021, Green et al. 2003, Kassolik et al. 2018, Yu et al. 2021)</w:t>
      </w:r>
      <w:r w:rsidR="008A6739">
        <w:fldChar w:fldCharType="end"/>
      </w:r>
      <w:r>
        <w:t xml:space="preserve">. If treatment with analgesics or NSAIDs is not effective, patients with persistent symptoms are often referred for physiotherapy </w:t>
      </w:r>
      <w:r w:rsidR="008A6739">
        <w:fldChar w:fldCharType="begin"/>
      </w:r>
      <w:r w:rsidR="008A6739">
        <w:instrText xml:space="preserve"> ADDIN EN.CITE &lt;EndNote&gt;&lt;Cite&gt;&lt;Author&gt;Eubank&lt;/Author&gt;&lt;Year&gt;2021&lt;/Year&gt;&lt;RecNum&gt;136&lt;/RecNum&gt;&lt;DisplayText&gt;(Eubank et al. 2021)&lt;/DisplayText&gt;&lt;record&gt;&lt;rec-number&gt;136&lt;/rec-number&gt;&lt;foreign-keys&gt;&lt;key app="EN" db-id="rv0tdsrtmppw57e20z4prz9rvxrasrvve0td" timestamp="1645482988"&gt;136&lt;/key&gt;&lt;/foreign-keys&gt;&lt;ref-type name="Journal Article"&gt;17&lt;/ref-type&gt;&lt;contributors&gt;&lt;authors&gt;&lt;author&gt;Eubank, Breda HF&lt;/author&gt;&lt;author&gt;Lackey, Sebastian W&lt;/author&gt;&lt;author&gt;Slomp, Mel&lt;/author&gt;&lt;author&gt;Werle, Jason R&lt;/author&gt;&lt;author&gt;Kuntze, Colleen&lt;/author&gt;&lt;author&gt;Sheps, David M&lt;/author&gt;&lt;/authors&gt;&lt;/contributors&gt;&lt;titles&gt;&lt;title&gt;Consensus for a primary care clinical decision-making tool for assessing, diagnosing, and managing shoulder pain in Alberta, Canada&lt;/title&gt;&lt;secondary-title&gt;BMC family practice&lt;/secondary-title&gt;&lt;/titles&gt;&lt;periodical&gt;&lt;full-title&gt;BMC family practice&lt;/full-title&gt;&lt;/periodical&gt;&lt;pages&gt;1-20&lt;/pages&gt;&lt;volume&gt;22&lt;/volume&gt;&lt;number&gt;1&lt;/number&gt;&lt;dates&gt;&lt;year&gt;2021&lt;/year&gt;&lt;/dates&gt;&lt;isbn&gt;1471-2296&lt;/isbn&gt;&lt;urls&gt;&lt;/urls&gt;&lt;/record&gt;&lt;/Cite&gt;&lt;/EndNote&gt;</w:instrText>
      </w:r>
      <w:r w:rsidR="008A6739">
        <w:fldChar w:fldCharType="separate"/>
      </w:r>
      <w:r w:rsidR="008A6739">
        <w:rPr>
          <w:noProof/>
        </w:rPr>
        <w:t>(Eubank et al. 2021)</w:t>
      </w:r>
      <w:r w:rsidR="008A6739">
        <w:fldChar w:fldCharType="end"/>
      </w:r>
      <w:r>
        <w:t xml:space="preserve">. Physiotherapeutic interventions include information/advice, exercise therapy, massage, manual joint mobilisation or manipulation, trigger point therapy, taping/bracing and posture correction or physiotherapeutic modalities such as extracorporeal shockwave therapy and transcutaneous electrical nerve stimulation </w:t>
      </w:r>
      <w:r w:rsidR="008A6739">
        <w:fldChar w:fldCharType="begin"/>
      </w:r>
      <w:r w:rsidR="008A6739">
        <w:instrText xml:space="preserve"> ADDIN EN.CITE &lt;EndNote&gt;&lt;Cite&gt;&lt;Author&gt;Yu&lt;/Author&gt;&lt;Year&gt;2021&lt;/Year&gt;&lt;RecNum&gt;156&lt;/RecNum&gt;&lt;DisplayText&gt;(Yu et al. 2021)&lt;/DisplayText&gt;&lt;record&gt;&lt;rec-number&gt;156&lt;/rec-number&gt;&lt;foreign-keys&gt;&lt;key app="EN" db-id="rv0tdsrtmppw57e20z4prz9rvxrasrvve0td" timestamp="1645482988"&gt;156&lt;/key&gt;&lt;/foreign-keys&gt;&lt;ref-type name="Journal Article"&gt;17&lt;/ref-type&gt;&lt;contributors&gt;&lt;authors&gt;&lt;author&gt;Yu, Hainan&lt;/author&gt;&lt;author&gt;Côté, Pierre&lt;/author&gt;&lt;author&gt;Wong, Jessica J&lt;/author&gt;&lt;author&gt;Shearer, Heather M&lt;/author&gt;&lt;author&gt;Mior, Silvano&lt;/author&gt;&lt;author&gt;Cancelliere, Carol&lt;/author&gt;&lt;author&gt;Randhawa, Kristi&lt;/author&gt;&lt;author&gt;Ameis, Arthur&lt;/author&gt;&lt;author&gt;Carroll, Linda J&lt;/author&gt;&lt;author&gt;Nordin, Margareta&lt;/author&gt;&lt;/authors&gt;&lt;/contributors&gt;&lt;titles&gt;&lt;title&gt;Noninvasive management of soft tissue disorders of the shoulder: A clinical practice guideline from the Ontario Protocol for Traffic Injury Management (OPTIMa) collaboration&lt;/title&gt;&lt;secondary-title&gt;European journal of pain&lt;/secondary-title&gt;&lt;/titles&gt;&lt;periodical&gt;&lt;full-title&gt;European journal of pain&lt;/full-title&gt;&lt;/periodical&gt;&lt;pages&gt;1644-1667&lt;/pages&gt;&lt;volume&gt;25&lt;/volume&gt;&lt;number&gt;8&lt;/number&gt;&lt;dates&gt;&lt;year&gt;2021&lt;/year&gt;&lt;/dates&gt;&lt;isbn&gt;1090-3801&lt;/isbn&gt;&lt;urls&gt;&lt;/urls&gt;&lt;/record&gt;&lt;/Cite&gt;&lt;/EndNote&gt;</w:instrText>
      </w:r>
      <w:r w:rsidR="008A6739">
        <w:fldChar w:fldCharType="separate"/>
      </w:r>
      <w:r w:rsidR="008A6739">
        <w:rPr>
          <w:noProof/>
        </w:rPr>
        <w:t>(Yu et al. 2021)</w:t>
      </w:r>
      <w:r w:rsidR="008A6739">
        <w:fldChar w:fldCharType="end"/>
      </w:r>
      <w:r>
        <w:t xml:space="preserve">. Physiotherapy including exercise therapy is initially recommended for 5 to 12 weeks </w:t>
      </w:r>
      <w:r w:rsidR="008A6739">
        <w:fldChar w:fldCharType="begin">
          <w:fldData xml:space="preserve">PEVuZE5vdGU+PENpdGU+PEF1dGhvcj5FdWJhbms8L0F1dGhvcj48WWVhcj4yMDIxPC9ZZWFyPjxS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</w:fldData>
        </w:fldChar>
      </w:r>
      <w:r w:rsidR="008A6739">
        <w:instrText xml:space="preserve"> ADDIN EN.CITE </w:instrText>
      </w:r>
      <w:r w:rsidR="008A6739">
        <w:fldChar w:fldCharType="begin">
          <w:fldData xml:space="preserve">PEVuZE5vdGU+PENpdGU+PEF1dGhvcj5FdWJhbms8L0F1dGhvcj48WWVhcj4yMDIxPC9ZZWFyPjxS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</w:fldData>
        </w:fldChar>
      </w:r>
      <w:r w:rsidR="008A6739">
        <w:instrText xml:space="preserve"> ADDIN EN.CITE.DATA </w:instrText>
      </w:r>
      <w:r w:rsidR="008A6739">
        <w:fldChar w:fldCharType="end"/>
      </w:r>
      <w:r w:rsidR="008A6739">
        <w:fldChar w:fldCharType="separate"/>
      </w:r>
      <w:r w:rsidR="008A6739">
        <w:rPr>
          <w:noProof/>
        </w:rPr>
        <w:t>(Eubank et al. 2021, Yu et al. 2021)</w:t>
      </w:r>
      <w:r w:rsidR="008A6739">
        <w:fldChar w:fldCharType="end"/>
      </w:r>
      <w:r>
        <w:t>.</w:t>
      </w:r>
    </w:p>
    <w:p w14:paraId="7C0BA4F3" w14:textId="109C9B10" w:rsidR="001908D3" w:rsidRDefault="001908D3" w:rsidP="001908D3">
      <w:r>
        <w:t xml:space="preserve">Rotator cuff disorders can cause chronic shoulder pain, which may affect the patient’s quality of life </w:t>
      </w:r>
      <w:r w:rsidR="008A6739">
        <w:fldChar w:fldCharType="begin"/>
      </w:r>
      <w:r w:rsidR="008A6739">
        <w:instrText xml:space="preserve"> ADDIN EN.CITE &lt;EndNote&gt;&lt;Cite&gt;&lt;Author&gt;Burbank&lt;/Author&gt;&lt;Year&gt;2008&lt;/Year&gt;&lt;RecNum&gt;131&lt;/RecNum&gt;&lt;DisplayText&gt;(Burbank et al. 2008)&lt;/DisplayText&gt;&lt;record&gt;&lt;rec-number&gt;131&lt;/rec-number&gt;&lt;foreign-keys&gt;&lt;key app="EN" db-id="rv0tdsrtmppw57e20z4prz9rvxrasrvve0td" timestamp="1645482988"&gt;131&lt;/key&gt;&lt;/foreign-keys&gt;&lt;ref-type name="Journal Article"&gt;17&lt;/ref-type&gt;&lt;contributors&gt;&lt;authors&gt;&lt;author&gt;Burbank, Kelton M&lt;/author&gt;&lt;author&gt;Stevenson, J Herbert&lt;/author&gt;&lt;author&gt;Czarnecki, Gregory R&lt;/author&gt;&lt;author&gt;Dorfman, Justin&lt;/author&gt;&lt;/authors&gt;&lt;/contributors&gt;&lt;titles&gt;&lt;title&gt;Chronic shouler pain part I: Evaluation and diagnosis&lt;/title&gt;&lt;secondary-title&gt;American family physician&lt;/secondary-title&gt;&lt;/titles&gt;&lt;periodical&gt;&lt;full-title&gt;American family physician&lt;/full-title&gt;&lt;/periodical&gt;&lt;pages&gt;453-460&lt;/pages&gt;&lt;volume&gt;77&lt;/volume&gt;&lt;number&gt;4&lt;/number&gt;&lt;dates&gt;&lt;year&gt;2008&lt;/year&gt;&lt;/dates&gt;&lt;isbn&gt;0002-838X&lt;/isbn&gt;&lt;urls&gt;&lt;/urls&gt;&lt;/record&gt;&lt;/Cite&gt;&lt;/EndNote&gt;</w:instrText>
      </w:r>
      <w:r w:rsidR="008A6739">
        <w:fldChar w:fldCharType="separate"/>
      </w:r>
      <w:r w:rsidR="008A6739">
        <w:rPr>
          <w:noProof/>
        </w:rPr>
        <w:t>(Burbank et al. 2008)</w:t>
      </w:r>
      <w:r w:rsidR="008A6739">
        <w:fldChar w:fldCharType="end"/>
      </w:r>
      <w:r>
        <w:t>. A musculoskeletal condition that has been present or is likely to be present for six months or longer is termed a chronic medical condition</w:t>
      </w:r>
      <w:r w:rsidR="00CB2F4E">
        <w:t>, and p</w:t>
      </w:r>
      <w:r>
        <w:t xml:space="preserve">atients are eligible to have the Chronic Disease Management or CDM (formerly Enhanced Primary Care or EPC) — </w:t>
      </w:r>
      <w:r w:rsidR="00F25767">
        <w:t>general practitioner (</w:t>
      </w:r>
      <w:r>
        <w:t>GP</w:t>
      </w:r>
      <w:r w:rsidR="00F25767">
        <w:t>)</w:t>
      </w:r>
      <w:r>
        <w:t xml:space="preserve"> services on the MBS. CDM will enable the GP to plan and coordinate a multidisciplinary team, which may include physiotherapy. Under the CDM, the patient is allocated 5sessions</w:t>
      </w:r>
      <w:r w:rsidR="008243E2">
        <w:t xml:space="preserve"> with a Medicare rebate</w:t>
      </w:r>
      <w:r>
        <w:t xml:space="preserve"> for allied health services, which includes physiotherapy (MBS 10960)</w:t>
      </w:r>
      <w:r w:rsidR="008243E2">
        <w:t>. The patient is still required to pay the gap fee</w:t>
      </w:r>
      <w:r>
        <w:t xml:space="preserve"> </w:t>
      </w:r>
      <w:r w:rsidR="008243E2">
        <w:t xml:space="preserve">for these 5 sessions </w:t>
      </w:r>
      <w:r w:rsidR="008A6739">
        <w:fldChar w:fldCharType="begin"/>
      </w:r>
      <w:r w:rsidR="008A6739">
        <w:instrText xml:space="preserve"> ADDIN EN.CITE &lt;EndNote&gt;&lt;Cite&gt;&lt;Author&gt;Australian Government - Department of Health&lt;/Author&gt;&lt;Year&gt;2021&lt;/Year&gt;&lt;RecNum&gt;129&lt;/RecNum&gt;&lt;DisplayText&gt;(Australian Government - Department of Health 2021)&lt;/DisplayText&gt;&lt;record&gt;&lt;rec-number&gt;129&lt;/rec-number&gt;&lt;foreign-keys&gt;&lt;key app="EN" db-id="rv0tdsrtmppw57e20z4prz9rvxrasrvve0td" timestamp="1645482988"&gt;129&lt;/key&gt;&lt;/foreign-keys&gt;&lt;ref-type name="Web Page"&gt;12&lt;/ref-type&gt;&lt;contributors&gt;&lt;authors&gt;&lt;author&gt;Australian Government - Department of Health,&lt;/author&gt;&lt;/authors&gt;&lt;/contributors&gt;&lt;titles&gt;&lt;title&gt;MBS Online Medicare Benefits Schedule - Item 10960&lt;/title&gt;&lt;/titles&gt;&lt;volume&gt;2022&lt;/volume&gt;&lt;number&gt;3 February&lt;/number&gt;&lt;dates&gt;&lt;year&gt;2021&lt;/year&gt;&lt;/dates&gt;&lt;urls&gt;&lt;related-urls&gt;&lt;url&gt;http://www9.health.gov.au/mbs/fullDisplay.cfm?q=10960&amp;amp;qt=ItemID&amp;amp;type=item&lt;/url&gt;&lt;/related-urls&gt;&lt;/urls&gt;&lt;/record&gt;&lt;/Cite&gt;&lt;/EndNote&gt;</w:instrText>
      </w:r>
      <w:r w:rsidR="008A6739">
        <w:fldChar w:fldCharType="separate"/>
      </w:r>
      <w:r w:rsidR="008A6739">
        <w:rPr>
          <w:noProof/>
        </w:rPr>
        <w:t>(Australian Government - Department of Health 2021)</w:t>
      </w:r>
      <w:r w:rsidR="008A6739">
        <w:fldChar w:fldCharType="end"/>
      </w:r>
      <w:r>
        <w:t xml:space="preserve">. Without the CDM, the </w:t>
      </w:r>
      <w:r w:rsidR="008243E2">
        <w:t xml:space="preserve">full </w:t>
      </w:r>
      <w:r>
        <w:t>physiotherapy cost is paid by the patient. Private health insurance can cover a portion of the cost subject to yearly cost limits and level of coverage.</w:t>
      </w:r>
    </w:p>
    <w:p w14:paraId="65C4090B" w14:textId="77777777" w:rsidR="001908D3" w:rsidRDefault="001908D3" w:rsidP="001908D3">
      <w:pPr>
        <w:pStyle w:val="Heading5"/>
      </w:pPr>
      <w:r>
        <w:lastRenderedPageBreak/>
        <w:t>Exercise and movement therapy</w:t>
      </w:r>
    </w:p>
    <w:p w14:paraId="2C9BD41F" w14:textId="7DECF8C5" w:rsidR="001908D3" w:rsidRDefault="001908D3" w:rsidP="001908D3">
      <w:r>
        <w:t xml:space="preserve">Movement therapy and exercise are usually administered with physiotherapy </w:t>
      </w:r>
      <w:r w:rsidR="008A6739">
        <w:fldChar w:fldCharType="begin">
          <w:fldData xml:space="preserve">PEVuZE5vdGU+PENpdGU+PEF1dGhvcj5QYWdlPC9BdXRob3I+PFllYXI+MjAxNjwvWWVhcj48UmVj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</w:fldData>
        </w:fldChar>
      </w:r>
      <w:r w:rsidR="008A6739">
        <w:instrText xml:space="preserve"> ADDIN EN.CITE </w:instrText>
      </w:r>
      <w:r w:rsidR="008A6739">
        <w:fldChar w:fldCharType="begin">
          <w:fldData xml:space="preserve">PEVuZE5vdGU+PENpdGU+PEF1dGhvcj5QYWdlPC9BdXRob3I+PFllYXI+MjAxNjwvWWVhcj48UmVj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</w:fldData>
        </w:fldChar>
      </w:r>
      <w:r w:rsidR="008A6739">
        <w:instrText xml:space="preserve"> ADDIN EN.CITE.DATA </w:instrText>
      </w:r>
      <w:r w:rsidR="008A6739">
        <w:fldChar w:fldCharType="end"/>
      </w:r>
      <w:r w:rsidR="008A6739">
        <w:fldChar w:fldCharType="separate"/>
      </w:r>
      <w:r w:rsidR="008A6739">
        <w:rPr>
          <w:noProof/>
        </w:rPr>
        <w:t>(Page et al. 2016)</w:t>
      </w:r>
      <w:r w:rsidR="008A6739">
        <w:fldChar w:fldCharType="end"/>
      </w:r>
      <w:r>
        <w:t xml:space="preserve">. This includes </w:t>
      </w:r>
      <w:r w:rsidR="006F7D5F">
        <w:t xml:space="preserve">a </w:t>
      </w:r>
      <w:r>
        <w:t xml:space="preserve">shoulder muscle strengthening program, motor control and functional rehabilitation, mobility/flexibility interventions and stability exercises </w:t>
      </w:r>
      <w:r w:rsidR="008A6739">
        <w:fldChar w:fldCharType="begin">
          <w:fldData xml:space="preserve">PEVuZE5vdGU+PENpdGU+PEF1dGhvcj5EdWLDqTwvQXV0aG9yPjxZZWFyPjIwMjA8L1llYXI+PFJl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</w:fldData>
        </w:fldChar>
      </w:r>
      <w:r w:rsidR="009920C4">
        <w:instrText xml:space="preserve"> ADDIN EN.CITE </w:instrText>
      </w:r>
      <w:r w:rsidR="009920C4">
        <w:fldChar w:fldCharType="begin">
          <w:fldData xml:space="preserve">PEVuZE5vdGU+PENpdGU+PEF1dGhvcj5EdWLDqTwvQXV0aG9yPjxZZWFyPjIwMjA8L1llYXI+PFJl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</w:fldData>
        </w:fldChar>
      </w:r>
      <w:r w:rsidR="009920C4">
        <w:instrText xml:space="preserve"> ADDIN EN.CITE.DATA </w:instrText>
      </w:r>
      <w:r w:rsidR="009920C4">
        <w:fldChar w:fldCharType="end"/>
      </w:r>
      <w:r w:rsidR="008A6739">
        <w:fldChar w:fldCharType="separate"/>
      </w:r>
      <w:r w:rsidR="009920C4">
        <w:rPr>
          <w:noProof/>
        </w:rPr>
        <w:t>(Dubé et al. 2020, Industrial Insurance Chiropractic Advisory Committee 2014, Washington State Department of Labor and Industries 2018, Juel et al. 2019, Kassolik et al. 2018, Simons and Michael Roberts 2021, Yu et al. 2021)</w:t>
      </w:r>
      <w:r w:rsidR="008A6739">
        <w:fldChar w:fldCharType="end"/>
      </w:r>
      <w:r>
        <w:t>.</w:t>
      </w:r>
    </w:p>
    <w:p w14:paraId="71257D07" w14:textId="3F01861C" w:rsidR="001908D3" w:rsidRDefault="001908D3" w:rsidP="001908D3">
      <w:r>
        <w:t>The guidelines recommend 12 weeks of home or supervised exercise therapy with the goal of alleviating pain and improving range of motion. As with physiotherapy, medical therapy or injection can be given to the patient if improvement in range of motion and pain reduction are not achieved.</w:t>
      </w:r>
    </w:p>
    <w:p w14:paraId="463A7898" w14:textId="77777777" w:rsidR="001908D3" w:rsidRDefault="001908D3" w:rsidP="001908D3">
      <w:pPr>
        <w:pStyle w:val="Heading5"/>
      </w:pPr>
      <w:r>
        <w:t>Injections</w:t>
      </w:r>
    </w:p>
    <w:p w14:paraId="4C312D38" w14:textId="41F4C645" w:rsidR="001908D3" w:rsidRDefault="001908D3" w:rsidP="001908D3">
      <w:r>
        <w:t>The treating physician may consider subacromial injection of local anaesthetic or steroid if there is deterioration or no improvement of the patient’s condition after the initial course of treatment</w:t>
      </w:r>
      <w:r w:rsidR="00F819AE">
        <w:t xml:space="preserve"> </w:t>
      </w:r>
      <w:r w:rsidR="00F819AE">
        <w:fldChar w:fldCharType="begin">
          <w:fldData xml:space="preserve">PEVuZE5vdGU+PENpdGU+PEF1dGhvcj5DaGVzaGlyZSBhbmQgV2lycmFsIFBhcnRuZXJzaGlwczwv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</w:fldData>
        </w:fldChar>
      </w:r>
      <w:r w:rsidR="009920C4">
        <w:instrText xml:space="preserve"> ADDIN EN.CITE </w:instrText>
      </w:r>
      <w:r w:rsidR="009920C4">
        <w:fldChar w:fldCharType="begin">
          <w:fldData xml:space="preserve">PEVuZE5vdGU+PENpdGU+PEF1dGhvcj5DaGVzaGlyZSBhbmQgV2lycmFsIFBhcnRuZXJzaGlwczwv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</w:fldData>
        </w:fldChar>
      </w:r>
      <w:r w:rsidR="009920C4">
        <w:instrText xml:space="preserve"> ADDIN EN.CITE.DATA </w:instrText>
      </w:r>
      <w:r w:rsidR="009920C4">
        <w:fldChar w:fldCharType="end"/>
      </w:r>
      <w:r w:rsidR="00F819AE">
        <w:fldChar w:fldCharType="separate"/>
      </w:r>
      <w:r w:rsidR="009920C4">
        <w:rPr>
          <w:noProof/>
        </w:rPr>
        <w:t>(Cheshire and Wirral Partnerships 2013, Genootschap 2019, Industrial Insurance Chiropractic Advisory Committee 2014, Washington State Department of Labor and Industries 2018, Juel et al. 2019, Kassolik et al. 2018, Kauta et al. 2021, Whittle and Buchbinder 2015)</w:t>
      </w:r>
      <w:r w:rsidR="00F819AE">
        <w:fldChar w:fldCharType="end"/>
      </w:r>
      <w:r>
        <w:t xml:space="preserve">, or to help with pain management to assist with physiotherapy. The main objective of the injection is to reduce the inflammation, thus causing alleviation of pain and continuation of the physiotherapy intervention. Subacromial injections may be image- or landmark-guided </w:t>
      </w:r>
      <w:r w:rsidR="00F819AE">
        <w:fldChar w:fldCharType="begin"/>
      </w:r>
      <w:r w:rsidR="00F819AE">
        <w:instrText xml:space="preserve"> ADDIN EN.CITE &lt;EndNote&gt;&lt;Cite&gt;&lt;Author&gt;Bloom&lt;/Author&gt;&lt;Year&gt;2012&lt;/Year&gt;&lt;RecNum&gt;30&lt;/RecNum&gt;&lt;DisplayText&gt;(Bloom et al. 2012)&lt;/DisplayText&gt;&lt;record&gt;&lt;rec-number&gt;30&lt;/rec-number&gt;&lt;foreign-keys&gt;&lt;key app="EN" db-id="rv0tdsrtmppw57e20z4prz9rvxrasrvve0td" timestamp="1645482976"&gt;30&lt;/key&gt;&lt;/foreign-keys&gt;&lt;ref-type name="Journal Article"&gt;17&lt;/ref-type&gt;&lt;contributors&gt;&lt;authors&gt;&lt;author&gt;Bloom, J. E.&lt;/author&gt;&lt;author&gt;Rischin, A.&lt;/author&gt;&lt;author&gt;Johnston, R. V.&lt;/author&gt;&lt;author&gt;Buchbinder, R.&lt;/author&gt;&lt;/authors&gt;&lt;/contributors&gt;&lt;auth-address&gt;Melbourne University, Parkville, Australia.&lt;/auth-address&gt;&lt;titles&gt;&lt;title&gt;Image-guided versus blind glucocorticoid injection for shoulder pain&lt;/title&gt;&lt;secondary-title&gt;Cochrane Database Syst Rev&lt;/secondary-title&gt;&lt;/titles&gt;&lt;periodical&gt;&lt;full-title&gt;Cochrane Database Syst Rev&lt;/full-title&gt;&lt;/periodical&gt;&lt;pages&gt;Cd009147&lt;/pages&gt;&lt;number&gt;8&lt;/number&gt;&lt;edition&gt;2012/08/17&lt;/edition&gt;&lt;keywords&gt;&lt;keyword&gt;*Anatomic Landmarks&lt;/keyword&gt;&lt;keyword&gt;Anti-Inflammatory Agents/administration &amp;amp; dosage&lt;/keyword&gt;&lt;keyword&gt;Betamethasone/administration &amp;amp; dosage&lt;/keyword&gt;&lt;keyword&gt;Female&lt;/keyword&gt;&lt;keyword&gt;Glucocorticoids/*administration &amp;amp; dosage&lt;/keyword&gt;&lt;keyword&gt;Humans&lt;/keyword&gt;&lt;keyword&gt;Injections/methods&lt;/keyword&gt;&lt;keyword&gt;Male&lt;/keyword&gt;&lt;keyword&gt;Randomized Controlled Trials as Topic&lt;/keyword&gt;&lt;keyword&gt;Shoulder Pain/*drug therapy&lt;/keyword&gt;&lt;keyword&gt;Triamcinolone/administration &amp;amp; dosage&lt;/keyword&gt;&lt;keyword&gt;Ultrasonography, Interventional/*methods&lt;/keyword&gt;&lt;/keywords&gt;&lt;dates&gt;&lt;year&gt;2012&lt;/year&gt;&lt;pub-dates&gt;&lt;date&gt;Aug 15&lt;/date&gt;&lt;/pub-dates&gt;&lt;/dates&gt;&lt;isbn&gt;1361-6137&lt;/isbn&gt;&lt;accession-num&gt;22895984&lt;/accession-num&gt;&lt;urls&gt;&lt;/urls&gt;&lt;electronic-resource-num&gt;10.1002/14651858.CD009147.pub2&lt;/electronic-resource-num&gt;&lt;remote-database-provider&gt;NLM&lt;/remote-database-provider&gt;&lt;language&gt;eng&lt;/language&gt;&lt;/record&gt;&lt;/Cite&gt;&lt;/EndNote&gt;</w:instrText>
      </w:r>
      <w:r w:rsidR="00F819AE">
        <w:fldChar w:fldCharType="separate"/>
      </w:r>
      <w:r w:rsidR="00F819AE">
        <w:rPr>
          <w:noProof/>
        </w:rPr>
        <w:t>(Bloom et al. 2012)</w:t>
      </w:r>
      <w:r w:rsidR="00F819AE">
        <w:fldChar w:fldCharType="end"/>
      </w:r>
      <w:r>
        <w:t>.</w:t>
      </w:r>
    </w:p>
    <w:p w14:paraId="15A09A8F" w14:textId="47D5C265" w:rsidR="001908D3" w:rsidRDefault="001908D3" w:rsidP="001908D3">
      <w:r>
        <w:t xml:space="preserve">The different types of injection include corticosteroids, hyaluronic acid and platelet-rich plasma </w:t>
      </w:r>
      <w:r w:rsidR="00F819AE">
        <w:fldChar w:fldCharType="begin"/>
      </w:r>
      <w:r w:rsidR="00F819AE">
        <w:instrText xml:space="preserve"> ADDIN EN.CITE &lt;EndNote&gt;&lt;Cite&gt;&lt;Author&gt;Genootschap&lt;/Author&gt;&lt;Year&gt;2019&lt;/Year&gt;&lt;RecNum&gt;137&lt;/RecNum&gt;&lt;DisplayText&gt;(Genootschap 2019, Industrial Insurance Chiropractic Advisory Committee 2014)&lt;/DisplayText&gt;&lt;record&gt;&lt;rec-number&gt;137&lt;/rec-number&gt;&lt;foreign-keys&gt;&lt;key app="EN" db-id="rv0tdsrtmppw57e20z4prz9rvxrasrvve0td" timestamp="1645482988"&gt;137&lt;/key&gt;&lt;/foreign-keys&gt;&lt;ref-type name="Journal Article"&gt;17&lt;/ref-type&gt;&lt;contributors&gt;&lt;authors&gt;&lt;author&gt;Genootschap, Nederlands Huisartsen&lt;/author&gt;&lt;/authors&gt;&lt;/contributors&gt;&lt;titles&gt;&lt;title&gt;NHG-Standaard Schouderklachten (M08)&lt;/title&gt;&lt;/titles&gt;&lt;dates&gt;&lt;year&gt;2019&lt;/year&gt;&lt;/dates&gt;&lt;urls&gt;&lt;/urls&gt;&lt;/record&gt;&lt;/Cite&gt;&lt;Cite&gt;&lt;Author&gt;Industrial Insurance Chiropractic Advisory Committee&lt;/Author&gt;&lt;Year&gt;2014&lt;/Year&gt;&lt;RecNum&gt;140&lt;/RecNum&gt;&lt;record&gt;&lt;rec-number&gt;140&lt;/rec-number&gt;&lt;foreign-keys&gt;&lt;key app="EN" db-id="rv0tdsrtmppw57e20z4prz9rvxrasrvve0td" timestamp="1645482988"&gt;140&lt;/key&gt;&lt;/foreign-keys&gt;&lt;ref-type name="Government Document"&gt;46&lt;/ref-type&gt;&lt;contributors&gt;&lt;authors&gt;&lt;author&gt;Industrial Insurance Chiropractic Advisory Committee,&lt;/author&gt;&lt;/authors&gt;&lt;secondary-authors&gt;&lt;author&gt;Washington State Department of Labor and Industries,&lt;/author&gt;&lt;/secondary-authors&gt;&lt;/contributors&gt;&lt;titles&gt;&lt;title&gt;Conservative Care Options for Work-Related Mechanical Shoulder Conditions&lt;/title&gt;&lt;/titles&gt;&lt;dates&gt;&lt;year&gt;2014&lt;/year&gt;&lt;/dates&gt;&lt;urls&gt;&lt;related-urls&gt;&lt;url&gt;https://www.lni.wa.gov/patient-care/advisory-committees/_docs/2014Work-RelatedMechanicalShoulderConditions.pdf&lt;/url&gt;&lt;/related-urls&gt;&lt;/urls&gt;&lt;access-date&gt;12 February 2022&lt;/access-date&gt;&lt;/record&gt;&lt;/Cite&gt;&lt;/EndNote&gt;</w:instrText>
      </w:r>
      <w:r w:rsidR="00F819AE">
        <w:fldChar w:fldCharType="separate"/>
      </w:r>
      <w:r w:rsidR="00F819AE">
        <w:rPr>
          <w:noProof/>
        </w:rPr>
        <w:t>(Genootschap 2019, Industrial Insurance Chiropractic Advisory Committee 2014)</w:t>
      </w:r>
      <w:r w:rsidR="00F819AE">
        <w:fldChar w:fldCharType="end"/>
      </w:r>
      <w:r>
        <w:t xml:space="preserve">. It is a common practice to limit corticosteroid injections to a maximum of three times a year to prevent further damage to the tendons and bone </w:t>
      </w:r>
      <w:r w:rsidR="00F819AE">
        <w:fldChar w:fldCharType="begin">
          <w:fldData xml:space="preserve">PEVuZE5vdGU+PENpdGU+PEF1dGhvcj5Ib2htYW5uPC9BdXRob3I+PFllYXI+MjAyMDwvWWVhcj48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</w:fldData>
        </w:fldChar>
      </w:r>
      <w:r w:rsidR="00F819AE">
        <w:instrText xml:space="preserve"> ADDIN EN.CITE </w:instrText>
      </w:r>
      <w:r w:rsidR="00F819AE">
        <w:fldChar w:fldCharType="begin">
          <w:fldData xml:space="preserve">PEVuZE5vdGU+PENpdGU+PEF1dGhvcj5Ib2htYW5uPC9BdXRob3I+PFllYXI+MjAyMDwvWWVhcj48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</w:fldData>
        </w:fldChar>
      </w:r>
      <w:r w:rsidR="00F819AE">
        <w:instrText xml:space="preserve"> ADDIN EN.CITE.DATA </w:instrText>
      </w:r>
      <w:r w:rsidR="00F819AE">
        <w:fldChar w:fldCharType="end"/>
      </w:r>
      <w:r w:rsidR="00F819AE">
        <w:fldChar w:fldCharType="separate"/>
      </w:r>
      <w:r w:rsidR="00F819AE">
        <w:rPr>
          <w:noProof/>
        </w:rPr>
        <w:t>(Hohmann et al. 2020)</w:t>
      </w:r>
      <w:r w:rsidR="00F819AE">
        <w:fldChar w:fldCharType="end"/>
      </w:r>
      <w:r>
        <w:t xml:space="preserve">. Hyaluronic acid injection has </w:t>
      </w:r>
      <w:r w:rsidR="0081531D">
        <w:t xml:space="preserve">an </w:t>
      </w:r>
      <w:r>
        <w:t xml:space="preserve">anti-inflammatory benefit and joint lubricating effect by stimulating synovial fluid production </w:t>
      </w:r>
      <w:r w:rsidR="00F819AE">
        <w:fldChar w:fldCharType="begin"/>
      </w:r>
      <w:r w:rsidR="00F819AE">
        <w:instrText xml:space="preserve"> ADDIN EN.CITE &lt;EndNote&gt;&lt;Cite&gt;&lt;Author&gt;Osti&lt;/Author&gt;&lt;Year&gt;2016&lt;/Year&gt;&lt;RecNum&gt;148&lt;/RecNum&gt;&lt;DisplayText&gt;(Osti et al. 2016)&lt;/DisplayText&gt;&lt;record&gt;&lt;rec-number&gt;148&lt;/rec-number&gt;&lt;foreign-keys&gt;&lt;key app="EN" db-id="rv0tdsrtmppw57e20z4prz9rvxrasrvve0td" timestamp="1645482988"&gt;148&lt;/key&gt;&lt;/foreign-keys&gt;&lt;ref-type name="Journal Article"&gt;17&lt;/ref-type&gt;&lt;contributors&gt;&lt;authors&gt;&lt;author&gt;Osti, Leonardo&lt;/author&gt;&lt;author&gt;Buda, Matteo&lt;/author&gt;&lt;author&gt;Buono, Angelo Del&lt;/author&gt;&lt;author&gt;Osti, Raffaella&lt;/author&gt;&lt;author&gt;Massari, Leo&lt;/author&gt;&lt;/authors&gt;&lt;/contributors&gt;&lt;titles&gt;&lt;title&gt;Clinical evidence in the treatment of rotator cuff tears with hyaluronic acid&lt;/title&gt;&lt;secondary-title&gt;Muscles, ligaments and tendons journal&lt;/secondary-title&gt;&lt;alt-title&gt;Muscles Ligaments Tendons J&lt;/alt-title&gt;&lt;/titles&gt;&lt;alt-periodical&gt;&lt;full-title&gt;Muscles Ligaments Tendons J&lt;/full-title&gt;&lt;/alt-periodical&gt;&lt;pages&gt;270-275&lt;/pages&gt;&lt;volume&gt;5&lt;/volume&gt;&lt;number&gt;4&lt;/number&gt;&lt;keywords&gt;&lt;keyword&gt;cuff tears&lt;/keyword&gt;&lt;keyword&gt;glenohumeral&lt;/keyword&gt;&lt;keyword&gt;hyaluronate&lt;/keyword&gt;&lt;keyword&gt;hyaluronic acid&lt;/keyword&gt;&lt;keyword&gt;shoulder&lt;/keyword&gt;&lt;keyword&gt;viscosupplementation&lt;/keyword&gt;&lt;/keywords&gt;&lt;dates&gt;&lt;year&gt;2016&lt;/year&gt;&lt;/dates&gt;&lt;publisher&gt;CIC Edizioni Internazionali&lt;/publisher&gt;&lt;isbn&gt;2240-4554&lt;/isbn&gt;&lt;accession-num&gt;26958534&lt;/accession-num&gt;&lt;urls&gt;&lt;related-urls&gt;&lt;url&gt;https://pubmed.ncbi.nlm.nih.gov/26958534&lt;/url&gt;&lt;url&gt;https://www.ncbi.nlm.nih.gov/pmc/articles/PMC4762637/&lt;/url&gt;&lt;/related-urls&gt;&lt;/urls&gt;&lt;electronic-resource-num&gt;10.11138/mltj/2015.5.4.270&lt;/electronic-resource-num&gt;&lt;remote-database-name&gt;PubMed&lt;/remote-database-name&gt;&lt;language&gt;eng&lt;/language&gt;&lt;/record&gt;&lt;/Cite&gt;&lt;/EndNote&gt;</w:instrText>
      </w:r>
      <w:r w:rsidR="00F819AE">
        <w:fldChar w:fldCharType="separate"/>
      </w:r>
      <w:r w:rsidR="00F819AE">
        <w:rPr>
          <w:noProof/>
        </w:rPr>
        <w:t>(Osti et al. 2016)</w:t>
      </w:r>
      <w:r w:rsidR="00F819AE">
        <w:fldChar w:fldCharType="end"/>
      </w:r>
      <w:r>
        <w:t xml:space="preserve">. The platelet-rich plasma </w:t>
      </w:r>
      <w:r w:rsidR="00636638">
        <w:t xml:space="preserve">treatment </w:t>
      </w:r>
      <w:r w:rsidR="00B77A94">
        <w:t xml:space="preserve">uses </w:t>
      </w:r>
      <w:r w:rsidR="002942D8">
        <w:t>an extract</w:t>
      </w:r>
      <w:r>
        <w:t xml:space="preserve"> from the patient’s blood, which has a rich concentration of platelet cells containing anti-inflammatory and growth factors. </w:t>
      </w:r>
      <w:r w:rsidR="002942D8">
        <w:t>Platelet-</w:t>
      </w:r>
      <w:r w:rsidR="0079538D">
        <w:t>rich</w:t>
      </w:r>
      <w:r w:rsidR="002942D8">
        <w:t xml:space="preserve"> plasma</w:t>
      </w:r>
      <w:r>
        <w:t xml:space="preserve"> injection can reduce inflammation, promote pain relief and improve the patient’s function </w:t>
      </w:r>
      <w:r w:rsidR="00F819AE">
        <w:fldChar w:fldCharType="begin"/>
      </w:r>
      <w:r w:rsidR="00F819AE">
        <w:instrText xml:space="preserve"> ADDIN EN.CITE &lt;EndNote&gt;&lt;Cite&gt;&lt;Author&gt;Mundy&lt;/Author&gt;&lt;Year&gt;2017&lt;/Year&gt;&lt;RecNum&gt;146&lt;/RecNum&gt;&lt;DisplayText&gt;(Mundy 2017)&lt;/DisplayText&gt;&lt;record&gt;&lt;rec-number&gt;146&lt;/rec-number&gt;&lt;foreign-keys&gt;&lt;key app="EN" db-id="rv0tdsrtmppw57e20z4prz9rvxrasrvve0td" timestamp="1645482988"&gt;146&lt;/key&gt;&lt;/foreign-keys&gt;&lt;ref-type name="Journal Article"&gt;17&lt;/ref-type&gt;&lt;contributors&gt;&lt;authors&gt;&lt;author&gt;Mundy, Linda&lt;/author&gt;&lt;/authors&gt;&lt;/contributors&gt;&lt;titles&gt;&lt;title&gt;Platelet-rich plasma: a case study for the identification of disinvestment opportunities using horizon scanning&lt;/title&gt;&lt;secondary-title&gt;Australian Health Review&lt;/secondary-title&gt;&lt;/titles&gt;&lt;periodical&gt;&lt;full-title&gt;Australian Health Review&lt;/full-title&gt;&lt;/periodical&gt;&lt;pages&gt;33-37&lt;/pages&gt;&lt;volume&gt;41&lt;/volume&gt;&lt;number&gt;1&lt;/number&gt;&lt;dates&gt;&lt;year&gt;2017&lt;/year&gt;&lt;/dates&gt;&lt;urls&gt;&lt;related-urls&gt;&lt;url&gt;https://www.publish.csiro.au/paper/AH15075&lt;/url&gt;&lt;/related-urls&gt;&lt;/urls&gt;&lt;electronic-resource-num&gt;https://doi.org/10.1071/AH15075&lt;/electronic-resource-num&gt;&lt;/record&gt;&lt;/Cite&gt;&lt;/EndNote&gt;</w:instrText>
      </w:r>
      <w:r w:rsidR="00F819AE">
        <w:fldChar w:fldCharType="separate"/>
      </w:r>
      <w:r w:rsidR="00F819AE">
        <w:rPr>
          <w:noProof/>
        </w:rPr>
        <w:t>(Mundy 2017)</w:t>
      </w:r>
      <w:r w:rsidR="00F819AE">
        <w:fldChar w:fldCharType="end"/>
      </w:r>
      <w:r>
        <w:t>.</w:t>
      </w:r>
    </w:p>
    <w:p w14:paraId="4D5611ED" w14:textId="153E167F" w:rsidR="001908D3" w:rsidRDefault="001908D3" w:rsidP="001908D3">
      <w:r>
        <w:t xml:space="preserve">The number of services for </w:t>
      </w:r>
      <w:r w:rsidR="003946BE">
        <w:t>US</w:t>
      </w:r>
      <w:r>
        <w:t xml:space="preserve">-guided injections in Australia has risen significantly since 2000 </w:t>
      </w:r>
      <w:r w:rsidR="00F819AE">
        <w:fldChar w:fldCharType="begin"/>
      </w:r>
      <w:r w:rsidR="00F819AE">
        <w:instrText xml:space="preserve"> ADDIN EN.CITE &lt;EndNote&gt;&lt;Cite&gt;&lt;Author&gt;Buchbinder&lt;/Author&gt;&lt;Year&gt;2013&lt;/Year&gt;&lt;RecNum&gt;39&lt;/RecNum&gt;&lt;DisplayText&gt;(Buchbinder et al. 2013)&lt;/DisplayText&gt;&lt;record&gt;&lt;rec-number&gt;39&lt;/rec-number&gt;&lt;foreign-keys&gt;&lt;key app="EN" db-id="rv0tdsrtmppw57e20z4prz9rvxrasrvve0td" timestamp="1645482976"&gt;39&lt;/key&gt;&lt;/foreign-keys&gt;&lt;ref-type name="Journal Article"&gt;17&lt;/ref-type&gt;&lt;contributors&gt;&lt;authors&gt;&lt;author&gt;Buchbinder, R.&lt;/author&gt;&lt;author&gt;Staples, M. P.&lt;/author&gt;&lt;author&gt;Shanahan, E. M.&lt;/author&gt;&lt;author&gt;Roos, J. F.&lt;/author&gt;&lt;/authors&gt;&lt;/contributors&gt;&lt;auth-address&gt;Monash Department of Clinical Epidemiology, Cabrini Health, Monash University, Melbourne, Victoria, Australia. rachelle.buchbinder@monash.edu&lt;/auth-address&gt;&lt;titles&gt;&lt;title&gt;General practitioner management of shoulder pain in comparison with rheumatologist expectation of care and best evidence: an Australian national survey&lt;/title&gt;&lt;secondary-title&gt;PLoS One&lt;/secondary-title&gt;&lt;/titles&gt;&lt;periodical&gt;&lt;full-title&gt;PLoS One&lt;/full-title&gt;&lt;/periodical&gt;&lt;pages&gt;e61243&lt;/pages&gt;&lt;volume&gt;8&lt;/volume&gt;&lt;number&gt;4&lt;/number&gt;&lt;edition&gt;2013/04/25&lt;/edition&gt;&lt;keywords&gt;&lt;keyword&gt;Australia&lt;/keyword&gt;&lt;keyword&gt;Bursitis/drug therapy/surgery&lt;/keyword&gt;&lt;keyword&gt;Data Collection&lt;/keyword&gt;&lt;keyword&gt;General Practitioners/*statistics &amp;amp; numerical data&lt;/keyword&gt;&lt;keyword&gt;Glucocorticoids/therapeutic use&lt;/keyword&gt;&lt;keyword&gt;Humans&lt;/keyword&gt;&lt;keyword&gt;Rheumatology/*methods&lt;/keyword&gt;&lt;keyword&gt;Rotator Cuff/surgery&lt;/keyword&gt;&lt;keyword&gt;Shoulder Joint/surgery&lt;/keyword&gt;&lt;keyword&gt;Shoulder Pain/*drug therapy/*surgery&lt;/keyword&gt;&lt;/keywords&gt;&lt;dates&gt;&lt;year&gt;2013&lt;/year&gt;&lt;/dates&gt;&lt;isbn&gt;1932-6203&lt;/isbn&gt;&lt;accession-num&gt;23613818&lt;/accession-num&gt;&lt;urls&gt;&lt;/urls&gt;&lt;custom2&gt;PMC3628939&lt;/custom2&gt;&lt;electronic-resource-num&gt;10.1371/journal.pone.0061243&lt;/electronic-resource-num&gt;&lt;remote-database-provider&gt;NLM&lt;/remote-database-provider&gt;&lt;language&gt;eng&lt;/language&gt;&lt;/record&gt;&lt;/Cite&gt;&lt;/EndNote&gt;</w:instrText>
      </w:r>
      <w:r w:rsidR="00F819AE">
        <w:fldChar w:fldCharType="separate"/>
      </w:r>
      <w:r w:rsidR="00F819AE">
        <w:rPr>
          <w:noProof/>
        </w:rPr>
        <w:t>(Buchbinder et al. 2013)</w:t>
      </w:r>
      <w:r w:rsidR="00F819AE">
        <w:fldChar w:fldCharType="end"/>
      </w:r>
      <w:r>
        <w:t xml:space="preserve">. The service for </w:t>
      </w:r>
      <w:r w:rsidR="003946BE">
        <w:t>US</w:t>
      </w:r>
      <w:r>
        <w:t xml:space="preserve">-guided injection </w:t>
      </w:r>
      <w:r w:rsidR="00B77E08">
        <w:t>is</w:t>
      </w:r>
      <w:r>
        <w:t xml:space="preserve"> provided by MBS items 55850, 55848 and 55054. The combined number of these services has increased from 416,036 in 20</w:t>
      </w:r>
      <w:r w:rsidR="002338BF">
        <w:t>1</w:t>
      </w:r>
      <w:r>
        <w:t xml:space="preserve">0–2011 to 907,066 in 2019–2020 </w:t>
      </w:r>
      <w:r w:rsidR="00F819AE">
        <w:fldChar w:fldCharType="begin"/>
      </w:r>
      <w:r w:rsidR="00F819AE">
        <w:instrText xml:space="preserve"> ADDIN EN.CITE &lt;EndNote&gt;&lt;Cite&gt;&lt;Author&gt;MBS&lt;/Author&gt;&lt;Year&gt;2022&lt;/Year&gt;&lt;RecNum&gt;84&lt;/RecNum&gt;&lt;DisplayText&gt;(MBS 2022b)&lt;/DisplayText&gt;&lt;record&gt;&lt;rec-number&gt;84&lt;/rec-number&gt;&lt;foreign-keys&gt;&lt;key app="EN" db-id="rv0tdsrtmppw57e20z4prz9rvxrasrvve0td" timestamp="1645482976"&gt;84&lt;/key&gt;&lt;/foreign-keys&gt;&lt;ref-type name="Web Page"&gt;12&lt;/ref-type&gt;&lt;contributors&gt;&lt;authors&gt;&lt;author&gt;MBS&lt;/author&gt;&lt;/authors&gt;&lt;/contributors&gt;&lt;titles&gt;&lt;title&gt;Medicare item reports&lt;/title&gt;&lt;/titles&gt;&lt;volume&gt;2022&lt;/volume&gt;&lt;number&gt;13 February&lt;/number&gt;&lt;dates&gt;&lt;year&gt;2022&lt;/year&gt;&lt;/dates&gt;&lt;publisher&gt;Australian Government Services Australia&lt;/publisher&gt;&lt;urls&gt;&lt;related-urls&gt;&lt;url&gt;http://medicarestatistics.humanservices.gov.au/statistics/mbs_item.jsp&lt;/url&gt;&lt;/related-urls&gt;&lt;/urls&gt;&lt;/record&gt;&lt;/Cite&gt;&lt;/EndNote&gt;</w:instrText>
      </w:r>
      <w:r w:rsidR="00F819AE">
        <w:fldChar w:fldCharType="separate"/>
      </w:r>
      <w:r w:rsidR="00F819AE">
        <w:rPr>
          <w:noProof/>
        </w:rPr>
        <w:t>(MBS 2022b)</w:t>
      </w:r>
      <w:r w:rsidR="00F819AE">
        <w:fldChar w:fldCharType="end"/>
      </w:r>
      <w:r>
        <w:t>. However, the items are not specific to body area therefore the number of injections to the shoulder is unknown.</w:t>
      </w:r>
    </w:p>
    <w:p w14:paraId="79FA90DA" w14:textId="77777777" w:rsidR="001908D3" w:rsidRPr="00E65BD1" w:rsidRDefault="001908D3" w:rsidP="001908D3">
      <w:pPr>
        <w:pStyle w:val="Heading4"/>
        <w:rPr>
          <w:sz w:val="24"/>
          <w:szCs w:val="24"/>
        </w:rPr>
      </w:pPr>
      <w:r w:rsidRPr="00E65BD1">
        <w:rPr>
          <w:sz w:val="24"/>
          <w:szCs w:val="24"/>
        </w:rPr>
        <w:t>Surgical care</w:t>
      </w:r>
    </w:p>
    <w:p w14:paraId="1C9400A5" w14:textId="62F5673D" w:rsidR="001908D3" w:rsidRDefault="001908D3" w:rsidP="001908D3">
      <w:r>
        <w:t>For patients in PICO Set 2: Patients with rotator cuff disease: subacromial shoulder impingement and a tear of the rotator cuff</w:t>
      </w:r>
      <w:r w:rsidR="00D44B45">
        <w:t xml:space="preserve"> (requiring concomitant subacromial decompression and rotator cuff repair)</w:t>
      </w:r>
      <w:r>
        <w:t>, the main comparator is rotator cuff repair without subacromial decompression.</w:t>
      </w:r>
    </w:p>
    <w:p w14:paraId="74E980BF" w14:textId="77777777" w:rsidR="001908D3" w:rsidRDefault="001908D3" w:rsidP="001908D3">
      <w:r>
        <w:t>Information on rotator cuff repair without subacromial decompression is provided under Intervention: Rotator cuff tears.</w:t>
      </w:r>
    </w:p>
    <w:p w14:paraId="3CFD122D" w14:textId="77777777" w:rsidR="001908D3" w:rsidRDefault="001908D3" w:rsidP="001908D3">
      <w:pPr>
        <w:pStyle w:val="Heading4"/>
      </w:pPr>
      <w:r>
        <w:t>Rationale</w:t>
      </w:r>
    </w:p>
    <w:p w14:paraId="0251CB02" w14:textId="61F88A20" w:rsidR="001908D3" w:rsidRDefault="00833F55" w:rsidP="00F27F64">
      <w:r>
        <w:t>For this</w:t>
      </w:r>
      <w:r w:rsidR="001908D3">
        <w:t xml:space="preserve"> </w:t>
      </w:r>
      <w:r w:rsidR="00F27F64">
        <w:t>assessment,</w:t>
      </w:r>
      <w:r>
        <w:t xml:space="preserve"> </w:t>
      </w:r>
      <w:r w:rsidR="001908D3">
        <w:t xml:space="preserve">the comparator is </w:t>
      </w:r>
      <w:r w:rsidR="00E201C8">
        <w:t xml:space="preserve">continued </w:t>
      </w:r>
      <w:r w:rsidR="001908D3">
        <w:t>conservative therapy.</w:t>
      </w:r>
    </w:p>
    <w:p w14:paraId="76D1B93B" w14:textId="28EBAB74" w:rsidR="00F552A4" w:rsidRDefault="00705D28" w:rsidP="00F27F64">
      <w:r>
        <w:t>A second PICO Set was considered by PASC</w:t>
      </w:r>
      <w:r w:rsidR="002B0473">
        <w:t xml:space="preserve"> (PICO Set 2)</w:t>
      </w:r>
      <w:r>
        <w:t xml:space="preserve">. </w:t>
      </w:r>
      <w:r w:rsidR="001908D3">
        <w:t xml:space="preserve">For </w:t>
      </w:r>
      <w:r w:rsidR="002B0473">
        <w:t>this population, patients</w:t>
      </w:r>
      <w:r w:rsidR="001908D3">
        <w:t xml:space="preserve"> with rotator cuff disease: subacromial shoulder impingement and a tear of the rotator cuff, the</w:t>
      </w:r>
      <w:r w:rsidR="00421941">
        <w:t xml:space="preserve"> </w:t>
      </w:r>
      <w:r w:rsidR="003B1567">
        <w:t xml:space="preserve">main </w:t>
      </w:r>
      <w:r w:rsidR="001908D3">
        <w:t xml:space="preserve">comparator is rotator </w:t>
      </w:r>
      <w:r w:rsidR="001908D3">
        <w:lastRenderedPageBreak/>
        <w:t xml:space="preserve">cuff repair without subacromial decompression. </w:t>
      </w:r>
      <w:r w:rsidR="004B0E58">
        <w:t xml:space="preserve">Continued </w:t>
      </w:r>
      <w:r w:rsidR="00EC00AE">
        <w:t>conservative therapy</w:t>
      </w:r>
      <w:r w:rsidR="001908D3">
        <w:t xml:space="preserve"> is </w:t>
      </w:r>
      <w:r w:rsidR="003614DE">
        <w:t xml:space="preserve">included </w:t>
      </w:r>
      <w:r w:rsidR="001908D3">
        <w:t xml:space="preserve">as </w:t>
      </w:r>
      <w:r w:rsidR="003B1567">
        <w:t>an additional</w:t>
      </w:r>
      <w:r w:rsidR="003614DE">
        <w:t xml:space="preserve"> </w:t>
      </w:r>
      <w:r w:rsidR="001908D3">
        <w:t xml:space="preserve">comparator </w:t>
      </w:r>
      <w:r w:rsidR="00A73190">
        <w:t xml:space="preserve">although </w:t>
      </w:r>
      <w:r w:rsidR="00B607CD">
        <w:t>the intent of</w:t>
      </w:r>
      <w:r w:rsidR="001908D3">
        <w:t xml:space="preserve"> this assessment </w:t>
      </w:r>
      <w:r w:rsidR="00B607CD">
        <w:t xml:space="preserve">is to </w:t>
      </w:r>
      <w:r w:rsidR="001908D3">
        <w:t>review the safety and effectiveness of subacromial decompression and is not intended to investigate the safety and effectiveness of rotator cuff repair.</w:t>
      </w:r>
    </w:p>
    <w:p w14:paraId="2B1F377C" w14:textId="30509BE0" w:rsidR="00DE40AF" w:rsidRPr="00D36BFC" w:rsidRDefault="00AC3679" w:rsidP="00DE40AF">
      <w:r w:rsidRPr="00473D23">
        <w:rPr>
          <w:b/>
          <w:bCs/>
        </w:rPr>
        <w:t xml:space="preserve">Note, post PASC, PICO </w:t>
      </w:r>
      <w:r w:rsidR="008033A1">
        <w:rPr>
          <w:b/>
          <w:bCs/>
        </w:rPr>
        <w:t>S</w:t>
      </w:r>
      <w:r w:rsidRPr="00473D23">
        <w:rPr>
          <w:b/>
          <w:bCs/>
        </w:rPr>
        <w:t>et 2 was removed from the review of subacromial decompression.</w:t>
      </w:r>
      <w:r w:rsidR="00DE40AF">
        <w:rPr>
          <w:b/>
          <w:bCs/>
        </w:rPr>
        <w:t xml:space="preserve"> </w:t>
      </w:r>
      <w:r w:rsidR="00DE40AF" w:rsidRPr="00167C80">
        <w:rPr>
          <w:b/>
          <w:bCs/>
        </w:rPr>
        <w:t>For information, the P</w:t>
      </w:r>
      <w:r w:rsidR="00DE40AF" w:rsidRPr="00E759B0">
        <w:rPr>
          <w:b/>
          <w:bCs/>
        </w:rPr>
        <w:t>ICO</w:t>
      </w:r>
      <w:r w:rsidR="00DE40AF" w:rsidRPr="0068252C">
        <w:rPr>
          <w:b/>
          <w:bCs/>
        </w:rPr>
        <w:t xml:space="preserve"> </w:t>
      </w:r>
      <w:r w:rsidR="00DE40AF" w:rsidRPr="00252E54">
        <w:rPr>
          <w:b/>
          <w:bCs/>
        </w:rPr>
        <w:t>Set</w:t>
      </w:r>
      <w:r w:rsidR="00DE40AF" w:rsidRPr="001614B6">
        <w:rPr>
          <w:b/>
          <w:bCs/>
        </w:rPr>
        <w:t xml:space="preserve"> for this population is shown in Appendix </w:t>
      </w:r>
      <w:r w:rsidR="00DE40AF" w:rsidRPr="00D21F8D">
        <w:rPr>
          <w:b/>
          <w:bCs/>
        </w:rPr>
        <w:t>D.</w:t>
      </w:r>
    </w:p>
    <w:p w14:paraId="29C1EA87" w14:textId="5A1ABF56" w:rsidR="007A66C8" w:rsidRDefault="007A66C8" w:rsidP="00713728">
      <w:pPr>
        <w:pStyle w:val="Heading3"/>
      </w:pPr>
      <w:r w:rsidRPr="008F1532">
        <w:t xml:space="preserve">Outcomes </w:t>
      </w:r>
    </w:p>
    <w:p w14:paraId="3FEC807A" w14:textId="19D862C7" w:rsidR="00763AF2" w:rsidRDefault="00763AF2" w:rsidP="00763AF2">
      <w:r>
        <w:t xml:space="preserve">Short- and long-term outcomes </w:t>
      </w:r>
      <w:r w:rsidR="00350BD3">
        <w:t>will</w:t>
      </w:r>
      <w:r>
        <w:t xml:space="preserve"> be reported where possible.</w:t>
      </w:r>
      <w:r w:rsidR="00A14729">
        <w:t xml:space="preserve"> </w:t>
      </w:r>
      <w:r w:rsidR="00235CED">
        <w:t xml:space="preserve">Outcomes and results should be reported in line with </w:t>
      </w:r>
      <w:r w:rsidR="0003057E">
        <w:t>m</w:t>
      </w:r>
      <w:r w:rsidR="00A14729" w:rsidRPr="00A14729">
        <w:t>inimal clinically important differences</w:t>
      </w:r>
      <w:r w:rsidR="0003057E">
        <w:t xml:space="preserve"> (MCID).</w:t>
      </w:r>
    </w:p>
    <w:p w14:paraId="6F099D36" w14:textId="77777777" w:rsidR="00763AF2" w:rsidRDefault="00763AF2" w:rsidP="002338BF">
      <w:pPr>
        <w:spacing w:after="0"/>
      </w:pPr>
      <w:r>
        <w:t>Outcomes should be reported by:</w:t>
      </w:r>
    </w:p>
    <w:p w14:paraId="5EE1191A" w14:textId="1637A460" w:rsidR="00763AF2" w:rsidRDefault="00763AF2" w:rsidP="00AD342B">
      <w:pPr>
        <w:pStyle w:val="ListParagraph"/>
        <w:numPr>
          <w:ilvl w:val="0"/>
          <w:numId w:val="12"/>
        </w:numPr>
        <w:spacing w:after="0"/>
      </w:pPr>
      <w:r>
        <w:t>Presentation (chronic</w:t>
      </w:r>
      <w:r w:rsidR="00B739D4">
        <w:t>/degenerative</w:t>
      </w:r>
      <w:r>
        <w:t>, acute</w:t>
      </w:r>
      <w:r w:rsidR="00B739D4">
        <w:t>/traumatic</w:t>
      </w:r>
      <w:r>
        <w:t>)</w:t>
      </w:r>
    </w:p>
    <w:p w14:paraId="7C8CD747" w14:textId="6C0C5411" w:rsidR="00763AF2" w:rsidRDefault="00763AF2" w:rsidP="00AD342B">
      <w:pPr>
        <w:pStyle w:val="ListParagraph"/>
        <w:numPr>
          <w:ilvl w:val="0"/>
          <w:numId w:val="12"/>
        </w:numPr>
        <w:spacing w:after="0"/>
      </w:pPr>
      <w:r>
        <w:t>Presence or absence of rotator cuff tear (PTT, FTT)</w:t>
      </w:r>
      <w:r w:rsidR="00F82250">
        <w:t xml:space="preserve">, or patients with ‘pure’ subacromial decompression (i.e. </w:t>
      </w:r>
      <w:r w:rsidR="0085738D">
        <w:t>no other rotator cuff pathology)</w:t>
      </w:r>
    </w:p>
    <w:p w14:paraId="1B6E19FC" w14:textId="5DC7C7A2" w:rsidR="00713C48" w:rsidRDefault="00713C48" w:rsidP="00AD342B">
      <w:pPr>
        <w:pStyle w:val="ListParagraph"/>
        <w:numPr>
          <w:ilvl w:val="0"/>
          <w:numId w:val="12"/>
        </w:numPr>
        <w:spacing w:after="0"/>
      </w:pPr>
      <w:r>
        <w:t>Size of tear (e.g. less than or greater than 3 cm)</w:t>
      </w:r>
    </w:p>
    <w:p w14:paraId="2398AAF8" w14:textId="60187B10" w:rsidR="00763AF2" w:rsidRDefault="00763AF2" w:rsidP="00AD342B">
      <w:pPr>
        <w:pStyle w:val="ListParagraph"/>
        <w:numPr>
          <w:ilvl w:val="0"/>
          <w:numId w:val="12"/>
        </w:numPr>
      </w:pPr>
      <w:r>
        <w:t>Previous therap</w:t>
      </w:r>
      <w:r w:rsidR="007B3502">
        <w:t>ies</w:t>
      </w:r>
      <w:r>
        <w:t xml:space="preserve"> and documented failure</w:t>
      </w:r>
    </w:p>
    <w:p w14:paraId="32E3B0E1" w14:textId="13E96A95" w:rsidR="00763AF2" w:rsidRDefault="00763AF2" w:rsidP="00AD342B">
      <w:pPr>
        <w:pStyle w:val="ListParagraph"/>
        <w:numPr>
          <w:ilvl w:val="0"/>
          <w:numId w:val="12"/>
        </w:numPr>
      </w:pPr>
      <w:r>
        <w:t>Previous imaging</w:t>
      </w:r>
    </w:p>
    <w:p w14:paraId="640577D6" w14:textId="354E3267" w:rsidR="00763AF2" w:rsidRDefault="00763AF2" w:rsidP="00AD342B">
      <w:pPr>
        <w:pStyle w:val="ListParagraph"/>
        <w:numPr>
          <w:ilvl w:val="0"/>
          <w:numId w:val="12"/>
        </w:numPr>
      </w:pPr>
      <w:r>
        <w:t>Range of surgical techniques used</w:t>
      </w:r>
    </w:p>
    <w:p w14:paraId="2DEEBAF4" w14:textId="6E8F69F1" w:rsidR="0000696E" w:rsidRDefault="0000696E" w:rsidP="00AD342B">
      <w:pPr>
        <w:pStyle w:val="ListParagraph"/>
        <w:numPr>
          <w:ilvl w:val="0"/>
          <w:numId w:val="12"/>
        </w:numPr>
      </w:pPr>
      <w:r>
        <w:t xml:space="preserve">Where possible, results should be stratified according to </w:t>
      </w:r>
      <w:r w:rsidR="0079538D">
        <w:t>age, diabetes</w:t>
      </w:r>
      <w:r>
        <w:t xml:space="preserve"> mellitus, hypertension, cholesterol, smoking and body mass index. Information regarding post-surgical rehabilitation should be collected where possible</w:t>
      </w:r>
    </w:p>
    <w:p w14:paraId="40D32D40" w14:textId="77777777" w:rsidR="00763AF2" w:rsidRDefault="00763AF2" w:rsidP="002338BF">
      <w:pPr>
        <w:pStyle w:val="Heading4"/>
        <w:spacing w:before="0"/>
      </w:pPr>
      <w:r>
        <w:t>Safety</w:t>
      </w:r>
    </w:p>
    <w:p w14:paraId="007BC84C" w14:textId="18FB179A" w:rsidR="00763AF2" w:rsidRDefault="00E01DB9" w:rsidP="00AD342B">
      <w:pPr>
        <w:pStyle w:val="ListParagraph"/>
        <w:numPr>
          <w:ilvl w:val="0"/>
          <w:numId w:val="13"/>
        </w:numPr>
      </w:pPr>
      <w:r>
        <w:t>A</w:t>
      </w:r>
      <w:r w:rsidR="003E3562" w:rsidRPr="003E3562">
        <w:t>dverse events (</w:t>
      </w:r>
      <w:r w:rsidR="006D04BD">
        <w:t xml:space="preserve">including </w:t>
      </w:r>
      <w:r w:rsidR="003E3562" w:rsidRPr="003E3562">
        <w:t xml:space="preserve">short term related to surgery e.g. </w:t>
      </w:r>
      <w:r w:rsidR="00C871E1">
        <w:t>deep vein thrombosis, pulmonary embolism</w:t>
      </w:r>
      <w:r w:rsidR="003E3562" w:rsidRPr="003E3562">
        <w:t>, chest infections, bleeding, haematomas etc)</w:t>
      </w:r>
    </w:p>
    <w:p w14:paraId="27BFA922" w14:textId="282A6B3B" w:rsidR="00763AF2" w:rsidRDefault="00763AF2" w:rsidP="00AD342B">
      <w:pPr>
        <w:pStyle w:val="ListParagraph"/>
        <w:numPr>
          <w:ilvl w:val="0"/>
          <w:numId w:val="13"/>
        </w:numPr>
      </w:pPr>
      <w:r>
        <w:t>Infection</w:t>
      </w:r>
    </w:p>
    <w:p w14:paraId="6447ACAF" w14:textId="5D054D13" w:rsidR="00763AF2" w:rsidRDefault="00763AF2" w:rsidP="00AD342B">
      <w:pPr>
        <w:pStyle w:val="ListParagraph"/>
        <w:numPr>
          <w:ilvl w:val="0"/>
          <w:numId w:val="13"/>
        </w:numPr>
      </w:pPr>
      <w:r>
        <w:t>Adhesive capsulitis/frozen shoulder</w:t>
      </w:r>
    </w:p>
    <w:p w14:paraId="2CB897CF" w14:textId="2EE5F4AC" w:rsidR="00763AF2" w:rsidRDefault="00763AF2" w:rsidP="00AD342B">
      <w:pPr>
        <w:pStyle w:val="ListParagraph"/>
        <w:numPr>
          <w:ilvl w:val="0"/>
          <w:numId w:val="13"/>
        </w:numPr>
      </w:pPr>
      <w:r>
        <w:t>Wasting or avulsion of the deltoid muscle</w:t>
      </w:r>
    </w:p>
    <w:p w14:paraId="40A498B2" w14:textId="77777777" w:rsidR="00763AF2" w:rsidRDefault="00763AF2" w:rsidP="001A41AE">
      <w:pPr>
        <w:pStyle w:val="Heading4"/>
      </w:pPr>
      <w:r>
        <w:t>Effectiveness</w:t>
      </w:r>
    </w:p>
    <w:p w14:paraId="0582BCDC" w14:textId="77777777" w:rsidR="00763AF2" w:rsidRDefault="00763AF2" w:rsidP="001A41AE">
      <w:pPr>
        <w:pStyle w:val="Heading5"/>
      </w:pPr>
      <w:r>
        <w:t xml:space="preserve">Primary </w:t>
      </w:r>
    </w:p>
    <w:p w14:paraId="5E9E0159" w14:textId="77777777" w:rsidR="0051125D" w:rsidRDefault="0051125D" w:rsidP="0051125D">
      <w:pPr>
        <w:pStyle w:val="ListParagraph"/>
        <w:numPr>
          <w:ilvl w:val="0"/>
          <w:numId w:val="14"/>
        </w:numPr>
      </w:pPr>
      <w:r>
        <w:t xml:space="preserve">Shoulder function specific scores (e.g. Constant </w:t>
      </w:r>
      <w:proofErr w:type="spellStart"/>
      <w:r>
        <w:t>Murley</w:t>
      </w:r>
      <w:proofErr w:type="spellEnd"/>
      <w:r>
        <w:t>, Oxford Shoulder Score, American Shoulder and Elbow Surgeons standardised shoulder assessment score (ASES), Shoulder Pain and Disability Index (SPADI), Western Ontario Rotator Cuff (WORC) index score etc)</w:t>
      </w:r>
    </w:p>
    <w:p w14:paraId="6EA68F57" w14:textId="62A16B31" w:rsidR="0051125D" w:rsidRDefault="0051125D" w:rsidP="0051125D">
      <w:pPr>
        <w:pStyle w:val="ListParagraph"/>
        <w:numPr>
          <w:ilvl w:val="0"/>
          <w:numId w:val="14"/>
        </w:numPr>
      </w:pPr>
      <w:r>
        <w:t>Mean pain scores improvement (e.g. visual analogue scale (VAS) etc)</w:t>
      </w:r>
    </w:p>
    <w:p w14:paraId="51853AE5" w14:textId="68AC4F98" w:rsidR="00763AF2" w:rsidRDefault="00763AF2" w:rsidP="00AD342B">
      <w:pPr>
        <w:pStyle w:val="ListParagraph"/>
        <w:numPr>
          <w:ilvl w:val="0"/>
          <w:numId w:val="14"/>
        </w:numPr>
      </w:pPr>
      <w:r>
        <w:t>Health-related quality of life</w:t>
      </w:r>
    </w:p>
    <w:p w14:paraId="219CEF73" w14:textId="25AC52F2" w:rsidR="00763AF2" w:rsidRDefault="00763AF2" w:rsidP="00AD342B">
      <w:pPr>
        <w:pStyle w:val="ListParagraph"/>
        <w:numPr>
          <w:ilvl w:val="0"/>
          <w:numId w:val="14"/>
        </w:numPr>
      </w:pPr>
      <w:r>
        <w:t>Failure of surgery</w:t>
      </w:r>
      <w:r w:rsidR="00156D44">
        <w:t xml:space="preserve"> or need for r</w:t>
      </w:r>
      <w:r>
        <w:t>evision surgery</w:t>
      </w:r>
      <w:r w:rsidR="00DD00D5">
        <w:t xml:space="preserve"> </w:t>
      </w:r>
      <w:r w:rsidR="00DD00D5" w:rsidRPr="00DD00D5">
        <w:t>(and time to re-operation)</w:t>
      </w:r>
    </w:p>
    <w:p w14:paraId="1C9AC0C2" w14:textId="350872A6" w:rsidR="00763AF2" w:rsidRDefault="00763AF2" w:rsidP="00AD342B">
      <w:pPr>
        <w:pStyle w:val="ListParagraph"/>
        <w:numPr>
          <w:ilvl w:val="0"/>
          <w:numId w:val="14"/>
        </w:numPr>
      </w:pPr>
      <w:r>
        <w:t>Additional surgery</w:t>
      </w:r>
    </w:p>
    <w:p w14:paraId="77E18BDE" w14:textId="77777777" w:rsidR="00763AF2" w:rsidRDefault="00763AF2" w:rsidP="001A41AE">
      <w:pPr>
        <w:pStyle w:val="Heading5"/>
      </w:pPr>
      <w:r>
        <w:t>Secondary</w:t>
      </w:r>
    </w:p>
    <w:p w14:paraId="32928AE4" w14:textId="1D5F5DA7" w:rsidR="00763AF2" w:rsidRDefault="00763AF2" w:rsidP="00AD342B">
      <w:pPr>
        <w:pStyle w:val="ListParagraph"/>
        <w:numPr>
          <w:ilvl w:val="0"/>
          <w:numId w:val="16"/>
        </w:numPr>
      </w:pPr>
      <w:r>
        <w:t>Return to work or normal function</w:t>
      </w:r>
    </w:p>
    <w:p w14:paraId="3AE71941" w14:textId="77777777" w:rsidR="00763AF2" w:rsidRDefault="00763AF2" w:rsidP="001A41AE">
      <w:pPr>
        <w:pStyle w:val="Heading4"/>
      </w:pPr>
      <w:r>
        <w:t>Healthcare resources</w:t>
      </w:r>
    </w:p>
    <w:p w14:paraId="4EC0B6F1" w14:textId="6CFFE7B2" w:rsidR="00763AF2" w:rsidRDefault="00763AF2" w:rsidP="00AD342B">
      <w:pPr>
        <w:pStyle w:val="ListParagraph"/>
        <w:numPr>
          <w:ilvl w:val="0"/>
          <w:numId w:val="15"/>
        </w:numPr>
      </w:pPr>
      <w:r>
        <w:t>Consultations (primary care, specialist or surgery)</w:t>
      </w:r>
    </w:p>
    <w:p w14:paraId="27A1E85E" w14:textId="77777777" w:rsidR="004A4A02" w:rsidRDefault="004A4A02" w:rsidP="004A4A02">
      <w:pPr>
        <w:pStyle w:val="ListParagraph"/>
        <w:numPr>
          <w:ilvl w:val="0"/>
          <w:numId w:val="15"/>
        </w:numPr>
      </w:pPr>
      <w:r>
        <w:t>Pain management medication</w:t>
      </w:r>
    </w:p>
    <w:p w14:paraId="095C1DB1" w14:textId="77777777" w:rsidR="004A4A02" w:rsidRDefault="004A4A02" w:rsidP="004A4A02">
      <w:pPr>
        <w:pStyle w:val="ListParagraph"/>
        <w:numPr>
          <w:ilvl w:val="0"/>
          <w:numId w:val="15"/>
        </w:numPr>
      </w:pPr>
      <w:r>
        <w:lastRenderedPageBreak/>
        <w:t>Diagnostic tests</w:t>
      </w:r>
    </w:p>
    <w:p w14:paraId="52371DB5" w14:textId="48CA1BE5" w:rsidR="00763AF2" w:rsidRDefault="00763AF2" w:rsidP="00AD342B">
      <w:pPr>
        <w:pStyle w:val="ListParagraph"/>
        <w:numPr>
          <w:ilvl w:val="0"/>
          <w:numId w:val="15"/>
        </w:numPr>
      </w:pPr>
      <w:r>
        <w:t>Physiotherapy costs</w:t>
      </w:r>
    </w:p>
    <w:p w14:paraId="277B80A6" w14:textId="643AAB92" w:rsidR="00763AF2" w:rsidRDefault="00763AF2" w:rsidP="00AD342B">
      <w:pPr>
        <w:pStyle w:val="ListParagraph"/>
        <w:numPr>
          <w:ilvl w:val="0"/>
          <w:numId w:val="15"/>
        </w:numPr>
      </w:pPr>
      <w:r>
        <w:t>Consumables and implants for surgery</w:t>
      </w:r>
    </w:p>
    <w:p w14:paraId="48031641" w14:textId="39B9903E" w:rsidR="00763AF2" w:rsidRDefault="00763AF2" w:rsidP="00AD342B">
      <w:pPr>
        <w:pStyle w:val="ListParagraph"/>
        <w:numPr>
          <w:ilvl w:val="0"/>
          <w:numId w:val="15"/>
        </w:numPr>
      </w:pPr>
      <w:r>
        <w:t>Days in hospital</w:t>
      </w:r>
    </w:p>
    <w:p w14:paraId="39798D10" w14:textId="0C9D0460" w:rsidR="00763AF2" w:rsidRDefault="00763AF2">
      <w:pPr>
        <w:pStyle w:val="ListParagraph"/>
        <w:numPr>
          <w:ilvl w:val="0"/>
          <w:numId w:val="15"/>
        </w:numPr>
      </w:pPr>
      <w:r>
        <w:t>Rehabilitation</w:t>
      </w:r>
    </w:p>
    <w:p w14:paraId="7EBD84BA" w14:textId="3AD7547B" w:rsidR="004A4A02" w:rsidRDefault="004A4A02" w:rsidP="00AD342B">
      <w:pPr>
        <w:pStyle w:val="ListParagraph"/>
        <w:numPr>
          <w:ilvl w:val="0"/>
          <w:numId w:val="15"/>
        </w:numPr>
      </w:pPr>
      <w:r>
        <w:t>Indirect costs (</w:t>
      </w:r>
      <w:proofErr w:type="gramStart"/>
      <w:r>
        <w:t>work days</w:t>
      </w:r>
      <w:proofErr w:type="gramEnd"/>
      <w:r>
        <w:t xml:space="preserve"> lost)</w:t>
      </w:r>
    </w:p>
    <w:p w14:paraId="0725634D" w14:textId="65F433E7" w:rsidR="00763AF2" w:rsidRDefault="00763AF2" w:rsidP="00AD342B">
      <w:pPr>
        <w:pStyle w:val="ListParagraph"/>
        <w:numPr>
          <w:ilvl w:val="0"/>
          <w:numId w:val="15"/>
        </w:numPr>
      </w:pPr>
      <w:r>
        <w:t>Cost effectiveness</w:t>
      </w:r>
    </w:p>
    <w:p w14:paraId="405F3533" w14:textId="6E018147" w:rsidR="00763AF2" w:rsidRDefault="00763AF2" w:rsidP="00AD342B">
      <w:pPr>
        <w:pStyle w:val="ListParagraph"/>
        <w:numPr>
          <w:ilvl w:val="0"/>
          <w:numId w:val="15"/>
        </w:numPr>
      </w:pPr>
      <w:r>
        <w:t>Patient-relevant costs (e.g. ongoing physiotherapy, pain relief, loss of time from work or other daily activities)</w:t>
      </w:r>
    </w:p>
    <w:p w14:paraId="0F0CDA2F" w14:textId="2224C120" w:rsidR="001A339C" w:rsidRDefault="00763AF2" w:rsidP="0098180B">
      <w:pPr>
        <w:pStyle w:val="ListParagraph"/>
        <w:numPr>
          <w:ilvl w:val="0"/>
          <w:numId w:val="15"/>
        </w:numPr>
        <w:spacing w:after="120"/>
        <w:ind w:left="714" w:hanging="357"/>
      </w:pPr>
      <w:r>
        <w:t>Total Australian Government healthcare costs</w:t>
      </w:r>
    </w:p>
    <w:p w14:paraId="2D1D4913" w14:textId="77777777" w:rsidR="0098180B" w:rsidRDefault="0098180B">
      <w:pPr>
        <w:spacing w:after="160" w:line="259" w:lineRule="auto"/>
        <w:rPr>
          <w:rFonts w:ascii="Franklin Gothic Medium" w:eastAsiaTheme="majorEastAsia" w:hAnsi="Franklin Gothic Medium" w:cstheme="majorBidi"/>
          <w:b/>
          <w:bCs/>
          <w:color w:val="000000" w:themeColor="text1"/>
          <w:sz w:val="32"/>
          <w:szCs w:val="26"/>
        </w:rPr>
      </w:pPr>
      <w:r>
        <w:rPr>
          <w:b/>
          <w:bCs/>
        </w:rPr>
        <w:br w:type="page"/>
      </w:r>
    </w:p>
    <w:p w14:paraId="6069F0B5" w14:textId="4DB17D35" w:rsidR="00D73332" w:rsidRPr="0098180B" w:rsidRDefault="00D73332" w:rsidP="00713728">
      <w:pPr>
        <w:pStyle w:val="Heading2"/>
        <w:rPr>
          <w:b/>
          <w:bCs/>
        </w:rPr>
      </w:pPr>
      <w:r w:rsidRPr="0098180B">
        <w:rPr>
          <w:b/>
          <w:bCs/>
        </w:rPr>
        <w:lastRenderedPageBreak/>
        <w:t>Clinical management algorithms</w:t>
      </w:r>
    </w:p>
    <w:p w14:paraId="10F293C8" w14:textId="17F3545F" w:rsidR="000D54A6" w:rsidRDefault="009C2355" w:rsidP="00151087">
      <w:pPr>
        <w:spacing w:before="240"/>
      </w:pPr>
      <w:r>
        <w:t xml:space="preserve">The </w:t>
      </w:r>
      <w:r w:rsidRPr="00924CA5">
        <w:t>clinical management algorithm</w:t>
      </w:r>
      <w:r>
        <w:t xml:space="preserve"> for rotator cuff disease</w:t>
      </w:r>
      <w:r w:rsidRPr="00924CA5">
        <w:t xml:space="preserve"> </w:t>
      </w:r>
      <w:r>
        <w:t>is</w:t>
      </w:r>
      <w:r w:rsidRPr="00924CA5">
        <w:t xml:space="preserve"> presented below</w:t>
      </w:r>
      <w:r>
        <w:t>.</w:t>
      </w:r>
      <w:r w:rsidR="00F11B98">
        <w:t xml:space="preserve"> The algorithm represents the</w:t>
      </w:r>
      <w:r w:rsidR="009467D6">
        <w:t xml:space="preserve"> usual</w:t>
      </w:r>
      <w:r w:rsidR="00F11B98">
        <w:t xml:space="preserve"> steps </w:t>
      </w:r>
      <w:r w:rsidR="007E5539">
        <w:t xml:space="preserve">in patient care. Although </w:t>
      </w:r>
      <w:r w:rsidR="00AB4B7C">
        <w:t xml:space="preserve">certain guidelines </w:t>
      </w:r>
      <w:r w:rsidR="00F76A6A">
        <w:t>provide recommendations on the</w:t>
      </w:r>
      <w:r w:rsidR="0077670A">
        <w:t xml:space="preserve"> required</w:t>
      </w:r>
      <w:r w:rsidR="00F76A6A">
        <w:t xml:space="preserve"> </w:t>
      </w:r>
      <w:r w:rsidR="00FA5F51">
        <w:t xml:space="preserve">duration of </w:t>
      </w:r>
      <w:r w:rsidR="003A218A">
        <w:t xml:space="preserve">conservative therapy </w:t>
      </w:r>
      <w:r w:rsidR="00452600">
        <w:t xml:space="preserve">before surgical care can be considered, </w:t>
      </w:r>
      <w:r w:rsidR="009328FC">
        <w:t xml:space="preserve">the </w:t>
      </w:r>
      <w:r w:rsidR="00DB6CA3">
        <w:t xml:space="preserve">type of care provided and </w:t>
      </w:r>
      <w:r w:rsidR="00B577C2">
        <w:t>patient</w:t>
      </w:r>
      <w:r w:rsidR="00F24A39">
        <w:t xml:space="preserve"> compliance</w:t>
      </w:r>
      <w:r w:rsidR="0060254F">
        <w:t xml:space="preserve"> is likely to vary in clinical practice</w:t>
      </w:r>
      <w:r w:rsidR="00F24A39">
        <w:t>.</w:t>
      </w:r>
      <w:r w:rsidR="008025C0">
        <w:t xml:space="preserve"> In addition, the success o</w:t>
      </w:r>
      <w:r w:rsidR="004C71BB">
        <w:t>r</w:t>
      </w:r>
      <w:r w:rsidR="0096360A">
        <w:t xml:space="preserve"> </w:t>
      </w:r>
      <w:r w:rsidR="00012983">
        <w:t xml:space="preserve">failure of conservative therapy </w:t>
      </w:r>
      <w:r w:rsidR="004C71BB">
        <w:t xml:space="preserve">based on patient pain and function </w:t>
      </w:r>
      <w:r w:rsidR="00012983">
        <w:t>is</w:t>
      </w:r>
      <w:r w:rsidR="008025C0">
        <w:t xml:space="preserve"> likely to be</w:t>
      </w:r>
      <w:r w:rsidR="00012983">
        <w:t xml:space="preserve"> subjective</w:t>
      </w:r>
      <w:r w:rsidR="00604E55">
        <w:t xml:space="preserve"> </w:t>
      </w:r>
      <w:r w:rsidR="008025C0">
        <w:t xml:space="preserve">and based on patient expectations. </w:t>
      </w:r>
      <w:r w:rsidR="00805603">
        <w:t xml:space="preserve">Continued </w:t>
      </w:r>
      <w:r w:rsidR="001210E1">
        <w:t>conservative therapy is an option for all patients as the</w:t>
      </w:r>
      <w:r w:rsidR="00502E37">
        <w:t>re is uncertainty regarding the best alternative treatment to surgery (</w:t>
      </w:r>
      <w:proofErr w:type="spellStart"/>
      <w:r w:rsidR="00502E37">
        <w:t>Vandvi</w:t>
      </w:r>
      <w:r w:rsidR="00331EAF">
        <w:t>k</w:t>
      </w:r>
      <w:proofErr w:type="spellEnd"/>
      <w:r w:rsidR="00331EAF">
        <w:t xml:space="preserve"> et al. 2019)</w:t>
      </w:r>
      <w:r w:rsidR="007D2E0A">
        <w:t>.</w:t>
      </w:r>
    </w:p>
    <w:p w14:paraId="749F536C" w14:textId="2F7FA9AF" w:rsidR="007E3871" w:rsidRDefault="009C2355" w:rsidP="009C2355">
      <w:r>
        <w:t>The algorithm was informed by published</w:t>
      </w:r>
      <w:r w:rsidR="00D670D1">
        <w:t xml:space="preserve"> clinical practice</w:t>
      </w:r>
      <w:r>
        <w:t xml:space="preserve"> guidelines (please refer to Terms of Reference</w:t>
      </w:r>
      <w:r w:rsidR="0098180B">
        <w:t> </w:t>
      </w:r>
      <w:r>
        <w:t>2). The algorithm will be finalised following consultation and PASC advice.</w:t>
      </w:r>
    </w:p>
    <w:p w14:paraId="1D1A4FEE" w14:textId="77777777" w:rsidR="00515A36" w:rsidRPr="00F76A83" w:rsidRDefault="00515A36" w:rsidP="00F76A83">
      <w:pPr>
        <w:rPr>
          <w:i/>
          <w:iCs/>
        </w:rPr>
      </w:pPr>
      <w:r w:rsidRPr="00F76A83">
        <w:rPr>
          <w:i/>
          <w:iCs/>
        </w:rPr>
        <w:t>PASC discussed a simplified algorithm. Issues included for patients to receive six months of conservative therapy, for patients to be diagnosed with extrinsic shoulder impingement, and to exclude the treatment of rotator cuff tears without adjunctive subacromial decompression.</w:t>
      </w:r>
    </w:p>
    <w:p w14:paraId="0ECE5833" w14:textId="4F9D78DD" w:rsidR="00515A36" w:rsidRDefault="003A62F9" w:rsidP="009C2355">
      <w:pPr>
        <w:rPr>
          <w:b/>
          <w:bCs/>
        </w:rPr>
      </w:pPr>
      <w:r w:rsidRPr="00473D23">
        <w:rPr>
          <w:b/>
          <w:bCs/>
        </w:rPr>
        <w:t>Note</w:t>
      </w:r>
      <w:r w:rsidR="00D3621A" w:rsidRPr="00473D23">
        <w:rPr>
          <w:b/>
          <w:bCs/>
        </w:rPr>
        <w:t xml:space="preserve">, a second </w:t>
      </w:r>
      <w:r w:rsidR="001E28C8" w:rsidRPr="00473D23">
        <w:rPr>
          <w:b/>
          <w:bCs/>
        </w:rPr>
        <w:t>PICO Set</w:t>
      </w:r>
      <w:r w:rsidR="00D3621A" w:rsidRPr="00473D23">
        <w:rPr>
          <w:b/>
          <w:bCs/>
        </w:rPr>
        <w:t xml:space="preserve"> was considered by PASC: PICO Set 2, Patients with rotator cuff disease: subacromial shoulder impingement and a tear of the rotator cuff.</w:t>
      </w:r>
      <w:r w:rsidR="00680C29">
        <w:rPr>
          <w:b/>
          <w:bCs/>
        </w:rPr>
        <w:t xml:space="preserve"> Post-PASC, </w:t>
      </w:r>
      <w:r w:rsidR="00454A93">
        <w:rPr>
          <w:b/>
          <w:bCs/>
        </w:rPr>
        <w:t>PICO Set 2 was removed from the review of subacromial decompression.</w:t>
      </w:r>
      <w:r w:rsidR="001E28C8" w:rsidRPr="00473D23">
        <w:rPr>
          <w:b/>
          <w:bCs/>
        </w:rPr>
        <w:t xml:space="preserve"> </w:t>
      </w:r>
      <w:r w:rsidR="00A408BC" w:rsidRPr="00473D23">
        <w:rPr>
          <w:b/>
          <w:bCs/>
        </w:rPr>
        <w:t xml:space="preserve">For information, the </w:t>
      </w:r>
      <w:r w:rsidR="00A408BC">
        <w:rPr>
          <w:b/>
          <w:bCs/>
        </w:rPr>
        <w:t>Clinical Management Algorithm including</w:t>
      </w:r>
      <w:r w:rsidR="00454A93">
        <w:rPr>
          <w:b/>
          <w:bCs/>
        </w:rPr>
        <w:t xml:space="preserve"> both</w:t>
      </w:r>
      <w:r w:rsidR="00A408BC">
        <w:rPr>
          <w:b/>
          <w:bCs/>
        </w:rPr>
        <w:t xml:space="preserve"> </w:t>
      </w:r>
      <w:r w:rsidR="00454A93">
        <w:rPr>
          <w:b/>
          <w:bCs/>
        </w:rPr>
        <w:t>PICO Set 1 and PICO Set 2</w:t>
      </w:r>
      <w:r w:rsidR="00A408BC" w:rsidRPr="00473D23">
        <w:rPr>
          <w:b/>
          <w:bCs/>
        </w:rPr>
        <w:t xml:space="preserve"> is shown in Appendix </w:t>
      </w:r>
      <w:r w:rsidR="008763A4">
        <w:rPr>
          <w:b/>
          <w:bCs/>
        </w:rPr>
        <w:t>E</w:t>
      </w:r>
      <w:r w:rsidR="00A408BC" w:rsidRPr="00473D23">
        <w:rPr>
          <w:b/>
          <w:bCs/>
        </w:rPr>
        <w:t>.</w:t>
      </w:r>
    </w:p>
    <w:p w14:paraId="67328B67" w14:textId="191AD572" w:rsidR="0098180B" w:rsidRDefault="0098180B">
      <w:pPr>
        <w:spacing w:after="160" w:line="259" w:lineRule="auto"/>
        <w:rPr>
          <w:b/>
          <w:bCs/>
        </w:rPr>
      </w:pPr>
      <w:r>
        <w:rPr>
          <w:b/>
          <w:bCs/>
        </w:rPr>
        <w:br w:type="page"/>
      </w:r>
    </w:p>
    <w:p w14:paraId="34DE3E42" w14:textId="5216BE6E" w:rsidR="0014509E" w:rsidRDefault="0014509E" w:rsidP="009C2355"/>
    <w:p w14:paraId="49054F42" w14:textId="564625E7" w:rsidR="0014509E" w:rsidRDefault="0014509E" w:rsidP="00FA781D"/>
    <w:p w14:paraId="3FFD074F" w14:textId="77777777" w:rsidR="00FA781D" w:rsidRDefault="00FA781D" w:rsidP="00B8479A">
      <w:pPr>
        <w:pStyle w:val="Caption"/>
      </w:pPr>
      <w:r w:rsidRPr="00FA781D">
        <w:rPr>
          <w:noProof/>
        </w:rPr>
        <w:drawing>
          <wp:inline distT="0" distB="0" distL="0" distR="0" wp14:anchorId="370E48DC" wp14:editId="5F375FEB">
            <wp:extent cx="6213401" cy="7430357"/>
            <wp:effectExtent l="0" t="0" r="0" b="0"/>
            <wp:docPr id="3" name="Picture 3" descr="Figure 2 Current clinical management algorithm for treatment of patients with rotator cuff dise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Figure 2 Current clinical management algorithm for treatment of patients with rotator cuff disease"/>
                    <pic:cNvPicPr/>
                  </pic:nvPicPr>
                  <pic:blipFill>
                    <a:blip r:embed="rId9"/>
                    <a:stretch>
                      <a:fillRect/>
                    </a:stretch>
                  </pic:blipFill>
                  <pic:spPr>
                    <a:xfrm>
                      <a:off x="0" y="0"/>
                      <a:ext cx="6222639" cy="7441404"/>
                    </a:xfrm>
                    <a:prstGeom prst="rect">
                      <a:avLst/>
                    </a:prstGeom>
                  </pic:spPr>
                </pic:pic>
              </a:graphicData>
            </a:graphic>
          </wp:inline>
        </w:drawing>
      </w:r>
    </w:p>
    <w:p w14:paraId="56EFBC53" w14:textId="54C0D74D" w:rsidR="00B8479A" w:rsidRDefault="00B8479A" w:rsidP="00B8479A">
      <w:pPr>
        <w:pStyle w:val="Caption"/>
      </w:pPr>
      <w:r>
        <w:t xml:space="preserve">Figure </w:t>
      </w:r>
      <w:r>
        <w:fldChar w:fldCharType="begin"/>
      </w:r>
      <w:r>
        <w:instrText xml:space="preserve"> SEQ Figure \* ARABIC </w:instrText>
      </w:r>
      <w:r>
        <w:fldChar w:fldCharType="separate"/>
      </w:r>
      <w:r w:rsidR="003B539D">
        <w:rPr>
          <w:noProof/>
        </w:rPr>
        <w:t>1</w:t>
      </w:r>
      <w:r>
        <w:fldChar w:fldCharType="end"/>
      </w:r>
      <w:r>
        <w:tab/>
        <w:t>Current c</w:t>
      </w:r>
      <w:r w:rsidRPr="00D5616F">
        <w:t>linical management algorithm for treatment of patients with rotator cuff disease</w:t>
      </w:r>
    </w:p>
    <w:p w14:paraId="1180EDDC" w14:textId="194018DB" w:rsidR="001A339C" w:rsidRDefault="009C2355" w:rsidP="00316B09">
      <w:pPr>
        <w:spacing w:after="160" w:line="259" w:lineRule="auto"/>
      </w:pPr>
      <w:r>
        <w:br w:type="page"/>
      </w:r>
    </w:p>
    <w:p w14:paraId="71597DBA" w14:textId="77777777" w:rsidR="00D5616F" w:rsidRPr="00D5616F" w:rsidRDefault="00D5616F" w:rsidP="00B8479A">
      <w:pPr>
        <w:pStyle w:val="Tablenotes"/>
        <w:spacing w:after="60"/>
      </w:pPr>
      <w:r w:rsidRPr="00D5616F">
        <w:lastRenderedPageBreak/>
        <w:t>Abbreviations</w:t>
      </w:r>
    </w:p>
    <w:p w14:paraId="11394A6D" w14:textId="2608E34E" w:rsidR="00D5616F" w:rsidRDefault="00D5616F" w:rsidP="00B8479A">
      <w:pPr>
        <w:pStyle w:val="Tablenotes"/>
        <w:spacing w:after="60"/>
      </w:pPr>
      <w:r w:rsidRPr="00D5616F">
        <w:rPr>
          <w:b/>
          <w:bCs/>
        </w:rPr>
        <w:t>MRI</w:t>
      </w:r>
      <w:r>
        <w:t xml:space="preserve"> = magnetic resonance imaging, </w:t>
      </w:r>
      <w:r w:rsidRPr="00D5616F">
        <w:rPr>
          <w:b/>
          <w:bCs/>
        </w:rPr>
        <w:t>US</w:t>
      </w:r>
      <w:r>
        <w:t xml:space="preserve"> = ultrasound</w:t>
      </w:r>
    </w:p>
    <w:p w14:paraId="5DE8E2D4" w14:textId="77777777" w:rsidR="00D5616F" w:rsidRPr="00D5616F" w:rsidRDefault="00D5616F" w:rsidP="00B8479A">
      <w:pPr>
        <w:pStyle w:val="Tablenotes"/>
        <w:spacing w:after="60"/>
        <w:rPr>
          <w:u w:val="single"/>
        </w:rPr>
      </w:pPr>
      <w:r w:rsidRPr="00D5616F">
        <w:rPr>
          <w:u w:val="single"/>
        </w:rPr>
        <w:t>Notes</w:t>
      </w:r>
    </w:p>
    <w:p w14:paraId="4A52D7CD" w14:textId="77777777" w:rsidR="00D5616F" w:rsidRDefault="00D5616F" w:rsidP="00B8479A">
      <w:pPr>
        <w:pStyle w:val="Tablenotes"/>
        <w:spacing w:after="60"/>
      </w:pPr>
      <w:r>
        <w:t>A = Other pathologies may include cardiac conditions, pain in other locations, fracture, dislocation, instability, infection, inflammatory arthropathy, suspected malignancy</w:t>
      </w:r>
    </w:p>
    <w:p w14:paraId="672DA5D1" w14:textId="77777777" w:rsidR="00D5616F" w:rsidRDefault="00D5616F" w:rsidP="00B8479A">
      <w:pPr>
        <w:pStyle w:val="Tablenotes"/>
        <w:spacing w:after="60"/>
      </w:pPr>
      <w:r>
        <w:t>B = May include subacromial injections (1–3) e.g. corticosteroid or local anaesthetic for short-term pain relief, if clinically indicated</w:t>
      </w:r>
    </w:p>
    <w:p w14:paraId="5D3F34AA" w14:textId="77777777" w:rsidR="00D5616F" w:rsidRDefault="00D5616F" w:rsidP="00B8479A">
      <w:pPr>
        <w:pStyle w:val="Tablenotes"/>
        <w:spacing w:after="60"/>
      </w:pPr>
      <w:r>
        <w:t>C = Rotator cuff pathology would include bursitis, tendinopathy, tear</w:t>
      </w:r>
    </w:p>
    <w:p w14:paraId="5CD4539E" w14:textId="64BF0814" w:rsidR="00D5616F" w:rsidRDefault="00D5616F" w:rsidP="00B8479A">
      <w:pPr>
        <w:pStyle w:val="Tablenotes"/>
        <w:spacing w:after="60"/>
      </w:pPr>
      <w:r>
        <w:t>D = Other pathologies may include rotator cuff arthropathy, SLAP lesions, bicipital tendinitis, adhesive capsulitis, glenohumeral osteoarthritis, isolated calcific tendinitis</w:t>
      </w:r>
      <w:r w:rsidR="00FF33F0">
        <w:t>, symptomatic rotator cuff tear</w:t>
      </w:r>
    </w:p>
    <w:p w14:paraId="7A22BCFA" w14:textId="1F8001F6" w:rsidR="009F7F97" w:rsidRDefault="009F7F97" w:rsidP="009F7F97">
      <w:pPr>
        <w:pStyle w:val="Tablenotes"/>
        <w:spacing w:after="60"/>
      </w:pPr>
      <w:r>
        <w:t>E = Other therapies may include reverse shoulder arthroplasty</w:t>
      </w:r>
    </w:p>
    <w:p w14:paraId="7885DC1C" w14:textId="60D5D650" w:rsidR="00D5616F" w:rsidRDefault="00D5616F" w:rsidP="00B8479A">
      <w:pPr>
        <w:pStyle w:val="Tablenotes"/>
        <w:spacing w:after="60"/>
      </w:pPr>
      <w:r>
        <w:t xml:space="preserve">F = Subacromial decompression may include </w:t>
      </w:r>
      <w:proofErr w:type="spellStart"/>
      <w:r>
        <w:t>coraco</w:t>
      </w:r>
      <w:proofErr w:type="spellEnd"/>
      <w:r>
        <w:t xml:space="preserve">-acromial ligament division, acromioplasty, </w:t>
      </w:r>
      <w:proofErr w:type="spellStart"/>
      <w:r w:rsidR="004020AA">
        <w:t>coplaning</w:t>
      </w:r>
      <w:proofErr w:type="spellEnd"/>
      <w:r w:rsidR="004020AA">
        <w:t xml:space="preserve"> of the</w:t>
      </w:r>
      <w:r>
        <w:t xml:space="preserve"> clavicle</w:t>
      </w:r>
      <w:r w:rsidR="003B3A47">
        <w:t>, excision of the</w:t>
      </w:r>
      <w:r w:rsidR="003B4623">
        <w:t xml:space="preserve"> </w:t>
      </w:r>
      <w:r>
        <w:t>acromioclavicular joint, removal of calcium deposit and excision of bursa</w:t>
      </w:r>
    </w:p>
    <w:p w14:paraId="40F6060E" w14:textId="3953171C" w:rsidR="00435889" w:rsidRDefault="00435889" w:rsidP="00B8479A">
      <w:pPr>
        <w:pStyle w:val="Tablenotes"/>
        <w:spacing w:after="60"/>
      </w:pPr>
    </w:p>
    <w:p w14:paraId="2BDE22B9" w14:textId="4CC02935" w:rsidR="00D73332" w:rsidRDefault="00D73332" w:rsidP="00713728">
      <w:pPr>
        <w:pStyle w:val="Heading2"/>
      </w:pPr>
      <w:r w:rsidRPr="00490FBB">
        <w:t>Proposed economic evaluation</w:t>
      </w:r>
    </w:p>
    <w:p w14:paraId="6389B0DC" w14:textId="77777777" w:rsidR="001A41AE" w:rsidRDefault="001A41AE" w:rsidP="00151087">
      <w:pPr>
        <w:spacing w:before="360"/>
      </w:pPr>
      <w:r>
        <w:t>The requirement for an economic evaluation will be subject to the findings of the clinical guidelines review, analysis of the use of MBS items related to subacromial decompression, and the draft review of safety and effectiveness.</w:t>
      </w:r>
    </w:p>
    <w:p w14:paraId="03CF66A3" w14:textId="43AAD32F" w:rsidR="001A41AE" w:rsidRPr="001A41AE" w:rsidRDefault="001A41AE" w:rsidP="001A41AE">
      <w:r>
        <w:t xml:space="preserve">The final decision on the type of economic evaluation will be guided by </w:t>
      </w:r>
      <w:r w:rsidR="00213B27">
        <w:fldChar w:fldCharType="begin"/>
      </w:r>
      <w:r w:rsidR="00213B27">
        <w:instrText xml:space="preserve"> REF _Ref54260209 \h </w:instrText>
      </w:r>
      <w:r w:rsidR="00213B27">
        <w:fldChar w:fldCharType="separate"/>
      </w:r>
      <w:r w:rsidR="003B539D" w:rsidRPr="00490FBB">
        <w:t>Table</w:t>
      </w:r>
      <w:r w:rsidR="003B539D">
        <w:t> </w:t>
      </w:r>
      <w:r w:rsidR="003B539D">
        <w:rPr>
          <w:noProof/>
        </w:rPr>
        <w:t>2</w:t>
      </w:r>
      <w:r w:rsidR="00213B27">
        <w:fldChar w:fldCharType="end"/>
      </w:r>
      <w:r w:rsidR="00213B27">
        <w:t xml:space="preserve"> </w:t>
      </w:r>
      <w:r>
        <w:t>in line with the finding of the review of clinical evidence.</w:t>
      </w:r>
    </w:p>
    <w:p w14:paraId="6DAB2DBD" w14:textId="5BADE8C7" w:rsidR="000939E0" w:rsidRPr="00490FBB" w:rsidRDefault="000939E0" w:rsidP="00C40CC4">
      <w:pPr>
        <w:pStyle w:val="Caption"/>
      </w:pPr>
      <w:bookmarkStart w:id="5" w:name="_Ref54260209"/>
      <w:bookmarkStart w:id="6" w:name="_Toc423450289"/>
      <w:bookmarkStart w:id="7" w:name="_Ref96610848"/>
      <w:r w:rsidRPr="00490FBB">
        <w:t>Table</w:t>
      </w:r>
      <w:r w:rsidR="00DE762F">
        <w:t> </w:t>
      </w:r>
      <w:r w:rsidRPr="00490FBB">
        <w:fldChar w:fldCharType="begin"/>
      </w:r>
      <w:r w:rsidRPr="00490FBB">
        <w:instrText xml:space="preserve"> SEQ Table \* ARABIC </w:instrText>
      </w:r>
      <w:r w:rsidRPr="00490FBB">
        <w:fldChar w:fldCharType="separate"/>
      </w:r>
      <w:r w:rsidR="003B539D">
        <w:rPr>
          <w:noProof/>
        </w:rPr>
        <w:t>2</w:t>
      </w:r>
      <w:r w:rsidRPr="00490FBB">
        <w:fldChar w:fldCharType="end"/>
      </w:r>
      <w:bookmarkEnd w:id="5"/>
      <w:r w:rsidR="001A5D2F">
        <w:tab/>
        <w:t>Classification of</w:t>
      </w:r>
      <w:r w:rsidRPr="00490FBB">
        <w:t xml:space="preserve"> comparative effectiveness and safety of the proposed intervention</w:t>
      </w:r>
      <w:r w:rsidR="001A5D2F">
        <w:t>,</w:t>
      </w:r>
      <w:r w:rsidRPr="00490FBB">
        <w:t xml:space="preserve"> compared with its main comparator</w:t>
      </w:r>
      <w:r w:rsidR="001A5D2F">
        <w:t>,</w:t>
      </w:r>
      <w:r w:rsidRPr="00490FBB">
        <w:t xml:space="preserve"> and guide to the suitable type of economic evaluation</w:t>
      </w:r>
      <w:bookmarkEnd w:id="6"/>
      <w:bookmarkEnd w:id="7"/>
    </w:p>
    <w:tbl>
      <w:tblPr>
        <w:tblW w:w="4872" w:type="pct"/>
        <w:tblInd w:w="115" w:type="dxa"/>
        <w:tblLayout w:type="fixed"/>
        <w:tblCellMar>
          <w:left w:w="115" w:type="dxa"/>
          <w:right w:w="115" w:type="dxa"/>
        </w:tblCellMar>
        <w:tblLook w:val="01E0" w:firstRow="1" w:lastRow="1" w:firstColumn="1" w:lastColumn="1" w:noHBand="0" w:noVBand="0"/>
        <w:tblCaption w:val="Table 19 Classification of the comparative effectiveness and safety of the proposed therapeutic medical service compared with its main comparator and guide to the suitable type of economic evaluation"/>
        <w:tblDescription w:val="The table presents a matrix of comparative safety (inferior, unccertain, non-inferior, superior) against comparative effectiveness (inferior, uncertain, non-inmferior, superior)."/>
      </w:tblPr>
      <w:tblGrid>
        <w:gridCol w:w="2012"/>
        <w:gridCol w:w="1905"/>
        <w:gridCol w:w="2227"/>
        <w:gridCol w:w="1748"/>
        <w:gridCol w:w="1434"/>
      </w:tblGrid>
      <w:tr w:rsidR="00686EED" w:rsidRPr="00490FBB" w14:paraId="5238F44C" w14:textId="77777777" w:rsidTr="00686EED">
        <w:trPr>
          <w:cantSplit/>
          <w:tblHeader/>
        </w:trPr>
        <w:tc>
          <w:tcPr>
            <w:tcW w:w="2012" w:type="dxa"/>
            <w:vMerge w:val="restart"/>
            <w:tcBorders>
              <w:top w:val="single" w:sz="4" w:space="0" w:color="auto"/>
              <w:left w:val="single" w:sz="4" w:space="0" w:color="auto"/>
              <w:right w:val="single" w:sz="4" w:space="0" w:color="auto"/>
            </w:tcBorders>
          </w:tcPr>
          <w:p w14:paraId="5B06A6EA" w14:textId="730AFFCD" w:rsidR="00686EED" w:rsidRPr="00490FBB" w:rsidRDefault="00686EED" w:rsidP="00C40CC4">
            <w:pPr>
              <w:pStyle w:val="TableHeading"/>
            </w:pPr>
            <w:bookmarkStart w:id="8" w:name="Title_Table2" w:colFirst="0" w:colLast="0"/>
            <w:r w:rsidRPr="00490FBB">
              <w:t>Comparative safety</w:t>
            </w:r>
            <w:r w:rsidRPr="00490FBB">
              <w:rPr>
                <w:color w:val="FFFFFF" w:themeColor="background1"/>
              </w:rPr>
              <w:t>-</w:t>
            </w:r>
          </w:p>
        </w:tc>
        <w:tc>
          <w:tcPr>
            <w:tcW w:w="1905" w:type="dxa"/>
            <w:tcBorders>
              <w:top w:val="single" w:sz="4" w:space="0" w:color="auto"/>
              <w:left w:val="single" w:sz="4" w:space="0" w:color="auto"/>
              <w:bottom w:val="single" w:sz="4" w:space="0" w:color="auto"/>
              <w:right w:val="nil"/>
            </w:tcBorders>
          </w:tcPr>
          <w:p w14:paraId="293E5792" w14:textId="77777777" w:rsidR="00686EED" w:rsidRPr="00490FBB" w:rsidRDefault="00686EED" w:rsidP="00C40CC4">
            <w:pPr>
              <w:pStyle w:val="TableHeading"/>
              <w:jc w:val="center"/>
            </w:pPr>
          </w:p>
        </w:tc>
        <w:tc>
          <w:tcPr>
            <w:tcW w:w="2227" w:type="dxa"/>
            <w:tcBorders>
              <w:top w:val="single" w:sz="4" w:space="0" w:color="auto"/>
              <w:left w:val="nil"/>
              <w:bottom w:val="single" w:sz="4" w:space="0" w:color="auto"/>
            </w:tcBorders>
          </w:tcPr>
          <w:p w14:paraId="57B2397B" w14:textId="77777777" w:rsidR="00686EED" w:rsidRPr="00490FBB" w:rsidRDefault="00686EED" w:rsidP="00C40CC4">
            <w:pPr>
              <w:pStyle w:val="TableHeading"/>
              <w:ind w:left="-75" w:right="-127"/>
              <w:jc w:val="center"/>
            </w:pPr>
            <w:r w:rsidRPr="00490FBB">
              <w:t>Comparative effectiveness</w:t>
            </w:r>
          </w:p>
        </w:tc>
        <w:tc>
          <w:tcPr>
            <w:tcW w:w="1748" w:type="dxa"/>
            <w:tcBorders>
              <w:top w:val="single" w:sz="4" w:space="0" w:color="auto"/>
              <w:left w:val="nil"/>
              <w:bottom w:val="single" w:sz="4" w:space="0" w:color="auto"/>
            </w:tcBorders>
          </w:tcPr>
          <w:p w14:paraId="6B53FB6C" w14:textId="77777777" w:rsidR="00686EED" w:rsidRPr="00490FBB" w:rsidRDefault="00686EED" w:rsidP="00C40CC4">
            <w:pPr>
              <w:pStyle w:val="TableHeading"/>
              <w:jc w:val="center"/>
            </w:pPr>
          </w:p>
        </w:tc>
        <w:tc>
          <w:tcPr>
            <w:tcW w:w="1434" w:type="dxa"/>
            <w:tcBorders>
              <w:top w:val="single" w:sz="4" w:space="0" w:color="auto"/>
              <w:left w:val="nil"/>
              <w:bottom w:val="single" w:sz="4" w:space="0" w:color="auto"/>
              <w:right w:val="single" w:sz="4" w:space="0" w:color="auto"/>
            </w:tcBorders>
          </w:tcPr>
          <w:p w14:paraId="0FE152FA" w14:textId="77777777" w:rsidR="00686EED" w:rsidRPr="00490FBB" w:rsidRDefault="00686EED" w:rsidP="00C40CC4">
            <w:pPr>
              <w:pStyle w:val="TableHeading"/>
              <w:jc w:val="center"/>
            </w:pPr>
          </w:p>
        </w:tc>
      </w:tr>
      <w:bookmarkEnd w:id="8"/>
      <w:tr w:rsidR="00686EED" w:rsidRPr="00490FBB" w14:paraId="78A8F3F1" w14:textId="77777777" w:rsidTr="00686EED">
        <w:trPr>
          <w:cantSplit/>
          <w:tblHeader/>
        </w:trPr>
        <w:tc>
          <w:tcPr>
            <w:tcW w:w="2012" w:type="dxa"/>
            <w:vMerge/>
            <w:tcBorders>
              <w:left w:val="single" w:sz="4" w:space="0" w:color="auto"/>
              <w:bottom w:val="single" w:sz="4" w:space="0" w:color="auto"/>
              <w:right w:val="single" w:sz="4" w:space="0" w:color="auto"/>
            </w:tcBorders>
          </w:tcPr>
          <w:p w14:paraId="6E00D947" w14:textId="57BEC7DE" w:rsidR="00686EED" w:rsidRPr="00490FBB" w:rsidRDefault="00686EED" w:rsidP="00C40CC4">
            <w:pPr>
              <w:pStyle w:val="TableHeading"/>
            </w:pPr>
          </w:p>
        </w:tc>
        <w:tc>
          <w:tcPr>
            <w:tcW w:w="1905" w:type="dxa"/>
            <w:tcBorders>
              <w:left w:val="single" w:sz="4" w:space="0" w:color="auto"/>
              <w:bottom w:val="single" w:sz="4" w:space="0" w:color="auto"/>
              <w:right w:val="single" w:sz="4" w:space="0" w:color="auto"/>
            </w:tcBorders>
          </w:tcPr>
          <w:p w14:paraId="319C788C" w14:textId="77777777" w:rsidR="00686EED" w:rsidRPr="00490FBB" w:rsidRDefault="00686EED" w:rsidP="00C40CC4">
            <w:pPr>
              <w:pStyle w:val="TableHeading"/>
              <w:jc w:val="center"/>
            </w:pPr>
            <w:r w:rsidRPr="00490FBB">
              <w:t>Inferior</w:t>
            </w:r>
          </w:p>
        </w:tc>
        <w:tc>
          <w:tcPr>
            <w:tcW w:w="2227" w:type="dxa"/>
            <w:tcBorders>
              <w:top w:val="single" w:sz="4" w:space="0" w:color="auto"/>
              <w:left w:val="single" w:sz="4" w:space="0" w:color="auto"/>
              <w:bottom w:val="single" w:sz="4" w:space="0" w:color="auto"/>
              <w:right w:val="single" w:sz="4" w:space="0" w:color="auto"/>
            </w:tcBorders>
          </w:tcPr>
          <w:p w14:paraId="5AC96128" w14:textId="77777777" w:rsidR="00686EED" w:rsidRPr="00490FBB" w:rsidRDefault="00686EED" w:rsidP="00C40CC4">
            <w:pPr>
              <w:pStyle w:val="TableHeading"/>
              <w:jc w:val="center"/>
            </w:pPr>
            <w:proofErr w:type="spellStart"/>
            <w:r w:rsidRPr="00490FBB">
              <w:t>Uncertain</w:t>
            </w:r>
            <w:r w:rsidRPr="00490FBB">
              <w:rPr>
                <w:vertAlign w:val="superscript"/>
              </w:rPr>
              <w:t>a</w:t>
            </w:r>
            <w:proofErr w:type="spellEnd"/>
          </w:p>
        </w:tc>
        <w:tc>
          <w:tcPr>
            <w:tcW w:w="1748" w:type="dxa"/>
            <w:tcBorders>
              <w:top w:val="single" w:sz="4" w:space="0" w:color="auto"/>
              <w:left w:val="single" w:sz="4" w:space="0" w:color="auto"/>
              <w:bottom w:val="single" w:sz="4" w:space="0" w:color="auto"/>
              <w:right w:val="single" w:sz="4" w:space="0" w:color="auto"/>
            </w:tcBorders>
          </w:tcPr>
          <w:p w14:paraId="7AA1349D" w14:textId="4BA1ADFE" w:rsidR="00686EED" w:rsidRPr="00490FBB" w:rsidRDefault="00686EED" w:rsidP="00C40CC4">
            <w:pPr>
              <w:pStyle w:val="TableHeading"/>
              <w:jc w:val="center"/>
            </w:pPr>
            <w:proofErr w:type="spellStart"/>
            <w:r w:rsidRPr="00490FBB">
              <w:t>Noninferior</w:t>
            </w:r>
            <w:r w:rsidRPr="00490FBB">
              <w:rPr>
                <w:vertAlign w:val="superscript"/>
              </w:rPr>
              <w:t>b</w:t>
            </w:r>
            <w:proofErr w:type="spellEnd"/>
          </w:p>
        </w:tc>
        <w:tc>
          <w:tcPr>
            <w:tcW w:w="1434" w:type="dxa"/>
            <w:tcBorders>
              <w:top w:val="single" w:sz="4" w:space="0" w:color="auto"/>
              <w:left w:val="single" w:sz="4" w:space="0" w:color="auto"/>
              <w:bottom w:val="single" w:sz="4" w:space="0" w:color="auto"/>
              <w:right w:val="single" w:sz="4" w:space="0" w:color="auto"/>
            </w:tcBorders>
          </w:tcPr>
          <w:p w14:paraId="156C5942" w14:textId="77777777" w:rsidR="00686EED" w:rsidRPr="00490FBB" w:rsidRDefault="00686EED" w:rsidP="00C40CC4">
            <w:pPr>
              <w:pStyle w:val="TableHeading"/>
              <w:jc w:val="center"/>
            </w:pPr>
            <w:r w:rsidRPr="00490FBB">
              <w:t>Superior</w:t>
            </w:r>
          </w:p>
        </w:tc>
      </w:tr>
      <w:tr w:rsidR="000939E0" w:rsidRPr="00490FBB" w14:paraId="1E111DC3" w14:textId="77777777" w:rsidTr="00686EED">
        <w:tc>
          <w:tcPr>
            <w:tcW w:w="2012" w:type="dxa"/>
            <w:tcBorders>
              <w:top w:val="single" w:sz="4" w:space="0" w:color="auto"/>
              <w:left w:val="single" w:sz="4" w:space="0" w:color="auto"/>
              <w:bottom w:val="single" w:sz="4" w:space="0" w:color="auto"/>
              <w:right w:val="single" w:sz="4" w:space="0" w:color="auto"/>
            </w:tcBorders>
            <w:vAlign w:val="center"/>
          </w:tcPr>
          <w:p w14:paraId="04A362E2" w14:textId="77777777" w:rsidR="000939E0" w:rsidRPr="00490FBB" w:rsidRDefault="000939E0" w:rsidP="00C40CC4">
            <w:pPr>
              <w:pStyle w:val="Tabletext"/>
              <w:keepNext/>
            </w:pPr>
            <w:r w:rsidRPr="00490FBB">
              <w:t>Inferior</w:t>
            </w:r>
          </w:p>
        </w:tc>
        <w:tc>
          <w:tcPr>
            <w:tcW w:w="1905" w:type="dxa"/>
            <w:tcBorders>
              <w:top w:val="single" w:sz="4" w:space="0" w:color="auto"/>
              <w:left w:val="single" w:sz="4" w:space="0" w:color="auto"/>
              <w:bottom w:val="single" w:sz="4" w:space="0" w:color="auto"/>
              <w:right w:val="single" w:sz="4" w:space="0" w:color="auto"/>
            </w:tcBorders>
            <w:vAlign w:val="center"/>
          </w:tcPr>
          <w:p w14:paraId="0B15352C" w14:textId="77777777" w:rsidR="000939E0" w:rsidRPr="00490FBB" w:rsidRDefault="000939E0" w:rsidP="00C40CC4">
            <w:pPr>
              <w:pStyle w:val="Tabletext"/>
              <w:keepNext/>
            </w:pPr>
            <w:r w:rsidRPr="00490FBB">
              <w:t>Health forgone: need other supportive factors</w:t>
            </w:r>
          </w:p>
        </w:tc>
        <w:tc>
          <w:tcPr>
            <w:tcW w:w="2227" w:type="dxa"/>
            <w:tcBorders>
              <w:top w:val="single" w:sz="4" w:space="0" w:color="auto"/>
              <w:left w:val="single" w:sz="4" w:space="0" w:color="auto"/>
              <w:bottom w:val="single" w:sz="4" w:space="0" w:color="auto"/>
              <w:right w:val="single" w:sz="4" w:space="0" w:color="auto"/>
            </w:tcBorders>
            <w:vAlign w:val="center"/>
          </w:tcPr>
          <w:p w14:paraId="47A58DE2" w14:textId="77777777" w:rsidR="000939E0" w:rsidRPr="00490FBB" w:rsidRDefault="000939E0" w:rsidP="00C40CC4">
            <w:pPr>
              <w:pStyle w:val="Tabletext"/>
              <w:keepNext/>
            </w:pPr>
            <w:r w:rsidRPr="00490FBB">
              <w:t>Health forgone possible: need other supportive factors</w:t>
            </w:r>
          </w:p>
        </w:tc>
        <w:tc>
          <w:tcPr>
            <w:tcW w:w="1748" w:type="dxa"/>
            <w:tcBorders>
              <w:top w:val="single" w:sz="4" w:space="0" w:color="auto"/>
              <w:left w:val="single" w:sz="4" w:space="0" w:color="auto"/>
              <w:bottom w:val="single" w:sz="4" w:space="0" w:color="auto"/>
              <w:right w:val="single" w:sz="4" w:space="0" w:color="auto"/>
            </w:tcBorders>
            <w:vAlign w:val="center"/>
          </w:tcPr>
          <w:p w14:paraId="3540FA15" w14:textId="77777777" w:rsidR="000939E0" w:rsidRPr="00490FBB" w:rsidRDefault="000939E0" w:rsidP="00C40CC4">
            <w:pPr>
              <w:pStyle w:val="Tabletext"/>
              <w:keepNext/>
            </w:pPr>
            <w:r w:rsidRPr="00490FBB">
              <w:t>Health forgone: need other supportive factors</w:t>
            </w:r>
          </w:p>
        </w:tc>
        <w:tc>
          <w:tcPr>
            <w:tcW w:w="1434" w:type="dxa"/>
            <w:tcBorders>
              <w:top w:val="single" w:sz="4" w:space="0" w:color="auto"/>
              <w:left w:val="single" w:sz="4" w:space="0" w:color="auto"/>
              <w:bottom w:val="single" w:sz="4" w:space="0" w:color="auto"/>
              <w:right w:val="single" w:sz="4" w:space="0" w:color="auto"/>
            </w:tcBorders>
            <w:vAlign w:val="center"/>
          </w:tcPr>
          <w:p w14:paraId="18C6CF73" w14:textId="77777777" w:rsidR="000939E0" w:rsidRPr="00490FBB" w:rsidRDefault="000939E0" w:rsidP="00C40CC4">
            <w:pPr>
              <w:pStyle w:val="Tabletext"/>
              <w:keepNext/>
            </w:pPr>
            <w:r w:rsidRPr="00490FBB">
              <w:t>? Likely CUA</w:t>
            </w:r>
          </w:p>
        </w:tc>
      </w:tr>
      <w:tr w:rsidR="000939E0" w:rsidRPr="00490FBB" w14:paraId="463C2753" w14:textId="77777777" w:rsidTr="00686EED">
        <w:tc>
          <w:tcPr>
            <w:tcW w:w="2012" w:type="dxa"/>
            <w:tcBorders>
              <w:top w:val="single" w:sz="4" w:space="0" w:color="auto"/>
              <w:left w:val="single" w:sz="4" w:space="0" w:color="auto"/>
              <w:bottom w:val="single" w:sz="4" w:space="0" w:color="auto"/>
              <w:right w:val="single" w:sz="4" w:space="0" w:color="auto"/>
            </w:tcBorders>
            <w:vAlign w:val="center"/>
          </w:tcPr>
          <w:p w14:paraId="11AF710C" w14:textId="77777777" w:rsidR="000939E0" w:rsidRPr="00490FBB" w:rsidRDefault="000939E0" w:rsidP="00C40CC4">
            <w:pPr>
              <w:pStyle w:val="Tabletext"/>
              <w:keepNext/>
            </w:pPr>
            <w:proofErr w:type="spellStart"/>
            <w:r w:rsidRPr="00490FBB">
              <w:t>Uncertain</w:t>
            </w:r>
            <w:r w:rsidRPr="00490FBB">
              <w:rPr>
                <w:vertAlign w:val="superscript"/>
              </w:rPr>
              <w:t>a</w:t>
            </w:r>
            <w:proofErr w:type="spellEnd"/>
          </w:p>
        </w:tc>
        <w:tc>
          <w:tcPr>
            <w:tcW w:w="1905" w:type="dxa"/>
            <w:tcBorders>
              <w:top w:val="single" w:sz="4" w:space="0" w:color="auto"/>
              <w:left w:val="single" w:sz="4" w:space="0" w:color="auto"/>
              <w:bottom w:val="single" w:sz="4" w:space="0" w:color="auto"/>
              <w:right w:val="single" w:sz="4" w:space="0" w:color="auto"/>
            </w:tcBorders>
            <w:vAlign w:val="center"/>
          </w:tcPr>
          <w:p w14:paraId="12909D79" w14:textId="77777777" w:rsidR="000939E0" w:rsidRPr="00490FBB" w:rsidRDefault="000939E0" w:rsidP="00C40CC4">
            <w:pPr>
              <w:pStyle w:val="Tabletext"/>
              <w:keepNext/>
            </w:pPr>
            <w:r w:rsidRPr="00490FBB">
              <w:t>Health forgone possible: need other supportive factors</w:t>
            </w:r>
          </w:p>
        </w:tc>
        <w:tc>
          <w:tcPr>
            <w:tcW w:w="2227" w:type="dxa"/>
            <w:tcBorders>
              <w:top w:val="single" w:sz="4" w:space="0" w:color="auto"/>
              <w:left w:val="single" w:sz="4" w:space="0" w:color="auto"/>
              <w:bottom w:val="single" w:sz="4" w:space="0" w:color="auto"/>
              <w:right w:val="single" w:sz="4" w:space="0" w:color="auto"/>
            </w:tcBorders>
            <w:vAlign w:val="center"/>
          </w:tcPr>
          <w:p w14:paraId="50F5E2B4" w14:textId="77777777" w:rsidR="000939E0" w:rsidRPr="00490FBB" w:rsidRDefault="000939E0" w:rsidP="00C40CC4">
            <w:pPr>
              <w:pStyle w:val="Tabletext"/>
              <w:keepNext/>
            </w:pPr>
            <w:r w:rsidRPr="00490FBB">
              <w:t>?</w:t>
            </w:r>
          </w:p>
        </w:tc>
        <w:tc>
          <w:tcPr>
            <w:tcW w:w="1748" w:type="dxa"/>
            <w:tcBorders>
              <w:top w:val="single" w:sz="4" w:space="0" w:color="auto"/>
              <w:left w:val="single" w:sz="4" w:space="0" w:color="auto"/>
              <w:bottom w:val="single" w:sz="4" w:space="0" w:color="auto"/>
              <w:right w:val="single" w:sz="4" w:space="0" w:color="auto"/>
            </w:tcBorders>
            <w:vAlign w:val="center"/>
          </w:tcPr>
          <w:p w14:paraId="0406F2A1" w14:textId="77777777" w:rsidR="000939E0" w:rsidRPr="00490FBB" w:rsidRDefault="000939E0" w:rsidP="00C40CC4">
            <w:pPr>
              <w:pStyle w:val="Tabletext"/>
              <w:keepNext/>
            </w:pPr>
            <w:r w:rsidRPr="00490FBB">
              <w:t>?</w:t>
            </w:r>
          </w:p>
        </w:tc>
        <w:tc>
          <w:tcPr>
            <w:tcW w:w="1434" w:type="dxa"/>
            <w:tcBorders>
              <w:top w:val="single" w:sz="4" w:space="0" w:color="auto"/>
              <w:left w:val="single" w:sz="4" w:space="0" w:color="auto"/>
              <w:bottom w:val="single" w:sz="4" w:space="0" w:color="auto"/>
              <w:right w:val="single" w:sz="4" w:space="0" w:color="auto"/>
            </w:tcBorders>
            <w:vAlign w:val="center"/>
          </w:tcPr>
          <w:p w14:paraId="1996B8CC" w14:textId="77777777" w:rsidR="000939E0" w:rsidRPr="00490FBB" w:rsidRDefault="000939E0" w:rsidP="00C40CC4">
            <w:pPr>
              <w:pStyle w:val="Tabletext"/>
              <w:keepNext/>
            </w:pPr>
            <w:r w:rsidRPr="00490FBB">
              <w:t>? Likely CEA/CUA</w:t>
            </w:r>
          </w:p>
        </w:tc>
      </w:tr>
      <w:tr w:rsidR="000939E0" w:rsidRPr="00490FBB" w14:paraId="47335FF9" w14:textId="77777777" w:rsidTr="00686EED">
        <w:tc>
          <w:tcPr>
            <w:tcW w:w="2012" w:type="dxa"/>
            <w:tcBorders>
              <w:top w:val="single" w:sz="4" w:space="0" w:color="auto"/>
              <w:left w:val="single" w:sz="4" w:space="0" w:color="auto"/>
              <w:bottom w:val="single" w:sz="4" w:space="0" w:color="auto"/>
              <w:right w:val="single" w:sz="4" w:space="0" w:color="auto"/>
            </w:tcBorders>
            <w:vAlign w:val="center"/>
          </w:tcPr>
          <w:p w14:paraId="0CBD845B" w14:textId="149CC18B" w:rsidR="000939E0" w:rsidRPr="00490FBB" w:rsidRDefault="000939E0" w:rsidP="00C40CC4">
            <w:pPr>
              <w:pStyle w:val="Tabletext"/>
              <w:keepNext/>
            </w:pPr>
            <w:proofErr w:type="spellStart"/>
            <w:r w:rsidRPr="00490FBB">
              <w:t>Noninferior</w:t>
            </w:r>
            <w:r w:rsidRPr="00490FBB">
              <w:rPr>
                <w:vertAlign w:val="superscript"/>
              </w:rPr>
              <w:t>b</w:t>
            </w:r>
            <w:proofErr w:type="spellEnd"/>
          </w:p>
        </w:tc>
        <w:tc>
          <w:tcPr>
            <w:tcW w:w="1905" w:type="dxa"/>
            <w:tcBorders>
              <w:top w:val="single" w:sz="4" w:space="0" w:color="auto"/>
              <w:left w:val="single" w:sz="4" w:space="0" w:color="auto"/>
              <w:bottom w:val="single" w:sz="4" w:space="0" w:color="auto"/>
              <w:right w:val="single" w:sz="4" w:space="0" w:color="auto"/>
            </w:tcBorders>
            <w:vAlign w:val="center"/>
          </w:tcPr>
          <w:p w14:paraId="5D8B4B6F" w14:textId="77777777" w:rsidR="000939E0" w:rsidRPr="00490FBB" w:rsidRDefault="000939E0" w:rsidP="00C40CC4">
            <w:pPr>
              <w:pStyle w:val="Tabletext"/>
              <w:keepNext/>
            </w:pPr>
            <w:r w:rsidRPr="00490FBB">
              <w:t>Health forgone: need other supportive factors</w:t>
            </w:r>
          </w:p>
        </w:tc>
        <w:tc>
          <w:tcPr>
            <w:tcW w:w="2227" w:type="dxa"/>
            <w:tcBorders>
              <w:top w:val="single" w:sz="4" w:space="0" w:color="auto"/>
              <w:left w:val="single" w:sz="4" w:space="0" w:color="auto"/>
              <w:bottom w:val="single" w:sz="4" w:space="0" w:color="auto"/>
              <w:right w:val="single" w:sz="4" w:space="0" w:color="auto"/>
            </w:tcBorders>
            <w:vAlign w:val="center"/>
          </w:tcPr>
          <w:p w14:paraId="43D9B9E4" w14:textId="77777777" w:rsidR="000939E0" w:rsidRPr="00490FBB" w:rsidRDefault="000939E0" w:rsidP="00C40CC4">
            <w:pPr>
              <w:pStyle w:val="Tabletext"/>
              <w:keepNext/>
            </w:pPr>
            <w:r w:rsidRPr="00490FBB">
              <w:t>?</w:t>
            </w:r>
          </w:p>
        </w:tc>
        <w:tc>
          <w:tcPr>
            <w:tcW w:w="1748" w:type="dxa"/>
            <w:tcBorders>
              <w:top w:val="single" w:sz="4" w:space="0" w:color="auto"/>
              <w:left w:val="single" w:sz="4" w:space="0" w:color="auto"/>
              <w:bottom w:val="single" w:sz="4" w:space="0" w:color="auto"/>
              <w:right w:val="single" w:sz="4" w:space="0" w:color="auto"/>
            </w:tcBorders>
            <w:shd w:val="clear" w:color="auto" w:fill="auto"/>
            <w:vAlign w:val="center"/>
          </w:tcPr>
          <w:p w14:paraId="12BD2E22" w14:textId="77777777" w:rsidR="000939E0" w:rsidRPr="00490FBB" w:rsidRDefault="000939E0" w:rsidP="00C40CC4">
            <w:pPr>
              <w:pStyle w:val="Tabletext"/>
              <w:keepNext/>
            </w:pPr>
            <w:r w:rsidRPr="00490FBB">
              <w:t>CMA</w:t>
            </w:r>
          </w:p>
        </w:tc>
        <w:tc>
          <w:tcPr>
            <w:tcW w:w="1434" w:type="dxa"/>
            <w:tcBorders>
              <w:top w:val="single" w:sz="4" w:space="0" w:color="auto"/>
              <w:left w:val="single" w:sz="4" w:space="0" w:color="auto"/>
              <w:bottom w:val="single" w:sz="4" w:space="0" w:color="auto"/>
              <w:right w:val="single" w:sz="4" w:space="0" w:color="auto"/>
            </w:tcBorders>
            <w:shd w:val="clear" w:color="auto" w:fill="auto"/>
            <w:vAlign w:val="center"/>
          </w:tcPr>
          <w:p w14:paraId="7E9F7AB5" w14:textId="77777777" w:rsidR="000939E0" w:rsidRPr="00490FBB" w:rsidRDefault="000939E0" w:rsidP="00C40CC4">
            <w:pPr>
              <w:pStyle w:val="Tabletext"/>
              <w:keepNext/>
            </w:pPr>
            <w:r w:rsidRPr="00490FBB">
              <w:t>CEA/CUA</w:t>
            </w:r>
          </w:p>
        </w:tc>
      </w:tr>
      <w:tr w:rsidR="000939E0" w:rsidRPr="00490FBB" w14:paraId="41AB5715" w14:textId="77777777" w:rsidTr="00686EED">
        <w:tc>
          <w:tcPr>
            <w:tcW w:w="2012" w:type="dxa"/>
            <w:tcBorders>
              <w:top w:val="single" w:sz="4" w:space="0" w:color="auto"/>
              <w:left w:val="single" w:sz="4" w:space="0" w:color="auto"/>
              <w:bottom w:val="single" w:sz="4" w:space="0" w:color="auto"/>
              <w:right w:val="single" w:sz="4" w:space="0" w:color="auto"/>
            </w:tcBorders>
            <w:vAlign w:val="center"/>
          </w:tcPr>
          <w:p w14:paraId="18F5B4CB" w14:textId="77777777" w:rsidR="000939E0" w:rsidRPr="00490FBB" w:rsidRDefault="000939E0" w:rsidP="00C40CC4">
            <w:pPr>
              <w:pStyle w:val="Tabletext"/>
              <w:keepNext/>
            </w:pPr>
            <w:r w:rsidRPr="00490FBB">
              <w:t>Superior</w:t>
            </w:r>
          </w:p>
        </w:tc>
        <w:tc>
          <w:tcPr>
            <w:tcW w:w="1905" w:type="dxa"/>
            <w:tcBorders>
              <w:top w:val="single" w:sz="4" w:space="0" w:color="auto"/>
              <w:left w:val="single" w:sz="4" w:space="0" w:color="auto"/>
              <w:bottom w:val="single" w:sz="4" w:space="0" w:color="auto"/>
              <w:right w:val="single" w:sz="4" w:space="0" w:color="auto"/>
            </w:tcBorders>
            <w:vAlign w:val="center"/>
          </w:tcPr>
          <w:p w14:paraId="2525815A" w14:textId="77777777" w:rsidR="000939E0" w:rsidRPr="00490FBB" w:rsidRDefault="000939E0" w:rsidP="00C40CC4">
            <w:pPr>
              <w:pStyle w:val="Tabletext"/>
              <w:keepNext/>
            </w:pPr>
            <w:r w:rsidRPr="00490FBB">
              <w:t>? Likely CUA</w:t>
            </w:r>
          </w:p>
        </w:tc>
        <w:tc>
          <w:tcPr>
            <w:tcW w:w="2227" w:type="dxa"/>
            <w:tcBorders>
              <w:top w:val="single" w:sz="4" w:space="0" w:color="auto"/>
              <w:left w:val="single" w:sz="4" w:space="0" w:color="auto"/>
              <w:bottom w:val="single" w:sz="4" w:space="0" w:color="auto"/>
              <w:right w:val="single" w:sz="4" w:space="0" w:color="auto"/>
            </w:tcBorders>
            <w:vAlign w:val="center"/>
          </w:tcPr>
          <w:p w14:paraId="2AE0169D" w14:textId="77777777" w:rsidR="000939E0" w:rsidRPr="00490FBB" w:rsidRDefault="000939E0" w:rsidP="00C40CC4">
            <w:pPr>
              <w:pStyle w:val="Tabletext"/>
              <w:keepNext/>
            </w:pPr>
            <w:r w:rsidRPr="00490FBB">
              <w:t>? Likely CEA/CUA</w:t>
            </w:r>
          </w:p>
        </w:tc>
        <w:tc>
          <w:tcPr>
            <w:tcW w:w="1748" w:type="dxa"/>
            <w:tcBorders>
              <w:top w:val="single" w:sz="4" w:space="0" w:color="auto"/>
              <w:left w:val="single" w:sz="4" w:space="0" w:color="auto"/>
              <w:bottom w:val="single" w:sz="4" w:space="0" w:color="auto"/>
              <w:right w:val="single" w:sz="4" w:space="0" w:color="auto"/>
            </w:tcBorders>
            <w:shd w:val="clear" w:color="auto" w:fill="auto"/>
            <w:vAlign w:val="center"/>
          </w:tcPr>
          <w:p w14:paraId="71D0525C" w14:textId="77777777" w:rsidR="000939E0" w:rsidRPr="00490FBB" w:rsidRDefault="000939E0" w:rsidP="00C40CC4">
            <w:pPr>
              <w:pStyle w:val="Tabletext"/>
              <w:keepNext/>
            </w:pPr>
            <w:r w:rsidRPr="00490FBB">
              <w:t>CEA/CUA</w:t>
            </w:r>
          </w:p>
        </w:tc>
        <w:tc>
          <w:tcPr>
            <w:tcW w:w="1434" w:type="dxa"/>
            <w:tcBorders>
              <w:top w:val="single" w:sz="4" w:space="0" w:color="auto"/>
              <w:left w:val="single" w:sz="4" w:space="0" w:color="auto"/>
              <w:bottom w:val="single" w:sz="4" w:space="0" w:color="auto"/>
              <w:right w:val="single" w:sz="4" w:space="0" w:color="auto"/>
            </w:tcBorders>
            <w:shd w:val="clear" w:color="auto" w:fill="auto"/>
            <w:vAlign w:val="center"/>
          </w:tcPr>
          <w:p w14:paraId="5FF47EA5" w14:textId="77777777" w:rsidR="000939E0" w:rsidRPr="00490FBB" w:rsidRDefault="000939E0" w:rsidP="00C40CC4">
            <w:pPr>
              <w:pStyle w:val="Tabletext"/>
              <w:keepNext/>
            </w:pPr>
            <w:r w:rsidRPr="00490FBB">
              <w:t>CEA/CUA</w:t>
            </w:r>
          </w:p>
        </w:tc>
      </w:tr>
    </w:tbl>
    <w:p w14:paraId="6FF722EF" w14:textId="03914F77" w:rsidR="00D5616F" w:rsidRPr="00D5616F" w:rsidRDefault="00D5616F" w:rsidP="00C40CC4">
      <w:pPr>
        <w:pStyle w:val="Tablenotes"/>
        <w:keepNext/>
        <w:spacing w:before="120"/>
        <w:rPr>
          <w:szCs w:val="18"/>
          <w:u w:val="single"/>
        </w:rPr>
      </w:pPr>
      <w:r w:rsidRPr="00D5616F">
        <w:rPr>
          <w:szCs w:val="18"/>
          <w:u w:val="single"/>
        </w:rPr>
        <w:t>Abbreviations</w:t>
      </w:r>
    </w:p>
    <w:p w14:paraId="6538A3FB" w14:textId="78A22CA4" w:rsidR="000939E0" w:rsidRDefault="000939E0" w:rsidP="00C40CC4">
      <w:pPr>
        <w:pStyle w:val="Tablenotes"/>
        <w:keepNext/>
        <w:spacing w:before="120"/>
        <w:rPr>
          <w:szCs w:val="18"/>
        </w:rPr>
      </w:pPr>
      <w:r w:rsidRPr="00D5616F">
        <w:rPr>
          <w:b/>
          <w:bCs/>
          <w:szCs w:val="18"/>
        </w:rPr>
        <w:t>CEA</w:t>
      </w:r>
      <w:r w:rsidRPr="00490FBB">
        <w:rPr>
          <w:szCs w:val="18"/>
        </w:rPr>
        <w:t xml:space="preserve">=cost-effectiveness analysis; </w:t>
      </w:r>
      <w:r w:rsidRPr="00D5616F">
        <w:rPr>
          <w:b/>
          <w:bCs/>
          <w:szCs w:val="18"/>
        </w:rPr>
        <w:t>CMA</w:t>
      </w:r>
      <w:r w:rsidRPr="00490FBB">
        <w:rPr>
          <w:szCs w:val="18"/>
        </w:rPr>
        <w:t xml:space="preserve">=cost-minimisation analysis; </w:t>
      </w:r>
      <w:r w:rsidRPr="00D5616F">
        <w:rPr>
          <w:b/>
          <w:bCs/>
          <w:szCs w:val="18"/>
        </w:rPr>
        <w:t>CUA</w:t>
      </w:r>
      <w:r w:rsidRPr="00490FBB">
        <w:rPr>
          <w:szCs w:val="18"/>
        </w:rPr>
        <w:t>=cost-utility analysis</w:t>
      </w:r>
    </w:p>
    <w:p w14:paraId="00979A6D" w14:textId="50A22E84" w:rsidR="00D5616F" w:rsidRPr="00D5616F" w:rsidRDefault="00D5616F" w:rsidP="00C40CC4">
      <w:pPr>
        <w:pStyle w:val="Tablenotes"/>
        <w:keepNext/>
        <w:spacing w:before="120"/>
        <w:rPr>
          <w:szCs w:val="18"/>
          <w:u w:val="single"/>
        </w:rPr>
      </w:pPr>
      <w:r w:rsidRPr="00D5616F">
        <w:rPr>
          <w:szCs w:val="18"/>
          <w:u w:val="single"/>
        </w:rPr>
        <w:t>Notes</w:t>
      </w:r>
    </w:p>
    <w:p w14:paraId="48F7CED7" w14:textId="77777777" w:rsidR="000939E0" w:rsidRPr="00490FBB" w:rsidRDefault="000939E0" w:rsidP="00C40CC4">
      <w:pPr>
        <w:pStyle w:val="Tablenotes"/>
        <w:keepNext/>
        <w:rPr>
          <w:b/>
          <w:szCs w:val="18"/>
        </w:rPr>
      </w:pPr>
      <w:r w:rsidRPr="00490FBB">
        <w:rPr>
          <w:szCs w:val="18"/>
        </w:rPr>
        <w:t xml:space="preserve">? = reflect uncertainties and any identified health trade-offs in the economic evaluation, as a minimum in a cost-consequences analysis </w:t>
      </w:r>
    </w:p>
    <w:p w14:paraId="65C6F534" w14:textId="77777777" w:rsidR="000939E0" w:rsidRPr="00490FBB" w:rsidRDefault="000939E0" w:rsidP="00C40CC4">
      <w:pPr>
        <w:pStyle w:val="Tablenotes"/>
        <w:keepNext/>
        <w:rPr>
          <w:b/>
          <w:szCs w:val="18"/>
        </w:rPr>
      </w:pPr>
      <w:r w:rsidRPr="00490FBB">
        <w:rPr>
          <w:szCs w:val="18"/>
          <w:vertAlign w:val="superscript"/>
        </w:rPr>
        <w:t>a</w:t>
      </w:r>
      <w:r w:rsidRPr="00490FBB">
        <w:rPr>
          <w:szCs w:val="18"/>
        </w:rPr>
        <w:t> ‘Uncertainty’ covers concepts such as inadequate minimisation of important sources of bias, lack of statistical significance in an underpowered trial, detecting clinically unimportant therapeutic differences, inconsistent results across trials, and trade-offs within the comparative effectiveness and/or the comparative safety considerations</w:t>
      </w:r>
    </w:p>
    <w:p w14:paraId="1CB9C9B3" w14:textId="5CB9A3EC" w:rsidR="000939E0" w:rsidRPr="00490FBB" w:rsidRDefault="000939E0" w:rsidP="000939E0">
      <w:pPr>
        <w:pStyle w:val="Tablenotes"/>
        <w:rPr>
          <w:szCs w:val="18"/>
        </w:rPr>
      </w:pPr>
      <w:r w:rsidRPr="00490FBB">
        <w:rPr>
          <w:szCs w:val="18"/>
          <w:vertAlign w:val="superscript"/>
        </w:rPr>
        <w:t>b</w:t>
      </w:r>
      <w:r w:rsidRPr="00490FBB">
        <w:rPr>
          <w:szCs w:val="18"/>
        </w:rPr>
        <w:t> An adequate assessment of ‘noninferiority’ is the preferred basis for demonstrating equivalence</w:t>
      </w:r>
    </w:p>
    <w:p w14:paraId="047E4738" w14:textId="271A641F" w:rsidR="00D73332" w:rsidRDefault="00D73332" w:rsidP="00DE762F">
      <w:pPr>
        <w:pStyle w:val="Heading2"/>
      </w:pPr>
      <w:r w:rsidRPr="00DE762F">
        <w:lastRenderedPageBreak/>
        <w:t>Propos</w:t>
      </w:r>
      <w:r w:rsidR="000D1FCF" w:rsidRPr="00DE762F">
        <w:t>al for public funding</w:t>
      </w:r>
    </w:p>
    <w:p w14:paraId="51AA44E3" w14:textId="7C16B973" w:rsidR="001A41AE" w:rsidRDefault="001A41AE" w:rsidP="00151087">
      <w:pPr>
        <w:spacing w:before="360"/>
      </w:pPr>
      <w:r>
        <w:t>The Medicare Benefits Schedule (MBS) Review Taskforce Orthopaedics Clinical Committee and the MBS Review Shoulder and Elbow Implementation Liaison Group have proposed the following items for subacromial decompression.</w:t>
      </w:r>
    </w:p>
    <w:p w14:paraId="0ED55D80" w14:textId="51AE9E4E" w:rsidR="00047392" w:rsidRPr="00BB2C9C" w:rsidRDefault="00047392" w:rsidP="002D1364">
      <w:pPr>
        <w:spacing w:before="120"/>
        <w:rPr>
          <w:b/>
          <w:bCs/>
        </w:rPr>
      </w:pPr>
      <w:r w:rsidRPr="00BB2C9C">
        <w:rPr>
          <w:b/>
          <w:bCs/>
        </w:rPr>
        <w:t xml:space="preserve">Note that proposed items 489XY and 489XY(2) </w:t>
      </w:r>
      <w:r w:rsidR="00341AED" w:rsidRPr="00BB2C9C">
        <w:rPr>
          <w:b/>
          <w:bCs/>
        </w:rPr>
        <w:t>include the use of subacromial decompression in conjunction with rotator cuff tear repair</w:t>
      </w:r>
      <w:r w:rsidR="00CE5434" w:rsidRPr="00BB2C9C">
        <w:rPr>
          <w:b/>
          <w:bCs/>
        </w:rPr>
        <w:t xml:space="preserve">, which </w:t>
      </w:r>
      <w:r w:rsidR="0058638F">
        <w:rPr>
          <w:b/>
          <w:bCs/>
        </w:rPr>
        <w:t>is not a part of</w:t>
      </w:r>
      <w:r w:rsidR="00CE5434" w:rsidRPr="00BB2C9C">
        <w:rPr>
          <w:b/>
          <w:bCs/>
        </w:rPr>
        <w:t xml:space="preserve"> this</w:t>
      </w:r>
      <w:r w:rsidR="00EC4350" w:rsidRPr="00BB2C9C">
        <w:rPr>
          <w:b/>
          <w:bCs/>
        </w:rPr>
        <w:t xml:space="preserve"> assessment</w:t>
      </w:r>
      <w:r w:rsidR="0058638F">
        <w:rPr>
          <w:b/>
          <w:bCs/>
        </w:rPr>
        <w:t xml:space="preserve"> of subacromial decompression as a standalone procedure</w:t>
      </w:r>
      <w:r w:rsidR="00CE5434" w:rsidRPr="00BB2C9C">
        <w:rPr>
          <w:b/>
          <w:bCs/>
        </w:rPr>
        <w:t>.</w:t>
      </w:r>
    </w:p>
    <w:p w14:paraId="612ED24F" w14:textId="1E8A4A1B" w:rsidR="001F544F" w:rsidRDefault="001A41AE" w:rsidP="00B5671A">
      <w:r>
        <w:t>There are currently no proposed fees per MBS item. The out-of-pocket costs are uncertain.</w:t>
      </w:r>
    </w:p>
    <w:p w14:paraId="3849C1D6" w14:textId="6C5252CA" w:rsidR="00F76CC1" w:rsidRPr="00F76A83" w:rsidRDefault="00F76CC1" w:rsidP="00F76A83">
      <w:pPr>
        <w:rPr>
          <w:i/>
          <w:iCs/>
        </w:rPr>
      </w:pPr>
      <w:r w:rsidRPr="00F76A83">
        <w:rPr>
          <w:i/>
          <w:iCs/>
        </w:rPr>
        <w:t xml:space="preserve">PASC discussed the proposed consolidated items for subacromial decompression and rotator cuff repair. PASC noted that for PICO </w:t>
      </w:r>
      <w:r w:rsidR="00FE101A" w:rsidRPr="00F76A83">
        <w:rPr>
          <w:i/>
          <w:iCs/>
        </w:rPr>
        <w:t>S</w:t>
      </w:r>
      <w:r w:rsidRPr="00F76A83">
        <w:rPr>
          <w:i/>
          <w:iCs/>
        </w:rPr>
        <w:t>et 2, further justification was required for an additional MBS item for rotator cuff repair related to more complex repair of larger tears as represented by 489XY(2). PASC advised that a review of evidence in the treatment of large rotator cuff tears should be undertaken in the assessment phase to inform discussions of an additional item. Therefore the use of subacromial decompression in the repair of rotator cuff tears of all sizes should be included in the assessment.</w:t>
      </w:r>
    </w:p>
    <w:p w14:paraId="3A49B24B" w14:textId="77777777" w:rsidR="00F76CC1" w:rsidRPr="00B8479A" w:rsidRDefault="00F76CC1" w:rsidP="00B5671A"/>
    <w:tbl>
      <w:tblPr>
        <w:tblStyle w:val="TableGrid"/>
        <w:tblW w:w="0" w:type="auto"/>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42"/>
      </w:tblGrid>
      <w:tr w:rsidR="001A41AE" w:rsidRPr="00D2670B" w14:paraId="6AE20ECE" w14:textId="77777777" w:rsidTr="001A41AE">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4BA743D5" w14:textId="506AEB56" w:rsidR="001A41AE" w:rsidRPr="00DE762F" w:rsidRDefault="001A41AE" w:rsidP="001A41AE">
            <w:pPr>
              <w:spacing w:before="40" w:after="40" w:line="240" w:lineRule="auto"/>
              <w:rPr>
                <w:rFonts w:ascii="Arial Narrow" w:hAnsi="Arial Narrow"/>
                <w:sz w:val="20"/>
                <w:szCs w:val="20"/>
              </w:rPr>
            </w:pPr>
            <w:r w:rsidRPr="00DE762F">
              <w:rPr>
                <w:rFonts w:ascii="Arial Narrow" w:hAnsi="Arial Narrow"/>
                <w:sz w:val="20"/>
                <w:szCs w:val="20"/>
              </w:rPr>
              <w:t>Category</w:t>
            </w:r>
            <w:r>
              <w:rPr>
                <w:rFonts w:ascii="Arial Narrow" w:hAnsi="Arial Narrow"/>
                <w:sz w:val="20"/>
                <w:szCs w:val="20"/>
              </w:rPr>
              <w:t xml:space="preserve"> 3 – Therapeutic Procedures Group T8 – Surgical Operations Subgroup 15 – Orthopaedic Subheading 8 – Shoulder</w:t>
            </w:r>
          </w:p>
        </w:tc>
      </w:tr>
      <w:tr w:rsidR="001A41AE" w:rsidRPr="005771DC" w14:paraId="17EF5C6E" w14:textId="77777777" w:rsidTr="001A41AE">
        <w:trPr>
          <w:cantSplit/>
          <w:tblHeader/>
        </w:trPr>
        <w:tc>
          <w:tcPr>
            <w:tcW w:w="9242" w:type="dxa"/>
            <w:tcBorders>
              <w:top w:val="single" w:sz="4" w:space="0" w:color="auto"/>
              <w:left w:val="single" w:sz="4" w:space="0" w:color="auto"/>
              <w:bottom w:val="single" w:sz="4" w:space="0" w:color="auto"/>
              <w:right w:val="single" w:sz="4" w:space="0" w:color="auto"/>
            </w:tcBorders>
          </w:tcPr>
          <w:p w14:paraId="7D5ED929" w14:textId="77777777" w:rsidR="001A41AE" w:rsidRPr="00DE762F" w:rsidRDefault="001A41AE" w:rsidP="001A41AE">
            <w:pPr>
              <w:spacing w:before="120" w:after="120" w:line="240" w:lineRule="auto"/>
              <w:rPr>
                <w:rFonts w:ascii="Arial Narrow" w:hAnsi="Arial Narrow"/>
                <w:sz w:val="20"/>
                <w:szCs w:val="20"/>
              </w:rPr>
            </w:pPr>
            <w:r w:rsidRPr="00DE762F">
              <w:rPr>
                <w:rFonts w:ascii="Arial Narrow" w:hAnsi="Arial Narrow"/>
                <w:sz w:val="20"/>
                <w:szCs w:val="20"/>
              </w:rPr>
              <w:t xml:space="preserve">MBS </w:t>
            </w:r>
            <w:r>
              <w:rPr>
                <w:rFonts w:ascii="Arial Narrow" w:hAnsi="Arial Narrow"/>
                <w:sz w:val="20"/>
                <w:szCs w:val="20"/>
              </w:rPr>
              <w:t>489XX</w:t>
            </w:r>
          </w:p>
          <w:p w14:paraId="3ABE027D" w14:textId="77777777" w:rsidR="001A41AE" w:rsidRPr="00D2670B" w:rsidRDefault="001A41AE" w:rsidP="001A41AE">
            <w:pPr>
              <w:spacing w:before="120" w:after="120" w:line="240" w:lineRule="auto"/>
              <w:rPr>
                <w:rFonts w:ascii="Arial Narrow" w:hAnsi="Arial Narrow"/>
                <w:sz w:val="20"/>
                <w:szCs w:val="20"/>
              </w:rPr>
            </w:pPr>
            <w:r w:rsidRPr="00356140">
              <w:rPr>
                <w:rFonts w:ascii="Arial Narrow" w:hAnsi="Arial Narrow"/>
                <w:sz w:val="20"/>
                <w:szCs w:val="20"/>
              </w:rPr>
              <w:t>Open or arthroscopic subacromial decompression of Shoulder</w:t>
            </w:r>
          </w:p>
          <w:p w14:paraId="26725459" w14:textId="77777777" w:rsidR="001A41AE" w:rsidRPr="009B4FE5" w:rsidRDefault="001A41AE" w:rsidP="001A41AE">
            <w:pPr>
              <w:spacing w:before="120" w:after="120" w:line="240" w:lineRule="auto"/>
              <w:rPr>
                <w:rFonts w:ascii="Arial Narrow" w:hAnsi="Arial Narrow"/>
                <w:sz w:val="20"/>
                <w:szCs w:val="20"/>
              </w:rPr>
            </w:pPr>
            <w:r w:rsidRPr="009B4FE5">
              <w:rPr>
                <w:rFonts w:ascii="Arial Narrow" w:hAnsi="Arial Narrow"/>
                <w:sz w:val="20"/>
                <w:szCs w:val="20"/>
              </w:rPr>
              <w:t>Inclusive of, if performed:</w:t>
            </w:r>
          </w:p>
          <w:p w14:paraId="0B1A9322" w14:textId="77777777" w:rsidR="001A41AE" w:rsidRPr="009B4FE5" w:rsidRDefault="001A41AE" w:rsidP="001A41AE">
            <w:pPr>
              <w:spacing w:before="120" w:after="120" w:line="240" w:lineRule="auto"/>
              <w:rPr>
                <w:rFonts w:ascii="Arial Narrow" w:hAnsi="Arial Narrow"/>
                <w:sz w:val="20"/>
                <w:szCs w:val="20"/>
              </w:rPr>
            </w:pPr>
            <w:proofErr w:type="spellStart"/>
            <w:r w:rsidRPr="009B4FE5">
              <w:rPr>
                <w:rFonts w:ascii="Arial Narrow" w:hAnsi="Arial Narrow"/>
                <w:sz w:val="20"/>
                <w:szCs w:val="20"/>
              </w:rPr>
              <w:t>i</w:t>
            </w:r>
            <w:proofErr w:type="spellEnd"/>
            <w:r w:rsidRPr="009B4FE5">
              <w:rPr>
                <w:rFonts w:ascii="Arial Narrow" w:hAnsi="Arial Narrow"/>
                <w:sz w:val="20"/>
                <w:szCs w:val="20"/>
              </w:rPr>
              <w:t xml:space="preserve">) </w:t>
            </w:r>
            <w:proofErr w:type="spellStart"/>
            <w:r w:rsidRPr="009B4FE5">
              <w:rPr>
                <w:rFonts w:ascii="Arial Narrow" w:hAnsi="Arial Narrow"/>
                <w:sz w:val="20"/>
                <w:szCs w:val="20"/>
              </w:rPr>
              <w:t>coraco</w:t>
            </w:r>
            <w:proofErr w:type="spellEnd"/>
            <w:r w:rsidRPr="009B4FE5">
              <w:rPr>
                <w:rFonts w:ascii="Arial Narrow" w:hAnsi="Arial Narrow"/>
                <w:sz w:val="20"/>
                <w:szCs w:val="20"/>
              </w:rPr>
              <w:t>-acromial ligament division</w:t>
            </w:r>
          </w:p>
          <w:p w14:paraId="158B26B1" w14:textId="77777777" w:rsidR="001A41AE" w:rsidRPr="009B4FE5" w:rsidRDefault="001A41AE" w:rsidP="001A41AE">
            <w:pPr>
              <w:spacing w:before="120" w:after="120" w:line="240" w:lineRule="auto"/>
              <w:rPr>
                <w:rFonts w:ascii="Arial Narrow" w:hAnsi="Arial Narrow"/>
                <w:sz w:val="20"/>
                <w:szCs w:val="20"/>
              </w:rPr>
            </w:pPr>
            <w:r w:rsidRPr="009B4FE5">
              <w:rPr>
                <w:rFonts w:ascii="Arial Narrow" w:hAnsi="Arial Narrow"/>
                <w:sz w:val="20"/>
                <w:szCs w:val="20"/>
              </w:rPr>
              <w:t>ii) acromioplasty</w:t>
            </w:r>
          </w:p>
          <w:p w14:paraId="165815A4" w14:textId="49E2AB16" w:rsidR="001A41AE" w:rsidRPr="009B4FE5" w:rsidRDefault="001A41AE" w:rsidP="001A41AE">
            <w:pPr>
              <w:spacing w:before="120" w:after="120" w:line="240" w:lineRule="auto"/>
              <w:rPr>
                <w:rFonts w:ascii="Arial Narrow" w:hAnsi="Arial Narrow"/>
                <w:sz w:val="20"/>
                <w:szCs w:val="20"/>
              </w:rPr>
            </w:pPr>
            <w:r w:rsidRPr="009B4FE5">
              <w:rPr>
                <w:rFonts w:ascii="Arial Narrow" w:hAnsi="Arial Narrow"/>
                <w:sz w:val="20"/>
                <w:szCs w:val="20"/>
              </w:rPr>
              <w:t>iii) excision of outer clavicle and acromioclavicular joint</w:t>
            </w:r>
          </w:p>
          <w:p w14:paraId="4C42F70A" w14:textId="77777777" w:rsidR="001A41AE" w:rsidRPr="009B4FE5" w:rsidRDefault="001A41AE" w:rsidP="001A41AE">
            <w:pPr>
              <w:spacing w:before="120" w:after="120" w:line="240" w:lineRule="auto"/>
              <w:rPr>
                <w:rFonts w:ascii="Arial Narrow" w:hAnsi="Arial Narrow"/>
                <w:sz w:val="20"/>
                <w:szCs w:val="20"/>
              </w:rPr>
            </w:pPr>
            <w:r w:rsidRPr="009B4FE5">
              <w:rPr>
                <w:rFonts w:ascii="Arial Narrow" w:hAnsi="Arial Narrow"/>
                <w:sz w:val="20"/>
                <w:szCs w:val="20"/>
              </w:rPr>
              <w:t>iv) removal of calcium deposit</w:t>
            </w:r>
          </w:p>
          <w:p w14:paraId="400C18E5" w14:textId="77777777" w:rsidR="001A41AE" w:rsidRPr="00D2670B" w:rsidRDefault="001A41AE" w:rsidP="001A41AE">
            <w:pPr>
              <w:spacing w:before="120" w:after="120" w:line="240" w:lineRule="auto"/>
              <w:rPr>
                <w:rFonts w:ascii="Arial Narrow" w:hAnsi="Arial Narrow"/>
                <w:sz w:val="20"/>
                <w:szCs w:val="20"/>
              </w:rPr>
            </w:pPr>
            <w:r w:rsidRPr="009B4FE5">
              <w:rPr>
                <w:rFonts w:ascii="Arial Narrow" w:hAnsi="Arial Narrow"/>
                <w:sz w:val="20"/>
                <w:szCs w:val="20"/>
              </w:rPr>
              <w:t>v) excision of bursa</w:t>
            </w:r>
          </w:p>
          <w:p w14:paraId="2B23D000" w14:textId="77777777" w:rsidR="001A41AE" w:rsidRPr="00DE762F" w:rsidRDefault="001A41AE" w:rsidP="001A41AE">
            <w:pPr>
              <w:spacing w:before="120" w:after="120" w:line="240" w:lineRule="auto"/>
              <w:rPr>
                <w:rFonts w:ascii="Arial Narrow" w:hAnsi="Arial Narrow"/>
                <w:sz w:val="20"/>
                <w:szCs w:val="20"/>
              </w:rPr>
            </w:pPr>
            <w:r w:rsidRPr="00857244">
              <w:rPr>
                <w:rFonts w:ascii="Arial Narrow" w:hAnsi="Arial Narrow"/>
                <w:sz w:val="20"/>
                <w:szCs w:val="20"/>
              </w:rPr>
              <w:t>Not being a service associated with a service to which any open or arthroscopic shoulder region procedure applies. (Anaes.) (Assist.)</w:t>
            </w:r>
          </w:p>
        </w:tc>
      </w:tr>
      <w:tr w:rsidR="001A41AE" w:rsidRPr="005771DC" w14:paraId="711F5740" w14:textId="77777777" w:rsidTr="001A41AE">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54B9A5ED" w14:textId="77777777" w:rsidR="001A41AE" w:rsidRPr="00DE762F" w:rsidRDefault="001A41AE" w:rsidP="001A41AE">
            <w:pPr>
              <w:spacing w:before="40" w:after="40" w:line="240" w:lineRule="auto"/>
              <w:rPr>
                <w:rFonts w:ascii="Arial Narrow" w:hAnsi="Arial Narrow"/>
                <w:sz w:val="20"/>
                <w:szCs w:val="20"/>
              </w:rPr>
            </w:pPr>
            <w:r w:rsidRPr="00DE762F">
              <w:rPr>
                <w:rFonts w:ascii="Arial Narrow" w:hAnsi="Arial Narrow"/>
                <w:sz w:val="20"/>
                <w:szCs w:val="20"/>
              </w:rPr>
              <w:t>Fee:</w:t>
            </w:r>
            <w:r>
              <w:rPr>
                <w:rFonts w:ascii="Arial Narrow" w:hAnsi="Arial Narrow"/>
                <w:sz w:val="20"/>
                <w:szCs w:val="20"/>
              </w:rPr>
              <w:t xml:space="preserve"> not provided</w:t>
            </w:r>
          </w:p>
        </w:tc>
      </w:tr>
    </w:tbl>
    <w:p w14:paraId="5A633081" w14:textId="77777777" w:rsidR="001A41AE" w:rsidRDefault="001A41AE" w:rsidP="001A41AE"/>
    <w:tbl>
      <w:tblPr>
        <w:tblStyle w:val="TableGrid"/>
        <w:tblW w:w="0" w:type="auto"/>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42"/>
      </w:tblGrid>
      <w:tr w:rsidR="001A41AE" w:rsidRPr="00D2670B" w14:paraId="3F5EECAA" w14:textId="77777777" w:rsidTr="001A41AE">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2A48A140" w14:textId="30D32287" w:rsidR="001A41AE" w:rsidRPr="00DE762F" w:rsidRDefault="001A41AE" w:rsidP="001A41AE">
            <w:pPr>
              <w:spacing w:before="40" w:after="40" w:line="240" w:lineRule="auto"/>
              <w:rPr>
                <w:rFonts w:ascii="Arial Narrow" w:hAnsi="Arial Narrow"/>
                <w:sz w:val="20"/>
                <w:szCs w:val="20"/>
              </w:rPr>
            </w:pPr>
            <w:r w:rsidRPr="00DE762F">
              <w:rPr>
                <w:rFonts w:ascii="Arial Narrow" w:hAnsi="Arial Narrow"/>
                <w:sz w:val="20"/>
                <w:szCs w:val="20"/>
              </w:rPr>
              <w:lastRenderedPageBreak/>
              <w:t>Category</w:t>
            </w:r>
            <w:r>
              <w:rPr>
                <w:rFonts w:ascii="Arial Narrow" w:hAnsi="Arial Narrow"/>
                <w:sz w:val="20"/>
                <w:szCs w:val="20"/>
              </w:rPr>
              <w:t xml:space="preserve"> 3 – Therapeutic Procedures Group T8 – Surgical Operations Subgroup 15 – Orthopaedic Subheading 8 – Shoulder</w:t>
            </w:r>
          </w:p>
        </w:tc>
      </w:tr>
      <w:tr w:rsidR="001A41AE" w:rsidRPr="005771DC" w14:paraId="3EC310E0" w14:textId="77777777" w:rsidTr="001A41AE">
        <w:trPr>
          <w:cantSplit/>
          <w:tblHeader/>
        </w:trPr>
        <w:tc>
          <w:tcPr>
            <w:tcW w:w="9242" w:type="dxa"/>
            <w:tcBorders>
              <w:top w:val="single" w:sz="4" w:space="0" w:color="auto"/>
              <w:left w:val="single" w:sz="4" w:space="0" w:color="auto"/>
              <w:bottom w:val="single" w:sz="4" w:space="0" w:color="auto"/>
              <w:right w:val="single" w:sz="4" w:space="0" w:color="auto"/>
            </w:tcBorders>
          </w:tcPr>
          <w:p w14:paraId="37AA1C7C" w14:textId="77777777" w:rsidR="001A41AE" w:rsidRPr="00DE762F" w:rsidRDefault="001A41AE" w:rsidP="001A41AE">
            <w:pPr>
              <w:spacing w:before="120" w:after="120" w:line="240" w:lineRule="auto"/>
              <w:rPr>
                <w:rFonts w:ascii="Arial Narrow" w:hAnsi="Arial Narrow"/>
                <w:sz w:val="20"/>
                <w:szCs w:val="20"/>
              </w:rPr>
            </w:pPr>
            <w:r w:rsidRPr="00DE762F">
              <w:rPr>
                <w:rFonts w:ascii="Arial Narrow" w:hAnsi="Arial Narrow"/>
                <w:sz w:val="20"/>
                <w:szCs w:val="20"/>
              </w:rPr>
              <w:t>MBS item</w:t>
            </w:r>
            <w:r>
              <w:rPr>
                <w:rFonts w:ascii="Arial Narrow" w:hAnsi="Arial Narrow"/>
                <w:sz w:val="20"/>
                <w:szCs w:val="20"/>
              </w:rPr>
              <w:t xml:space="preserve"> </w:t>
            </w:r>
            <w:r w:rsidRPr="00E91054">
              <w:rPr>
                <w:rFonts w:ascii="Arial Narrow" w:hAnsi="Arial Narrow"/>
                <w:sz w:val="20"/>
                <w:szCs w:val="20"/>
              </w:rPr>
              <w:t>489XY</w:t>
            </w:r>
          </w:p>
          <w:p w14:paraId="14139C03" w14:textId="77777777" w:rsidR="001A41AE" w:rsidRDefault="001A41AE" w:rsidP="001A41AE">
            <w:pPr>
              <w:spacing w:before="120" w:after="120" w:line="240" w:lineRule="auto"/>
              <w:rPr>
                <w:rFonts w:ascii="Arial Narrow" w:hAnsi="Arial Narrow"/>
                <w:sz w:val="20"/>
                <w:szCs w:val="20"/>
              </w:rPr>
            </w:pPr>
            <w:r w:rsidRPr="0034275B">
              <w:rPr>
                <w:rFonts w:ascii="Arial Narrow" w:hAnsi="Arial Narrow"/>
                <w:sz w:val="20"/>
                <w:szCs w:val="20"/>
              </w:rPr>
              <w:t xml:space="preserve">Open, arthroscopic, arthroscopic assisted or mini open repair of rotator cuff of Shoulder </w:t>
            </w:r>
          </w:p>
          <w:p w14:paraId="4F54E632" w14:textId="77DA3DF5" w:rsidR="001A41AE" w:rsidRPr="00C80DF7" w:rsidRDefault="001A41AE" w:rsidP="001A41AE">
            <w:pPr>
              <w:spacing w:before="120" w:after="120" w:line="240" w:lineRule="auto"/>
              <w:rPr>
                <w:rFonts w:ascii="Arial Narrow" w:hAnsi="Arial Narrow"/>
                <w:sz w:val="20"/>
                <w:szCs w:val="20"/>
              </w:rPr>
            </w:pPr>
            <w:r w:rsidRPr="00C80DF7">
              <w:rPr>
                <w:rFonts w:ascii="Arial Narrow" w:hAnsi="Arial Narrow"/>
                <w:sz w:val="20"/>
                <w:szCs w:val="20"/>
              </w:rPr>
              <w:t>Inclusive of, if performed:</w:t>
            </w:r>
          </w:p>
          <w:p w14:paraId="070FF478" w14:textId="77777777" w:rsidR="001A41AE" w:rsidRPr="00C80DF7" w:rsidRDefault="001A41AE" w:rsidP="001A41AE">
            <w:pPr>
              <w:spacing w:before="120" w:after="120" w:line="240" w:lineRule="auto"/>
              <w:rPr>
                <w:rFonts w:ascii="Arial Narrow" w:hAnsi="Arial Narrow"/>
                <w:sz w:val="20"/>
                <w:szCs w:val="20"/>
              </w:rPr>
            </w:pPr>
            <w:proofErr w:type="spellStart"/>
            <w:r w:rsidRPr="00C80DF7">
              <w:rPr>
                <w:rFonts w:ascii="Arial Narrow" w:hAnsi="Arial Narrow"/>
                <w:sz w:val="20"/>
                <w:szCs w:val="20"/>
              </w:rPr>
              <w:t>i</w:t>
            </w:r>
            <w:proofErr w:type="spellEnd"/>
            <w:r w:rsidRPr="00C80DF7">
              <w:rPr>
                <w:rFonts w:ascii="Arial Narrow" w:hAnsi="Arial Narrow"/>
                <w:sz w:val="20"/>
                <w:szCs w:val="20"/>
              </w:rPr>
              <w:t>) decompression of subacromial space by acromioplasty</w:t>
            </w:r>
          </w:p>
          <w:p w14:paraId="0A224D14" w14:textId="2EE0582E" w:rsidR="001A41AE" w:rsidRPr="00C80DF7" w:rsidRDefault="001A41AE" w:rsidP="001A41AE">
            <w:pPr>
              <w:spacing w:before="120" w:after="120" w:line="240" w:lineRule="auto"/>
              <w:rPr>
                <w:rFonts w:ascii="Arial Narrow" w:hAnsi="Arial Narrow"/>
                <w:sz w:val="20"/>
                <w:szCs w:val="20"/>
              </w:rPr>
            </w:pPr>
            <w:r w:rsidRPr="00C80DF7">
              <w:rPr>
                <w:rFonts w:ascii="Arial Narrow" w:hAnsi="Arial Narrow"/>
                <w:sz w:val="20"/>
                <w:szCs w:val="20"/>
              </w:rPr>
              <w:t xml:space="preserve">ii) excision of </w:t>
            </w:r>
            <w:proofErr w:type="spellStart"/>
            <w:r w:rsidRPr="00C80DF7">
              <w:rPr>
                <w:rFonts w:ascii="Arial Narrow" w:hAnsi="Arial Narrow"/>
                <w:sz w:val="20"/>
                <w:szCs w:val="20"/>
              </w:rPr>
              <w:t>coraco</w:t>
            </w:r>
            <w:proofErr w:type="spellEnd"/>
            <w:r w:rsidRPr="00C80DF7">
              <w:rPr>
                <w:rFonts w:ascii="Arial Narrow" w:hAnsi="Arial Narrow"/>
                <w:sz w:val="20"/>
                <w:szCs w:val="20"/>
              </w:rPr>
              <w:t>-acromial ligament, distal clavicle and acromioclavicular joint</w:t>
            </w:r>
          </w:p>
          <w:p w14:paraId="60F3B58E" w14:textId="77777777" w:rsidR="001A41AE" w:rsidRPr="00C80DF7" w:rsidRDefault="001A41AE" w:rsidP="001A41AE">
            <w:pPr>
              <w:spacing w:before="120" w:after="120" w:line="240" w:lineRule="auto"/>
              <w:rPr>
                <w:rFonts w:ascii="Arial Narrow" w:hAnsi="Arial Narrow"/>
                <w:sz w:val="20"/>
                <w:szCs w:val="20"/>
              </w:rPr>
            </w:pPr>
            <w:r w:rsidRPr="00C80DF7">
              <w:rPr>
                <w:rFonts w:ascii="Arial Narrow" w:hAnsi="Arial Narrow"/>
                <w:sz w:val="20"/>
                <w:szCs w:val="20"/>
              </w:rPr>
              <w:t>iii) excision of the bursa</w:t>
            </w:r>
          </w:p>
          <w:p w14:paraId="0088F8C2" w14:textId="77777777" w:rsidR="001A41AE" w:rsidRPr="00D2670B" w:rsidRDefault="001A41AE" w:rsidP="001A41AE">
            <w:pPr>
              <w:spacing w:before="120" w:after="120" w:line="240" w:lineRule="auto"/>
              <w:rPr>
                <w:rFonts w:ascii="Arial Narrow" w:hAnsi="Arial Narrow"/>
                <w:sz w:val="20"/>
                <w:szCs w:val="20"/>
              </w:rPr>
            </w:pPr>
            <w:r w:rsidRPr="00C80DF7">
              <w:rPr>
                <w:rFonts w:ascii="Arial Narrow" w:hAnsi="Arial Narrow"/>
                <w:sz w:val="20"/>
                <w:szCs w:val="20"/>
              </w:rPr>
              <w:t>iv) biceps tenodesis</w:t>
            </w:r>
          </w:p>
          <w:p w14:paraId="21BBDABC" w14:textId="77777777" w:rsidR="001A41AE" w:rsidRPr="00DE762F" w:rsidRDefault="001A41AE" w:rsidP="001A41AE">
            <w:pPr>
              <w:spacing w:before="120" w:after="120" w:line="240" w:lineRule="auto"/>
              <w:rPr>
                <w:rFonts w:ascii="Arial Narrow" w:hAnsi="Arial Narrow"/>
                <w:sz w:val="20"/>
                <w:szCs w:val="20"/>
              </w:rPr>
            </w:pPr>
            <w:r w:rsidRPr="00852F08">
              <w:rPr>
                <w:rFonts w:ascii="Arial Narrow" w:hAnsi="Arial Narrow"/>
                <w:sz w:val="20"/>
                <w:szCs w:val="20"/>
              </w:rPr>
              <w:t>Not being a service associated with a service to which any open or arthroscopic shoulder region procedure applies (Anaes.) (Assist.)</w:t>
            </w:r>
          </w:p>
        </w:tc>
      </w:tr>
      <w:tr w:rsidR="001A41AE" w:rsidRPr="005771DC" w14:paraId="1842F4C3" w14:textId="77777777" w:rsidTr="001A41AE">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5C6B37A7" w14:textId="77777777" w:rsidR="001A41AE" w:rsidRPr="00DE762F" w:rsidRDefault="001A41AE" w:rsidP="001A41AE">
            <w:pPr>
              <w:spacing w:before="40" w:after="40" w:line="240" w:lineRule="auto"/>
              <w:rPr>
                <w:rFonts w:ascii="Arial Narrow" w:hAnsi="Arial Narrow"/>
                <w:sz w:val="20"/>
                <w:szCs w:val="20"/>
              </w:rPr>
            </w:pPr>
            <w:r w:rsidRPr="00DE762F">
              <w:rPr>
                <w:rFonts w:ascii="Arial Narrow" w:hAnsi="Arial Narrow"/>
                <w:sz w:val="20"/>
                <w:szCs w:val="20"/>
              </w:rPr>
              <w:t xml:space="preserve">Fee: </w:t>
            </w:r>
            <w:r>
              <w:rPr>
                <w:rFonts w:ascii="Arial Narrow" w:hAnsi="Arial Narrow"/>
                <w:sz w:val="20"/>
                <w:szCs w:val="20"/>
              </w:rPr>
              <w:t>Not provided</w:t>
            </w:r>
          </w:p>
        </w:tc>
      </w:tr>
    </w:tbl>
    <w:p w14:paraId="1154C887" w14:textId="2D0F6DD0" w:rsidR="0033773A" w:rsidRPr="006A7D4A" w:rsidRDefault="0033773A" w:rsidP="00B8479A">
      <w:pPr>
        <w:spacing w:before="360"/>
        <w:rPr>
          <w:i/>
          <w:iCs/>
        </w:rPr>
      </w:pPr>
    </w:p>
    <w:tbl>
      <w:tblPr>
        <w:tblStyle w:val="TableGrid"/>
        <w:tblW w:w="0" w:type="auto"/>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42"/>
      </w:tblGrid>
      <w:tr w:rsidR="001A41AE" w:rsidRPr="00D2670B" w14:paraId="6694A978" w14:textId="77777777" w:rsidTr="001A41AE">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39114519" w14:textId="6FA3ACF5" w:rsidR="001A41AE" w:rsidRPr="00DE762F" w:rsidRDefault="001A41AE" w:rsidP="001A41AE">
            <w:pPr>
              <w:spacing w:before="40" w:after="40" w:line="240" w:lineRule="auto"/>
              <w:rPr>
                <w:rFonts w:ascii="Arial Narrow" w:hAnsi="Arial Narrow"/>
                <w:sz w:val="20"/>
                <w:szCs w:val="20"/>
              </w:rPr>
            </w:pPr>
            <w:r w:rsidRPr="00DE762F">
              <w:rPr>
                <w:rFonts w:ascii="Arial Narrow" w:hAnsi="Arial Narrow"/>
                <w:sz w:val="20"/>
                <w:szCs w:val="20"/>
              </w:rPr>
              <w:t>Category</w:t>
            </w:r>
            <w:r>
              <w:rPr>
                <w:rFonts w:ascii="Arial Narrow" w:hAnsi="Arial Narrow"/>
                <w:sz w:val="20"/>
                <w:szCs w:val="20"/>
              </w:rPr>
              <w:t xml:space="preserve"> 3 – Therapeutic Procedures Group T8 – Surgical Operations Subgroup 15 – Orthopaedic Subheading 8 – Shoulder</w:t>
            </w:r>
          </w:p>
        </w:tc>
      </w:tr>
      <w:tr w:rsidR="001A41AE" w:rsidRPr="005771DC" w14:paraId="4011A51E" w14:textId="77777777" w:rsidTr="001A41AE">
        <w:trPr>
          <w:cantSplit/>
          <w:tblHeader/>
        </w:trPr>
        <w:tc>
          <w:tcPr>
            <w:tcW w:w="9242" w:type="dxa"/>
            <w:tcBorders>
              <w:top w:val="single" w:sz="4" w:space="0" w:color="auto"/>
              <w:left w:val="single" w:sz="4" w:space="0" w:color="auto"/>
              <w:bottom w:val="single" w:sz="4" w:space="0" w:color="auto"/>
              <w:right w:val="single" w:sz="4" w:space="0" w:color="auto"/>
            </w:tcBorders>
          </w:tcPr>
          <w:p w14:paraId="7036552E" w14:textId="77777777" w:rsidR="001A41AE" w:rsidRPr="00DE762F" w:rsidRDefault="001A41AE" w:rsidP="001A41AE">
            <w:pPr>
              <w:spacing w:before="120" w:after="120" w:line="240" w:lineRule="auto"/>
              <w:rPr>
                <w:rFonts w:ascii="Arial Narrow" w:hAnsi="Arial Narrow"/>
                <w:sz w:val="20"/>
                <w:szCs w:val="20"/>
              </w:rPr>
            </w:pPr>
            <w:r w:rsidRPr="00DE762F">
              <w:rPr>
                <w:rFonts w:ascii="Arial Narrow" w:hAnsi="Arial Narrow"/>
                <w:sz w:val="20"/>
                <w:szCs w:val="20"/>
              </w:rPr>
              <w:t xml:space="preserve">MBS item </w:t>
            </w:r>
            <w:r w:rsidRPr="00F63FDC">
              <w:rPr>
                <w:rFonts w:ascii="Arial Narrow" w:hAnsi="Arial Narrow"/>
                <w:sz w:val="20"/>
                <w:szCs w:val="20"/>
              </w:rPr>
              <w:t>489XY(2</w:t>
            </w:r>
            <w:r>
              <w:rPr>
                <w:rFonts w:ascii="Arial Narrow" w:hAnsi="Arial Narrow"/>
                <w:sz w:val="20"/>
                <w:szCs w:val="20"/>
              </w:rPr>
              <w:t>)</w:t>
            </w:r>
          </w:p>
          <w:p w14:paraId="6F6EB7D3" w14:textId="0D0967EF" w:rsidR="001A41AE" w:rsidRPr="00D2670B" w:rsidRDefault="001A41AE" w:rsidP="001A41AE">
            <w:pPr>
              <w:spacing w:before="120" w:after="120" w:line="240" w:lineRule="auto"/>
              <w:rPr>
                <w:rFonts w:ascii="Arial Narrow" w:hAnsi="Arial Narrow"/>
                <w:sz w:val="20"/>
                <w:szCs w:val="20"/>
              </w:rPr>
            </w:pPr>
            <w:r w:rsidRPr="00281CD0">
              <w:rPr>
                <w:rFonts w:ascii="Arial Narrow" w:hAnsi="Arial Narrow"/>
                <w:sz w:val="20"/>
                <w:szCs w:val="20"/>
              </w:rPr>
              <w:t>Open, arthroscopic, arthroscopic assisted or mini open repair of rotator cuff of Shoulder, for a tear greater than or equal to 3</w:t>
            </w:r>
            <w:r w:rsidR="007A5233" w:rsidRPr="001E5543">
              <w:t> </w:t>
            </w:r>
            <w:r w:rsidRPr="00281CD0">
              <w:rPr>
                <w:rFonts w:ascii="Arial Narrow" w:hAnsi="Arial Narrow"/>
                <w:sz w:val="20"/>
                <w:szCs w:val="20"/>
              </w:rPr>
              <w:t>cm as assessed on ultrasound, MRI</w:t>
            </w:r>
            <w:r>
              <w:rPr>
                <w:rFonts w:ascii="Arial Narrow" w:hAnsi="Arial Narrow"/>
                <w:sz w:val="20"/>
                <w:szCs w:val="20"/>
              </w:rPr>
              <w:t xml:space="preserve"> or</w:t>
            </w:r>
            <w:r w:rsidRPr="00281CD0">
              <w:rPr>
                <w:rFonts w:ascii="Arial Narrow" w:hAnsi="Arial Narrow"/>
                <w:sz w:val="20"/>
                <w:szCs w:val="20"/>
              </w:rPr>
              <w:t xml:space="preserve"> arthroscopically measured. </w:t>
            </w:r>
          </w:p>
          <w:p w14:paraId="058F0C12" w14:textId="77777777" w:rsidR="001A41AE" w:rsidRPr="00C12DF8" w:rsidRDefault="001A41AE" w:rsidP="001A41AE">
            <w:pPr>
              <w:spacing w:before="120" w:after="120" w:line="240" w:lineRule="auto"/>
              <w:rPr>
                <w:rFonts w:ascii="Arial Narrow" w:hAnsi="Arial Narrow"/>
                <w:sz w:val="20"/>
                <w:szCs w:val="20"/>
              </w:rPr>
            </w:pPr>
            <w:r w:rsidRPr="00C12DF8">
              <w:rPr>
                <w:rFonts w:ascii="Arial Narrow" w:hAnsi="Arial Narrow"/>
                <w:sz w:val="20"/>
                <w:szCs w:val="20"/>
              </w:rPr>
              <w:t>Inclusive of, if performed:</w:t>
            </w:r>
          </w:p>
          <w:p w14:paraId="5BCED01A" w14:textId="77777777" w:rsidR="001A41AE" w:rsidRPr="00C12DF8" w:rsidRDefault="001A41AE" w:rsidP="001A41AE">
            <w:pPr>
              <w:spacing w:before="120" w:after="120" w:line="240" w:lineRule="auto"/>
              <w:rPr>
                <w:rFonts w:ascii="Arial Narrow" w:hAnsi="Arial Narrow"/>
                <w:sz w:val="20"/>
                <w:szCs w:val="20"/>
              </w:rPr>
            </w:pPr>
            <w:proofErr w:type="spellStart"/>
            <w:r w:rsidRPr="00C12DF8">
              <w:rPr>
                <w:rFonts w:ascii="Arial Narrow" w:hAnsi="Arial Narrow"/>
                <w:sz w:val="20"/>
                <w:szCs w:val="20"/>
              </w:rPr>
              <w:t>i</w:t>
            </w:r>
            <w:proofErr w:type="spellEnd"/>
            <w:r w:rsidRPr="00C12DF8">
              <w:rPr>
                <w:rFonts w:ascii="Arial Narrow" w:hAnsi="Arial Narrow"/>
                <w:sz w:val="20"/>
                <w:szCs w:val="20"/>
              </w:rPr>
              <w:t>) decompression of subacromial space by acromioplasty</w:t>
            </w:r>
          </w:p>
          <w:p w14:paraId="28124CD0" w14:textId="2C2308BA" w:rsidR="001A41AE" w:rsidRPr="00C12DF8" w:rsidRDefault="001A41AE" w:rsidP="001A41AE">
            <w:pPr>
              <w:spacing w:before="120" w:after="120" w:line="240" w:lineRule="auto"/>
              <w:rPr>
                <w:rFonts w:ascii="Arial Narrow" w:hAnsi="Arial Narrow"/>
                <w:sz w:val="20"/>
                <w:szCs w:val="20"/>
              </w:rPr>
            </w:pPr>
            <w:r w:rsidRPr="00C12DF8">
              <w:rPr>
                <w:rFonts w:ascii="Arial Narrow" w:hAnsi="Arial Narrow"/>
                <w:sz w:val="20"/>
                <w:szCs w:val="20"/>
              </w:rPr>
              <w:t xml:space="preserve">ii) excision of </w:t>
            </w:r>
            <w:proofErr w:type="spellStart"/>
            <w:r w:rsidRPr="00C12DF8">
              <w:rPr>
                <w:rFonts w:ascii="Arial Narrow" w:hAnsi="Arial Narrow"/>
                <w:sz w:val="20"/>
                <w:szCs w:val="20"/>
              </w:rPr>
              <w:t>coraco</w:t>
            </w:r>
            <w:proofErr w:type="spellEnd"/>
            <w:r w:rsidRPr="00C12DF8">
              <w:rPr>
                <w:rFonts w:ascii="Arial Narrow" w:hAnsi="Arial Narrow"/>
                <w:sz w:val="20"/>
                <w:szCs w:val="20"/>
              </w:rPr>
              <w:t>-acromial ligament, distal clavicle and acromioclavicular joint</w:t>
            </w:r>
          </w:p>
          <w:p w14:paraId="61199975" w14:textId="77777777" w:rsidR="001A41AE" w:rsidRPr="00C12DF8" w:rsidRDefault="001A41AE" w:rsidP="001A41AE">
            <w:pPr>
              <w:spacing w:before="120" w:after="120" w:line="240" w:lineRule="auto"/>
              <w:rPr>
                <w:rFonts w:ascii="Arial Narrow" w:hAnsi="Arial Narrow"/>
                <w:sz w:val="20"/>
                <w:szCs w:val="20"/>
              </w:rPr>
            </w:pPr>
            <w:r w:rsidRPr="00C12DF8">
              <w:rPr>
                <w:rFonts w:ascii="Arial Narrow" w:hAnsi="Arial Narrow"/>
                <w:sz w:val="20"/>
                <w:szCs w:val="20"/>
              </w:rPr>
              <w:t xml:space="preserve">iii) excision of the bursa </w:t>
            </w:r>
          </w:p>
          <w:p w14:paraId="2E210BCD" w14:textId="77777777" w:rsidR="001A41AE" w:rsidRDefault="001A41AE" w:rsidP="001A41AE">
            <w:pPr>
              <w:spacing w:before="120" w:after="120" w:line="240" w:lineRule="auto"/>
              <w:rPr>
                <w:rFonts w:ascii="Arial Narrow" w:hAnsi="Arial Narrow"/>
                <w:sz w:val="20"/>
                <w:szCs w:val="20"/>
              </w:rPr>
            </w:pPr>
            <w:r w:rsidRPr="00C12DF8">
              <w:rPr>
                <w:rFonts w:ascii="Arial Narrow" w:hAnsi="Arial Narrow"/>
                <w:sz w:val="20"/>
                <w:szCs w:val="20"/>
              </w:rPr>
              <w:t>iv) biceps tenodesis</w:t>
            </w:r>
          </w:p>
          <w:p w14:paraId="44CE7956" w14:textId="77777777" w:rsidR="001A41AE" w:rsidRPr="00DE762F" w:rsidRDefault="001A41AE" w:rsidP="001A41AE">
            <w:pPr>
              <w:spacing w:before="120" w:after="120" w:line="240" w:lineRule="auto"/>
              <w:rPr>
                <w:rFonts w:ascii="Arial Narrow" w:hAnsi="Arial Narrow"/>
                <w:sz w:val="20"/>
                <w:szCs w:val="20"/>
              </w:rPr>
            </w:pPr>
            <w:r w:rsidRPr="009B7F97">
              <w:rPr>
                <w:rFonts w:ascii="Arial Narrow" w:hAnsi="Arial Narrow"/>
                <w:sz w:val="20"/>
                <w:szCs w:val="20"/>
              </w:rPr>
              <w:t>Not being a service associated with a service to which any open or arthroscopic shoulder region procedure applies (Anaes.) (Assist.)</w:t>
            </w:r>
          </w:p>
        </w:tc>
      </w:tr>
      <w:tr w:rsidR="001A41AE" w:rsidRPr="005771DC" w14:paraId="75485146" w14:textId="77777777" w:rsidTr="001A41AE">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7FF857AC" w14:textId="77777777" w:rsidR="001A41AE" w:rsidRPr="00DE762F" w:rsidRDefault="001A41AE" w:rsidP="001A41AE">
            <w:pPr>
              <w:spacing w:before="40" w:after="40" w:line="240" w:lineRule="auto"/>
              <w:rPr>
                <w:rFonts w:ascii="Arial Narrow" w:hAnsi="Arial Narrow"/>
                <w:sz w:val="20"/>
                <w:szCs w:val="20"/>
              </w:rPr>
            </w:pPr>
            <w:r w:rsidRPr="00DE762F">
              <w:rPr>
                <w:rFonts w:ascii="Arial Narrow" w:hAnsi="Arial Narrow"/>
                <w:sz w:val="20"/>
                <w:szCs w:val="20"/>
              </w:rPr>
              <w:t xml:space="preserve">Fee: </w:t>
            </w:r>
            <w:r>
              <w:rPr>
                <w:rFonts w:ascii="Arial Narrow" w:hAnsi="Arial Narrow"/>
                <w:sz w:val="20"/>
                <w:szCs w:val="20"/>
              </w:rPr>
              <w:t>Not provided</w:t>
            </w:r>
          </w:p>
        </w:tc>
      </w:tr>
    </w:tbl>
    <w:p w14:paraId="62338695" w14:textId="1A202196" w:rsidR="00D37A3F" w:rsidRPr="00C6354B" w:rsidRDefault="009D3D8D" w:rsidP="00713728">
      <w:pPr>
        <w:pStyle w:val="Heading2"/>
      </w:pPr>
      <w:r>
        <w:t>Summary of public consultation input</w:t>
      </w:r>
    </w:p>
    <w:p w14:paraId="21561FF7" w14:textId="40562365" w:rsidR="008670F5" w:rsidRDefault="00487923" w:rsidP="003E08BF">
      <w:pPr>
        <w:spacing w:before="240"/>
      </w:pPr>
      <w:r>
        <w:t>The c</w:t>
      </w:r>
      <w:r w:rsidR="002529D9">
        <w:t xml:space="preserve">onsultation questions are shown in Appendix C. </w:t>
      </w:r>
    </w:p>
    <w:p w14:paraId="4398BFD2" w14:textId="6A665E82" w:rsidR="00EC4A30" w:rsidRPr="00F76A83" w:rsidRDefault="00EC4A30" w:rsidP="00F76A83">
      <w:pPr>
        <w:rPr>
          <w:i/>
          <w:iCs/>
        </w:rPr>
      </w:pPr>
      <w:r w:rsidRPr="00F76A83">
        <w:rPr>
          <w:i/>
          <w:iCs/>
        </w:rPr>
        <w:t>PASC noted the questions for consultation and the consultation feedback. PASC noted that there is an existing, separate MBS item for debridement, and that this service was not a part of this application.</w:t>
      </w:r>
    </w:p>
    <w:p w14:paraId="214BCEDA" w14:textId="597CB1C4" w:rsidR="008670F5" w:rsidRPr="009C1C06" w:rsidRDefault="003E08BF" w:rsidP="008670F5">
      <w:pPr>
        <w:spacing w:after="120"/>
      </w:pPr>
      <w:r>
        <w:t>Consultation feedback for application 1711 was received from</w:t>
      </w:r>
      <w:r w:rsidR="008670F5" w:rsidRPr="009C1C06">
        <w:t xml:space="preserve"> one (1) professional organisation and two (2) individuals</w:t>
      </w:r>
      <w:r w:rsidR="008670F5">
        <w:t>, both health professionals</w:t>
      </w:r>
      <w:r w:rsidR="008670F5" w:rsidRPr="009C1C06">
        <w:t xml:space="preserve">. </w:t>
      </w:r>
      <w:r w:rsidR="008670F5">
        <w:t xml:space="preserve">The </w:t>
      </w:r>
      <w:r w:rsidR="008670F5" w:rsidRPr="009C1C06">
        <w:t>Shoulder and Elbow Society of Australia (SESA)</w:t>
      </w:r>
      <w:r w:rsidR="008670F5">
        <w:t>, and one health professional provided two responses each</w:t>
      </w:r>
      <w:r w:rsidR="008670F5" w:rsidRPr="009C1C06">
        <w:t>.</w:t>
      </w:r>
    </w:p>
    <w:p w14:paraId="6D215658" w14:textId="4B110E84" w:rsidR="003E08BF" w:rsidRDefault="003E08BF" w:rsidP="003E08BF">
      <w:pPr>
        <w:spacing w:before="240"/>
      </w:pPr>
      <w:r>
        <w:t>Benefits</w:t>
      </w:r>
      <w:r w:rsidR="00AE647C">
        <w:t>:</w:t>
      </w:r>
    </w:p>
    <w:p w14:paraId="32FA590B" w14:textId="20131BAB" w:rsidR="003E08BF" w:rsidRDefault="003E08BF" w:rsidP="003E08BF">
      <w:pPr>
        <w:spacing w:before="240"/>
      </w:pPr>
      <w:r>
        <w:t xml:space="preserve">The SESA noted that </w:t>
      </w:r>
      <w:r w:rsidR="00C74CDA">
        <w:t xml:space="preserve">subacromial </w:t>
      </w:r>
      <w:r>
        <w:t xml:space="preserve">decompression </w:t>
      </w:r>
      <w:r w:rsidRPr="007F4221">
        <w:t xml:space="preserve">may be warranted for extrinsic causes of compression </w:t>
      </w:r>
      <w:r>
        <w:t>and provided either standalone or with the</w:t>
      </w:r>
      <w:r w:rsidRPr="007F4221">
        <w:t xml:space="preserve"> repair of a rotator cuff tear</w:t>
      </w:r>
      <w:r>
        <w:t>.</w:t>
      </w:r>
      <w:r w:rsidR="00B90303">
        <w:t xml:space="preserve"> Standalone subacromial decompression</w:t>
      </w:r>
      <w:r w:rsidR="001A25E1">
        <w:t xml:space="preserve"> can be used where there is </w:t>
      </w:r>
      <w:r w:rsidR="0006462C">
        <w:t>no loss of rotator cuff function.</w:t>
      </w:r>
      <w:r w:rsidR="00A1390F">
        <w:t xml:space="preserve"> </w:t>
      </w:r>
      <w:r w:rsidR="00DE1DAB">
        <w:t xml:space="preserve">Arthroscopic acromioplasty can </w:t>
      </w:r>
      <w:r w:rsidR="00DE1DAB">
        <w:lastRenderedPageBreak/>
        <w:t>reduce the risk of rotator cuff disease in the future.</w:t>
      </w:r>
      <w:r w:rsidR="00CD5552">
        <w:t xml:space="preserve"> However, acromioplasty should not be used for shoulder pain alone.</w:t>
      </w:r>
    </w:p>
    <w:p w14:paraId="56658521" w14:textId="77777777" w:rsidR="006309C5" w:rsidRPr="007F4221" w:rsidRDefault="006309C5" w:rsidP="006309C5">
      <w:pPr>
        <w:spacing w:before="240"/>
      </w:pPr>
      <w:r>
        <w:t>SESA recommended to retain acromioplasty as a treatment for established impingement that has not responded to appropriate conservative management, and should be available as an adjunct to rotator cuff repair when surgically indicated (that is, where there is abnormal acromial morphology and clinical impingement). The SESA President acknowledged the value of two separate PICO Sets.</w:t>
      </w:r>
    </w:p>
    <w:p w14:paraId="0C8938D3" w14:textId="77989F8F" w:rsidR="000A5DDD" w:rsidRDefault="008670F5" w:rsidP="003E08BF">
      <w:pPr>
        <w:spacing w:before="240"/>
      </w:pPr>
      <w:r>
        <w:t>Population</w:t>
      </w:r>
    </w:p>
    <w:p w14:paraId="5B7CEF5B" w14:textId="2F156E6C" w:rsidR="00C1394D" w:rsidRDefault="00C1394D" w:rsidP="003E08BF">
      <w:pPr>
        <w:spacing w:before="240"/>
      </w:pPr>
      <w:r>
        <w:t>SESA commented that investigations such as X-ray, MRI or ultrasound</w:t>
      </w:r>
      <w:r w:rsidR="007F2ECE">
        <w:t xml:space="preserve"> are valuable as they</w:t>
      </w:r>
      <w:r w:rsidR="00C4330E">
        <w:t xml:space="preserve"> provide </w:t>
      </w:r>
      <w:r w:rsidR="00E62DC4">
        <w:t xml:space="preserve">information for surgical preparation and </w:t>
      </w:r>
      <w:r w:rsidR="0087433D">
        <w:t>can inform surgical prognosis.</w:t>
      </w:r>
      <w:r w:rsidR="00101C2E">
        <w:t xml:space="preserve"> </w:t>
      </w:r>
      <w:r w:rsidR="005A5E83">
        <w:t>The SESA President noted that t</w:t>
      </w:r>
      <w:r w:rsidR="00101C2E">
        <w:t xml:space="preserve">he choice of imaging modality is made based on patient </w:t>
      </w:r>
      <w:r w:rsidR="00163E17">
        <w:t>history and clinical</w:t>
      </w:r>
      <w:r w:rsidR="00531DF1">
        <w:t xml:space="preserve"> presentation</w:t>
      </w:r>
      <w:r w:rsidR="005A5E83">
        <w:t>, and that MRI is considered to be the gold standard investigation</w:t>
      </w:r>
      <w:r w:rsidR="00101C2E">
        <w:t>.</w:t>
      </w:r>
      <w:r w:rsidR="00455D79">
        <w:t xml:space="preserve"> An individual surgeon commented that treatment for PTT is fraught </w:t>
      </w:r>
      <w:r w:rsidR="00455D79" w:rsidRPr="00600930">
        <w:t>and probably should be based on patient activity levels rather than MRI scan pathology</w:t>
      </w:r>
      <w:r w:rsidR="00455D79">
        <w:t>, which may lead to over-diagnosis.</w:t>
      </w:r>
    </w:p>
    <w:p w14:paraId="7D21083F" w14:textId="41C132F4" w:rsidR="00697708" w:rsidRDefault="003E08BF" w:rsidP="003E08BF">
      <w:pPr>
        <w:spacing w:before="240"/>
      </w:pPr>
      <w:r>
        <w:t>For patient selection SESA n</w:t>
      </w:r>
      <w:r w:rsidRPr="007F4221">
        <w:t>oted that for “chronic impingement/tendonitis that has failed a long course</w:t>
      </w:r>
      <w:r w:rsidR="002A211A">
        <w:t xml:space="preserve"> (4-6 months)</w:t>
      </w:r>
      <w:r w:rsidRPr="007F4221">
        <w:t xml:space="preserve"> of nonoperative treatment and is associated with extrinsic impingement, an arthroscopic acromioplasty is an excellent form of management”</w:t>
      </w:r>
      <w:r>
        <w:t>.</w:t>
      </w:r>
      <w:r w:rsidR="00575E2A">
        <w:t xml:space="preserve"> Specifically, </w:t>
      </w:r>
      <w:r w:rsidR="00697708">
        <w:t>SESA</w:t>
      </w:r>
      <w:r w:rsidR="00A41BA6">
        <w:t xml:space="preserve"> recommended that patient </w:t>
      </w:r>
      <w:r w:rsidR="009A02D0">
        <w:t>selection</w:t>
      </w:r>
      <w:r w:rsidR="00DF6973">
        <w:t xml:space="preserve"> for acromioplasty should</w:t>
      </w:r>
      <w:r w:rsidR="009A02D0">
        <w:t xml:space="preserve"> be</w:t>
      </w:r>
      <w:r w:rsidR="00697708">
        <w:t>:</w:t>
      </w:r>
    </w:p>
    <w:p w14:paraId="0395D6A7" w14:textId="3479FBEF" w:rsidR="00697708" w:rsidRDefault="00697708" w:rsidP="00A41BA6">
      <w:pPr>
        <w:pStyle w:val="ListParagraph"/>
        <w:numPr>
          <w:ilvl w:val="0"/>
          <w:numId w:val="26"/>
        </w:numPr>
        <w:spacing w:before="240"/>
      </w:pPr>
      <w:r>
        <w:t>A failure of non</w:t>
      </w:r>
      <w:r w:rsidR="00C82B2D">
        <w:t>operative</w:t>
      </w:r>
      <w:r>
        <w:t xml:space="preserve"> measures over 4-6 months</w:t>
      </w:r>
    </w:p>
    <w:p w14:paraId="12DB6C06" w14:textId="5609DCF1" w:rsidR="00654360" w:rsidRDefault="00654360" w:rsidP="00A41BA6">
      <w:pPr>
        <w:pStyle w:val="ListParagraph"/>
        <w:numPr>
          <w:ilvl w:val="0"/>
          <w:numId w:val="26"/>
        </w:numPr>
        <w:spacing w:before="240"/>
      </w:pPr>
      <w:r>
        <w:t xml:space="preserve">Examination consistent with impingement and with the exclusion of other common </w:t>
      </w:r>
      <w:r w:rsidR="00545AD0">
        <w:t>causes</w:t>
      </w:r>
      <w:r>
        <w:t xml:space="preserve"> of shoulder pai</w:t>
      </w:r>
      <w:r w:rsidR="00545AD0">
        <w:t>n such as adhesive capsulitis, long head of biceps tendonitis, osteoarthritis etc.</w:t>
      </w:r>
    </w:p>
    <w:p w14:paraId="5004A1F7" w14:textId="77777777" w:rsidR="0047174A" w:rsidRDefault="0047174A" w:rsidP="00A41BA6">
      <w:pPr>
        <w:pStyle w:val="ListParagraph"/>
        <w:numPr>
          <w:ilvl w:val="0"/>
          <w:numId w:val="26"/>
        </w:numPr>
        <w:spacing w:before="240"/>
      </w:pPr>
      <w:r>
        <w:t>Ongoing untenable symptoms</w:t>
      </w:r>
    </w:p>
    <w:p w14:paraId="5511C420" w14:textId="18D8C21D" w:rsidR="003E08BF" w:rsidRDefault="0047174A" w:rsidP="00A41BA6">
      <w:pPr>
        <w:pStyle w:val="ListParagraph"/>
        <w:numPr>
          <w:ilvl w:val="0"/>
          <w:numId w:val="26"/>
        </w:numPr>
        <w:spacing w:before="240"/>
      </w:pPr>
      <w:r>
        <w:t xml:space="preserve">The demonstration of a mechanical cause </w:t>
      </w:r>
      <w:r w:rsidR="00C82B2D">
        <w:t>for the cuff impingement</w:t>
      </w:r>
      <w:r w:rsidR="0054140E">
        <w:t>(e.g. radiological evidence</w:t>
      </w:r>
      <w:r w:rsidR="00BE431D">
        <w:t xml:space="preserve"> of abnormal acromial/subacromial morphology</w:t>
      </w:r>
      <w:r w:rsidR="00D04A4A">
        <w:t>, i</w:t>
      </w:r>
      <w:r w:rsidR="004D6CA5">
        <w:t>mpingement or abrasion</w:t>
      </w:r>
      <w:r w:rsidR="0054140E">
        <w:t>)</w:t>
      </w:r>
    </w:p>
    <w:p w14:paraId="7E85F95E" w14:textId="274CAB45" w:rsidR="00240165" w:rsidRPr="007F4221" w:rsidRDefault="00ED6D9F" w:rsidP="003E08BF">
      <w:pPr>
        <w:spacing w:before="240"/>
      </w:pPr>
      <w:r>
        <w:t>The SESA President noted that</w:t>
      </w:r>
      <w:r w:rsidR="00144F51">
        <w:t xml:space="preserve"> a shorter review period and</w:t>
      </w:r>
      <w:r>
        <w:t xml:space="preserve"> </w:t>
      </w:r>
      <w:r w:rsidR="00946503">
        <w:t xml:space="preserve">an earlier intervention </w:t>
      </w:r>
      <w:r w:rsidR="00477057">
        <w:t>may be necessary dependent on</w:t>
      </w:r>
      <w:r w:rsidR="00946503">
        <w:t xml:space="preserve"> </w:t>
      </w:r>
      <w:r w:rsidR="00111673">
        <w:t>patient factors and the severity of the presentation.</w:t>
      </w:r>
      <w:r w:rsidR="004B0C87">
        <w:t xml:space="preserve"> The SESA President advised that patients older than 70 years with a low functional demand </w:t>
      </w:r>
      <w:r w:rsidR="00624383">
        <w:t xml:space="preserve">can be managed nonoperatively. </w:t>
      </w:r>
      <w:r w:rsidR="0068116A">
        <w:t>The President also noted that arthroscopic intervention for repair can minimise the need for more expensive interventions at a later time, such as shoulder arthroplasty.</w:t>
      </w:r>
    </w:p>
    <w:p w14:paraId="592C867F" w14:textId="46834BD4" w:rsidR="00D17ACA" w:rsidRDefault="00A72529" w:rsidP="003E08BF">
      <w:pPr>
        <w:spacing w:before="240"/>
      </w:pPr>
      <w:r>
        <w:t>SESA noted that a</w:t>
      </w:r>
      <w:r w:rsidR="00D17ACA">
        <w:t>rthroscopic acromioplasties are often performed with rotator cuff repairs</w:t>
      </w:r>
      <w:r>
        <w:t xml:space="preserve">, and should be </w:t>
      </w:r>
      <w:r w:rsidR="004974D3">
        <w:t>restricted to repair where the tear is extrinsic in origin</w:t>
      </w:r>
      <w:r w:rsidR="00D17ACA">
        <w:t>.</w:t>
      </w:r>
    </w:p>
    <w:p w14:paraId="6B707CA7" w14:textId="64AEFF84" w:rsidR="000E71E4" w:rsidRDefault="00AE647C" w:rsidP="003E08BF">
      <w:pPr>
        <w:spacing w:before="240"/>
      </w:pPr>
      <w:r>
        <w:t>Trial design</w:t>
      </w:r>
    </w:p>
    <w:p w14:paraId="22FA6049" w14:textId="6F6B6199" w:rsidR="00AE647C" w:rsidRDefault="00AE647C" w:rsidP="003E08BF">
      <w:pPr>
        <w:spacing w:before="240"/>
      </w:pPr>
      <w:r>
        <w:t>SESA agreed</w:t>
      </w:r>
      <w:r w:rsidRPr="007F4221">
        <w:t xml:space="preserve"> that the evidence</w:t>
      </w:r>
      <w:r w:rsidR="00A0743C">
        <w:t xml:space="preserve"> for subacromial decompression</w:t>
      </w:r>
      <w:r w:rsidRPr="007F4221">
        <w:t xml:space="preserve"> has evolved but disagree that </w:t>
      </w:r>
      <w:r>
        <w:t>the service</w:t>
      </w:r>
      <w:r w:rsidRPr="007F4221">
        <w:t xml:space="preserve"> should be removed entirely</w:t>
      </w:r>
      <w:r>
        <w:t xml:space="preserve">. Comment was provided on a recent RCT, which was considered to be poorly designed and not in line with current practice. The study was underpowered and a number of participants crossed over to the surgery group; patients were included for shoulder pain and could have had a different diagnosis, and it was unclear if patients had acromial spurs. Many patients had only 12 weeks of nonoperative treatment, and as such many of the participants were likely to have improved with ongoing conservative therapy. SESA was also critical of the Cochrane reviews which included studies on shoulder pain not impingement, and as such the arithmetic conclusions of the studies should not be taken on face </w:t>
      </w:r>
      <w:r>
        <w:lastRenderedPageBreak/>
        <w:t>value. SESA provides refe</w:t>
      </w:r>
      <w:r w:rsidR="00307AC9">
        <w:t>re</w:t>
      </w:r>
      <w:r>
        <w:t>nces in support of subacromial acromioplasty. The SESA President note</w:t>
      </w:r>
      <w:r w:rsidR="00677F87">
        <w:t>d</w:t>
      </w:r>
      <w:r>
        <w:t xml:space="preserve"> that studies with longer-term follow-up can show additional benefits to surgical decompression.</w:t>
      </w:r>
    </w:p>
    <w:p w14:paraId="6D0B1AAA" w14:textId="288D659D" w:rsidR="00AE647C" w:rsidRDefault="00AE647C" w:rsidP="003E08BF">
      <w:pPr>
        <w:spacing w:before="240"/>
      </w:pPr>
      <w:r>
        <w:t>MBS items</w:t>
      </w:r>
    </w:p>
    <w:p w14:paraId="5CCF7CED" w14:textId="140AE835" w:rsidR="00D12C54" w:rsidRDefault="00D12C54" w:rsidP="003E08BF">
      <w:pPr>
        <w:spacing w:before="240"/>
      </w:pPr>
      <w:r>
        <w:t xml:space="preserve">The SESA President provide information regarding the </w:t>
      </w:r>
      <w:r w:rsidR="00DC53BD">
        <w:t>larger or more complex services as represented by 489XY(2). In addition to large size, increased complexity included:</w:t>
      </w:r>
    </w:p>
    <w:p w14:paraId="3F275E54" w14:textId="16D1A61D" w:rsidR="00797332" w:rsidRDefault="00797332" w:rsidP="00797332">
      <w:pPr>
        <w:pStyle w:val="ListParagraph"/>
        <w:numPr>
          <w:ilvl w:val="0"/>
          <w:numId w:val="27"/>
        </w:numPr>
        <w:spacing w:before="240"/>
      </w:pPr>
      <w:r>
        <w:t xml:space="preserve">Rotator </w:t>
      </w:r>
      <w:r w:rsidR="000379F3">
        <w:t>c</w:t>
      </w:r>
      <w:r>
        <w:t xml:space="preserve">uff </w:t>
      </w:r>
      <w:r w:rsidR="000379F3">
        <w:t>t</w:t>
      </w:r>
      <w:r>
        <w:t>ear involving 2 or more tendon tears.</w:t>
      </w:r>
    </w:p>
    <w:p w14:paraId="645A7F93" w14:textId="03FAC780" w:rsidR="00797332" w:rsidRDefault="00797332" w:rsidP="00797332">
      <w:pPr>
        <w:pStyle w:val="ListParagraph"/>
        <w:numPr>
          <w:ilvl w:val="0"/>
          <w:numId w:val="27"/>
        </w:numPr>
        <w:spacing w:before="240"/>
      </w:pPr>
      <w:r>
        <w:t xml:space="preserve">Utilisation of </w:t>
      </w:r>
      <w:r w:rsidR="000379F3">
        <w:t>p</w:t>
      </w:r>
      <w:r>
        <w:t xml:space="preserve">atch grafts to </w:t>
      </w:r>
      <w:r w:rsidR="000379F3">
        <w:t>a</w:t>
      </w:r>
      <w:r>
        <w:t xml:space="preserve">ugment the </w:t>
      </w:r>
      <w:r w:rsidR="000379F3">
        <w:t>rotator cuff repair</w:t>
      </w:r>
    </w:p>
    <w:p w14:paraId="7EDD1A0B" w14:textId="46C42ABA" w:rsidR="00797332" w:rsidRDefault="00797332" w:rsidP="00797332">
      <w:pPr>
        <w:pStyle w:val="ListParagraph"/>
        <w:numPr>
          <w:ilvl w:val="0"/>
          <w:numId w:val="27"/>
        </w:numPr>
        <w:spacing w:before="240"/>
      </w:pPr>
      <w:r>
        <w:t xml:space="preserve">Superior </w:t>
      </w:r>
      <w:r w:rsidR="000379F3">
        <w:t>c</w:t>
      </w:r>
      <w:r>
        <w:t>apsular reconstructions to address superior instability of the shoulder</w:t>
      </w:r>
    </w:p>
    <w:p w14:paraId="017AEC49" w14:textId="2851EE08" w:rsidR="00797332" w:rsidRDefault="00797332" w:rsidP="00797332">
      <w:pPr>
        <w:pStyle w:val="ListParagraph"/>
        <w:numPr>
          <w:ilvl w:val="0"/>
          <w:numId w:val="27"/>
        </w:numPr>
        <w:spacing w:before="240"/>
      </w:pPr>
      <w:r>
        <w:t>Muscle slides to facilitate tendon mobilisation and healing</w:t>
      </w:r>
    </w:p>
    <w:p w14:paraId="3931B55A" w14:textId="0E36816F" w:rsidR="00AC68FA" w:rsidRDefault="009263B8" w:rsidP="003E08BF">
      <w:pPr>
        <w:spacing w:before="240"/>
      </w:pPr>
      <w:r>
        <w:t xml:space="preserve">The SESA President </w:t>
      </w:r>
      <w:r w:rsidR="00B32E08">
        <w:t xml:space="preserve">noted issues with </w:t>
      </w:r>
      <w:r w:rsidR="002124BA">
        <w:t>the wording of the MBS items</w:t>
      </w:r>
      <w:r w:rsidR="00C6612E">
        <w:t>. Th</w:t>
      </w:r>
      <w:r w:rsidR="00FC5AD9">
        <w:t>ese</w:t>
      </w:r>
      <w:r w:rsidR="00C6612E">
        <w:t xml:space="preserve"> included</w:t>
      </w:r>
      <w:r w:rsidR="00FC5AD9">
        <w:t xml:space="preserve"> issues regarding</w:t>
      </w:r>
      <w:r w:rsidR="00C6612E">
        <w:t xml:space="preserve"> the separate pathologies of acromioclavicular arthritis</w:t>
      </w:r>
      <w:r w:rsidR="005D40A1">
        <w:t xml:space="preserve"> and</w:t>
      </w:r>
      <w:r w:rsidR="004A6F48">
        <w:t xml:space="preserve"> </w:t>
      </w:r>
      <w:r w:rsidR="005359B6">
        <w:t xml:space="preserve">biceps </w:t>
      </w:r>
      <w:r w:rsidR="005D40A1">
        <w:t>tendinopathy</w:t>
      </w:r>
      <w:r w:rsidR="00926B8E">
        <w:t xml:space="preserve">. </w:t>
      </w:r>
      <w:r w:rsidR="00926B8E" w:rsidRPr="00691205">
        <w:t>Th</w:t>
      </w:r>
      <w:r w:rsidR="00E93B35" w:rsidRPr="00691205">
        <w:t>ese</w:t>
      </w:r>
      <w:r w:rsidR="00926B8E" w:rsidRPr="00691205">
        <w:t xml:space="preserve"> issue</w:t>
      </w:r>
      <w:r w:rsidR="00E93B35" w:rsidRPr="00691205">
        <w:t>s</w:t>
      </w:r>
      <w:r w:rsidR="00926B8E" w:rsidRPr="00691205">
        <w:t xml:space="preserve"> </w:t>
      </w:r>
      <w:r w:rsidR="00A97860" w:rsidRPr="00691205">
        <w:t>will not be investigated as part of this current assessment process.</w:t>
      </w:r>
      <w:r w:rsidR="0026508B">
        <w:t xml:space="preserve"> The SESA President also provide</w:t>
      </w:r>
      <w:r w:rsidR="002A082C">
        <w:t>d</w:t>
      </w:r>
      <w:r w:rsidR="0026508B">
        <w:t xml:space="preserve"> </w:t>
      </w:r>
      <w:r w:rsidR="007E172C">
        <w:t xml:space="preserve">comment on the appropriateness of the exclusions applied to the proposed </w:t>
      </w:r>
      <w:r w:rsidR="00352CE4">
        <w:t>MBS items</w:t>
      </w:r>
      <w:r w:rsidR="00E33005">
        <w:t>, and the impact on services for other pathologies of the shoulder</w:t>
      </w:r>
      <w:r w:rsidR="00352CE4">
        <w:t>.</w:t>
      </w:r>
    </w:p>
    <w:p w14:paraId="04C8C0E4" w14:textId="7BEFE6A7" w:rsidR="00777FC9" w:rsidRDefault="00777FC9" w:rsidP="003E08BF">
      <w:pPr>
        <w:spacing w:before="240"/>
      </w:pPr>
      <w:r>
        <w:t xml:space="preserve">The </w:t>
      </w:r>
      <w:r w:rsidR="00B41D59">
        <w:t>SESA President advised that a</w:t>
      </w:r>
      <w:r>
        <w:t>rthroscopic</w:t>
      </w:r>
      <w:r w:rsidR="00B41D59">
        <w:t xml:space="preserve"> debridement was provided by a separate MBS item</w:t>
      </w:r>
      <w:r w:rsidR="00E22FE1">
        <w:t xml:space="preserve"> (</w:t>
      </w:r>
      <w:r w:rsidR="00393299">
        <w:t>48948)</w:t>
      </w:r>
      <w:r w:rsidR="00B41D59">
        <w:t>.</w:t>
      </w:r>
    </w:p>
    <w:p w14:paraId="4BFF677E" w14:textId="537FF8C6" w:rsidR="003E08BF" w:rsidRDefault="003E08BF" w:rsidP="003E08BF">
      <w:pPr>
        <w:spacing w:before="240"/>
      </w:pPr>
      <w:r>
        <w:t>Disadvantages</w:t>
      </w:r>
    </w:p>
    <w:p w14:paraId="1407E20E" w14:textId="71ABC406" w:rsidR="006A7D4A" w:rsidRPr="00D714D4" w:rsidRDefault="008670F5" w:rsidP="00F76A83">
      <w:r>
        <w:t>One health professional</w:t>
      </w:r>
      <w:r w:rsidR="003E08BF">
        <w:t xml:space="preserve"> provided a recent Australian article discussing a lack of benefit of number of surgical interventions compared to placebo surgery, including arthroscopy for shoulder pain </w:t>
      </w:r>
      <w:r w:rsidR="006E2525">
        <w:fldChar w:fldCharType="begin"/>
      </w:r>
      <w:r w:rsidR="006E2525">
        <w:instrText xml:space="preserve"> ADDIN EN.CITE &lt;EndNote&gt;&lt;Cite&gt;&lt;Author&gt;Ferreira&lt;/Author&gt;&lt;Year&gt;2022&lt;/Year&gt;&lt;RecNum&gt;173&lt;/RecNum&gt;&lt;DisplayText&gt;(Ferreira et al. 2022)&lt;/DisplayText&gt;&lt;record&gt;&lt;rec-number&gt;173&lt;/rec-number&gt;&lt;foreign-keys&gt;&lt;key app="EN" db-id="rv0tdsrtmppw57e20z4prz9rvxrasrvve0td" timestamp="1650338997"&gt;173&lt;/key&gt;&lt;/foreign-keys&gt;&lt;ref-type name="Web Page"&gt;12&lt;/ref-type&gt;&lt;contributors&gt;&lt;authors&gt;&lt;author&gt;Ferreira, G.&lt;/author&gt;&lt;author&gt;Harris, I.&lt;/author&gt;&lt;author&gt;Zadro, J.&lt;/author&gt;&lt;author&gt;O&amp;apos;Keefe, M.&lt;/author&gt;&lt;/authors&gt;&lt;/contributors&gt;&lt;titles&gt;&lt;title&gt;3 orthopaedic surgeries that might be doing patients (and their pockets) more harm than good&lt;/title&gt;&lt;/titles&gt;&lt;volume&gt;2022&lt;/volume&gt;&lt;number&gt;19 April&lt;/number&gt;&lt;dates&gt;&lt;year&gt;2022&lt;/year&gt;&lt;/dates&gt;&lt;publisher&gt;the conversation&lt;/publisher&gt;&lt;urls&gt;&lt;related-urls&gt;&lt;url&gt;https://theconversation.com/3-orthopaedic-surgeries-that-might-be-doing-patients-and-their-pockets-more-harm-than-good-179370&lt;/url&gt;&lt;/related-urls&gt;&lt;/urls&gt;&lt;/record&gt;&lt;/Cite&gt;&lt;/EndNote&gt;</w:instrText>
      </w:r>
      <w:r w:rsidR="006E2525">
        <w:fldChar w:fldCharType="separate"/>
      </w:r>
      <w:r w:rsidR="006E2525">
        <w:rPr>
          <w:noProof/>
        </w:rPr>
        <w:t>(Ferreira et al. 2022)</w:t>
      </w:r>
      <w:r w:rsidR="006E2525">
        <w:fldChar w:fldCharType="end"/>
      </w:r>
      <w:r w:rsidR="003E08BF">
        <w:t>.</w:t>
      </w:r>
    </w:p>
    <w:p w14:paraId="4E68667F" w14:textId="07DBFEF2" w:rsidR="00D37A3F" w:rsidRDefault="00D37A3F" w:rsidP="00713728">
      <w:pPr>
        <w:pStyle w:val="Heading2"/>
      </w:pPr>
      <w:r w:rsidRPr="00D37A3F">
        <w:t>Next steps</w:t>
      </w:r>
    </w:p>
    <w:p w14:paraId="728F4B82" w14:textId="31E768A1" w:rsidR="00732B65" w:rsidRPr="00F76A83" w:rsidRDefault="00732B65" w:rsidP="00F76A83">
      <w:pPr>
        <w:rPr>
          <w:i/>
          <w:iCs/>
        </w:rPr>
      </w:pPr>
      <w:r w:rsidRPr="00F76A83">
        <w:rPr>
          <w:i/>
          <w:iCs/>
        </w:rPr>
        <w:t>PASC recommended that the PICO Sets, Population and Outcomes be simplified and amended in line with its discussions.</w:t>
      </w:r>
    </w:p>
    <w:p w14:paraId="0E273FEB" w14:textId="77777777" w:rsidR="00035D8F" w:rsidRPr="00F76A83" w:rsidRDefault="00035D8F" w:rsidP="00F76A83">
      <w:pPr>
        <w:rPr>
          <w:i/>
          <w:iCs/>
        </w:rPr>
      </w:pPr>
      <w:r w:rsidRPr="00F76A83">
        <w:rPr>
          <w:i/>
          <w:iCs/>
        </w:rPr>
        <w:t>PASC recommended that consistent with the consultation feedback, patients eligible for subacromial decompression should have tried and failed conservative therapies for a minimum of six months.</w:t>
      </w:r>
    </w:p>
    <w:p w14:paraId="77D0D95E" w14:textId="248553AA" w:rsidR="00732B65" w:rsidRPr="00F76A83" w:rsidRDefault="00732B65" w:rsidP="00F76A83">
      <w:pPr>
        <w:rPr>
          <w:i/>
          <w:iCs/>
        </w:rPr>
      </w:pPr>
      <w:r w:rsidRPr="00F76A83">
        <w:rPr>
          <w:i/>
          <w:iCs/>
        </w:rPr>
        <w:t>PASC requested that the MSAC Executive confirm if PICO Set 2 is required, or if it agrees with PASC that it is redundant and can be removed from this assessment</w:t>
      </w:r>
      <w:r w:rsidR="0050799A" w:rsidRPr="00F76A83">
        <w:rPr>
          <w:i/>
          <w:iCs/>
        </w:rPr>
        <w:t>.</w:t>
      </w:r>
      <w:r w:rsidRPr="00F76A83">
        <w:rPr>
          <w:i/>
          <w:iCs/>
        </w:rPr>
        <w:t xml:space="preserve"> If needed, PICO Set 2 could be investigated in a separate review </w:t>
      </w:r>
      <w:r w:rsidR="002B6B45" w:rsidRPr="00F76A83">
        <w:rPr>
          <w:i/>
          <w:iCs/>
        </w:rPr>
        <w:t xml:space="preserve">either before or after the </w:t>
      </w:r>
      <w:r w:rsidRPr="00F76A83">
        <w:rPr>
          <w:i/>
          <w:iCs/>
        </w:rPr>
        <w:t>results of the Australian Rotator Cuff trial. PASC acknowledge</w:t>
      </w:r>
      <w:r w:rsidR="00B70903" w:rsidRPr="00F76A83">
        <w:rPr>
          <w:i/>
          <w:iCs/>
        </w:rPr>
        <w:t>d</w:t>
      </w:r>
      <w:r w:rsidRPr="00F76A83">
        <w:rPr>
          <w:i/>
          <w:iCs/>
        </w:rPr>
        <w:t xml:space="preserve"> that the evidence from the Australian Rotator Cuff trial results will not be available for some years.</w:t>
      </w:r>
    </w:p>
    <w:p w14:paraId="222FD313" w14:textId="77777777" w:rsidR="00732B65" w:rsidRPr="00F76A83" w:rsidRDefault="00732B65" w:rsidP="00F76A83">
      <w:pPr>
        <w:rPr>
          <w:i/>
          <w:iCs/>
        </w:rPr>
      </w:pPr>
      <w:r w:rsidRPr="00F76A83">
        <w:rPr>
          <w:i/>
          <w:iCs/>
        </w:rPr>
        <w:t>PASC recommended that if PICO Set 2 was to be included in the assessment, that conservative therapy should be included as a Comparator.</w:t>
      </w:r>
    </w:p>
    <w:p w14:paraId="1FC15759" w14:textId="77777777" w:rsidR="00732B65" w:rsidRPr="00F76A83" w:rsidRDefault="00732B65" w:rsidP="00F76A83">
      <w:pPr>
        <w:rPr>
          <w:i/>
          <w:iCs/>
        </w:rPr>
      </w:pPr>
      <w:r w:rsidRPr="00F76A83">
        <w:rPr>
          <w:i/>
          <w:iCs/>
        </w:rPr>
        <w:t>PASC recommended that the assessment phase should identify any studies which link patient presentation and symptoms to the outcomes of surgery. This issue may be a question of interest for the Medical Research Future Fund.</w:t>
      </w:r>
    </w:p>
    <w:p w14:paraId="24049FB5" w14:textId="3A003ACE" w:rsidR="005A0A12" w:rsidRDefault="005A0A12">
      <w:pPr>
        <w:spacing w:after="160" w:line="259" w:lineRule="auto"/>
      </w:pPr>
      <w:r>
        <w:br w:type="page"/>
      </w:r>
    </w:p>
    <w:p w14:paraId="7F5E34A9" w14:textId="77777777" w:rsidR="00771075" w:rsidRDefault="00771075" w:rsidP="00771075">
      <w:pPr>
        <w:pStyle w:val="Heading2"/>
      </w:pPr>
      <w:r w:rsidRPr="00A33126">
        <w:lastRenderedPageBreak/>
        <w:t>References</w:t>
      </w:r>
    </w:p>
    <w:p w14:paraId="2CC2F1DB" w14:textId="019477DD" w:rsidR="00F20D03" w:rsidRPr="00F20D03" w:rsidRDefault="00771075" w:rsidP="00F20D03">
      <w:pPr>
        <w:pStyle w:val="EndNoteBibliography"/>
        <w:spacing w:after="0"/>
        <w:ind w:left="720" w:hanging="720"/>
      </w:pPr>
      <w:r>
        <w:fldChar w:fldCharType="begin"/>
      </w:r>
      <w:r>
        <w:instrText xml:space="preserve"> ADDIN EN.REFLIST </w:instrText>
      </w:r>
      <w:r>
        <w:fldChar w:fldCharType="separate"/>
      </w:r>
      <w:r w:rsidR="00F20D03" w:rsidRPr="00F20D03">
        <w:t xml:space="preserve">AAOS. 2019. </w:t>
      </w:r>
      <w:r w:rsidR="00F20D03" w:rsidRPr="00F20D03">
        <w:rPr>
          <w:i/>
        </w:rPr>
        <w:t xml:space="preserve">Management of Rotator Cuff Injuries. Evidence-Based Clinical Practice Guideline </w:t>
      </w:r>
      <w:r w:rsidR="00F20D03" w:rsidRPr="00F20D03">
        <w:t xml:space="preserve">[Online]. Available: </w:t>
      </w:r>
      <w:hyperlink r:id="rId10" w:history="1">
        <w:r w:rsidR="00F20D03" w:rsidRPr="00F20D03">
          <w:rPr>
            <w:rStyle w:val="Hyperlink"/>
            <w:rFonts w:ascii="Calibri" w:hAnsi="Calibri" w:cs="Calibri"/>
          </w:rPr>
          <w:t>https://www.aaos.org/quality/quality-programs/upper-extremity-programs/rotator-cuff-injuries/</w:t>
        </w:r>
      </w:hyperlink>
      <w:r w:rsidR="00F20D03" w:rsidRPr="00F20D03">
        <w:t xml:space="preserve"> [Accessed 19 January 2022].</w:t>
      </w:r>
    </w:p>
    <w:p w14:paraId="4889C7F3" w14:textId="42E80D3F" w:rsidR="00F20D03" w:rsidRPr="00F20D03" w:rsidRDefault="00F20D03" w:rsidP="00F20D03">
      <w:pPr>
        <w:pStyle w:val="EndNoteBibliography"/>
        <w:spacing w:after="0"/>
        <w:ind w:left="720" w:hanging="720"/>
      </w:pPr>
      <w:r w:rsidRPr="00F20D03">
        <w:t xml:space="preserve">ACC. 2003. </w:t>
      </w:r>
      <w:r w:rsidRPr="00F20D03">
        <w:rPr>
          <w:i/>
        </w:rPr>
        <w:t xml:space="preserve">The Diagnosis and Management of Soft Tissue Shoulder Injuries and Related Disorders: Best practice evidence-based guideline </w:t>
      </w:r>
      <w:r w:rsidRPr="00F20D03">
        <w:t xml:space="preserve">[Online]. New Zealand Accident Compensation Corporation. Available: </w:t>
      </w:r>
      <w:hyperlink r:id="rId11" w:history="1">
        <w:r w:rsidRPr="00F20D03">
          <w:rPr>
            <w:rStyle w:val="Hyperlink"/>
            <w:rFonts w:ascii="Calibri" w:hAnsi="Calibri" w:cs="Calibri"/>
          </w:rPr>
          <w:t>https://cdn.ymaws.com/www.alaskachiropracticsociety.com/resource/resmgr/imported/shoulder.pdf</w:t>
        </w:r>
      </w:hyperlink>
      <w:r w:rsidRPr="00F20D03">
        <w:t xml:space="preserve"> [Accessed 20 April 2022].</w:t>
      </w:r>
    </w:p>
    <w:p w14:paraId="6E423B40" w14:textId="4FB084AE" w:rsidR="00F20D03" w:rsidRPr="00F20D03" w:rsidRDefault="00F20D03" w:rsidP="00F20D03">
      <w:pPr>
        <w:pStyle w:val="EndNoteBibliography"/>
        <w:spacing w:after="0"/>
        <w:ind w:left="720" w:hanging="720"/>
      </w:pPr>
      <w:r w:rsidRPr="00F20D03">
        <w:t xml:space="preserve">ACR. 2018. </w:t>
      </w:r>
      <w:r w:rsidRPr="00F20D03">
        <w:rPr>
          <w:i/>
        </w:rPr>
        <w:t xml:space="preserve">American College of Radiology ACR Appropriateness Criteria Shoulder Pain–Atraumatic </w:t>
      </w:r>
      <w:r w:rsidRPr="00F20D03">
        <w:t xml:space="preserve">[Online]. American College of Radiology. Available: </w:t>
      </w:r>
      <w:hyperlink r:id="rId12" w:history="1">
        <w:r w:rsidRPr="00F20D03">
          <w:rPr>
            <w:rStyle w:val="Hyperlink"/>
            <w:rFonts w:ascii="Calibri" w:hAnsi="Calibri" w:cs="Calibri"/>
          </w:rPr>
          <w:t>https://acsearch.acr.org/docs/3101482/narrative/</w:t>
        </w:r>
      </w:hyperlink>
      <w:r w:rsidRPr="00F20D03">
        <w:t xml:space="preserve"> [Accessed 22 February 2022].</w:t>
      </w:r>
    </w:p>
    <w:p w14:paraId="090FE7CC" w14:textId="12D16F6D" w:rsidR="00F20D03" w:rsidRPr="00F20D03" w:rsidRDefault="00F20D03" w:rsidP="00F20D03">
      <w:pPr>
        <w:pStyle w:val="EndNoteBibliography"/>
        <w:spacing w:after="0"/>
        <w:ind w:left="720" w:hanging="720"/>
      </w:pPr>
      <w:r w:rsidRPr="00F20D03">
        <w:t xml:space="preserve">AIHW. 2018. </w:t>
      </w:r>
      <w:r w:rsidRPr="00F20D03">
        <w:rPr>
          <w:i/>
        </w:rPr>
        <w:t xml:space="preserve">Burden of disease </w:t>
      </w:r>
      <w:r w:rsidRPr="00F20D03">
        <w:t xml:space="preserve">[Online]. Australian Government Australian Institute of Health and Welfare. Available: </w:t>
      </w:r>
      <w:hyperlink r:id="rId13" w:history="1">
        <w:r w:rsidRPr="00F20D03">
          <w:rPr>
            <w:rStyle w:val="Hyperlink"/>
            <w:rFonts w:ascii="Calibri" w:hAnsi="Calibri" w:cs="Calibri"/>
          </w:rPr>
          <w:t>https://www.aihw.gov.au/reports-data/health-conditions-disability-deaths/burden-of-disease/overview</w:t>
        </w:r>
      </w:hyperlink>
      <w:r w:rsidRPr="00F20D03">
        <w:t xml:space="preserve"> [Accessed 13 February 2022].</w:t>
      </w:r>
    </w:p>
    <w:p w14:paraId="18A82D1C" w14:textId="127804F5" w:rsidR="00F20D03" w:rsidRPr="00F20D03" w:rsidRDefault="00F20D03" w:rsidP="00F20D03">
      <w:pPr>
        <w:pStyle w:val="EndNoteBibliography"/>
        <w:spacing w:after="0"/>
        <w:ind w:left="720" w:hanging="720"/>
      </w:pPr>
      <w:r w:rsidRPr="00F20D03">
        <w:t xml:space="preserve">AIHW. 2022a. </w:t>
      </w:r>
      <w:r w:rsidRPr="00F20D03">
        <w:rPr>
          <w:i/>
        </w:rPr>
        <w:t xml:space="preserve">Hospitals info &amp; downloads </w:t>
      </w:r>
      <w:r w:rsidRPr="00F20D03">
        <w:t xml:space="preserve">[Online]. Ausralian Government Australian Institute of Health and Welfare. Available: </w:t>
      </w:r>
      <w:hyperlink r:id="rId14" w:history="1">
        <w:r w:rsidRPr="00F20D03">
          <w:rPr>
            <w:rStyle w:val="Hyperlink"/>
            <w:rFonts w:ascii="Calibri" w:hAnsi="Calibri" w:cs="Calibri"/>
          </w:rPr>
          <w:t>https://www.aihw.gov.au/reports-data/myhospitals/content/about-the-data</w:t>
        </w:r>
      </w:hyperlink>
      <w:r w:rsidRPr="00F20D03">
        <w:t xml:space="preserve"> [Accessed 14 February 2022].</w:t>
      </w:r>
    </w:p>
    <w:p w14:paraId="74761DD1" w14:textId="79D64E04" w:rsidR="00F20D03" w:rsidRPr="00F20D03" w:rsidRDefault="00F20D03" w:rsidP="00F20D03">
      <w:pPr>
        <w:pStyle w:val="EndNoteBibliography"/>
        <w:spacing w:after="0"/>
        <w:ind w:left="720" w:hanging="720"/>
      </w:pPr>
      <w:r w:rsidRPr="00F20D03">
        <w:t xml:space="preserve">AIHW. 2022b. </w:t>
      </w:r>
      <w:r w:rsidRPr="00F20D03">
        <w:rPr>
          <w:i/>
        </w:rPr>
        <w:t xml:space="preserve">METeOR Admitted patient care NMDS 2019-20 </w:t>
      </w:r>
      <w:r w:rsidRPr="00F20D03">
        <w:t xml:space="preserve">[Online]. Ausralian Government Australian Institute of Health and Welfare. Available: </w:t>
      </w:r>
      <w:hyperlink r:id="rId15" w:history="1">
        <w:r w:rsidRPr="00F20D03">
          <w:rPr>
            <w:rStyle w:val="Hyperlink"/>
            <w:rFonts w:ascii="Calibri" w:hAnsi="Calibri" w:cs="Calibri"/>
          </w:rPr>
          <w:t>https://meteor.aihw.gov.au/content/index.phtml/itemId/699728</w:t>
        </w:r>
      </w:hyperlink>
      <w:r w:rsidRPr="00F20D03">
        <w:t xml:space="preserve"> [Accessed 14 February 2022].</w:t>
      </w:r>
    </w:p>
    <w:p w14:paraId="43DBD6BB" w14:textId="059FDA0B" w:rsidR="00F20D03" w:rsidRPr="00F20D03" w:rsidRDefault="00F20D03" w:rsidP="00F20D03">
      <w:pPr>
        <w:pStyle w:val="EndNoteBibliography"/>
        <w:spacing w:after="0"/>
        <w:ind w:left="720" w:hanging="720"/>
      </w:pPr>
      <w:r w:rsidRPr="00F20D03">
        <w:t xml:space="preserve">AIHW. 2022c. </w:t>
      </w:r>
      <w:r w:rsidRPr="00F20D03">
        <w:rPr>
          <w:i/>
        </w:rPr>
        <w:t xml:space="preserve">Principal diagnosis data cubes </w:t>
      </w:r>
      <w:r w:rsidRPr="00F20D03">
        <w:t xml:space="preserve">[Online]. Australian Government Australian Institute of Health and Welfare. Available: </w:t>
      </w:r>
      <w:hyperlink r:id="rId16" w:history="1">
        <w:r w:rsidRPr="00F20D03">
          <w:rPr>
            <w:rStyle w:val="Hyperlink"/>
            <w:rFonts w:ascii="Calibri" w:hAnsi="Calibri" w:cs="Calibri"/>
          </w:rPr>
          <w:t>https://www.aihw.gov.au/reports/hospitals/principal-diagnosis-data-cubes/contents/data-cubes</w:t>
        </w:r>
      </w:hyperlink>
      <w:r w:rsidRPr="00F20D03">
        <w:t xml:space="preserve"> [Accessed 13 February 2022].</w:t>
      </w:r>
    </w:p>
    <w:p w14:paraId="37283621" w14:textId="63013A55" w:rsidR="00F20D03" w:rsidRPr="00F20D03" w:rsidRDefault="00F20D03" w:rsidP="00F20D03">
      <w:pPr>
        <w:pStyle w:val="EndNoteBibliography"/>
        <w:spacing w:after="0"/>
        <w:ind w:left="720" w:hanging="720"/>
      </w:pPr>
      <w:r w:rsidRPr="00F20D03">
        <w:t xml:space="preserve">AIHW. 2022d. </w:t>
      </w:r>
      <w:r w:rsidRPr="00F20D03">
        <w:rPr>
          <w:i/>
        </w:rPr>
        <w:t xml:space="preserve">Procedures data cubes </w:t>
      </w:r>
      <w:r w:rsidRPr="00F20D03">
        <w:t xml:space="preserve">[Online]. Australian Government Australian Institute of Health and Welfare. Available: </w:t>
      </w:r>
      <w:hyperlink r:id="rId17" w:history="1">
        <w:r w:rsidRPr="00F20D03">
          <w:rPr>
            <w:rStyle w:val="Hyperlink"/>
            <w:rFonts w:ascii="Calibri" w:hAnsi="Calibri" w:cs="Calibri"/>
          </w:rPr>
          <w:t>https://www.aihw.gov.au/reports/hospitals/procedures-data-cubes/contents/data-cubes</w:t>
        </w:r>
      </w:hyperlink>
      <w:r w:rsidRPr="00F20D03">
        <w:t xml:space="preserve"> [Accessed 13 February 2022].</w:t>
      </w:r>
    </w:p>
    <w:p w14:paraId="3AB7D942" w14:textId="70364CF4" w:rsidR="00F20D03" w:rsidRPr="00F20D03" w:rsidRDefault="00F20D03" w:rsidP="00F20D03">
      <w:pPr>
        <w:pStyle w:val="EndNoteBibliography"/>
        <w:spacing w:after="0"/>
        <w:ind w:left="720" w:hanging="720"/>
      </w:pPr>
      <w:r w:rsidRPr="00F20D03">
        <w:t xml:space="preserve">AIM. 2018. </w:t>
      </w:r>
      <w:r w:rsidRPr="00F20D03">
        <w:rPr>
          <w:i/>
        </w:rPr>
        <w:t xml:space="preserve">Clinical Appropriateness Guidelines Joint Surgery </w:t>
      </w:r>
      <w:r w:rsidRPr="00F20D03">
        <w:t xml:space="preserve">[Online]. Available: </w:t>
      </w:r>
      <w:hyperlink r:id="rId18" w:history="1">
        <w:r w:rsidRPr="00F20D03">
          <w:rPr>
            <w:rStyle w:val="Hyperlink"/>
            <w:rFonts w:ascii="Calibri" w:hAnsi="Calibri" w:cs="Calibri"/>
          </w:rPr>
          <w:t>https://aimspecialtyhealth.com/wp-content/uploads/2020/12/AIM_Guidelines_MSK_Joint-Surgery_Medicaid.pdf</w:t>
        </w:r>
      </w:hyperlink>
      <w:r w:rsidRPr="00F20D03">
        <w:t xml:space="preserve"> [Accessed].</w:t>
      </w:r>
    </w:p>
    <w:p w14:paraId="7E570799" w14:textId="239425D5" w:rsidR="00F20D03" w:rsidRPr="00F20D03" w:rsidRDefault="00F20D03" w:rsidP="00F20D03">
      <w:pPr>
        <w:pStyle w:val="EndNoteBibliography"/>
        <w:spacing w:after="0"/>
        <w:ind w:left="720" w:hanging="720"/>
      </w:pPr>
      <w:r w:rsidRPr="00F20D03">
        <w:t xml:space="preserve">AIM. 2021. </w:t>
      </w:r>
      <w:r w:rsidRPr="00F20D03">
        <w:rPr>
          <w:i/>
        </w:rPr>
        <w:t xml:space="preserve">Appropriate Use Criteria: Joint Surgery </w:t>
      </w:r>
      <w:r w:rsidRPr="00F20D03">
        <w:t xml:space="preserve">[Online]. Available: </w:t>
      </w:r>
      <w:hyperlink r:id="rId19" w:history="1">
        <w:r w:rsidRPr="00F20D03">
          <w:rPr>
            <w:rStyle w:val="Hyperlink"/>
            <w:rFonts w:ascii="Calibri" w:hAnsi="Calibri" w:cs="Calibri"/>
          </w:rPr>
          <w:t>https://aimspecialtyhealth.com/wp-content/uploads/2021/01/AIM_Guidelines_MSK_Joint-Surgery.pdf</w:t>
        </w:r>
      </w:hyperlink>
      <w:r w:rsidRPr="00F20D03">
        <w:t xml:space="preserve"> [Accessed 19 January 2022].</w:t>
      </w:r>
    </w:p>
    <w:p w14:paraId="6EE368CA" w14:textId="332601A7" w:rsidR="00F20D03" w:rsidRPr="00F20D03" w:rsidRDefault="00F20D03" w:rsidP="00F20D03">
      <w:pPr>
        <w:pStyle w:val="EndNoteBibliography"/>
        <w:spacing w:after="0"/>
        <w:ind w:left="720" w:hanging="720"/>
      </w:pPr>
      <w:r w:rsidRPr="00F20D03">
        <w:t xml:space="preserve">AMRC. 2018. </w:t>
      </w:r>
      <w:r w:rsidRPr="00F20D03">
        <w:rPr>
          <w:i/>
        </w:rPr>
        <w:t xml:space="preserve">Arthroscopic shoulder decompression for subacromial pain </w:t>
      </w:r>
      <w:r w:rsidRPr="00F20D03">
        <w:t xml:space="preserve">[Online]. Available: </w:t>
      </w:r>
      <w:hyperlink r:id="rId20" w:history="1">
        <w:r w:rsidRPr="00F20D03">
          <w:rPr>
            <w:rStyle w:val="Hyperlink"/>
            <w:rFonts w:ascii="Calibri" w:hAnsi="Calibri" w:cs="Calibri"/>
          </w:rPr>
          <w:t>https://www.aomrc.org.uk/ebi/clinicians/arthroscopic-shoulder-decompression-for-subacromial-pain/</w:t>
        </w:r>
      </w:hyperlink>
      <w:r w:rsidRPr="00F20D03">
        <w:t xml:space="preserve"> [Accessed 25 January 2022].</w:t>
      </w:r>
    </w:p>
    <w:p w14:paraId="09A59FFE" w14:textId="16F5EE01" w:rsidR="00F20D03" w:rsidRPr="00F20D03" w:rsidRDefault="00F20D03" w:rsidP="00F20D03">
      <w:pPr>
        <w:pStyle w:val="EndNoteBibliography"/>
        <w:spacing w:after="0"/>
        <w:ind w:left="720" w:hanging="720"/>
      </w:pPr>
      <w:r w:rsidRPr="00F20D03">
        <w:t xml:space="preserve">ANZCTR. 2022. </w:t>
      </w:r>
      <w:r w:rsidRPr="00F20D03">
        <w:rPr>
          <w:i/>
        </w:rPr>
        <w:t xml:space="preserve">The ARC (Australian Rotator Cuff) Trial: a randomised placebo-controlled trial of surgical repair of non-acute rotator cuff tears of the shoulder in adults </w:t>
      </w:r>
      <w:r w:rsidRPr="00F20D03">
        <w:t xml:space="preserve">[Online]. Available: </w:t>
      </w:r>
      <w:hyperlink r:id="rId21" w:history="1">
        <w:r w:rsidRPr="00F20D03">
          <w:rPr>
            <w:rStyle w:val="Hyperlink"/>
            <w:rFonts w:ascii="Calibri" w:hAnsi="Calibri" w:cs="Calibri"/>
          </w:rPr>
          <w:t>https://www.anzctr.org.au/Trial/Registration/TrialReview.aspx?id=379721&amp;isReview=true</w:t>
        </w:r>
      </w:hyperlink>
      <w:r w:rsidRPr="00F20D03">
        <w:t xml:space="preserve"> [Accessed 20 April 2022].</w:t>
      </w:r>
    </w:p>
    <w:p w14:paraId="4A6730EE" w14:textId="228AB8D0" w:rsidR="00F20D03" w:rsidRPr="00F20D03" w:rsidRDefault="00F20D03" w:rsidP="00F20D03">
      <w:pPr>
        <w:pStyle w:val="EndNoteBibliography"/>
        <w:spacing w:after="0"/>
        <w:ind w:left="720" w:hanging="720"/>
      </w:pPr>
      <w:r w:rsidRPr="00F20D03">
        <w:t xml:space="preserve">AOA. 2017. </w:t>
      </w:r>
      <w:r w:rsidRPr="00F20D03">
        <w:rPr>
          <w:i/>
        </w:rPr>
        <w:t xml:space="preserve">Statement from the Shoulder and Elbow Society of Australia (an AOA subspecialty society) to the Medical Observer </w:t>
      </w:r>
      <w:r w:rsidRPr="00F20D03">
        <w:t xml:space="preserve">[Online]. Available: </w:t>
      </w:r>
      <w:hyperlink r:id="rId22" w:history="1">
        <w:r w:rsidRPr="00F20D03">
          <w:rPr>
            <w:rStyle w:val="Hyperlink"/>
            <w:rFonts w:ascii="Calibri" w:hAnsi="Calibri" w:cs="Calibri"/>
          </w:rPr>
          <w:t>https://aoa.org.au/docs/default-source/advocacy/aoa-sesa-statement---subacromial-impingement-treatments-in-the-lancet-and-media-reports.pdf?sfvrsn=71dac504_8</w:t>
        </w:r>
      </w:hyperlink>
      <w:r w:rsidRPr="00F20D03">
        <w:t xml:space="preserve"> [Accessed 19 January 2022].</w:t>
      </w:r>
    </w:p>
    <w:p w14:paraId="135287BF" w14:textId="77777777" w:rsidR="00F20D03" w:rsidRPr="00F20D03" w:rsidRDefault="00F20D03" w:rsidP="00F20D03">
      <w:pPr>
        <w:pStyle w:val="EndNoteBibliography"/>
        <w:spacing w:after="0"/>
        <w:ind w:left="720" w:hanging="720"/>
      </w:pPr>
      <w:r w:rsidRPr="00F20D03">
        <w:t xml:space="preserve">Aresti NAandDi Mascio L 2019. Subacromial decompression surgery for shoulder pain. Approach with caution. </w:t>
      </w:r>
      <w:r w:rsidRPr="00F20D03">
        <w:rPr>
          <w:i/>
        </w:rPr>
        <w:t>BMJ,</w:t>
      </w:r>
      <w:r w:rsidRPr="00F20D03">
        <w:t xml:space="preserve"> 364</w:t>
      </w:r>
      <w:r w:rsidRPr="00F20D03">
        <w:rPr>
          <w:b/>
        </w:rPr>
        <w:t>,</w:t>
      </w:r>
      <w:r w:rsidRPr="00F20D03">
        <w:t xml:space="preserve"> 1586.</w:t>
      </w:r>
    </w:p>
    <w:p w14:paraId="6FE1C14A" w14:textId="37E119F1" w:rsidR="00F20D03" w:rsidRPr="00F20D03" w:rsidRDefault="00F20D03" w:rsidP="00F20D03">
      <w:pPr>
        <w:pStyle w:val="EndNoteBibliography"/>
        <w:spacing w:after="0"/>
        <w:ind w:left="720" w:hanging="720"/>
      </w:pPr>
      <w:r w:rsidRPr="00F20D03">
        <w:t xml:space="preserve">Australian Government - Department of Health. 2021. </w:t>
      </w:r>
      <w:r w:rsidRPr="00F20D03">
        <w:rPr>
          <w:i/>
        </w:rPr>
        <w:t xml:space="preserve">MBS Online Medicare Benefits Schedule - Item 10960 </w:t>
      </w:r>
      <w:r w:rsidRPr="00F20D03">
        <w:t xml:space="preserve">[Online]. Available: </w:t>
      </w:r>
      <w:hyperlink r:id="rId23" w:history="1">
        <w:r w:rsidRPr="00F20D03">
          <w:rPr>
            <w:rStyle w:val="Hyperlink"/>
            <w:rFonts w:ascii="Calibri" w:hAnsi="Calibri" w:cs="Calibri"/>
          </w:rPr>
          <w:t>http://www9.health.gov.au/mbs/fullDisplay.cfm?q=10960&amp;qt=ItemID&amp;type=item</w:t>
        </w:r>
      </w:hyperlink>
      <w:r w:rsidRPr="00F20D03">
        <w:t xml:space="preserve"> [Accessed 3 February 2022].</w:t>
      </w:r>
    </w:p>
    <w:p w14:paraId="1F86FA7C" w14:textId="264338DF" w:rsidR="00F20D03" w:rsidRPr="00F20D03" w:rsidRDefault="00F20D03" w:rsidP="00F20D03">
      <w:pPr>
        <w:pStyle w:val="EndNoteBibliography"/>
        <w:spacing w:after="0"/>
        <w:ind w:left="720" w:hanging="720"/>
      </w:pPr>
      <w:r w:rsidRPr="00F20D03">
        <w:t xml:space="preserve">Australian Government Department of Health. 2021. </w:t>
      </w:r>
      <w:r w:rsidRPr="00F20D03">
        <w:rPr>
          <w:i/>
        </w:rPr>
        <w:t xml:space="preserve">Changes to MBS Items for Orthopaedic Shoulder and Elbow Surgery </w:t>
      </w:r>
      <w:r w:rsidRPr="00F20D03">
        <w:t xml:space="preserve">[Online]. Available: </w:t>
      </w:r>
      <w:hyperlink r:id="rId24" w:history="1">
        <w:r w:rsidRPr="00F20D03">
          <w:rPr>
            <w:rStyle w:val="Hyperlink"/>
            <w:rFonts w:ascii="Calibri" w:hAnsi="Calibri" w:cs="Calibri"/>
          </w:rPr>
          <w:t>http://www.mbsonline.gov.au/internet/mbsonline/publishing.nsf/Content/F3E1DA9A21343EA6CA258646007893F7/$File/Factsheet-Shoulder-Elbow.pdf</w:t>
        </w:r>
      </w:hyperlink>
      <w:r w:rsidRPr="00F20D03">
        <w:t xml:space="preserve"> [Accessed 21 January 2022].</w:t>
      </w:r>
    </w:p>
    <w:p w14:paraId="086C9056" w14:textId="77777777" w:rsidR="00F20D03" w:rsidRPr="00F20D03" w:rsidRDefault="00F20D03" w:rsidP="00F20D03">
      <w:pPr>
        <w:pStyle w:val="EndNoteBibliography"/>
        <w:spacing w:after="0"/>
        <w:ind w:left="720" w:hanging="720"/>
      </w:pPr>
      <w:r w:rsidRPr="00F20D03">
        <w:lastRenderedPageBreak/>
        <w:t xml:space="preserve">Barber FA 2001. Coplaning of the acromioclavicular joint. </w:t>
      </w:r>
      <w:r w:rsidRPr="00F20D03">
        <w:rPr>
          <w:i/>
        </w:rPr>
        <w:t>Arthroscopy,</w:t>
      </w:r>
      <w:r w:rsidRPr="00F20D03">
        <w:t xml:space="preserve"> 17</w:t>
      </w:r>
      <w:r w:rsidRPr="00F20D03">
        <w:rPr>
          <w:b/>
        </w:rPr>
        <w:t>,</w:t>
      </w:r>
      <w:r w:rsidRPr="00F20D03">
        <w:t xml:space="preserve"> 913-7.</w:t>
      </w:r>
    </w:p>
    <w:p w14:paraId="6DBB1F55" w14:textId="77777777" w:rsidR="00F20D03" w:rsidRPr="00F20D03" w:rsidRDefault="00F20D03" w:rsidP="00F20D03">
      <w:pPr>
        <w:pStyle w:val="EndNoteBibliography"/>
        <w:spacing w:after="0"/>
        <w:ind w:left="720" w:hanging="720"/>
      </w:pPr>
      <w:r w:rsidRPr="00F20D03">
        <w:t xml:space="preserve">Beard DJ, Rees JL, Cook JA, Rombach I, Cooper C, Merritt N, Shirkey BA, Donovan JL, Gwilym S, Savulescu J, Moser J, Gray A, Jepson M, Tracey I, Judge A, Wartolowska K, Carr AJandGroup CS 2018. Arthroscopic subacromial decompression for subacromial shoulder pain (CSAW): a multicentre, pragmatic, parallel group, placebo-controlled, three-group, randomised surgical trial. </w:t>
      </w:r>
      <w:r w:rsidRPr="00F20D03">
        <w:rPr>
          <w:i/>
        </w:rPr>
        <w:t>Lancet (London, England),</w:t>
      </w:r>
      <w:r w:rsidRPr="00F20D03">
        <w:t xml:space="preserve"> 391</w:t>
      </w:r>
      <w:r w:rsidRPr="00F20D03">
        <w:rPr>
          <w:b/>
        </w:rPr>
        <w:t>,</w:t>
      </w:r>
      <w:r w:rsidRPr="00F20D03">
        <w:t xml:space="preserve"> 329-338.</w:t>
      </w:r>
    </w:p>
    <w:p w14:paraId="03A27A5F" w14:textId="74690EEE" w:rsidR="00F20D03" w:rsidRPr="00F20D03" w:rsidRDefault="00F20D03" w:rsidP="00F20D03">
      <w:pPr>
        <w:pStyle w:val="EndNoteBibliography"/>
        <w:spacing w:after="0"/>
        <w:ind w:left="720" w:hanging="720"/>
      </w:pPr>
      <w:r w:rsidRPr="00F20D03">
        <w:t xml:space="preserve">BESS B. 2017. </w:t>
      </w:r>
      <w:r w:rsidRPr="00F20D03">
        <w:rPr>
          <w:i/>
        </w:rPr>
        <w:t xml:space="preserve">Statement in response to recent studies regarding subacromial decompression </w:t>
      </w:r>
      <w:r w:rsidRPr="00F20D03">
        <w:t xml:space="preserve">[Online]. Available: </w:t>
      </w:r>
      <w:hyperlink r:id="rId25" w:history="1">
        <w:r w:rsidRPr="00F20D03">
          <w:rPr>
            <w:rStyle w:val="Hyperlink"/>
            <w:rFonts w:ascii="Calibri" w:hAnsi="Calibri" w:cs="Calibri"/>
          </w:rPr>
          <w:t>https://www.boa.ac.uk/resources/statement-in-response-to-recent-studies-regarding-subacromial-decompression-by-bess-and-boa.html</w:t>
        </w:r>
      </w:hyperlink>
      <w:r w:rsidRPr="00F20D03">
        <w:t xml:space="preserve"> [Accessed 19 January 2022].</w:t>
      </w:r>
    </w:p>
    <w:p w14:paraId="1B8C2C8C" w14:textId="19C79B5F" w:rsidR="00F20D03" w:rsidRPr="00F20D03" w:rsidRDefault="00F20D03" w:rsidP="00F20D03">
      <w:pPr>
        <w:pStyle w:val="EndNoteBibliography"/>
        <w:spacing w:after="0"/>
        <w:ind w:left="720" w:hanging="720"/>
      </w:pPr>
      <w:r w:rsidRPr="00F20D03">
        <w:t xml:space="preserve">BESS B. 2019. </w:t>
      </w:r>
      <w:r w:rsidRPr="00F20D03">
        <w:rPr>
          <w:i/>
        </w:rPr>
        <w:t xml:space="preserve">Response to Evidence-Based Interventions Final Document </w:t>
      </w:r>
      <w:r w:rsidRPr="00F20D03">
        <w:t xml:space="preserve">[Online]. Available: </w:t>
      </w:r>
      <w:hyperlink r:id="rId26" w:history="1">
        <w:r w:rsidRPr="00F20D03">
          <w:rPr>
            <w:rStyle w:val="Hyperlink"/>
            <w:rFonts w:ascii="Calibri" w:hAnsi="Calibri" w:cs="Calibri"/>
          </w:rPr>
          <w:t>https://www.boa.ac.uk/static/77804782-e521-4019-93d149195ec26ba2/boa%20bess%20bssh%20evidence%20based%20interventions%20statement.pdf</w:t>
        </w:r>
      </w:hyperlink>
      <w:r w:rsidRPr="00F20D03">
        <w:t xml:space="preserve"> [Accessed 21 January 2022].</w:t>
      </w:r>
    </w:p>
    <w:p w14:paraId="67B1970B" w14:textId="77777777" w:rsidR="00F20D03" w:rsidRPr="00F20D03" w:rsidRDefault="00F20D03" w:rsidP="00F20D03">
      <w:pPr>
        <w:pStyle w:val="EndNoteBibliography"/>
        <w:spacing w:after="0"/>
        <w:ind w:left="720" w:hanging="720"/>
      </w:pPr>
      <w:r w:rsidRPr="00F20D03">
        <w:t xml:space="preserve">Bloom JE, Rischin A, Johnston RVandBuchbinder R 2012. Image-guided versus blind glucocorticoid injection for shoulder pain. </w:t>
      </w:r>
      <w:r w:rsidRPr="00F20D03">
        <w:rPr>
          <w:i/>
        </w:rPr>
        <w:t>Cochrane Database Syst Rev</w:t>
      </w:r>
      <w:r w:rsidRPr="00F20D03">
        <w:rPr>
          <w:b/>
        </w:rPr>
        <w:t>,</w:t>
      </w:r>
      <w:r w:rsidRPr="00F20D03">
        <w:t xml:space="preserve"> Cd009147.</w:t>
      </w:r>
    </w:p>
    <w:p w14:paraId="1A728B6F" w14:textId="2249C00D" w:rsidR="00F20D03" w:rsidRPr="00F20D03" w:rsidRDefault="00F20D03" w:rsidP="00F20D03">
      <w:pPr>
        <w:pStyle w:val="EndNoteBibliography"/>
        <w:spacing w:after="0"/>
        <w:ind w:left="720" w:hanging="720"/>
      </w:pPr>
      <w:r w:rsidRPr="00F20D03">
        <w:t xml:space="preserve">BOA. 2014. </w:t>
      </w:r>
      <w:r w:rsidRPr="00F20D03">
        <w:rPr>
          <w:i/>
        </w:rPr>
        <w:t xml:space="preserve">Subacromial-Shoulder-Commissioning-Guide_final.pdf </w:t>
      </w:r>
      <w:r w:rsidRPr="00F20D03">
        <w:t xml:space="preserve">[Online]. Available: </w:t>
      </w:r>
      <w:hyperlink r:id="rId27" w:history="1">
        <w:r w:rsidRPr="00F20D03">
          <w:rPr>
            <w:rStyle w:val="Hyperlink"/>
            <w:rFonts w:ascii="Calibri" w:hAnsi="Calibri" w:cs="Calibri"/>
          </w:rPr>
          <w:t>https://www.boa.ac.uk/resources/subacromial-shoulder-commissioning-guide.html</w:t>
        </w:r>
      </w:hyperlink>
      <w:r w:rsidRPr="00F20D03">
        <w:t xml:space="preserve"> [Accessed 19 January 2022].</w:t>
      </w:r>
    </w:p>
    <w:p w14:paraId="4B1E4672" w14:textId="77777777" w:rsidR="00F20D03" w:rsidRPr="00F20D03" w:rsidRDefault="00F20D03" w:rsidP="00F20D03">
      <w:pPr>
        <w:pStyle w:val="EndNoteBibliography"/>
        <w:spacing w:after="0"/>
        <w:ind w:left="720" w:hanging="720"/>
      </w:pPr>
      <w:r w:rsidRPr="00F20D03">
        <w:t xml:space="preserve">Brindisino F, Salomon M, Giagio S, Pastore CandInnocenti T 2021. Rotator cuff repair vs. nonoperative treatment: a systematic review with meta-analysis. </w:t>
      </w:r>
      <w:r w:rsidRPr="00F20D03">
        <w:rPr>
          <w:i/>
        </w:rPr>
        <w:t>Journal of shoulder and elbow surgery,</w:t>
      </w:r>
      <w:r w:rsidRPr="00F20D03">
        <w:t xml:space="preserve"> 30</w:t>
      </w:r>
      <w:r w:rsidRPr="00F20D03">
        <w:rPr>
          <w:b/>
        </w:rPr>
        <w:t>,</w:t>
      </w:r>
      <w:r w:rsidRPr="00F20D03">
        <w:t xml:space="preserve"> 2648-2659.</w:t>
      </w:r>
    </w:p>
    <w:p w14:paraId="1BEF56E7" w14:textId="77777777" w:rsidR="00F20D03" w:rsidRPr="00F20D03" w:rsidRDefault="00F20D03" w:rsidP="00F20D03">
      <w:pPr>
        <w:pStyle w:val="EndNoteBibliography"/>
        <w:spacing w:after="0"/>
        <w:ind w:left="720" w:hanging="720"/>
      </w:pPr>
      <w:r w:rsidRPr="00F20D03">
        <w:t xml:space="preserve">Brox JI, Gjengedal E, Uppheim G, Bøhmer AS, Brevik JI, Ljunggren AEandStaff PH 1999. Arthroscopic surgery versus supervised exercises in patients with rotator cuff disease (stage II impingement syndrome): a prospective, randomized, controlled study in 125 patients with a 2 1/2-year follow-up. </w:t>
      </w:r>
      <w:r w:rsidRPr="00F20D03">
        <w:rPr>
          <w:i/>
        </w:rPr>
        <w:t>J Shoulder Elbow Surg,</w:t>
      </w:r>
      <w:r w:rsidRPr="00F20D03">
        <w:t xml:space="preserve"> 8</w:t>
      </w:r>
      <w:r w:rsidRPr="00F20D03">
        <w:rPr>
          <w:b/>
        </w:rPr>
        <w:t>,</w:t>
      </w:r>
      <w:r w:rsidRPr="00F20D03">
        <w:t xml:space="preserve"> 102-11.</w:t>
      </w:r>
    </w:p>
    <w:p w14:paraId="015D420A" w14:textId="77777777" w:rsidR="00F20D03" w:rsidRPr="00F20D03" w:rsidRDefault="00F20D03" w:rsidP="00F20D03">
      <w:pPr>
        <w:pStyle w:val="EndNoteBibliography"/>
        <w:spacing w:after="0"/>
        <w:ind w:left="720" w:hanging="720"/>
      </w:pPr>
      <w:r w:rsidRPr="00F20D03">
        <w:t xml:space="preserve">Buchbinder R, Staples MP, Shanahan EMandRoos JF 2013. General practitioner management of shoulder pain in comparison with rheumatologist expectation of care and best evidence: an Australian national survey. </w:t>
      </w:r>
      <w:r w:rsidRPr="00F20D03">
        <w:rPr>
          <w:i/>
        </w:rPr>
        <w:t>PLoS One,</w:t>
      </w:r>
      <w:r w:rsidRPr="00F20D03">
        <w:t xml:space="preserve"> 8</w:t>
      </w:r>
      <w:r w:rsidRPr="00F20D03">
        <w:rPr>
          <w:b/>
        </w:rPr>
        <w:t>,</w:t>
      </w:r>
      <w:r w:rsidRPr="00F20D03">
        <w:t xml:space="preserve"> e61243.</w:t>
      </w:r>
    </w:p>
    <w:p w14:paraId="766837A3" w14:textId="77777777" w:rsidR="00F20D03" w:rsidRPr="00F20D03" w:rsidRDefault="00F20D03" w:rsidP="00F20D03">
      <w:pPr>
        <w:pStyle w:val="EndNoteBibliography"/>
        <w:spacing w:after="0"/>
        <w:ind w:left="720" w:hanging="720"/>
      </w:pPr>
      <w:r w:rsidRPr="00F20D03">
        <w:t xml:space="preserve">Burbank KM, Stevenson JH, Czarnecki GRandDorfman J 2008. Chronic shouler pain part I: Evaluation and diagnosis. </w:t>
      </w:r>
      <w:r w:rsidRPr="00F20D03">
        <w:rPr>
          <w:i/>
        </w:rPr>
        <w:t>American family physician,</w:t>
      </w:r>
      <w:r w:rsidRPr="00F20D03">
        <w:t xml:space="preserve"> 77</w:t>
      </w:r>
      <w:r w:rsidRPr="00F20D03">
        <w:rPr>
          <w:b/>
        </w:rPr>
        <w:t>,</w:t>
      </w:r>
      <w:r w:rsidRPr="00F20D03">
        <w:t xml:space="preserve"> 453-460.</w:t>
      </w:r>
    </w:p>
    <w:p w14:paraId="13E148CD" w14:textId="156ABE7D" w:rsidR="00F20D03" w:rsidRPr="00F20D03" w:rsidRDefault="00F20D03" w:rsidP="00F20D03">
      <w:pPr>
        <w:pStyle w:val="EndNoteBibliography"/>
        <w:spacing w:after="0"/>
        <w:ind w:left="720" w:hanging="720"/>
      </w:pPr>
      <w:r w:rsidRPr="00F20D03">
        <w:t xml:space="preserve">Cheshire and Wirral Partnerships. 2013. </w:t>
      </w:r>
      <w:r w:rsidRPr="00F20D03">
        <w:rPr>
          <w:i/>
        </w:rPr>
        <w:t xml:space="preserve">Clinical Guideline to standardise the conservative management of shoulder impingement syndrome </w:t>
      </w:r>
      <w:r w:rsidRPr="00F20D03">
        <w:t xml:space="preserve">[Online]. NHS Foundation Trust. Available: </w:t>
      </w:r>
      <w:hyperlink r:id="rId28" w:history="1">
        <w:r w:rsidRPr="00F20D03">
          <w:rPr>
            <w:rStyle w:val="Hyperlink"/>
            <w:rFonts w:ascii="Calibri" w:hAnsi="Calibri" w:cs="Calibri"/>
          </w:rPr>
          <w:t>https://www.cwp.nhs.uk/resources/policies/cc15-clinical-guideline-to-standardise-the-conservative-management-of-shoulder-impingement-syndrome/</w:t>
        </w:r>
      </w:hyperlink>
      <w:r w:rsidRPr="00F20D03">
        <w:t xml:space="preserve"> [Accessed 10 February 2022].</w:t>
      </w:r>
    </w:p>
    <w:p w14:paraId="0B2D224D" w14:textId="77777777" w:rsidR="00F20D03" w:rsidRPr="00F20D03" w:rsidRDefault="00F20D03" w:rsidP="00F20D03">
      <w:pPr>
        <w:pStyle w:val="EndNoteBibliography"/>
        <w:spacing w:after="0"/>
        <w:ind w:left="720" w:hanging="720"/>
      </w:pPr>
      <w:r w:rsidRPr="00F20D03">
        <w:t xml:space="preserve">Coghlan JA, Buchbinder R, Green S, Johnston RVandBell SN 2008. Surgery for rotator cuff disease. </w:t>
      </w:r>
      <w:r w:rsidRPr="00F20D03">
        <w:rPr>
          <w:i/>
        </w:rPr>
        <w:t>Cochrane Database Syst Rev,</w:t>
      </w:r>
      <w:r w:rsidRPr="00F20D03">
        <w:t xml:space="preserve"> 2008</w:t>
      </w:r>
      <w:r w:rsidRPr="00F20D03">
        <w:rPr>
          <w:b/>
        </w:rPr>
        <w:t>,</w:t>
      </w:r>
      <w:r w:rsidRPr="00F20D03">
        <w:t xml:space="preserve"> Cd005619.</w:t>
      </w:r>
    </w:p>
    <w:p w14:paraId="00DD5B77" w14:textId="200ECDB8" w:rsidR="00F20D03" w:rsidRPr="00F20D03" w:rsidRDefault="00F20D03" w:rsidP="00F20D03">
      <w:pPr>
        <w:pStyle w:val="EndNoteBibliography"/>
        <w:spacing w:after="0"/>
        <w:ind w:left="720" w:hanging="720"/>
      </w:pPr>
      <w:r w:rsidRPr="00F20D03">
        <w:t xml:space="preserve">Colorado Department of Labor and Employment. 2015. </w:t>
      </w:r>
      <w:r w:rsidRPr="00F20D03">
        <w:rPr>
          <w:i/>
        </w:rPr>
        <w:t xml:space="preserve">Shoulder injury medical treatment guidelines </w:t>
      </w:r>
      <w:r w:rsidRPr="00F20D03">
        <w:t xml:space="preserve">[Online]. Available: </w:t>
      </w:r>
      <w:hyperlink r:id="rId29" w:anchor="collapse-accordion-5351-4" w:history="1">
        <w:r w:rsidRPr="00F20D03">
          <w:rPr>
            <w:rStyle w:val="Hyperlink"/>
            <w:rFonts w:ascii="Calibri" w:hAnsi="Calibri" w:cs="Calibri"/>
          </w:rPr>
          <w:t>https://cdle.colorado.gov/medical-providers/medical-treatment-guidelines#collapse-accordion-5351-4</w:t>
        </w:r>
      </w:hyperlink>
      <w:r w:rsidRPr="00F20D03">
        <w:t xml:space="preserve"> [Accessed 25 January 2022].</w:t>
      </w:r>
    </w:p>
    <w:p w14:paraId="7B1C98CE" w14:textId="77777777" w:rsidR="00F20D03" w:rsidRPr="00F20D03" w:rsidRDefault="00F20D03" w:rsidP="00F20D03">
      <w:pPr>
        <w:pStyle w:val="EndNoteBibliography"/>
        <w:spacing w:after="0"/>
        <w:ind w:left="720" w:hanging="720"/>
      </w:pPr>
      <w:r w:rsidRPr="00F20D03">
        <w:t xml:space="preserve">Craig RS, Goodier H, Singh JA, Hopewell SandRees JL 2020. Shoulder replacement surgery for osteoarthritis and rotator cuff tear arthropathy. </w:t>
      </w:r>
      <w:r w:rsidRPr="00F20D03">
        <w:rPr>
          <w:i/>
        </w:rPr>
        <w:t>Cochrane Database Syst Rev,</w:t>
      </w:r>
      <w:r w:rsidRPr="00F20D03">
        <w:t xml:space="preserve"> 4</w:t>
      </w:r>
      <w:r w:rsidRPr="00F20D03">
        <w:rPr>
          <w:b/>
        </w:rPr>
        <w:t>,</w:t>
      </w:r>
      <w:r w:rsidRPr="00F20D03">
        <w:t xml:space="preserve"> Cd012879.</w:t>
      </w:r>
    </w:p>
    <w:p w14:paraId="6D5B03ED" w14:textId="77777777" w:rsidR="00F20D03" w:rsidRPr="00F20D03" w:rsidRDefault="00F20D03" w:rsidP="00F20D03">
      <w:pPr>
        <w:pStyle w:val="EndNoteBibliography"/>
        <w:spacing w:after="0"/>
        <w:ind w:left="720" w:hanging="720"/>
      </w:pPr>
      <w:r w:rsidRPr="00F20D03">
        <w:t xml:space="preserve">Dezaly C, Sirveaux F, Philippe R, Wein-Remy F, Sedaghatian J, Roche OandMolé D 2011. Arthroscopic treatment of rotator cuff tear in the over-60s: repair is preferable to isolated acromioplasty-tenotomy in the short term. </w:t>
      </w:r>
      <w:r w:rsidRPr="00F20D03">
        <w:rPr>
          <w:i/>
        </w:rPr>
        <w:t>Orthop Traumatol Surg Res,</w:t>
      </w:r>
      <w:r w:rsidRPr="00F20D03">
        <w:t xml:space="preserve"> 97</w:t>
      </w:r>
      <w:r w:rsidRPr="00F20D03">
        <w:rPr>
          <w:b/>
        </w:rPr>
        <w:t>,</w:t>
      </w:r>
      <w:r w:rsidRPr="00F20D03">
        <w:t xml:space="preserve"> S125-30.</w:t>
      </w:r>
    </w:p>
    <w:p w14:paraId="521147E1" w14:textId="77777777" w:rsidR="00F20D03" w:rsidRPr="00F20D03" w:rsidRDefault="00F20D03" w:rsidP="00F20D03">
      <w:pPr>
        <w:pStyle w:val="EndNoteBibliography"/>
        <w:spacing w:after="0"/>
        <w:ind w:left="720" w:hanging="720"/>
      </w:pPr>
      <w:r w:rsidRPr="00F20D03">
        <w:t xml:space="preserve">Diercks R, Bron C, Dorrestijn O, Meskers C, Naber R, de Ruiter T, Willems J, Winters Jandvan der Woude HJ 2014. Guideline for diagnosis and treatment of subacromial pain syndrome: a multidisciplinary review by the Dutch Orthopaedic Association. </w:t>
      </w:r>
      <w:r w:rsidRPr="00F20D03">
        <w:rPr>
          <w:i/>
        </w:rPr>
        <w:t>Acta Orthop,</w:t>
      </w:r>
      <w:r w:rsidRPr="00F20D03">
        <w:t xml:space="preserve"> 85</w:t>
      </w:r>
      <w:r w:rsidRPr="00F20D03">
        <w:rPr>
          <w:b/>
        </w:rPr>
        <w:t>,</w:t>
      </w:r>
      <w:r w:rsidRPr="00F20D03">
        <w:t xml:space="preserve"> 314-22.</w:t>
      </w:r>
    </w:p>
    <w:p w14:paraId="34CE2D6B" w14:textId="77777777" w:rsidR="00F20D03" w:rsidRPr="00F20D03" w:rsidRDefault="00F20D03" w:rsidP="00F20D03">
      <w:pPr>
        <w:pStyle w:val="EndNoteBibliography"/>
        <w:spacing w:after="0"/>
        <w:ind w:left="720" w:hanging="720"/>
      </w:pPr>
      <w:r w:rsidRPr="00F20D03">
        <w:t xml:space="preserve">Dubé M-O, Desmeules F, Lewis JandRoy J-S 2020. Rotator cuff-related shoulder pain: does the type of exercise influence the outcomes? Protocol of a randomised controlled trial. </w:t>
      </w:r>
      <w:r w:rsidRPr="00F20D03">
        <w:rPr>
          <w:i/>
        </w:rPr>
        <w:t>BMJ open,</w:t>
      </w:r>
      <w:r w:rsidRPr="00F20D03">
        <w:t xml:space="preserve"> 10</w:t>
      </w:r>
      <w:r w:rsidRPr="00F20D03">
        <w:rPr>
          <w:b/>
        </w:rPr>
        <w:t>,</w:t>
      </w:r>
      <w:r w:rsidRPr="00F20D03">
        <w:t xml:space="preserve"> e039976.</w:t>
      </w:r>
    </w:p>
    <w:p w14:paraId="43163452" w14:textId="77777777" w:rsidR="00F20D03" w:rsidRPr="00F20D03" w:rsidRDefault="00F20D03" w:rsidP="00F20D03">
      <w:pPr>
        <w:pStyle w:val="EndNoteBibliography"/>
        <w:spacing w:after="0"/>
        <w:ind w:left="720" w:hanging="720"/>
      </w:pPr>
      <w:r w:rsidRPr="00F20D03">
        <w:t xml:space="preserve">Eubank BH, Lackey SW, Slomp M, Werle JR, Kuntze CandSheps DM 2021. Consensus for a primary care clinical decision-making tool for assessing, diagnosing, and managing shoulder pain in Alberta, Canada. </w:t>
      </w:r>
      <w:r w:rsidRPr="00F20D03">
        <w:rPr>
          <w:i/>
        </w:rPr>
        <w:t>BMC family practice,</w:t>
      </w:r>
      <w:r w:rsidRPr="00F20D03">
        <w:t xml:space="preserve"> 22</w:t>
      </w:r>
      <w:r w:rsidRPr="00F20D03">
        <w:rPr>
          <w:b/>
        </w:rPr>
        <w:t>,</w:t>
      </w:r>
      <w:r w:rsidRPr="00F20D03">
        <w:t xml:space="preserve"> 1-20.</w:t>
      </w:r>
    </w:p>
    <w:p w14:paraId="388F4FFA" w14:textId="77777777" w:rsidR="00F20D03" w:rsidRPr="00F20D03" w:rsidRDefault="00F20D03" w:rsidP="00F20D03">
      <w:pPr>
        <w:pStyle w:val="EndNoteBibliography"/>
        <w:spacing w:after="0"/>
        <w:ind w:left="720" w:hanging="720"/>
      </w:pPr>
      <w:r w:rsidRPr="00F20D03">
        <w:lastRenderedPageBreak/>
        <w:t xml:space="preserve">Farfaras S, Sernert N, Rostgard Christensen L, Hallstrom EKandKartus J-T 2018. Subacromial Decompression Yields a Better Clinical Outcome Than Therapy Alone: A Prospective Randomized Study of Patients With a Minimum 10-Year Follow-up. </w:t>
      </w:r>
      <w:r w:rsidRPr="00F20D03">
        <w:rPr>
          <w:i/>
        </w:rPr>
        <w:t>The American journal of sports medicine,</w:t>
      </w:r>
      <w:r w:rsidRPr="00F20D03">
        <w:t xml:space="preserve"> 46</w:t>
      </w:r>
      <w:r w:rsidRPr="00F20D03">
        <w:rPr>
          <w:b/>
        </w:rPr>
        <w:t>,</w:t>
      </w:r>
      <w:r w:rsidRPr="00F20D03">
        <w:t xml:space="preserve"> 1397-1407.</w:t>
      </w:r>
    </w:p>
    <w:p w14:paraId="3591D808" w14:textId="315EDEF4" w:rsidR="00F20D03" w:rsidRPr="00F20D03" w:rsidRDefault="00F20D03" w:rsidP="00F20D03">
      <w:pPr>
        <w:pStyle w:val="EndNoteBibliography"/>
        <w:spacing w:after="0"/>
        <w:ind w:left="720" w:hanging="720"/>
      </w:pPr>
      <w:r w:rsidRPr="00F20D03">
        <w:t xml:space="preserve">Ferreira G, Harris I, Zadro JandO'Keefe M. 2022. </w:t>
      </w:r>
      <w:r w:rsidRPr="00F20D03">
        <w:rPr>
          <w:i/>
        </w:rPr>
        <w:t xml:space="preserve">3 orthopaedic surgeries that might be doing patients (and their pockets) more harm than good </w:t>
      </w:r>
      <w:r w:rsidRPr="00F20D03">
        <w:t xml:space="preserve">[Online]. the conversation. Available: </w:t>
      </w:r>
      <w:hyperlink r:id="rId30" w:history="1">
        <w:r w:rsidRPr="00F20D03">
          <w:rPr>
            <w:rStyle w:val="Hyperlink"/>
            <w:rFonts w:ascii="Calibri" w:hAnsi="Calibri" w:cs="Calibri"/>
          </w:rPr>
          <w:t>https://theconversation.com/3-orthopaedic-surgeries-that-might-be-doing-patients-and-their-pockets-more-harm-than-good-179370</w:t>
        </w:r>
      </w:hyperlink>
      <w:r w:rsidRPr="00F20D03">
        <w:t xml:space="preserve"> [Accessed 19 April 2022].</w:t>
      </w:r>
    </w:p>
    <w:p w14:paraId="0A835038" w14:textId="77777777" w:rsidR="00F20D03" w:rsidRPr="00F20D03" w:rsidRDefault="00F20D03" w:rsidP="00F20D03">
      <w:pPr>
        <w:pStyle w:val="EndNoteBibliography"/>
        <w:spacing w:after="0"/>
        <w:ind w:left="720" w:hanging="720"/>
      </w:pPr>
      <w:r w:rsidRPr="00F20D03">
        <w:t xml:space="preserve">Garibaldi R, Altomare D, Sconza C, Kon E, Castagna A, Marcacci M, Monina EandDi Matteo B 2021. Conservative management vs. surgical repair in degenerative rotator cuff tears: a systematic review and meta-analysis. </w:t>
      </w:r>
      <w:r w:rsidRPr="00F20D03">
        <w:rPr>
          <w:i/>
        </w:rPr>
        <w:t>European review for medical and pharmacological sciences,</w:t>
      </w:r>
      <w:r w:rsidRPr="00F20D03">
        <w:t xml:space="preserve"> 25</w:t>
      </w:r>
      <w:r w:rsidRPr="00F20D03">
        <w:rPr>
          <w:b/>
        </w:rPr>
        <w:t>,</w:t>
      </w:r>
      <w:r w:rsidRPr="00F20D03">
        <w:t xml:space="preserve"> 609-619.</w:t>
      </w:r>
    </w:p>
    <w:p w14:paraId="776F0930" w14:textId="77777777" w:rsidR="00F20D03" w:rsidRPr="00F20D03" w:rsidRDefault="00F20D03" w:rsidP="00F20D03">
      <w:pPr>
        <w:pStyle w:val="EndNoteBibliography"/>
        <w:spacing w:after="0"/>
        <w:ind w:left="720" w:hanging="720"/>
      </w:pPr>
      <w:r w:rsidRPr="00F20D03">
        <w:t>Genootschap NH 2019. NHG-Standaard Schouderklachten (M08).</w:t>
      </w:r>
    </w:p>
    <w:p w14:paraId="68CD9527" w14:textId="77777777" w:rsidR="00F20D03" w:rsidRPr="00F20D03" w:rsidRDefault="00F20D03" w:rsidP="00F20D03">
      <w:pPr>
        <w:pStyle w:val="EndNoteBibliography"/>
        <w:spacing w:after="0"/>
        <w:ind w:left="720" w:hanging="720"/>
      </w:pPr>
      <w:r w:rsidRPr="00F20D03">
        <w:t xml:space="preserve">Green S, Buchbinder RandHetrick SE 2003. Physiotherapy interventions for shoulder pain. </w:t>
      </w:r>
      <w:r w:rsidRPr="00F20D03">
        <w:rPr>
          <w:i/>
        </w:rPr>
        <w:t>Cochrane database of systematic reviews</w:t>
      </w:r>
      <w:r w:rsidRPr="00F20D03">
        <w:t>.</w:t>
      </w:r>
    </w:p>
    <w:p w14:paraId="3D7343B3" w14:textId="77777777" w:rsidR="00F20D03" w:rsidRPr="00F20D03" w:rsidRDefault="00F20D03" w:rsidP="00F20D03">
      <w:pPr>
        <w:pStyle w:val="EndNoteBibliography"/>
        <w:spacing w:after="0"/>
        <w:ind w:left="720" w:hanging="720"/>
      </w:pPr>
      <w:r w:rsidRPr="00F20D03">
        <w:t xml:space="preserve">Haahr JPandAndersen JH 2006. Exercises may be as efficient as subacromial decompression in patients with subacromial stage II impingement: 4-8-years' follow-up in a prospective, randomized study. </w:t>
      </w:r>
      <w:r w:rsidRPr="00F20D03">
        <w:rPr>
          <w:i/>
        </w:rPr>
        <w:t>Scand J Rheumatol,</w:t>
      </w:r>
      <w:r w:rsidRPr="00F20D03">
        <w:t xml:space="preserve"> 35</w:t>
      </w:r>
      <w:r w:rsidRPr="00F20D03">
        <w:rPr>
          <w:b/>
        </w:rPr>
        <w:t>,</w:t>
      </w:r>
      <w:r w:rsidRPr="00F20D03">
        <w:t xml:space="preserve"> 224-8.</w:t>
      </w:r>
    </w:p>
    <w:p w14:paraId="7DAFD245" w14:textId="77777777" w:rsidR="00F20D03" w:rsidRPr="00F20D03" w:rsidRDefault="00F20D03" w:rsidP="00F20D03">
      <w:pPr>
        <w:pStyle w:val="EndNoteBibliography"/>
        <w:spacing w:after="0"/>
        <w:ind w:left="720" w:hanging="720"/>
      </w:pPr>
      <w:r w:rsidRPr="00F20D03">
        <w:t xml:space="preserve">Hamid MSAandSazlina SG 2021. Platelet-rich plasma for rotator cuff tendinopathy: A systematic review and meta-analysis. </w:t>
      </w:r>
      <w:r w:rsidRPr="00F20D03">
        <w:rPr>
          <w:i/>
        </w:rPr>
        <w:t>PloS one,</w:t>
      </w:r>
      <w:r w:rsidRPr="00F20D03">
        <w:t xml:space="preserve"> 16</w:t>
      </w:r>
      <w:r w:rsidRPr="00F20D03">
        <w:rPr>
          <w:b/>
        </w:rPr>
        <w:t>,</w:t>
      </w:r>
      <w:r w:rsidRPr="00F20D03">
        <w:t xml:space="preserve"> e0251111.</w:t>
      </w:r>
    </w:p>
    <w:p w14:paraId="3C376E38" w14:textId="77777777" w:rsidR="00F20D03" w:rsidRPr="00F20D03" w:rsidRDefault="00F20D03" w:rsidP="00F20D03">
      <w:pPr>
        <w:pStyle w:val="EndNoteBibliography"/>
        <w:spacing w:after="0"/>
        <w:ind w:left="720" w:hanging="720"/>
      </w:pPr>
      <w:r w:rsidRPr="00F20D03">
        <w:t xml:space="preserve">Hill CL, Gill TK, Shanahan EMandTaylor AW 2010. Prevalence and correlates of shoulder pain and stiffness in a population-based study: the North West Adelaide Health Study. </w:t>
      </w:r>
      <w:r w:rsidRPr="00F20D03">
        <w:rPr>
          <w:i/>
        </w:rPr>
        <w:t>Int J Rheum Dis,</w:t>
      </w:r>
      <w:r w:rsidRPr="00F20D03">
        <w:t xml:space="preserve"> 13</w:t>
      </w:r>
      <w:r w:rsidRPr="00F20D03">
        <w:rPr>
          <w:b/>
        </w:rPr>
        <w:t>,</w:t>
      </w:r>
      <w:r w:rsidRPr="00F20D03">
        <w:t xml:space="preserve"> 215-22.</w:t>
      </w:r>
    </w:p>
    <w:p w14:paraId="5C761ADE" w14:textId="77777777" w:rsidR="00F20D03" w:rsidRPr="00F20D03" w:rsidRDefault="00F20D03" w:rsidP="00F20D03">
      <w:pPr>
        <w:pStyle w:val="EndNoteBibliography"/>
        <w:spacing w:after="0"/>
        <w:ind w:left="720" w:hanging="720"/>
      </w:pPr>
      <w:r w:rsidRPr="00F20D03">
        <w:t xml:space="preserve">Hohmann E, Shea K, Scheiderer B, Millett PandImhoff A 2020. Indications for Arthroscopic Subacromial Decompression. A Level V Evidence Clinical Guideline. </w:t>
      </w:r>
      <w:r w:rsidRPr="00F20D03">
        <w:rPr>
          <w:i/>
        </w:rPr>
        <w:t>Arthroscopy - Journal of Arthroscopic and Related Surgery,</w:t>
      </w:r>
      <w:r w:rsidRPr="00F20D03">
        <w:t xml:space="preserve"> 36</w:t>
      </w:r>
      <w:r w:rsidRPr="00F20D03">
        <w:rPr>
          <w:b/>
        </w:rPr>
        <w:t>,</w:t>
      </w:r>
      <w:r w:rsidRPr="00F20D03">
        <w:t xml:space="preserve"> 913-922.</w:t>
      </w:r>
    </w:p>
    <w:p w14:paraId="2CBBFD6B" w14:textId="77777777" w:rsidR="00F20D03" w:rsidRPr="00F20D03" w:rsidRDefault="00F20D03" w:rsidP="00F20D03">
      <w:pPr>
        <w:pStyle w:val="EndNoteBibliography"/>
        <w:spacing w:after="0"/>
        <w:ind w:left="720" w:hanging="720"/>
      </w:pPr>
      <w:r w:rsidRPr="00F20D03">
        <w:t xml:space="preserve">Hopman K, Krahe L, Lukersmith S, McColl AandVine K 2013. Clinical practice guidelines for the management of rotator cuff syndrome in the workplace. The University of New South Wales. </w:t>
      </w:r>
      <w:r w:rsidRPr="00F20D03">
        <w:rPr>
          <w:i/>
        </w:rPr>
        <w:t>wwwguidelinecentralcom/summaries/clinical-practice-guidelines-for-the-management-of-rotator-cuff-syndrome-in-the-workplace/# section-society (last accessed on 2 December 2019)</w:t>
      </w:r>
      <w:r w:rsidRPr="00F20D03">
        <w:t>.</w:t>
      </w:r>
    </w:p>
    <w:p w14:paraId="0348EAD3" w14:textId="77777777" w:rsidR="00F20D03" w:rsidRPr="00F20D03" w:rsidRDefault="00F20D03" w:rsidP="00F20D03">
      <w:pPr>
        <w:pStyle w:val="EndNoteBibliography"/>
        <w:spacing w:after="0"/>
        <w:ind w:left="720" w:hanging="720"/>
      </w:pPr>
      <w:r w:rsidRPr="00F20D03">
        <w:t xml:space="preserve">Husby T, Haugstvedt JR, Brandt M, Holm IandSteen H 2003. Open versus arthroscopic subacromial decompression: a prospective, randomized study of 34 patients followed for 8 years. </w:t>
      </w:r>
      <w:r w:rsidRPr="00F20D03">
        <w:rPr>
          <w:i/>
        </w:rPr>
        <w:t>Acta Orthop Scand,</w:t>
      </w:r>
      <w:r w:rsidRPr="00F20D03">
        <w:t xml:space="preserve"> 74</w:t>
      </w:r>
      <w:r w:rsidRPr="00F20D03">
        <w:rPr>
          <w:b/>
        </w:rPr>
        <w:t>,</w:t>
      </w:r>
      <w:r w:rsidRPr="00F20D03">
        <w:t xml:space="preserve"> 408-14.</w:t>
      </w:r>
    </w:p>
    <w:p w14:paraId="1D345810" w14:textId="3B72A116" w:rsidR="00F20D03" w:rsidRPr="00F20D03" w:rsidRDefault="00F20D03" w:rsidP="00F20D03">
      <w:pPr>
        <w:pStyle w:val="EndNoteBibliography"/>
        <w:spacing w:after="0"/>
        <w:ind w:left="720" w:hanging="720"/>
      </w:pPr>
      <w:r w:rsidRPr="00F20D03">
        <w:t xml:space="preserve">IHPA. 2022. </w:t>
      </w:r>
      <w:r w:rsidRPr="00F20D03">
        <w:rPr>
          <w:i/>
        </w:rPr>
        <w:t xml:space="preserve">Classification of diseases and interventions </w:t>
      </w:r>
      <w:r w:rsidRPr="00F20D03">
        <w:t xml:space="preserve">[Online]. Independent Hospitals Pricing Authority. Available: </w:t>
      </w:r>
      <w:hyperlink r:id="rId31" w:history="1">
        <w:r w:rsidRPr="00F20D03">
          <w:rPr>
            <w:rStyle w:val="Hyperlink"/>
            <w:rFonts w:ascii="Calibri" w:hAnsi="Calibri" w:cs="Calibri"/>
          </w:rPr>
          <w:t>https://www.ihpa.gov.au/what-we-do/classification-of-diseases-and-interventions</w:t>
        </w:r>
      </w:hyperlink>
      <w:r w:rsidRPr="00F20D03">
        <w:t xml:space="preserve"> [Accessed 14 February 2022].</w:t>
      </w:r>
    </w:p>
    <w:p w14:paraId="6818F887" w14:textId="77777777" w:rsidR="00F20D03" w:rsidRPr="00F20D03" w:rsidRDefault="00F20D03" w:rsidP="00F20D03">
      <w:pPr>
        <w:pStyle w:val="EndNoteBibliography"/>
        <w:spacing w:after="0"/>
        <w:ind w:left="720" w:hanging="720"/>
      </w:pPr>
      <w:r w:rsidRPr="00F20D03">
        <w:t xml:space="preserve">Industrial Insurance Chiropractic Advisory Committee 2014. Conservative Care Options for Work-Related Mechanical Shoulder Conditions. </w:t>
      </w:r>
      <w:r w:rsidRPr="00F20D03">
        <w:rPr>
          <w:i/>
        </w:rPr>
        <w:t>In:</w:t>
      </w:r>
      <w:r w:rsidRPr="00F20D03">
        <w:t xml:space="preserve"> WASHINGTON STATE DEPARTMENT OF LABOR AND INDUSTRIES (ed.).</w:t>
      </w:r>
    </w:p>
    <w:p w14:paraId="28FD4284" w14:textId="77777777" w:rsidR="00F20D03" w:rsidRPr="00F20D03" w:rsidRDefault="00F20D03" w:rsidP="00F20D03">
      <w:pPr>
        <w:pStyle w:val="EndNoteBibliography"/>
        <w:spacing w:after="0"/>
        <w:ind w:left="720" w:hanging="720"/>
      </w:pPr>
      <w:r w:rsidRPr="00F20D03">
        <w:t xml:space="preserve">Jacquot A, Dezaly C, Goetzmann T, Roche O, Sirveaux FandMolé D 2014. Is rotator cuff repair appropriate in patients older than 60 years of age? prospective, randomised trial in 103 patients with a mean four-year follow-up. </w:t>
      </w:r>
      <w:r w:rsidRPr="00F20D03">
        <w:rPr>
          <w:i/>
        </w:rPr>
        <w:t>Orthop Traumatol Surg Res,</w:t>
      </w:r>
      <w:r w:rsidRPr="00F20D03">
        <w:t xml:space="preserve"> 100</w:t>
      </w:r>
      <w:r w:rsidRPr="00F20D03">
        <w:rPr>
          <w:b/>
        </w:rPr>
        <w:t>,</w:t>
      </w:r>
      <w:r w:rsidRPr="00F20D03">
        <w:t xml:space="preserve"> S333-8.</w:t>
      </w:r>
    </w:p>
    <w:p w14:paraId="64242826" w14:textId="77777777" w:rsidR="00F20D03" w:rsidRPr="00F20D03" w:rsidRDefault="00F20D03" w:rsidP="00F20D03">
      <w:pPr>
        <w:pStyle w:val="EndNoteBibliography"/>
        <w:spacing w:after="0"/>
        <w:ind w:left="720" w:hanging="720"/>
      </w:pPr>
      <w:r w:rsidRPr="00F20D03">
        <w:t xml:space="preserve">Jancuska J, Matthews J, Miller T, Kluczynski MAandBisson LJ 2018. A Systematic Summary of Systematic Reviews on the Topic of the Rotator Cuff. </w:t>
      </w:r>
      <w:r w:rsidRPr="00F20D03">
        <w:rPr>
          <w:i/>
        </w:rPr>
        <w:t>Orthopaedic journal of sports medicine,</w:t>
      </w:r>
      <w:r w:rsidRPr="00F20D03">
        <w:t xml:space="preserve"> 6</w:t>
      </w:r>
      <w:r w:rsidRPr="00F20D03">
        <w:rPr>
          <w:b/>
        </w:rPr>
        <w:t>,</w:t>
      </w:r>
      <w:r w:rsidRPr="00F20D03">
        <w:t xml:space="preserve"> 2325967118797891.</w:t>
      </w:r>
    </w:p>
    <w:p w14:paraId="4D1E86D8" w14:textId="77777777" w:rsidR="00F20D03" w:rsidRPr="00F20D03" w:rsidRDefault="00F20D03" w:rsidP="00F20D03">
      <w:pPr>
        <w:pStyle w:val="EndNoteBibliography"/>
        <w:spacing w:after="0"/>
        <w:ind w:left="720" w:hanging="720"/>
      </w:pPr>
      <w:r w:rsidRPr="00F20D03">
        <w:t xml:space="preserve">Jones T, Carr AJ, Beard D, Linton M-J, Rooshenas L, Donovan JandHollingworth W 2019. Longitudinal study of use and cost of subacromial decompression surgery: the need for effective evaluation of surgical procedures to prevent overtreatment and wasted resources. </w:t>
      </w:r>
      <w:r w:rsidRPr="00F20D03">
        <w:rPr>
          <w:i/>
        </w:rPr>
        <w:t>BMJ open,</w:t>
      </w:r>
      <w:r w:rsidRPr="00F20D03">
        <w:t xml:space="preserve"> 9</w:t>
      </w:r>
      <w:r w:rsidRPr="00F20D03">
        <w:rPr>
          <w:b/>
        </w:rPr>
        <w:t>,</w:t>
      </w:r>
      <w:r w:rsidRPr="00F20D03">
        <w:t xml:space="preserve"> e030229.</w:t>
      </w:r>
    </w:p>
    <w:p w14:paraId="2BDCECE4" w14:textId="77777777" w:rsidR="00F20D03" w:rsidRPr="00F20D03" w:rsidRDefault="00F20D03" w:rsidP="00F20D03">
      <w:pPr>
        <w:pStyle w:val="EndNoteBibliography"/>
        <w:spacing w:after="0"/>
        <w:ind w:left="720" w:hanging="720"/>
      </w:pPr>
      <w:r w:rsidRPr="00F20D03">
        <w:t xml:space="preserve">Juel NG, Pedersen SJ, Engebretsen KB, Brurberg KG, Ekeberg OM, Reme SE, Brox JIandNatvig B 2019. [Non-traumatic shoulder pain in the primary health service]. </w:t>
      </w:r>
      <w:r w:rsidRPr="00F20D03">
        <w:rPr>
          <w:i/>
        </w:rPr>
        <w:t>Tidsskr Nor Laegeforen,</w:t>
      </w:r>
      <w:r w:rsidRPr="00F20D03">
        <w:t xml:space="preserve"> 139.</w:t>
      </w:r>
    </w:p>
    <w:p w14:paraId="2AA94A02" w14:textId="77777777" w:rsidR="00F20D03" w:rsidRPr="00F20D03" w:rsidRDefault="00F20D03" w:rsidP="00F20D03">
      <w:pPr>
        <w:pStyle w:val="EndNoteBibliography"/>
        <w:spacing w:after="0"/>
        <w:ind w:left="720" w:hanging="720"/>
      </w:pPr>
      <w:r w:rsidRPr="00F20D03">
        <w:t xml:space="preserve">Karjalainen TV, Jain NB, Heikkinen J, Johnston RV, Page CMandBuchbinder R 2019a. Surgery for rotator cuff tears. </w:t>
      </w:r>
      <w:r w:rsidRPr="00F20D03">
        <w:rPr>
          <w:i/>
        </w:rPr>
        <w:t>The Cochrane database of systematic reviews,</w:t>
      </w:r>
      <w:r w:rsidRPr="00F20D03">
        <w:t xml:space="preserve"> 12</w:t>
      </w:r>
      <w:r w:rsidRPr="00F20D03">
        <w:rPr>
          <w:b/>
        </w:rPr>
        <w:t>,</w:t>
      </w:r>
      <w:r w:rsidRPr="00F20D03">
        <w:t xml:space="preserve"> CD013502.</w:t>
      </w:r>
    </w:p>
    <w:p w14:paraId="2E1B160D" w14:textId="77777777" w:rsidR="00F20D03" w:rsidRPr="00F20D03" w:rsidRDefault="00F20D03" w:rsidP="00F20D03">
      <w:pPr>
        <w:pStyle w:val="EndNoteBibliography"/>
        <w:spacing w:after="0"/>
        <w:ind w:left="720" w:hanging="720"/>
      </w:pPr>
      <w:r w:rsidRPr="00F20D03">
        <w:t xml:space="preserve">Karjalainen TV, Jain NB, Page CM, Lahdeoja TA, Johnston RV, Salamh P, Kavaja L, Ardern CL, Agarwal A, Vandvik POandBuchbinder R 2019b. Subacromial decompression surgery for rotator cuff disease. </w:t>
      </w:r>
      <w:r w:rsidRPr="00F20D03">
        <w:rPr>
          <w:i/>
        </w:rPr>
        <w:t>The Cochrane database of systematic reviews,</w:t>
      </w:r>
      <w:r w:rsidRPr="00F20D03">
        <w:t xml:space="preserve"> 1</w:t>
      </w:r>
      <w:r w:rsidRPr="00F20D03">
        <w:rPr>
          <w:b/>
        </w:rPr>
        <w:t>,</w:t>
      </w:r>
      <w:r w:rsidRPr="00F20D03">
        <w:t xml:space="preserve"> CD005619.</w:t>
      </w:r>
    </w:p>
    <w:p w14:paraId="67DE9686" w14:textId="77777777" w:rsidR="00F20D03" w:rsidRPr="00F20D03" w:rsidRDefault="00F20D03" w:rsidP="00F20D03">
      <w:pPr>
        <w:pStyle w:val="EndNoteBibliography"/>
        <w:spacing w:after="0"/>
        <w:ind w:left="720" w:hanging="720"/>
      </w:pPr>
      <w:r w:rsidRPr="00F20D03">
        <w:lastRenderedPageBreak/>
        <w:t xml:space="preserve">Kassolik K, Rajkowska-Labon E, Tomasik T, Gieremek K, Dobrzycka A, Andrzejewski W, Kiliański MandKurpas D 2018. Recommendations of the Polish Society of Physiotherapy, Polish Society of Family Medicine and College of Family Physicians in Poland in the scope of physiotherapy in painful shoulder syndrome in primary healthcare. </w:t>
      </w:r>
      <w:r w:rsidRPr="00F20D03">
        <w:rPr>
          <w:i/>
        </w:rPr>
        <w:t>Family Medicine &amp; Primary Care Review</w:t>
      </w:r>
      <w:r w:rsidRPr="00F20D03">
        <w:rPr>
          <w:b/>
        </w:rPr>
        <w:t>,</w:t>
      </w:r>
      <w:r w:rsidRPr="00F20D03">
        <w:t xml:space="preserve"> 277-290.</w:t>
      </w:r>
    </w:p>
    <w:p w14:paraId="3EC5CE39" w14:textId="77777777" w:rsidR="00F20D03" w:rsidRPr="00F20D03" w:rsidRDefault="00F20D03" w:rsidP="00F20D03">
      <w:pPr>
        <w:pStyle w:val="EndNoteBibliography"/>
        <w:spacing w:after="0"/>
        <w:ind w:left="720" w:hanging="720"/>
      </w:pPr>
      <w:r w:rsidRPr="00F20D03">
        <w:t xml:space="preserve">Kauta N, De Vries E, Du Plessis J-P, Grey B, Anley C, Vrettos B, Dachs RandRoche S 2021. Assessment and management of shoulder pain at primary care level. </w:t>
      </w:r>
      <w:r w:rsidRPr="00F20D03">
        <w:rPr>
          <w:i/>
        </w:rPr>
        <w:t>South African Family Practice,</w:t>
      </w:r>
      <w:r w:rsidRPr="00F20D03">
        <w:t xml:space="preserve"> 63.</w:t>
      </w:r>
    </w:p>
    <w:p w14:paraId="599C0F5B" w14:textId="77777777" w:rsidR="00F20D03" w:rsidRPr="00F20D03" w:rsidRDefault="00F20D03" w:rsidP="00F20D03">
      <w:pPr>
        <w:pStyle w:val="EndNoteBibliography"/>
        <w:spacing w:after="0"/>
        <w:ind w:left="720" w:hanging="720"/>
      </w:pPr>
      <w:r w:rsidRPr="00F20D03">
        <w:t xml:space="preserve">Ketola S, Lehtinen J, Rousi T, Nissinen M, Huhtala HandArnala I 2015. Which patients do not recover from shoulder impingement syndrome, either with operative treatment or with nonoperative treatment? </w:t>
      </w:r>
      <w:r w:rsidRPr="00F20D03">
        <w:rPr>
          <w:i/>
        </w:rPr>
        <w:t>Acta Orthop,</w:t>
      </w:r>
      <w:r w:rsidRPr="00F20D03">
        <w:t xml:space="preserve"> 86</w:t>
      </w:r>
      <w:r w:rsidRPr="00F20D03">
        <w:rPr>
          <w:b/>
        </w:rPr>
        <w:t>,</w:t>
      </w:r>
      <w:r w:rsidRPr="00F20D03">
        <w:t xml:space="preserve"> 641-6.</w:t>
      </w:r>
    </w:p>
    <w:p w14:paraId="6FE24A3A" w14:textId="77777777" w:rsidR="00F20D03" w:rsidRPr="00F20D03" w:rsidRDefault="00F20D03" w:rsidP="00F20D03">
      <w:pPr>
        <w:pStyle w:val="EndNoteBibliography"/>
        <w:spacing w:after="0"/>
        <w:ind w:left="720" w:hanging="720"/>
      </w:pPr>
      <w:r w:rsidRPr="00F20D03">
        <w:t xml:space="preserve">Ketola S, Lehtinen J, Rousi T, Nissinen M, Huhtala H, Konttinen YTandArnala I 2013. No evidence of long-term benefits of arthroscopicacromioplasty in the treatment of shoulder impingement syndrome: Five-year results of a randomised controlled trial. </w:t>
      </w:r>
      <w:r w:rsidRPr="00F20D03">
        <w:rPr>
          <w:i/>
        </w:rPr>
        <w:t>Bone Joint Res,</w:t>
      </w:r>
      <w:r w:rsidRPr="00F20D03">
        <w:t xml:space="preserve"> 2</w:t>
      </w:r>
      <w:r w:rsidRPr="00F20D03">
        <w:rPr>
          <w:b/>
        </w:rPr>
        <w:t>,</w:t>
      </w:r>
      <w:r w:rsidRPr="00F20D03">
        <w:t xml:space="preserve"> 132-9.</w:t>
      </w:r>
    </w:p>
    <w:p w14:paraId="2923BA79" w14:textId="77777777" w:rsidR="00F20D03" w:rsidRPr="00F20D03" w:rsidRDefault="00F20D03" w:rsidP="00F20D03">
      <w:pPr>
        <w:pStyle w:val="EndNoteBibliography"/>
        <w:spacing w:after="0"/>
        <w:ind w:left="720" w:hanging="720"/>
      </w:pPr>
      <w:r w:rsidRPr="00F20D03">
        <w:t xml:space="preserve">Khan M, Alolabi B, Horner N, Bedi A, Ayeni ORandBhandari M 2019. Surgery for shoulder impingement: a systematic review and meta-analysis of controlled clinical trials. </w:t>
      </w:r>
      <w:r w:rsidRPr="00F20D03">
        <w:rPr>
          <w:i/>
        </w:rPr>
        <w:t>CMAJ open,</w:t>
      </w:r>
      <w:r w:rsidRPr="00F20D03">
        <w:t xml:space="preserve"> 7</w:t>
      </w:r>
      <w:r w:rsidRPr="00F20D03">
        <w:rPr>
          <w:b/>
        </w:rPr>
        <w:t>,</w:t>
      </w:r>
      <w:r w:rsidRPr="00F20D03">
        <w:t xml:space="preserve"> E149-E158.</w:t>
      </w:r>
    </w:p>
    <w:p w14:paraId="5B76B5EB" w14:textId="77777777" w:rsidR="00F20D03" w:rsidRPr="00F20D03" w:rsidRDefault="00F20D03" w:rsidP="00F20D03">
      <w:pPr>
        <w:pStyle w:val="EndNoteBibliography"/>
        <w:spacing w:after="0"/>
        <w:ind w:left="720" w:hanging="720"/>
      </w:pPr>
      <w:r w:rsidRPr="00F20D03">
        <w:t xml:space="preserve">Khatri C, Ahmed I, Parsons H, Smith NA, Lawrence TM, Modi CS, Drew SJ, Bhabra G, Parsons NR, Underwood MandMetcalfe AJ 2019. The Natural History of Full-Thickness Rotator Cuff Tears in Randomized Controlled Trials: A Systematic Review and Meta-analysis. </w:t>
      </w:r>
      <w:r w:rsidRPr="00F20D03">
        <w:rPr>
          <w:i/>
        </w:rPr>
        <w:t>The American journal of sports medicine,</w:t>
      </w:r>
      <w:r w:rsidRPr="00F20D03">
        <w:t xml:space="preserve"> 47</w:t>
      </w:r>
      <w:r w:rsidRPr="00F20D03">
        <w:rPr>
          <w:b/>
        </w:rPr>
        <w:t>,</w:t>
      </w:r>
      <w:r w:rsidRPr="00F20D03">
        <w:t xml:space="preserve"> 1734-1743.</w:t>
      </w:r>
    </w:p>
    <w:p w14:paraId="7D2F05CF" w14:textId="77777777" w:rsidR="00F20D03" w:rsidRPr="00F20D03" w:rsidRDefault="00F20D03" w:rsidP="00F20D03">
      <w:pPr>
        <w:pStyle w:val="EndNoteBibliography"/>
        <w:spacing w:after="0"/>
        <w:ind w:left="720" w:hanging="720"/>
      </w:pPr>
      <w:r w:rsidRPr="00F20D03">
        <w:t xml:space="preserve">Kim S, Hwang J, Kim MJ, Lim J-Y, Lee WHandChoi JE 2018. SYSTEMATIC REVIEW WITH NETWORK META-ANALYSIS OF RANDOMIZED CONTROLLED TRIALS OF ROTATOR CUFF TEAR TREATMENT. </w:t>
      </w:r>
      <w:r w:rsidRPr="00F20D03">
        <w:rPr>
          <w:i/>
        </w:rPr>
        <w:t>International journal of technology assessment in health care,</w:t>
      </w:r>
      <w:r w:rsidRPr="00F20D03">
        <w:t xml:space="preserve"> 34</w:t>
      </w:r>
      <w:r w:rsidRPr="00F20D03">
        <w:rPr>
          <w:b/>
        </w:rPr>
        <w:t>,</w:t>
      </w:r>
      <w:r w:rsidRPr="00F20D03">
        <w:t xml:space="preserve"> 78-86.</w:t>
      </w:r>
    </w:p>
    <w:p w14:paraId="2D92FF86" w14:textId="77777777" w:rsidR="00F20D03" w:rsidRPr="00F20D03" w:rsidRDefault="00F20D03" w:rsidP="00F20D03">
      <w:pPr>
        <w:pStyle w:val="EndNoteBibliography"/>
        <w:spacing w:after="0"/>
        <w:ind w:left="720" w:hanging="720"/>
      </w:pPr>
      <w:r w:rsidRPr="00F20D03">
        <w:t xml:space="preserve">Kovacevic D, Suriani RJ, Jr., Grawe BM, Yian EH, Gilotra MN, Hasan SA, Srikumaran U, Hasan SS, Cuomo F, Burks RT, Green AG, Nottage WM, Theja S, Kassam HF, Saad MA, Ramirez MA, Stanley RJ, Williams MD, Nadarajah V, Konja AC, Koh JL, Rokito AS, Jobin CM, Levine WN, Schmidt CC, American S, Elbow Surgeons Massive Cuff EandResearch Initiative I 2020. Management of irreparable massive rotator cuff tears: a systematic review and meta-analysis of patient-reported outcomes, reoperation rates, and treatment response. </w:t>
      </w:r>
      <w:r w:rsidRPr="00F20D03">
        <w:rPr>
          <w:i/>
        </w:rPr>
        <w:t>Journal of shoulder and elbow surgery,</w:t>
      </w:r>
      <w:r w:rsidRPr="00F20D03">
        <w:t xml:space="preserve"> 29</w:t>
      </w:r>
      <w:r w:rsidRPr="00F20D03">
        <w:rPr>
          <w:b/>
        </w:rPr>
        <w:t>,</w:t>
      </w:r>
      <w:r w:rsidRPr="00F20D03">
        <w:t xml:space="preserve"> 2459-2475.</w:t>
      </w:r>
    </w:p>
    <w:p w14:paraId="08DE8093" w14:textId="77777777" w:rsidR="00F20D03" w:rsidRPr="00F20D03" w:rsidRDefault="00F20D03" w:rsidP="00F20D03">
      <w:pPr>
        <w:pStyle w:val="EndNoteBibliography"/>
        <w:spacing w:after="0"/>
        <w:ind w:left="720" w:hanging="720"/>
      </w:pPr>
      <w:r w:rsidRPr="00F20D03">
        <w:t xml:space="preserve">Kukkonen J, Joukainen A, Lehtinen J, Mattila KT, Tuominen EK, Kauko TandAärimaa V 2014. Treatment of non-traumatic rotator cuff tears: A randomised controlled trial with one-year clinical results. </w:t>
      </w:r>
      <w:r w:rsidRPr="00F20D03">
        <w:rPr>
          <w:i/>
        </w:rPr>
        <w:t>Bone Joint J,</w:t>
      </w:r>
      <w:r w:rsidRPr="00F20D03">
        <w:t xml:space="preserve"> 96-b</w:t>
      </w:r>
      <w:r w:rsidRPr="00F20D03">
        <w:rPr>
          <w:b/>
        </w:rPr>
        <w:t>,</w:t>
      </w:r>
      <w:r w:rsidRPr="00F20D03">
        <w:t xml:space="preserve"> 75-81.</w:t>
      </w:r>
    </w:p>
    <w:p w14:paraId="1EB95558" w14:textId="77777777" w:rsidR="00F20D03" w:rsidRPr="00F20D03" w:rsidRDefault="00F20D03" w:rsidP="00F20D03">
      <w:pPr>
        <w:pStyle w:val="EndNoteBibliography"/>
        <w:spacing w:after="0"/>
        <w:ind w:left="720" w:hanging="720"/>
      </w:pPr>
      <w:r w:rsidRPr="00F20D03">
        <w:t xml:space="preserve">Kukkonen J, Joukainen A, Lehtinen J, Mattila KT, Tuominen EK, Kauko TandÄärimaa V 2015. Treatment of Nontraumatic Rotator Cuff Tears: A Randomized Controlled Trial with Two Years of Clinical and Imaging Follow-up. </w:t>
      </w:r>
      <w:r w:rsidRPr="00F20D03">
        <w:rPr>
          <w:i/>
        </w:rPr>
        <w:t>J Bone Joint Surg Am,</w:t>
      </w:r>
      <w:r w:rsidRPr="00F20D03">
        <w:t xml:space="preserve"> 97</w:t>
      </w:r>
      <w:r w:rsidRPr="00F20D03">
        <w:rPr>
          <w:b/>
        </w:rPr>
        <w:t>,</w:t>
      </w:r>
      <w:r w:rsidRPr="00F20D03">
        <w:t xml:space="preserve"> 1729-37.</w:t>
      </w:r>
    </w:p>
    <w:p w14:paraId="4C107B53" w14:textId="77777777" w:rsidR="00F20D03" w:rsidRPr="00F20D03" w:rsidRDefault="00F20D03" w:rsidP="00F20D03">
      <w:pPr>
        <w:pStyle w:val="EndNoteBibliography"/>
        <w:spacing w:after="0"/>
        <w:ind w:left="720" w:hanging="720"/>
      </w:pPr>
      <w:r w:rsidRPr="00F20D03">
        <w:t xml:space="preserve">Lapner P, Henry P, Athwal GS, Moktar J, McNeil D, MacDonald P, Canadian SandElbow S 2021. Treatment of Rotator Cuff Tears: A Systematic Review and Meta-Analysis. </w:t>
      </w:r>
      <w:r w:rsidRPr="00F20D03">
        <w:rPr>
          <w:i/>
        </w:rPr>
        <w:t>Journal of shoulder and elbow surgery</w:t>
      </w:r>
      <w:r w:rsidRPr="00F20D03">
        <w:t>.</w:t>
      </w:r>
    </w:p>
    <w:p w14:paraId="5D514FF2" w14:textId="77777777" w:rsidR="00F20D03" w:rsidRPr="00F20D03" w:rsidRDefault="00F20D03" w:rsidP="00F20D03">
      <w:pPr>
        <w:pStyle w:val="EndNoteBibliography"/>
        <w:spacing w:after="0"/>
        <w:ind w:left="720" w:hanging="720"/>
      </w:pPr>
      <w:r w:rsidRPr="00F20D03">
        <w:t xml:space="preserve">Lenza M, Buchbinder R, Takwoingi Y, Johnston RV, Hanchard NCandFaloppa F 2013. Magnetic resonance imaging, magnetic resonance arthrography and ultrasonography for assessing rotator cuff tears in people with shoulder pain for whom surgery is being considered. </w:t>
      </w:r>
      <w:r w:rsidRPr="00F20D03">
        <w:rPr>
          <w:i/>
        </w:rPr>
        <w:t>Cochrane Database Syst Rev,</w:t>
      </w:r>
      <w:r w:rsidRPr="00F20D03">
        <w:t xml:space="preserve"> 2013</w:t>
      </w:r>
      <w:r w:rsidRPr="00F20D03">
        <w:rPr>
          <w:b/>
        </w:rPr>
        <w:t>,</w:t>
      </w:r>
      <w:r w:rsidRPr="00F20D03">
        <w:t xml:space="preserve"> Cd009020.</w:t>
      </w:r>
    </w:p>
    <w:p w14:paraId="0813D8C4" w14:textId="77777777" w:rsidR="00F20D03" w:rsidRPr="00F20D03" w:rsidRDefault="00F20D03" w:rsidP="00F20D03">
      <w:pPr>
        <w:pStyle w:val="EndNoteBibliography"/>
        <w:spacing w:after="0"/>
        <w:ind w:left="720" w:hanging="720"/>
      </w:pPr>
      <w:r w:rsidRPr="00F20D03">
        <w:t xml:space="preserve">Loew M, Schnetzke MandLichtenberg S 2021. Current treatment concepts of calcifying tendinitis of the shoulder. A systematic review. </w:t>
      </w:r>
      <w:r w:rsidRPr="00F20D03">
        <w:rPr>
          <w:i/>
        </w:rPr>
        <w:t>Obere Extremität,</w:t>
      </w:r>
      <w:r w:rsidRPr="00F20D03">
        <w:t xml:space="preserve"> 16</w:t>
      </w:r>
      <w:r w:rsidRPr="00F20D03">
        <w:rPr>
          <w:b/>
        </w:rPr>
        <w:t>,</w:t>
      </w:r>
      <w:r w:rsidRPr="00F20D03">
        <w:t xml:space="preserve"> 85-93.</w:t>
      </w:r>
    </w:p>
    <w:p w14:paraId="30E950B4" w14:textId="77777777" w:rsidR="00F20D03" w:rsidRPr="00F20D03" w:rsidRDefault="00F20D03" w:rsidP="00F20D03">
      <w:pPr>
        <w:pStyle w:val="EndNoteBibliography"/>
        <w:spacing w:after="0"/>
        <w:ind w:left="720" w:hanging="720"/>
      </w:pPr>
      <w:r w:rsidRPr="00F20D03">
        <w:t xml:space="preserve">Longo UG, Risi Ambrogioni L, Candela V, Berton A, Carnevale A, Schena EandDenaro V 2021. Conservative versus surgical management for patients with rotator cuff tears: a systematic review and META-analysis. </w:t>
      </w:r>
      <w:r w:rsidRPr="00F20D03">
        <w:rPr>
          <w:i/>
        </w:rPr>
        <w:t>BMC musculoskeletal disorders,</w:t>
      </w:r>
      <w:r w:rsidRPr="00F20D03">
        <w:t xml:space="preserve"> 22</w:t>
      </w:r>
      <w:r w:rsidRPr="00F20D03">
        <w:rPr>
          <w:b/>
        </w:rPr>
        <w:t>,</w:t>
      </w:r>
      <w:r w:rsidRPr="00F20D03">
        <w:t xml:space="preserve"> 50.</w:t>
      </w:r>
    </w:p>
    <w:p w14:paraId="06246F1F" w14:textId="77777777" w:rsidR="00F20D03" w:rsidRPr="00F20D03" w:rsidRDefault="00F20D03" w:rsidP="00F20D03">
      <w:pPr>
        <w:pStyle w:val="EndNoteBibliography"/>
        <w:spacing w:after="0"/>
        <w:ind w:left="720" w:hanging="720"/>
      </w:pPr>
      <w:r w:rsidRPr="00F20D03">
        <w:t xml:space="preserve">MacDonald P, McRae S, Leiter J, Mascarenhas RandLapner P 2011. Arthroscopic rotator cuff repair with and without acromioplasty in the treatment of full-thickness rotator cuff tears: a multicenter, randomized controlled trial. </w:t>
      </w:r>
      <w:r w:rsidRPr="00F20D03">
        <w:rPr>
          <w:i/>
        </w:rPr>
        <w:t>J Bone Joint Surg Am,</w:t>
      </w:r>
      <w:r w:rsidRPr="00F20D03">
        <w:t xml:space="preserve"> 93</w:t>
      </w:r>
      <w:r w:rsidRPr="00F20D03">
        <w:rPr>
          <w:b/>
        </w:rPr>
        <w:t>,</w:t>
      </w:r>
      <w:r w:rsidRPr="00F20D03">
        <w:t xml:space="preserve"> 1953-60.</w:t>
      </w:r>
    </w:p>
    <w:p w14:paraId="20232642" w14:textId="77777777" w:rsidR="00F20D03" w:rsidRPr="00F20D03" w:rsidRDefault="00F20D03" w:rsidP="00F20D03">
      <w:pPr>
        <w:pStyle w:val="EndNoteBibliography"/>
        <w:spacing w:after="0"/>
        <w:ind w:left="720" w:hanging="720"/>
      </w:pPr>
      <w:r w:rsidRPr="00F20D03">
        <w:t xml:space="preserve">Mall NA, Tanaka MJ, Choi LSandPaletta GA, Jr. 2014. Factors affecting rotator cuff healing. </w:t>
      </w:r>
      <w:r w:rsidRPr="00F20D03">
        <w:rPr>
          <w:i/>
        </w:rPr>
        <w:t>J Bone Joint Surg Am,</w:t>
      </w:r>
      <w:r w:rsidRPr="00F20D03">
        <w:t xml:space="preserve"> 96</w:t>
      </w:r>
      <w:r w:rsidRPr="00F20D03">
        <w:rPr>
          <w:b/>
        </w:rPr>
        <w:t>,</w:t>
      </w:r>
      <w:r w:rsidRPr="00F20D03">
        <w:t xml:space="preserve"> 778-88.</w:t>
      </w:r>
    </w:p>
    <w:p w14:paraId="7D53D8FD" w14:textId="77777777" w:rsidR="00F20D03" w:rsidRPr="00F20D03" w:rsidRDefault="00F20D03" w:rsidP="00F20D03">
      <w:pPr>
        <w:pStyle w:val="EndNoteBibliography"/>
        <w:spacing w:after="0"/>
        <w:ind w:left="720" w:hanging="720"/>
      </w:pPr>
      <w:r w:rsidRPr="00F20D03">
        <w:t xml:space="preserve">Marks D, Comans T, Bisset L, Thomas MandScuffham PA 2018. Shoulder pain cost-of-illness in patients referred for public orthopaedic care in Australia. </w:t>
      </w:r>
      <w:r w:rsidRPr="00F20D03">
        <w:rPr>
          <w:i/>
        </w:rPr>
        <w:t>Australian Health Review,</w:t>
      </w:r>
      <w:r w:rsidRPr="00F20D03">
        <w:t xml:space="preserve"> 43</w:t>
      </w:r>
      <w:r w:rsidRPr="00F20D03">
        <w:rPr>
          <w:b/>
        </w:rPr>
        <w:t>,</w:t>
      </w:r>
      <w:r w:rsidRPr="00F20D03">
        <w:t xml:space="preserve"> 540-548.</w:t>
      </w:r>
    </w:p>
    <w:p w14:paraId="02A6CCB2" w14:textId="741BF16F" w:rsidR="00F20D03" w:rsidRPr="00F20D03" w:rsidRDefault="00F20D03" w:rsidP="00F20D03">
      <w:pPr>
        <w:pStyle w:val="EndNoteBibliography"/>
        <w:spacing w:after="0"/>
        <w:ind w:left="720" w:hanging="720"/>
      </w:pPr>
      <w:r w:rsidRPr="00F20D03">
        <w:lastRenderedPageBreak/>
        <w:t xml:space="preserve">MBS. 2022a. </w:t>
      </w:r>
      <w:r w:rsidRPr="00F20D03">
        <w:rPr>
          <w:i/>
        </w:rPr>
        <w:t xml:space="preserve">MBS Online </w:t>
      </w:r>
      <w:r w:rsidRPr="00F20D03">
        <w:t xml:space="preserve">[Online]. Australian Government Department of Health. Available: </w:t>
      </w:r>
      <w:hyperlink r:id="rId32" w:history="1">
        <w:r w:rsidRPr="00F20D03">
          <w:rPr>
            <w:rStyle w:val="Hyperlink"/>
            <w:rFonts w:ascii="Calibri" w:hAnsi="Calibri" w:cs="Calibri"/>
          </w:rPr>
          <w:t>http://www.mbsonline.gov.au/internet/mbsonline/publishing.nsf/Content/Home</w:t>
        </w:r>
      </w:hyperlink>
      <w:r w:rsidRPr="00F20D03">
        <w:t xml:space="preserve"> [Accessed 13 February 2022].</w:t>
      </w:r>
    </w:p>
    <w:p w14:paraId="0808BF50" w14:textId="331CC06F" w:rsidR="00F20D03" w:rsidRPr="00F20D03" w:rsidRDefault="00F20D03" w:rsidP="00F20D03">
      <w:pPr>
        <w:pStyle w:val="EndNoteBibliography"/>
        <w:spacing w:after="0"/>
        <w:ind w:left="720" w:hanging="720"/>
      </w:pPr>
      <w:r w:rsidRPr="00F20D03">
        <w:t xml:space="preserve">MBS. 2022b. </w:t>
      </w:r>
      <w:r w:rsidRPr="00F20D03">
        <w:rPr>
          <w:i/>
        </w:rPr>
        <w:t xml:space="preserve">Medicare item reports </w:t>
      </w:r>
      <w:r w:rsidRPr="00F20D03">
        <w:t xml:space="preserve">[Online]. Australian Government Services Australia. Available: </w:t>
      </w:r>
      <w:hyperlink r:id="rId33" w:history="1">
        <w:r w:rsidRPr="00F20D03">
          <w:rPr>
            <w:rStyle w:val="Hyperlink"/>
            <w:rFonts w:ascii="Calibri" w:hAnsi="Calibri" w:cs="Calibri"/>
          </w:rPr>
          <w:t>http://medicarestatistics.humanservices.gov.au/statistics/mbs_item.jsp</w:t>
        </w:r>
      </w:hyperlink>
      <w:r w:rsidRPr="00F20D03">
        <w:t xml:space="preserve"> [Accessed 13 February 2022].</w:t>
      </w:r>
    </w:p>
    <w:p w14:paraId="39B97846" w14:textId="2DC28BCE" w:rsidR="00F20D03" w:rsidRPr="00F20D03" w:rsidRDefault="00F20D03" w:rsidP="00F20D03">
      <w:pPr>
        <w:pStyle w:val="EndNoteBibliography"/>
        <w:spacing w:after="0"/>
        <w:ind w:left="720" w:hanging="720"/>
      </w:pPr>
      <w:r w:rsidRPr="00F20D03">
        <w:t xml:space="preserve">MBS Review. 2019. </w:t>
      </w:r>
      <w:r w:rsidRPr="00F20D03">
        <w:rPr>
          <w:i/>
        </w:rPr>
        <w:t xml:space="preserve">Taskforce final report – Orthopaedic MBS items </w:t>
      </w:r>
      <w:r w:rsidRPr="00F20D03">
        <w:t xml:space="preserve">[Online]. Australian Government Department of Health. Available: </w:t>
      </w:r>
      <w:hyperlink r:id="rId34" w:history="1">
        <w:r w:rsidRPr="00F20D03">
          <w:rPr>
            <w:rStyle w:val="Hyperlink"/>
            <w:rFonts w:ascii="Calibri" w:hAnsi="Calibri" w:cs="Calibri"/>
          </w:rPr>
          <w:t>https://www.health.gov.au/resources/publications/taskforce-final-report-orthopaedic-mbs-items</w:t>
        </w:r>
      </w:hyperlink>
      <w:r w:rsidRPr="00F20D03">
        <w:t xml:space="preserve"> [Accessed 13 February 2022].</w:t>
      </w:r>
    </w:p>
    <w:p w14:paraId="44EBB839" w14:textId="77777777" w:rsidR="00F20D03" w:rsidRPr="00F20D03" w:rsidRDefault="00F20D03" w:rsidP="00F20D03">
      <w:pPr>
        <w:pStyle w:val="EndNoteBibliography"/>
        <w:spacing w:after="0"/>
        <w:ind w:left="720" w:hanging="720"/>
      </w:pPr>
      <w:r w:rsidRPr="00F20D03">
        <w:t xml:space="preserve">Migliorini F, Maffulli N, Eschweiler J, Schenker H, Tingart MandBetsch M 2021. Arthroscopic versus mini-open rotator cuff repair: A meta-analysis. </w:t>
      </w:r>
      <w:r w:rsidRPr="00F20D03">
        <w:rPr>
          <w:i/>
        </w:rPr>
        <w:t>The surgeon : journal of the Royal Colleges of Surgeons of Edinburgh and Ireland</w:t>
      </w:r>
      <w:r w:rsidRPr="00F20D03">
        <w:t>.</w:t>
      </w:r>
    </w:p>
    <w:p w14:paraId="70C047B1" w14:textId="77777777" w:rsidR="00F20D03" w:rsidRPr="00F20D03" w:rsidRDefault="00F20D03" w:rsidP="00F20D03">
      <w:pPr>
        <w:pStyle w:val="EndNoteBibliography"/>
        <w:spacing w:after="0"/>
        <w:ind w:left="720" w:hanging="720"/>
      </w:pPr>
      <w:r w:rsidRPr="00F20D03">
        <w:t xml:space="preserve">Milano G, Grasso A, Salvatore M, Zarelli D, Deriu LandFabbriciani C 2007. Arthroscopic rotator cuff repair with and without subacromial decompression: a prospective randomized study. </w:t>
      </w:r>
      <w:r w:rsidRPr="00F20D03">
        <w:rPr>
          <w:i/>
        </w:rPr>
        <w:t>Arthroscopy,</w:t>
      </w:r>
      <w:r w:rsidRPr="00F20D03">
        <w:t xml:space="preserve"> 23</w:t>
      </w:r>
      <w:r w:rsidRPr="00F20D03">
        <w:rPr>
          <w:b/>
        </w:rPr>
        <w:t>,</w:t>
      </w:r>
      <w:r w:rsidRPr="00F20D03">
        <w:t xml:space="preserve"> 81-8.</w:t>
      </w:r>
    </w:p>
    <w:p w14:paraId="485B6F49" w14:textId="77777777" w:rsidR="00F20D03" w:rsidRPr="00F20D03" w:rsidRDefault="00F20D03" w:rsidP="00F20D03">
      <w:pPr>
        <w:pStyle w:val="EndNoteBibliography"/>
        <w:spacing w:after="0"/>
        <w:ind w:left="720" w:hanging="720"/>
      </w:pPr>
      <w:r w:rsidRPr="00F20D03">
        <w:t xml:space="preserve">Moorthy VandTan AHC 2020. Should long head of biceps tenodesis or tenotomy be routinely performed in arthroscopic rotator cuff repairs? </w:t>
      </w:r>
      <w:r w:rsidRPr="00F20D03">
        <w:rPr>
          <w:i/>
        </w:rPr>
        <w:t>J Orthop,</w:t>
      </w:r>
      <w:r w:rsidRPr="00F20D03">
        <w:t xml:space="preserve"> 21</w:t>
      </w:r>
      <w:r w:rsidRPr="00F20D03">
        <w:rPr>
          <w:b/>
        </w:rPr>
        <w:t>,</w:t>
      </w:r>
      <w:r w:rsidRPr="00F20D03">
        <w:t xml:space="preserve"> 161-165.</w:t>
      </w:r>
    </w:p>
    <w:p w14:paraId="5506EEB1" w14:textId="77777777" w:rsidR="00F20D03" w:rsidRPr="00F20D03" w:rsidRDefault="00F20D03" w:rsidP="00F20D03">
      <w:pPr>
        <w:pStyle w:val="EndNoteBibliography"/>
        <w:spacing w:after="0"/>
        <w:ind w:left="720" w:hanging="720"/>
      </w:pPr>
      <w:r w:rsidRPr="00F20D03">
        <w:t xml:space="preserve">Moosmayer S, Lund G, Seljom US, Haldorsen B, Svege IC, Hennig T, Pripp AHandSmith HJ 2014. Tendon repair compared with physiotherapy in the treatment of rotator cuff tears: a randomized controlled study in 103 cases with a five-year follow-up. </w:t>
      </w:r>
      <w:r w:rsidRPr="00F20D03">
        <w:rPr>
          <w:i/>
        </w:rPr>
        <w:t>J Bone Joint Surg Am,</w:t>
      </w:r>
      <w:r w:rsidRPr="00F20D03">
        <w:t xml:space="preserve"> 96</w:t>
      </w:r>
      <w:r w:rsidRPr="00F20D03">
        <w:rPr>
          <w:b/>
        </w:rPr>
        <w:t>,</w:t>
      </w:r>
      <w:r w:rsidRPr="00F20D03">
        <w:t xml:space="preserve"> 1504-14.</w:t>
      </w:r>
    </w:p>
    <w:p w14:paraId="364F4A1C" w14:textId="03BFEA22" w:rsidR="00F20D03" w:rsidRPr="00F20D03" w:rsidRDefault="00F20D03" w:rsidP="00F20D03">
      <w:pPr>
        <w:pStyle w:val="EndNoteBibliography"/>
        <w:spacing w:after="0"/>
        <w:ind w:left="720" w:hanging="720"/>
      </w:pPr>
      <w:r w:rsidRPr="00F20D03">
        <w:t xml:space="preserve">Moshi M, Gaget V, McLeod RandVreugdenburg T. 2021. </w:t>
      </w:r>
      <w:r w:rsidRPr="00F20D03">
        <w:rPr>
          <w:i/>
        </w:rPr>
        <w:t xml:space="preserve">Subacromial decompression as a primary/isolated intervention to treat subacromial pain </w:t>
      </w:r>
      <w:r w:rsidRPr="00F20D03">
        <w:t xml:space="preserve">[Online]. Federal Office of Public Health FOPH. Available: </w:t>
      </w:r>
      <w:hyperlink r:id="rId35" w:history="1">
        <w:r w:rsidRPr="00F20D03">
          <w:rPr>
            <w:rStyle w:val="Hyperlink"/>
            <w:rFonts w:ascii="Calibri" w:hAnsi="Calibri" w:cs="Calibri"/>
          </w:rPr>
          <w:t>https://www.bag.admin.ch/bag/en/home/versicherungen/krankenversicherung/krankenversicherung-leistungen-tarife/hta/hta-projekte/subakromiale_dekompression.html</w:t>
        </w:r>
      </w:hyperlink>
      <w:r w:rsidRPr="00F20D03">
        <w:t xml:space="preserve"> [Accessed 15 February 2022].</w:t>
      </w:r>
    </w:p>
    <w:p w14:paraId="7F4FAA07" w14:textId="34F390DC" w:rsidR="00F20D03" w:rsidRPr="00F20D03" w:rsidRDefault="00F20D03" w:rsidP="00F20D03">
      <w:pPr>
        <w:pStyle w:val="EndNoteBibliography"/>
        <w:spacing w:after="0"/>
        <w:ind w:left="720" w:hanging="720"/>
      </w:pPr>
      <w:r w:rsidRPr="00F20D03">
        <w:t xml:space="preserve">MSAC. 2020. </w:t>
      </w:r>
      <w:r w:rsidRPr="00F20D03">
        <w:rPr>
          <w:i/>
        </w:rPr>
        <w:t xml:space="preserve">1593 - Bovine bioinductive collagen implant for repair of rotator cuff tear </w:t>
      </w:r>
      <w:r w:rsidRPr="00F20D03">
        <w:t xml:space="preserve">[Online]. Australian Government Department of Health. Available: </w:t>
      </w:r>
      <w:hyperlink r:id="rId36" w:history="1">
        <w:r w:rsidRPr="00F20D03">
          <w:rPr>
            <w:rStyle w:val="Hyperlink"/>
            <w:rFonts w:ascii="Calibri" w:hAnsi="Calibri" w:cs="Calibri"/>
          </w:rPr>
          <w:t>http://www.msac.gov.au/internet/msac/publishing.nsf/Content/1593-public</w:t>
        </w:r>
      </w:hyperlink>
      <w:r w:rsidRPr="00F20D03">
        <w:t xml:space="preserve"> [Accessed 13 February 2022].</w:t>
      </w:r>
    </w:p>
    <w:p w14:paraId="3FD6FBA3" w14:textId="77777777" w:rsidR="00F20D03" w:rsidRPr="00F20D03" w:rsidRDefault="00F20D03" w:rsidP="00F20D03">
      <w:pPr>
        <w:pStyle w:val="EndNoteBibliography"/>
        <w:spacing w:after="0"/>
        <w:ind w:left="720" w:hanging="720"/>
      </w:pPr>
      <w:r w:rsidRPr="00F20D03">
        <w:t xml:space="preserve">Mundy L 2017. Platelet-rich plasma: a case study for the identification of disinvestment opportunities using horizon scanning. </w:t>
      </w:r>
      <w:r w:rsidRPr="00F20D03">
        <w:rPr>
          <w:i/>
        </w:rPr>
        <w:t>Australian Health Review,</w:t>
      </w:r>
      <w:r w:rsidRPr="00F20D03">
        <w:t xml:space="preserve"> 41</w:t>
      </w:r>
      <w:r w:rsidRPr="00F20D03">
        <w:rPr>
          <w:b/>
        </w:rPr>
        <w:t>,</w:t>
      </w:r>
      <w:r w:rsidRPr="00F20D03">
        <w:t xml:space="preserve"> 33-37.</w:t>
      </w:r>
    </w:p>
    <w:p w14:paraId="50702684" w14:textId="77777777" w:rsidR="00F20D03" w:rsidRPr="00F20D03" w:rsidRDefault="00F20D03" w:rsidP="00F20D03">
      <w:pPr>
        <w:pStyle w:val="EndNoteBibliography"/>
        <w:spacing w:after="0"/>
        <w:ind w:left="720" w:hanging="720"/>
      </w:pPr>
      <w:r w:rsidRPr="00F20D03">
        <w:t xml:space="preserve">Nazari G, MacDermid JC, Bryant DandAthwal GS 2019a. The effectiveness of surgical vs conservative interventions on pain and function in patients with shoulder impingement syndrome. A systematic review and meta-analysis. </w:t>
      </w:r>
      <w:r w:rsidRPr="00F20D03">
        <w:rPr>
          <w:i/>
        </w:rPr>
        <w:t>PloS one,</w:t>
      </w:r>
      <w:r w:rsidRPr="00F20D03">
        <w:t xml:space="preserve"> 14</w:t>
      </w:r>
      <w:r w:rsidRPr="00F20D03">
        <w:rPr>
          <w:b/>
        </w:rPr>
        <w:t>,</w:t>
      </w:r>
      <w:r w:rsidRPr="00F20D03">
        <w:t xml:space="preserve"> e0216961.</w:t>
      </w:r>
    </w:p>
    <w:p w14:paraId="21F88294" w14:textId="77777777" w:rsidR="00F20D03" w:rsidRPr="00F20D03" w:rsidRDefault="00F20D03" w:rsidP="00F20D03">
      <w:pPr>
        <w:pStyle w:val="EndNoteBibliography"/>
        <w:spacing w:after="0"/>
        <w:ind w:left="720" w:hanging="720"/>
      </w:pPr>
      <w:r w:rsidRPr="00F20D03">
        <w:t xml:space="preserve">Nazari G, MacDermid JC, Bryant D, Dewan NandAthwal GS 2019b. Effects of arthroscopic vs. mini-open rotator cuff repair on function, pain &amp; range of motion. A systematic review and meta-analysis. </w:t>
      </w:r>
      <w:r w:rsidRPr="00F20D03">
        <w:rPr>
          <w:i/>
        </w:rPr>
        <w:t>PloS one,</w:t>
      </w:r>
      <w:r w:rsidRPr="00F20D03">
        <w:t xml:space="preserve"> 14</w:t>
      </w:r>
      <w:r w:rsidRPr="00F20D03">
        <w:rPr>
          <w:b/>
        </w:rPr>
        <w:t>,</w:t>
      </w:r>
      <w:r w:rsidRPr="00F20D03">
        <w:t xml:space="preserve"> e0222953.</w:t>
      </w:r>
    </w:p>
    <w:p w14:paraId="4AFA14C0" w14:textId="77777777" w:rsidR="00F20D03" w:rsidRPr="00F20D03" w:rsidRDefault="00F20D03" w:rsidP="00F20D03">
      <w:pPr>
        <w:pStyle w:val="EndNoteBibliography"/>
        <w:spacing w:after="0"/>
        <w:ind w:left="720" w:hanging="720"/>
      </w:pPr>
      <w:r w:rsidRPr="00F20D03">
        <w:t xml:space="preserve">Neer CS 1983. Impingement Lesions. </w:t>
      </w:r>
      <w:r w:rsidRPr="00F20D03">
        <w:rPr>
          <w:i/>
        </w:rPr>
        <w:t>Clinical Orthopaedics and Related Research,</w:t>
      </w:r>
      <w:r w:rsidRPr="00F20D03">
        <w:t xml:space="preserve"> 173</w:t>
      </w:r>
      <w:r w:rsidRPr="00F20D03">
        <w:rPr>
          <w:b/>
        </w:rPr>
        <w:t>,</w:t>
      </w:r>
      <w:r w:rsidRPr="00F20D03">
        <w:t xml:space="preserve"> 70-77.</w:t>
      </w:r>
    </w:p>
    <w:p w14:paraId="1C38ACBD" w14:textId="701115CC" w:rsidR="00F20D03" w:rsidRPr="00F20D03" w:rsidRDefault="00F20D03" w:rsidP="00F20D03">
      <w:pPr>
        <w:pStyle w:val="EndNoteBibliography"/>
        <w:spacing w:after="0"/>
        <w:ind w:left="720" w:hanging="720"/>
      </w:pPr>
      <w:r w:rsidRPr="00F20D03">
        <w:t xml:space="preserve">New York Workers Compensation Board. 2021. </w:t>
      </w:r>
      <w:r w:rsidRPr="00F20D03">
        <w:rPr>
          <w:i/>
        </w:rPr>
        <w:t xml:space="preserve">Medical Treatment Guidelines: Shoulder Injury </w:t>
      </w:r>
      <w:r w:rsidRPr="00F20D03">
        <w:t xml:space="preserve">[Online]. Available: </w:t>
      </w:r>
      <w:hyperlink r:id="rId37" w:history="1">
        <w:r w:rsidRPr="00F20D03">
          <w:rPr>
            <w:rStyle w:val="Hyperlink"/>
            <w:rFonts w:ascii="Calibri" w:hAnsi="Calibri" w:cs="Calibri"/>
          </w:rPr>
          <w:t>http://www.wcb.ny.gov/content/main/hcpp/MedicalTreatmentGuidelines/MTGOverview.jsp</w:t>
        </w:r>
      </w:hyperlink>
      <w:r w:rsidRPr="00F20D03">
        <w:t xml:space="preserve"> [Accessed 25 January 2022].</w:t>
      </w:r>
    </w:p>
    <w:p w14:paraId="675A7C37" w14:textId="79EF9DA5" w:rsidR="00F20D03" w:rsidRPr="00F20D03" w:rsidRDefault="00F20D03" w:rsidP="00F20D03">
      <w:pPr>
        <w:pStyle w:val="EndNoteBibliography"/>
        <w:spacing w:after="0"/>
        <w:ind w:left="720" w:hanging="720"/>
      </w:pPr>
      <w:r w:rsidRPr="00F20D03">
        <w:t xml:space="preserve">NHS. 2020. </w:t>
      </w:r>
      <w:r w:rsidRPr="00F20D03">
        <w:rPr>
          <w:i/>
        </w:rPr>
        <w:t xml:space="preserve">Shoulder impingment </w:t>
      </w:r>
      <w:r w:rsidRPr="00F20D03">
        <w:t xml:space="preserve">[Online]. Available: </w:t>
      </w:r>
      <w:hyperlink r:id="rId38" w:history="1">
        <w:r w:rsidRPr="00F20D03">
          <w:rPr>
            <w:rStyle w:val="Hyperlink"/>
            <w:rFonts w:ascii="Calibri" w:hAnsi="Calibri" w:cs="Calibri"/>
          </w:rPr>
          <w:t>https://www.nhs.uk/conditions/shoulder-impingement-syndrome/</w:t>
        </w:r>
      </w:hyperlink>
      <w:r w:rsidRPr="00F20D03">
        <w:t xml:space="preserve"> [Accessed 21 January 2022].</w:t>
      </w:r>
    </w:p>
    <w:p w14:paraId="513DF901" w14:textId="366C5EEE" w:rsidR="00F20D03" w:rsidRPr="00F20D03" w:rsidRDefault="00F20D03" w:rsidP="00F20D03">
      <w:pPr>
        <w:pStyle w:val="EndNoteBibliography"/>
        <w:spacing w:after="0"/>
        <w:ind w:left="720" w:hanging="720"/>
      </w:pPr>
      <w:r w:rsidRPr="00F20D03">
        <w:t xml:space="preserve">NICE. 2018. </w:t>
      </w:r>
      <w:r w:rsidRPr="00F20D03">
        <w:rPr>
          <w:i/>
        </w:rPr>
        <w:t xml:space="preserve">Evidence-Based Interventions: Guidance for CCGs </w:t>
      </w:r>
      <w:r w:rsidRPr="00F20D03">
        <w:t xml:space="preserve">[Online]. Available: </w:t>
      </w:r>
      <w:hyperlink r:id="rId39" w:history="1">
        <w:r w:rsidRPr="00F20D03">
          <w:rPr>
            <w:rStyle w:val="Hyperlink"/>
            <w:rFonts w:ascii="Calibri" w:hAnsi="Calibri" w:cs="Calibri"/>
          </w:rPr>
          <w:t>https://445oon4dhpii7gjvs2jih81q-wpengine.netdna-ssl.com/wp-content/uploads/2018/11/EBI-Statutory-Guidance-FINAL-version.pdf</w:t>
        </w:r>
      </w:hyperlink>
      <w:r w:rsidRPr="00F20D03">
        <w:t xml:space="preserve"> [Accessed 21 January 2022].</w:t>
      </w:r>
    </w:p>
    <w:p w14:paraId="4A889A43" w14:textId="77777777" w:rsidR="00F20D03" w:rsidRPr="00F20D03" w:rsidRDefault="00F20D03" w:rsidP="00F20D03">
      <w:pPr>
        <w:pStyle w:val="EndNoteBibliography"/>
        <w:spacing w:after="0"/>
        <w:ind w:left="720" w:hanging="720"/>
      </w:pPr>
      <w:r w:rsidRPr="00F20D03">
        <w:t xml:space="preserve">Oliva F, Piccirilli E, Bossa M, Via AG, Colombo A, Chillemi C, Gasparre G, Pellicciari L, Franceschetti E, Rugiero C, Scialdoni A, Vittadini F, Brancaccio P, Creta D, Buono AD, Garofalo R, Franceschi F, Frizziero A, Mahmoud A, Merolla G, Nicoletti S, Spoliti M, Osti L, Padulo J, Portinaro N, Tajana G, Castagna A, Foti C, Masiero S, Porcellini G, Tarantino UandMaffulli N 2015. I.S.Mu.L.T - Rotator Cuff Tears Guidelines. </w:t>
      </w:r>
      <w:r w:rsidRPr="00F20D03">
        <w:rPr>
          <w:i/>
        </w:rPr>
        <w:t>Muscles Ligaments Tendons J,</w:t>
      </w:r>
      <w:r w:rsidRPr="00F20D03">
        <w:t xml:space="preserve"> 5</w:t>
      </w:r>
      <w:r w:rsidRPr="00F20D03">
        <w:rPr>
          <w:b/>
        </w:rPr>
        <w:t>,</w:t>
      </w:r>
      <w:r w:rsidRPr="00F20D03">
        <w:t xml:space="preserve"> 227-63.</w:t>
      </w:r>
    </w:p>
    <w:p w14:paraId="48A8B1D3" w14:textId="77777777" w:rsidR="00F20D03" w:rsidRPr="00F20D03" w:rsidRDefault="00F20D03" w:rsidP="00F20D03">
      <w:pPr>
        <w:pStyle w:val="EndNoteBibliography"/>
        <w:spacing w:after="0"/>
        <w:ind w:left="720" w:hanging="720"/>
      </w:pPr>
      <w:r w:rsidRPr="00F20D03">
        <w:lastRenderedPageBreak/>
        <w:t xml:space="preserve">Osti L, Buda M, Buono AD, Osti RandMassari L 2016. Clinical evidence in the treatment of rotator cuff tears with hyaluronic acid. </w:t>
      </w:r>
      <w:r w:rsidRPr="00F20D03">
        <w:rPr>
          <w:i/>
        </w:rPr>
        <w:t>Muscles, ligaments and tendons journal,</w:t>
      </w:r>
      <w:r w:rsidRPr="00F20D03">
        <w:t xml:space="preserve"> 5</w:t>
      </w:r>
      <w:r w:rsidRPr="00F20D03">
        <w:rPr>
          <w:b/>
        </w:rPr>
        <w:t>,</w:t>
      </w:r>
      <w:r w:rsidRPr="00F20D03">
        <w:t xml:space="preserve"> 270-275.</w:t>
      </w:r>
    </w:p>
    <w:p w14:paraId="051C54DA" w14:textId="77777777" w:rsidR="00F20D03" w:rsidRPr="00F20D03" w:rsidRDefault="00F20D03" w:rsidP="00F20D03">
      <w:pPr>
        <w:pStyle w:val="EndNoteBibliography"/>
        <w:spacing w:after="0"/>
        <w:ind w:left="720" w:hanging="720"/>
      </w:pPr>
      <w:r w:rsidRPr="00F20D03">
        <w:t xml:space="preserve">Paavola M, Kanto K, Ranstam J, Malmivaara A, Inkinen J, Kalske J, Savolainen V, Sinisaari I, Taimela S, Jarvinen TLandFinnish Shoulder Impingement Arthroscopy Controlled Trial I 2021. Subacromial decompression versus diagnostic arthroscopy for shoulder impingement: a 5-year follow-up of a randomised, placebo surgery controlled clinical trial. </w:t>
      </w:r>
      <w:r w:rsidRPr="00F20D03">
        <w:rPr>
          <w:i/>
        </w:rPr>
        <w:t>British journal of sports medicine,</w:t>
      </w:r>
      <w:r w:rsidRPr="00F20D03">
        <w:t xml:space="preserve"> 55</w:t>
      </w:r>
      <w:r w:rsidRPr="00F20D03">
        <w:rPr>
          <w:b/>
        </w:rPr>
        <w:t>,</w:t>
      </w:r>
      <w:r w:rsidRPr="00F20D03">
        <w:t xml:space="preserve"> 99-107.</w:t>
      </w:r>
    </w:p>
    <w:p w14:paraId="3829A71E" w14:textId="77777777" w:rsidR="00F20D03" w:rsidRPr="00F20D03" w:rsidRDefault="00F20D03" w:rsidP="00F20D03">
      <w:pPr>
        <w:pStyle w:val="EndNoteBibliography"/>
        <w:spacing w:after="0"/>
        <w:ind w:left="720" w:hanging="720"/>
      </w:pPr>
      <w:r w:rsidRPr="00F20D03">
        <w:t xml:space="preserve">Paavola M, Malmivaara A, Taimela S, Kanto K, Inkinen J, Kalske J, Sinisaari I, Savolainen V, Ranstam JandJärvinen TLN 2018. Subacromial decompression versus diagnostic arthroscopy for shoulder impingement: randomised, placebo surgery controlled clinical trial. </w:t>
      </w:r>
      <w:r w:rsidRPr="00F20D03">
        <w:rPr>
          <w:i/>
        </w:rPr>
        <w:t>Bmj,</w:t>
      </w:r>
      <w:r w:rsidRPr="00F20D03">
        <w:t xml:space="preserve"> 362</w:t>
      </w:r>
      <w:r w:rsidRPr="00F20D03">
        <w:rPr>
          <w:b/>
        </w:rPr>
        <w:t>,</w:t>
      </w:r>
      <w:r w:rsidRPr="00F20D03">
        <w:t xml:space="preserve"> k2860.</w:t>
      </w:r>
    </w:p>
    <w:p w14:paraId="4AB905C2" w14:textId="77777777" w:rsidR="00F20D03" w:rsidRPr="00F20D03" w:rsidRDefault="00F20D03" w:rsidP="00F20D03">
      <w:pPr>
        <w:pStyle w:val="EndNoteBibliography"/>
        <w:spacing w:after="0"/>
        <w:ind w:left="720" w:hanging="720"/>
      </w:pPr>
      <w:r w:rsidRPr="00F20D03">
        <w:t xml:space="preserve">Paavola M, Malmivaara A, Taimela S, Kanto K, Jarvinen TLandInvestigators F 2017. Finnish Subacromial Impingement Arthroscopy Controlled Trial (FIMPACT): a protocol for a randomised trial comparing arthroscopic subacromial decompression and diagnostic arthroscopy (placebo control), with an exercise therapy control, in the treatment of shoulder impingement syndrome. </w:t>
      </w:r>
      <w:r w:rsidRPr="00F20D03">
        <w:rPr>
          <w:i/>
        </w:rPr>
        <w:t>BMJ open,</w:t>
      </w:r>
      <w:r w:rsidRPr="00F20D03">
        <w:t xml:space="preserve"> 7</w:t>
      </w:r>
      <w:r w:rsidRPr="00F20D03">
        <w:rPr>
          <w:b/>
        </w:rPr>
        <w:t>,</w:t>
      </w:r>
      <w:r w:rsidRPr="00F20D03">
        <w:t xml:space="preserve"> e014087.</w:t>
      </w:r>
    </w:p>
    <w:p w14:paraId="3C8024D6" w14:textId="77777777" w:rsidR="00F20D03" w:rsidRPr="00F20D03" w:rsidRDefault="00F20D03" w:rsidP="00F20D03">
      <w:pPr>
        <w:pStyle w:val="EndNoteBibliography"/>
        <w:spacing w:after="0"/>
        <w:ind w:left="720" w:hanging="720"/>
      </w:pPr>
      <w:r w:rsidRPr="00F20D03">
        <w:t xml:space="preserve">Page MJ, Green S, McBain B, Surace SJ, Deitch J, Lyttle N, Mrocki MAandBuchbinder R 2016. Manual therapy and exercise for rotator cuff disease. </w:t>
      </w:r>
      <w:r w:rsidRPr="00F20D03">
        <w:rPr>
          <w:i/>
        </w:rPr>
        <w:t>Cochrane Database Syst Rev,</w:t>
      </w:r>
      <w:r w:rsidRPr="00F20D03">
        <w:t xml:space="preserve"> 2016</w:t>
      </w:r>
      <w:r w:rsidRPr="00F20D03">
        <w:rPr>
          <w:b/>
        </w:rPr>
        <w:t>,</w:t>
      </w:r>
      <w:r w:rsidRPr="00F20D03">
        <w:t xml:space="preserve"> Cd012224.</w:t>
      </w:r>
    </w:p>
    <w:p w14:paraId="1D10C298" w14:textId="77777777" w:rsidR="00F20D03" w:rsidRPr="00F20D03" w:rsidRDefault="00F20D03" w:rsidP="00F20D03">
      <w:pPr>
        <w:pStyle w:val="EndNoteBibliography"/>
        <w:spacing w:after="0"/>
        <w:ind w:left="720" w:hanging="720"/>
      </w:pPr>
      <w:r w:rsidRPr="00F20D03">
        <w:t xml:space="preserve">Peters GandKohn D 1997. Medium-term clinical results after operative and non-operative treatment of subacromial impingement. </w:t>
      </w:r>
      <w:r w:rsidRPr="00F20D03">
        <w:rPr>
          <w:i/>
        </w:rPr>
        <w:t>Der Unfallchirurg,</w:t>
      </w:r>
      <w:r w:rsidRPr="00F20D03">
        <w:t xml:space="preserve"> 100</w:t>
      </w:r>
      <w:r w:rsidRPr="00F20D03">
        <w:rPr>
          <w:b/>
        </w:rPr>
        <w:t>,</w:t>
      </w:r>
      <w:r w:rsidRPr="00F20D03">
        <w:t xml:space="preserve"> 623-9.</w:t>
      </w:r>
    </w:p>
    <w:p w14:paraId="6B234C0D" w14:textId="77777777" w:rsidR="00F20D03" w:rsidRPr="00F20D03" w:rsidRDefault="00F20D03" w:rsidP="00F20D03">
      <w:pPr>
        <w:pStyle w:val="EndNoteBibliography"/>
        <w:spacing w:after="0"/>
        <w:ind w:left="720" w:hanging="720"/>
      </w:pPr>
      <w:r w:rsidRPr="00F20D03">
        <w:t xml:space="preserve">Rahme H, Solem-Bertoft E, Westerberg CE, Lundberg E, Sörensen SandHilding S 1998. The subacromial impingement syndrome. A study of results of treatment with special emphasis on predictive factors and pain-generating mechanisms. </w:t>
      </w:r>
      <w:r w:rsidRPr="00F20D03">
        <w:rPr>
          <w:i/>
        </w:rPr>
        <w:t>Scand J Rehabil Med,</w:t>
      </w:r>
      <w:r w:rsidRPr="00F20D03">
        <w:t xml:space="preserve"> 30</w:t>
      </w:r>
      <w:r w:rsidRPr="00F20D03">
        <w:rPr>
          <w:b/>
        </w:rPr>
        <w:t>,</w:t>
      </w:r>
      <w:r w:rsidRPr="00F20D03">
        <w:t xml:space="preserve"> 253-62.</w:t>
      </w:r>
    </w:p>
    <w:p w14:paraId="5ABF4BAD" w14:textId="77777777" w:rsidR="00F20D03" w:rsidRPr="00F20D03" w:rsidRDefault="00F20D03" w:rsidP="00F20D03">
      <w:pPr>
        <w:pStyle w:val="EndNoteBibliography"/>
        <w:spacing w:after="0"/>
        <w:ind w:left="720" w:hanging="720"/>
      </w:pPr>
      <w:r w:rsidRPr="00F20D03">
        <w:t xml:space="preserve">Sakha S, Erdogan S, Shanmugaraj A, Betsch M, Leroux TandKhan M 2021. Update on all-arthroscopic vs. mini-open rotator cuff repair: A systematic review and meta-analysis. </w:t>
      </w:r>
      <w:r w:rsidRPr="00F20D03">
        <w:rPr>
          <w:i/>
        </w:rPr>
        <w:t>Journal of orthopaedics,</w:t>
      </w:r>
      <w:r w:rsidRPr="00F20D03">
        <w:t xml:space="preserve"> 24</w:t>
      </w:r>
      <w:r w:rsidRPr="00F20D03">
        <w:rPr>
          <w:b/>
        </w:rPr>
        <w:t>,</w:t>
      </w:r>
      <w:r w:rsidRPr="00F20D03">
        <w:t xml:space="preserve"> 254-263.</w:t>
      </w:r>
    </w:p>
    <w:p w14:paraId="36F9ECFC" w14:textId="77777777" w:rsidR="00F20D03" w:rsidRPr="00F20D03" w:rsidRDefault="00F20D03" w:rsidP="00F20D03">
      <w:pPr>
        <w:pStyle w:val="EndNoteBibliography"/>
        <w:spacing w:after="0"/>
        <w:ind w:left="720" w:hanging="720"/>
      </w:pPr>
      <w:r w:rsidRPr="00F20D03">
        <w:t xml:space="preserve">Saltzman BM, Jain A, Campbell KA, Mascarenhas R, Romeo AA, Verma NNandCole BJ 2016. Does the Use of Platelet-Rich Plasma at the Time of Surgery Improve Clinical Outcomes in Arthroscopic Rotator Cuff Repair When Compared With Control Cohorts? A Systematic Review of Meta-analyses. </w:t>
      </w:r>
      <w:r w:rsidRPr="00F20D03">
        <w:rPr>
          <w:i/>
        </w:rPr>
        <w:t>Arthroscopy,</w:t>
      </w:r>
      <w:r w:rsidRPr="00F20D03">
        <w:t xml:space="preserve"> 32</w:t>
      </w:r>
      <w:r w:rsidRPr="00F20D03">
        <w:rPr>
          <w:b/>
        </w:rPr>
        <w:t>,</w:t>
      </w:r>
      <w:r w:rsidRPr="00F20D03">
        <w:t xml:space="preserve"> 906-18.</w:t>
      </w:r>
    </w:p>
    <w:p w14:paraId="3541534A" w14:textId="77777777" w:rsidR="00F20D03" w:rsidRPr="00F20D03" w:rsidRDefault="00F20D03" w:rsidP="00F20D03">
      <w:pPr>
        <w:pStyle w:val="EndNoteBibliography"/>
        <w:spacing w:after="0"/>
        <w:ind w:left="720" w:hanging="720"/>
      </w:pPr>
      <w:r w:rsidRPr="00F20D03">
        <w:t xml:space="preserve">Sayampanathan AA, Silva ANandHwee Chye AT 2021. Rotator Cuff Repairs With and Without Acromioplasties Yield Similar Clinical Outcomes: A Meta-analysis and Systematic Review. </w:t>
      </w:r>
      <w:r w:rsidRPr="00F20D03">
        <w:rPr>
          <w:i/>
        </w:rPr>
        <w:t>Arthroscopy : the journal of arthroscopic &amp; related surgery : official publication of the Arthroscopy Association of North America and the International Arthroscopy Association,</w:t>
      </w:r>
      <w:r w:rsidRPr="00F20D03">
        <w:t xml:space="preserve"> 37</w:t>
      </w:r>
      <w:r w:rsidRPr="00F20D03">
        <w:rPr>
          <w:b/>
        </w:rPr>
        <w:t>,</w:t>
      </w:r>
      <w:r w:rsidRPr="00F20D03">
        <w:t xml:space="preserve"> 1950-1957.</w:t>
      </w:r>
    </w:p>
    <w:p w14:paraId="38854EED" w14:textId="77777777" w:rsidR="00F20D03" w:rsidRPr="00F20D03" w:rsidRDefault="00F20D03" w:rsidP="00F20D03">
      <w:pPr>
        <w:pStyle w:val="EndNoteBibliography"/>
        <w:spacing w:after="0"/>
        <w:ind w:left="720" w:hanging="720"/>
      </w:pPr>
      <w:r w:rsidRPr="00F20D03">
        <w:t xml:space="preserve">Schemitsch C, Chahal J, Vicente M, Nowak L, Flurin PH, Lambers Heerspink F, Henry PandNauth A 2019. Surgical repair versus conservative treatment and subacromial decompression for the treatment of rotator cuff tears: a meta-analysis of randomized trials. </w:t>
      </w:r>
      <w:r w:rsidRPr="00F20D03">
        <w:rPr>
          <w:i/>
        </w:rPr>
        <w:t>The bone &amp; joint journal,</w:t>
      </w:r>
      <w:r w:rsidRPr="00F20D03">
        <w:t xml:space="preserve"> 101-B</w:t>
      </w:r>
      <w:r w:rsidRPr="00F20D03">
        <w:rPr>
          <w:b/>
        </w:rPr>
        <w:t>,</w:t>
      </w:r>
      <w:r w:rsidRPr="00F20D03">
        <w:t xml:space="preserve"> 1100-1106.</w:t>
      </w:r>
    </w:p>
    <w:p w14:paraId="2041A766" w14:textId="77777777" w:rsidR="00F20D03" w:rsidRPr="00F20D03" w:rsidRDefault="00F20D03" w:rsidP="00F20D03">
      <w:pPr>
        <w:pStyle w:val="EndNoteBibliography"/>
        <w:spacing w:after="0"/>
        <w:ind w:left="720" w:hanging="720"/>
      </w:pPr>
      <w:r w:rsidRPr="00F20D03">
        <w:t xml:space="preserve">Schmucker C, Titscher V, Braun C, Nussbaumer-Streit B, Gartlehner GandMeerpohl J 2020. Surgical and Non-Surgical Interventions in Complete Rotator Cuff Tears. </w:t>
      </w:r>
      <w:r w:rsidRPr="00F20D03">
        <w:rPr>
          <w:i/>
        </w:rPr>
        <w:t>Deutsches Arzteblatt international,</w:t>
      </w:r>
      <w:r w:rsidRPr="00F20D03">
        <w:t xml:space="preserve"> 117</w:t>
      </w:r>
      <w:r w:rsidRPr="00F20D03">
        <w:rPr>
          <w:b/>
        </w:rPr>
        <w:t>,</w:t>
      </w:r>
      <w:r w:rsidRPr="00F20D03">
        <w:t xml:space="preserve"> 633-640.</w:t>
      </w:r>
    </w:p>
    <w:p w14:paraId="704A47F3" w14:textId="77777777" w:rsidR="00F20D03" w:rsidRPr="00F20D03" w:rsidRDefault="00F20D03" w:rsidP="00F20D03">
      <w:pPr>
        <w:pStyle w:val="EndNoteBibliography"/>
        <w:spacing w:after="0"/>
        <w:ind w:left="720" w:hanging="720"/>
      </w:pPr>
      <w:r w:rsidRPr="00F20D03">
        <w:t xml:space="preserve">Shin SJ, Oh JH, Chung SWandSong MH 2012. The efficacy of acromioplasty in the arthroscopic repair of small- to medium-sized rotator cuff tears without acromial spur: prospective comparative study. </w:t>
      </w:r>
      <w:r w:rsidRPr="00F20D03">
        <w:rPr>
          <w:i/>
        </w:rPr>
        <w:t>Arthroscopy,</w:t>
      </w:r>
      <w:r w:rsidRPr="00F20D03">
        <w:t xml:space="preserve"> 28</w:t>
      </w:r>
      <w:r w:rsidRPr="00F20D03">
        <w:rPr>
          <w:b/>
        </w:rPr>
        <w:t>,</w:t>
      </w:r>
      <w:r w:rsidRPr="00F20D03">
        <w:t xml:space="preserve"> 628-35.</w:t>
      </w:r>
    </w:p>
    <w:p w14:paraId="1C2CB6EB" w14:textId="0FDD9DE2" w:rsidR="00F20D03" w:rsidRPr="00F20D03" w:rsidRDefault="00F20D03" w:rsidP="00F20D03">
      <w:pPr>
        <w:pStyle w:val="EndNoteBibliography"/>
        <w:spacing w:after="0"/>
        <w:ind w:left="720" w:hanging="720"/>
      </w:pPr>
      <w:r w:rsidRPr="00F20D03">
        <w:t xml:space="preserve">Simons SMandMichael Roberts M. 2021. </w:t>
      </w:r>
      <w:r w:rsidRPr="00F20D03">
        <w:rPr>
          <w:i/>
        </w:rPr>
        <w:t xml:space="preserve">Patient education: Rotator cuff tendinitis and tear (Beyond the Basics) </w:t>
      </w:r>
      <w:r w:rsidRPr="00F20D03">
        <w:t xml:space="preserve">[Online]. Up-to-Date. Available: </w:t>
      </w:r>
      <w:hyperlink r:id="rId40" w:history="1">
        <w:r w:rsidRPr="00F20D03">
          <w:rPr>
            <w:rStyle w:val="Hyperlink"/>
            <w:rFonts w:ascii="Calibri" w:hAnsi="Calibri" w:cs="Calibri"/>
          </w:rPr>
          <w:t>https://www.uptodate.com/contents/rotator-cuff-tendinitis-and-tear-beyond-the-basics</w:t>
        </w:r>
      </w:hyperlink>
      <w:r w:rsidRPr="00F20D03">
        <w:t xml:space="preserve"> [Accessed 22 February 2022].</w:t>
      </w:r>
    </w:p>
    <w:p w14:paraId="0878E894" w14:textId="77777777" w:rsidR="00F20D03" w:rsidRPr="00F20D03" w:rsidRDefault="00F20D03" w:rsidP="00F20D03">
      <w:pPr>
        <w:pStyle w:val="EndNoteBibliography"/>
        <w:spacing w:after="0"/>
        <w:ind w:left="720" w:hanging="720"/>
      </w:pPr>
      <w:r w:rsidRPr="00F20D03">
        <w:t xml:space="preserve">Simpson M, Pizzari T, Cook T, Wildman SandLewis J 2020. Effectiveness of non-surgical interventions for rotator cuff calcific tendinopathy: A systematic review. </w:t>
      </w:r>
      <w:r w:rsidRPr="00F20D03">
        <w:rPr>
          <w:i/>
        </w:rPr>
        <w:t>Journal of rehabilitation medicine</w:t>
      </w:r>
      <w:r w:rsidRPr="00F20D03">
        <w:t>.</w:t>
      </w:r>
    </w:p>
    <w:p w14:paraId="12E2119F" w14:textId="77777777" w:rsidR="00F20D03" w:rsidRPr="00F20D03" w:rsidRDefault="00F20D03" w:rsidP="00F20D03">
      <w:pPr>
        <w:pStyle w:val="EndNoteBibliography"/>
        <w:spacing w:after="0"/>
        <w:ind w:left="720" w:hanging="720"/>
      </w:pPr>
      <w:r w:rsidRPr="00F20D03">
        <w:t xml:space="preserve">Singh HP, Mehta SSandPandey R 2014. A preoperative scoring system to select patients for arthroscopic subacromial decompression. </w:t>
      </w:r>
      <w:r w:rsidRPr="00F20D03">
        <w:rPr>
          <w:i/>
        </w:rPr>
        <w:t>J Shoulder Elbow Surg,</w:t>
      </w:r>
      <w:r w:rsidRPr="00F20D03">
        <w:t xml:space="preserve"> 23</w:t>
      </w:r>
      <w:r w:rsidRPr="00F20D03">
        <w:rPr>
          <w:b/>
        </w:rPr>
        <w:t>,</w:t>
      </w:r>
      <w:r w:rsidRPr="00F20D03">
        <w:t xml:space="preserve"> 1251-6.</w:t>
      </w:r>
    </w:p>
    <w:p w14:paraId="5074CE0C" w14:textId="77777777" w:rsidR="00F20D03" w:rsidRPr="00F20D03" w:rsidRDefault="00F20D03" w:rsidP="00F20D03">
      <w:pPr>
        <w:pStyle w:val="EndNoteBibliography"/>
        <w:spacing w:after="0"/>
        <w:ind w:left="720" w:hanging="720"/>
      </w:pPr>
      <w:r w:rsidRPr="00F20D03">
        <w:t xml:space="preserve">Song L, Miao L, Zhang PandWang WL 2016. Does concomitant acromioplasty facilitate arthroscopic repair of full-thickness rotator cuff tears? A meta-analysis with trial sequential analysis of randomized controlled trials. </w:t>
      </w:r>
      <w:r w:rsidRPr="00F20D03">
        <w:rPr>
          <w:i/>
        </w:rPr>
        <w:t>Springerplus,</w:t>
      </w:r>
      <w:r w:rsidRPr="00F20D03">
        <w:t xml:space="preserve"> 5</w:t>
      </w:r>
      <w:r w:rsidRPr="00F20D03">
        <w:rPr>
          <w:b/>
        </w:rPr>
        <w:t>,</w:t>
      </w:r>
      <w:r w:rsidRPr="00F20D03">
        <w:t xml:space="preserve"> 685.</w:t>
      </w:r>
    </w:p>
    <w:p w14:paraId="26A7C834" w14:textId="77777777" w:rsidR="00F20D03" w:rsidRPr="00F20D03" w:rsidRDefault="00F20D03" w:rsidP="00F20D03">
      <w:pPr>
        <w:pStyle w:val="EndNoteBibliography"/>
        <w:spacing w:after="0"/>
        <w:ind w:left="720" w:hanging="720"/>
      </w:pPr>
      <w:r w:rsidRPr="00F20D03">
        <w:lastRenderedPageBreak/>
        <w:t xml:space="preserve">Sun Z, Fu W, Tang X, Chen GandLi J 2018. Systematic review and Meta-analysis on acromioplasty in arthroscopic repair of full-thickness rotator cuff tears. </w:t>
      </w:r>
      <w:r w:rsidRPr="00F20D03">
        <w:rPr>
          <w:i/>
        </w:rPr>
        <w:t>Acta orthopaedica Belgica,</w:t>
      </w:r>
      <w:r w:rsidRPr="00F20D03">
        <w:t xml:space="preserve"> 84</w:t>
      </w:r>
      <w:r w:rsidRPr="00F20D03">
        <w:rPr>
          <w:b/>
        </w:rPr>
        <w:t>,</w:t>
      </w:r>
      <w:r w:rsidRPr="00F20D03">
        <w:t xml:space="preserve"> 54-61.</w:t>
      </w:r>
    </w:p>
    <w:p w14:paraId="6CCFD3E1" w14:textId="77777777" w:rsidR="00F20D03" w:rsidRPr="00F20D03" w:rsidRDefault="00F20D03" w:rsidP="00F20D03">
      <w:pPr>
        <w:pStyle w:val="EndNoteBibliography"/>
        <w:spacing w:after="0"/>
        <w:ind w:left="720" w:hanging="720"/>
      </w:pPr>
      <w:r w:rsidRPr="00F20D03">
        <w:t xml:space="preserve">Surace SJ, Deitch J, Johnston RVandBuchbinder R 2020. Shock wave therapy for rotator cuff disease with or without calcification. </w:t>
      </w:r>
      <w:r w:rsidRPr="00F20D03">
        <w:rPr>
          <w:i/>
        </w:rPr>
        <w:t>Cochrane Database Syst Rev,</w:t>
      </w:r>
      <w:r w:rsidRPr="00F20D03">
        <w:t xml:space="preserve"> 3</w:t>
      </w:r>
      <w:r w:rsidRPr="00F20D03">
        <w:rPr>
          <w:b/>
        </w:rPr>
        <w:t>,</w:t>
      </w:r>
      <w:r w:rsidRPr="00F20D03">
        <w:t xml:space="preserve"> Cd008962.</w:t>
      </w:r>
    </w:p>
    <w:p w14:paraId="1948120D" w14:textId="77777777" w:rsidR="00F20D03" w:rsidRPr="00F20D03" w:rsidRDefault="00F20D03" w:rsidP="00F20D03">
      <w:pPr>
        <w:pStyle w:val="EndNoteBibliography"/>
        <w:spacing w:after="0"/>
        <w:ind w:left="720" w:hanging="720"/>
      </w:pPr>
      <w:r w:rsidRPr="00F20D03">
        <w:t xml:space="preserve">Thorpe A, Hurworth M, O'Sullivan P, Mitchell TandSmith A 2016. Rising trends in surgery for rotator cuff disease in Western Australia. </w:t>
      </w:r>
      <w:r w:rsidRPr="00F20D03">
        <w:rPr>
          <w:i/>
        </w:rPr>
        <w:t>ANZ J Surg,</w:t>
      </w:r>
      <w:r w:rsidRPr="00F20D03">
        <w:t xml:space="preserve"> 86</w:t>
      </w:r>
      <w:r w:rsidRPr="00F20D03">
        <w:rPr>
          <w:b/>
        </w:rPr>
        <w:t>,</w:t>
      </w:r>
      <w:r w:rsidRPr="00F20D03">
        <w:t xml:space="preserve"> 801-804.</w:t>
      </w:r>
    </w:p>
    <w:p w14:paraId="7419C73D" w14:textId="77777777" w:rsidR="00F20D03" w:rsidRPr="00F20D03" w:rsidRDefault="00F20D03" w:rsidP="00F20D03">
      <w:pPr>
        <w:pStyle w:val="EndNoteBibliography"/>
        <w:spacing w:after="0"/>
        <w:ind w:left="720" w:hanging="720"/>
      </w:pPr>
      <w:r w:rsidRPr="00F20D03">
        <w:t xml:space="preserve">Tytherleigh-Strong G, Hirahara AandMiniaci A 2001. Rotator cuff disease. </w:t>
      </w:r>
      <w:r w:rsidRPr="00F20D03">
        <w:rPr>
          <w:i/>
        </w:rPr>
        <w:t>Current opinion in rheumatology,</w:t>
      </w:r>
      <w:r w:rsidRPr="00F20D03">
        <w:t xml:space="preserve"> 13</w:t>
      </w:r>
      <w:r w:rsidRPr="00F20D03">
        <w:rPr>
          <w:b/>
        </w:rPr>
        <w:t>,</w:t>
      </w:r>
      <w:r w:rsidRPr="00F20D03">
        <w:t xml:space="preserve"> 135-145.</w:t>
      </w:r>
    </w:p>
    <w:p w14:paraId="62E88880" w14:textId="0F87CDEF" w:rsidR="00F20D03" w:rsidRPr="00F20D03" w:rsidRDefault="00F20D03" w:rsidP="00F20D03">
      <w:pPr>
        <w:pStyle w:val="EndNoteBibliography"/>
        <w:spacing w:after="0"/>
        <w:ind w:left="720" w:hanging="720"/>
      </w:pPr>
      <w:r w:rsidRPr="00F20D03">
        <w:t xml:space="preserve">UNSW. 2013. </w:t>
      </w:r>
      <w:r w:rsidRPr="00F20D03">
        <w:rPr>
          <w:i/>
        </w:rPr>
        <w:t xml:space="preserve">Clinical Practice Guidelines for the Management of Rotator Cuff Syndrome in the Workplace </w:t>
      </w:r>
      <w:r w:rsidRPr="00F20D03">
        <w:t xml:space="preserve">[Online]. Available: </w:t>
      </w:r>
      <w:hyperlink r:id="rId41" w:history="1">
        <w:r w:rsidRPr="00F20D03">
          <w:rPr>
            <w:rStyle w:val="Hyperlink"/>
            <w:rFonts w:ascii="Calibri" w:hAnsi="Calibri" w:cs="Calibri"/>
          </w:rPr>
          <w:t>https://rcs.med.unsw.edu.au/sites/default/files/rcs/page/RotatorCuffSyndromeGuidelines.pdf</w:t>
        </w:r>
      </w:hyperlink>
      <w:r w:rsidRPr="00F20D03">
        <w:t xml:space="preserve"> [Accessed 19 January 2022].</w:t>
      </w:r>
    </w:p>
    <w:p w14:paraId="40C83E6E" w14:textId="77777777" w:rsidR="00F20D03" w:rsidRPr="00F20D03" w:rsidRDefault="00F20D03" w:rsidP="00F20D03">
      <w:pPr>
        <w:pStyle w:val="EndNoteBibliography"/>
        <w:spacing w:after="0"/>
        <w:ind w:left="720" w:hanging="720"/>
      </w:pPr>
      <w:r w:rsidRPr="00F20D03">
        <w:t xml:space="preserve">Vandvik PO, Lähdeoja T, Ardern C, Buchbinder R, Moro J, Brox JI, Burgers J, Hao Q, Karjalainen TandVan Den Bekerom M 2019. Subacromial decompression surgery for adults with shoulder pain: a clinical practice guideline. </w:t>
      </w:r>
      <w:r w:rsidRPr="00F20D03">
        <w:rPr>
          <w:i/>
        </w:rPr>
        <w:t>Bmj,</w:t>
      </w:r>
      <w:r w:rsidRPr="00F20D03">
        <w:t xml:space="preserve"> 364.</w:t>
      </w:r>
    </w:p>
    <w:p w14:paraId="7C1A4FF3" w14:textId="77777777" w:rsidR="00F20D03" w:rsidRPr="00F20D03" w:rsidRDefault="00F20D03" w:rsidP="00F20D03">
      <w:pPr>
        <w:pStyle w:val="EndNoteBibliography"/>
        <w:spacing w:after="0"/>
        <w:ind w:left="720" w:hanging="720"/>
      </w:pPr>
      <w:r w:rsidRPr="00F20D03">
        <w:t xml:space="preserve">Verbel A, Hoving J, Bülow PAandKunz R 2020. Surgical or conservative treatment for impingement of the rotator cuff? </w:t>
      </w:r>
      <w:r w:rsidRPr="00F20D03">
        <w:rPr>
          <w:i/>
        </w:rPr>
        <w:t>TBV–Tijdschrift voor Bedrijfs-en Verzekeringsgeneeskunde,</w:t>
      </w:r>
      <w:r w:rsidRPr="00F20D03">
        <w:t xml:space="preserve"> 28</w:t>
      </w:r>
      <w:r w:rsidRPr="00F20D03">
        <w:rPr>
          <w:b/>
        </w:rPr>
        <w:t>,</w:t>
      </w:r>
      <w:r w:rsidRPr="00F20D03">
        <w:t xml:space="preserve"> 31-33.</w:t>
      </w:r>
    </w:p>
    <w:p w14:paraId="466C5B07" w14:textId="0196A6AB" w:rsidR="00F20D03" w:rsidRPr="00F20D03" w:rsidRDefault="00F20D03" w:rsidP="00F20D03">
      <w:pPr>
        <w:pStyle w:val="EndNoteBibliography"/>
        <w:spacing w:after="0"/>
        <w:ind w:left="720" w:hanging="720"/>
      </w:pPr>
      <w:r w:rsidRPr="00F20D03">
        <w:t xml:space="preserve">Washington State Department of Labor and Industries. 2018. </w:t>
      </w:r>
      <w:r w:rsidRPr="00F20D03">
        <w:rPr>
          <w:i/>
        </w:rPr>
        <w:t xml:space="preserve">Medical Treatment Guideline for Shoulder: Diagnosis and Treatment </w:t>
      </w:r>
      <w:r w:rsidRPr="00F20D03">
        <w:t xml:space="preserve">[Online]. Washington State Department of Labor and Industries. Available: </w:t>
      </w:r>
      <w:hyperlink r:id="rId42" w:anchor="treatment-guidelines" w:history="1">
        <w:r w:rsidRPr="00F20D03">
          <w:rPr>
            <w:rStyle w:val="Hyperlink"/>
            <w:rFonts w:ascii="Calibri" w:hAnsi="Calibri" w:cs="Calibri"/>
          </w:rPr>
          <w:t>https://www.lni.wa.gov/patient-care/treating-patients/treatment-guidelines-and-resources/#treatment-guidelines</w:t>
        </w:r>
      </w:hyperlink>
      <w:r w:rsidRPr="00F20D03">
        <w:t xml:space="preserve"> [Accessed 25 January 2022].</w:t>
      </w:r>
    </w:p>
    <w:p w14:paraId="3F6BB3AC" w14:textId="77777777" w:rsidR="00F20D03" w:rsidRPr="00F20D03" w:rsidRDefault="00F20D03" w:rsidP="00F20D03">
      <w:pPr>
        <w:pStyle w:val="EndNoteBibliography"/>
        <w:spacing w:after="0"/>
        <w:ind w:left="720" w:hanging="720"/>
      </w:pPr>
      <w:r w:rsidRPr="00F20D03">
        <w:t xml:space="preserve">Whittle SandBuchbinder R 2015. In the clinic. Rotator cuff disease. </w:t>
      </w:r>
      <w:r w:rsidRPr="00F20D03">
        <w:rPr>
          <w:i/>
        </w:rPr>
        <w:t>Ann Intern Med,</w:t>
      </w:r>
      <w:r w:rsidRPr="00F20D03">
        <w:t xml:space="preserve"> 162</w:t>
      </w:r>
      <w:r w:rsidRPr="00F20D03">
        <w:rPr>
          <w:b/>
        </w:rPr>
        <w:t>,</w:t>
      </w:r>
      <w:r w:rsidRPr="00F20D03">
        <w:t xml:space="preserve"> Itc1-15.</w:t>
      </w:r>
    </w:p>
    <w:p w14:paraId="546B3536" w14:textId="2A8DB7B0" w:rsidR="00F20D03" w:rsidRPr="00F20D03" w:rsidRDefault="00F20D03" w:rsidP="00F20D03">
      <w:pPr>
        <w:pStyle w:val="EndNoteBibliography"/>
        <w:spacing w:after="0"/>
        <w:ind w:left="720" w:hanging="720"/>
      </w:pPr>
      <w:r w:rsidRPr="00F20D03">
        <w:t xml:space="preserve">Wikimedia Commons. 2022. </w:t>
      </w:r>
      <w:r w:rsidRPr="00F20D03">
        <w:rPr>
          <w:i/>
        </w:rPr>
        <w:t xml:space="preserve">Anatomy of the shoulder; reproduced with permission from Wikimedia Commons, attribution National Institute Of Arthritis And Musculoskeletal And Skin Diseases (NIAMS); SVG version by Angelito7, Public domain, via Wikimedia Commons </w:t>
      </w:r>
      <w:r w:rsidRPr="00F20D03">
        <w:t xml:space="preserve">[Online]. Available: </w:t>
      </w:r>
      <w:hyperlink r:id="rId43" w:history="1">
        <w:r w:rsidRPr="00F20D03">
          <w:rPr>
            <w:rStyle w:val="Hyperlink"/>
            <w:rFonts w:ascii="Calibri" w:hAnsi="Calibri" w:cs="Calibri"/>
          </w:rPr>
          <w:t>https://commons.wikimedia.org/wiki/File:Shoulder_joint.svg</w:t>
        </w:r>
      </w:hyperlink>
      <w:r w:rsidRPr="00F20D03">
        <w:t xml:space="preserve"> [Accessed 13 February 2022].</w:t>
      </w:r>
    </w:p>
    <w:p w14:paraId="67A43C8E" w14:textId="77777777" w:rsidR="00F20D03" w:rsidRPr="00F20D03" w:rsidRDefault="00F20D03" w:rsidP="00F20D03">
      <w:pPr>
        <w:pStyle w:val="EndNoteBibliography"/>
        <w:spacing w:after="0"/>
        <w:ind w:left="720" w:hanging="720"/>
      </w:pPr>
      <w:r w:rsidRPr="00F20D03">
        <w:t xml:space="preserve">Yu H, Côté P, Wong JJ, Shearer HM, Mior S, Cancelliere C, Randhawa K, Ameis A, Carroll LJandNordin M 2021. Noninvasive management of soft tissue disorders of the shoulder: A clinical practice guideline from the Ontario Protocol for Traffic Injury Management (OPTIMa) collaboration. </w:t>
      </w:r>
      <w:r w:rsidRPr="00F20D03">
        <w:rPr>
          <w:i/>
        </w:rPr>
        <w:t>European journal of pain,</w:t>
      </w:r>
      <w:r w:rsidRPr="00F20D03">
        <w:t xml:space="preserve"> 25</w:t>
      </w:r>
      <w:r w:rsidRPr="00F20D03">
        <w:rPr>
          <w:b/>
        </w:rPr>
        <w:t>,</w:t>
      </w:r>
      <w:r w:rsidRPr="00F20D03">
        <w:t xml:space="preserve"> 1644-1667.</w:t>
      </w:r>
    </w:p>
    <w:p w14:paraId="7ACEFF7C" w14:textId="77777777" w:rsidR="00F20D03" w:rsidRPr="00F20D03" w:rsidRDefault="00F20D03" w:rsidP="00F20D03">
      <w:pPr>
        <w:pStyle w:val="EndNoteBibliography"/>
        <w:spacing w:after="0"/>
        <w:ind w:left="720" w:hanging="720"/>
      </w:pPr>
      <w:r w:rsidRPr="00F20D03">
        <w:t xml:space="preserve">Zadro J, Rischin A, Johnston RVandBuchbinder R 2021. Image-guided glucocorticoid injection versus injection without image guidance for shoulder pain. </w:t>
      </w:r>
      <w:r w:rsidRPr="00F20D03">
        <w:rPr>
          <w:i/>
        </w:rPr>
        <w:t>The Cochrane database of systematic reviews,</w:t>
      </w:r>
      <w:r w:rsidRPr="00F20D03">
        <w:t xml:space="preserve"> 8</w:t>
      </w:r>
      <w:r w:rsidRPr="00F20D03">
        <w:rPr>
          <w:b/>
        </w:rPr>
        <w:t>,</w:t>
      </w:r>
      <w:r w:rsidRPr="00F20D03">
        <w:t xml:space="preserve"> CD009147.</w:t>
      </w:r>
    </w:p>
    <w:p w14:paraId="2EED38E0" w14:textId="77777777" w:rsidR="00F20D03" w:rsidRPr="00F20D03" w:rsidRDefault="00F20D03" w:rsidP="00F20D03">
      <w:pPr>
        <w:pStyle w:val="EndNoteBibliography"/>
        <w:ind w:left="720" w:hanging="720"/>
      </w:pPr>
      <w:r w:rsidRPr="00F20D03">
        <w:t xml:space="preserve">Zhang Y, Zhai S, Qi C, Chen J, Li H, Zhao XandYu T 2020. A comparative study of arthroscopic debridement versus repair for Ellman grade II bursal-side partial-thickness rotator cuff tears. </w:t>
      </w:r>
      <w:r w:rsidRPr="00F20D03">
        <w:rPr>
          <w:i/>
        </w:rPr>
        <w:t>Journal of shoulder and elbow surgery,</w:t>
      </w:r>
      <w:r w:rsidRPr="00F20D03">
        <w:t xml:space="preserve"> 29</w:t>
      </w:r>
      <w:r w:rsidRPr="00F20D03">
        <w:rPr>
          <w:b/>
        </w:rPr>
        <w:t>,</w:t>
      </w:r>
      <w:r w:rsidRPr="00F20D03">
        <w:t xml:space="preserve"> 2072-2079.</w:t>
      </w:r>
    </w:p>
    <w:p w14:paraId="55AF95E9" w14:textId="22D05F85" w:rsidR="00771075" w:rsidRPr="00E01349" w:rsidRDefault="00771075" w:rsidP="00771075">
      <w:r>
        <w:fldChar w:fldCharType="end"/>
      </w:r>
    </w:p>
    <w:p w14:paraId="243B1C90" w14:textId="77777777" w:rsidR="00771075" w:rsidRDefault="00771075">
      <w:pPr>
        <w:spacing w:after="160" w:line="259" w:lineRule="auto"/>
        <w:rPr>
          <w:rFonts w:ascii="Franklin Gothic Medium" w:eastAsiaTheme="majorEastAsia" w:hAnsi="Franklin Gothic Medium" w:cstheme="majorBidi"/>
          <w:color w:val="000000" w:themeColor="text1"/>
          <w:sz w:val="32"/>
          <w:szCs w:val="26"/>
        </w:rPr>
      </w:pPr>
      <w:r>
        <w:br w:type="page"/>
      </w:r>
    </w:p>
    <w:p w14:paraId="35DCCCEC" w14:textId="4C16DD78" w:rsidR="005A0A12" w:rsidRDefault="005A0A12" w:rsidP="005A0A12">
      <w:pPr>
        <w:pStyle w:val="Heading2"/>
      </w:pPr>
      <w:r>
        <w:lastRenderedPageBreak/>
        <w:t>Appendix A – Current and proposed MBS items</w:t>
      </w:r>
    </w:p>
    <w:p w14:paraId="4CA5C58D" w14:textId="02E8B712" w:rsidR="005A0A12" w:rsidRDefault="005A0A12" w:rsidP="005A0A12">
      <w:pPr>
        <w:pStyle w:val="Caption"/>
      </w:pPr>
      <w:r>
        <w:t xml:space="preserve">Table </w:t>
      </w:r>
      <w:r>
        <w:fldChar w:fldCharType="begin"/>
      </w:r>
      <w:r>
        <w:instrText xml:space="preserve"> SEQ Table \* ARABIC </w:instrText>
      </w:r>
      <w:r>
        <w:fldChar w:fldCharType="separate"/>
      </w:r>
      <w:r w:rsidR="003B539D">
        <w:rPr>
          <w:noProof/>
        </w:rPr>
        <w:t>3</w:t>
      </w:r>
      <w:r>
        <w:fldChar w:fldCharType="end"/>
      </w:r>
      <w:r>
        <w:tab/>
      </w:r>
      <w:r w:rsidRPr="005A0A12">
        <w:t>Existing MBS items, MBS Review Taskforce recommendations and proposed new items</w:t>
      </w:r>
    </w:p>
    <w:tbl>
      <w:tblPr>
        <w:tblpPr w:leftFromText="180" w:rightFromText="180" w:vertAnchor="text" w:horzAnchor="margin" w:tblpY="431"/>
        <w:tblW w:w="94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0"/>
        <w:gridCol w:w="2687"/>
        <w:gridCol w:w="3167"/>
        <w:gridCol w:w="2929"/>
      </w:tblGrid>
      <w:tr w:rsidR="005A0A12" w14:paraId="453EA89C" w14:textId="77777777" w:rsidTr="005A0A12">
        <w:tc>
          <w:tcPr>
            <w:tcW w:w="710" w:type="dxa"/>
            <w:shd w:val="clear" w:color="auto" w:fill="auto"/>
            <w:textDirection w:val="btLr"/>
          </w:tcPr>
          <w:p w14:paraId="6141CBFA" w14:textId="77777777" w:rsidR="005A0A12" w:rsidRPr="00ED094B" w:rsidRDefault="005A0A12" w:rsidP="0065418B">
            <w:pPr>
              <w:pStyle w:val="5Bodytext"/>
              <w:spacing w:after="0"/>
              <w:ind w:left="113" w:right="113"/>
              <w:jc w:val="center"/>
              <w:rPr>
                <w:rFonts w:ascii="Calibri" w:eastAsia="Calibri" w:hAnsi="Calibri" w:cs="Calibri"/>
                <w:b/>
                <w:sz w:val="20"/>
                <w:szCs w:val="20"/>
              </w:rPr>
            </w:pPr>
          </w:p>
        </w:tc>
        <w:tc>
          <w:tcPr>
            <w:tcW w:w="2687" w:type="dxa"/>
            <w:shd w:val="clear" w:color="auto" w:fill="auto"/>
            <w:vAlign w:val="bottom"/>
          </w:tcPr>
          <w:p w14:paraId="343B180D" w14:textId="77777777" w:rsidR="005A0A12" w:rsidRPr="00ED094B" w:rsidRDefault="005A0A12" w:rsidP="0065418B">
            <w:pPr>
              <w:pStyle w:val="5Bodytext"/>
              <w:spacing w:after="0"/>
              <w:rPr>
                <w:rFonts w:ascii="Calibri" w:eastAsia="Calibri" w:hAnsi="Calibri" w:cs="Calibri"/>
                <w:b/>
                <w:sz w:val="20"/>
                <w:szCs w:val="20"/>
              </w:rPr>
            </w:pPr>
            <w:r w:rsidRPr="00ED094B">
              <w:rPr>
                <w:rFonts w:ascii="Calibri" w:eastAsia="Calibri" w:hAnsi="Calibri" w:cs="Calibri"/>
                <w:b/>
                <w:sz w:val="20"/>
                <w:szCs w:val="20"/>
              </w:rPr>
              <w:t>Recommendation 74</w:t>
            </w:r>
          </w:p>
        </w:tc>
        <w:tc>
          <w:tcPr>
            <w:tcW w:w="3167" w:type="dxa"/>
            <w:shd w:val="clear" w:color="auto" w:fill="auto"/>
            <w:vAlign w:val="bottom"/>
          </w:tcPr>
          <w:p w14:paraId="5A168995" w14:textId="77777777" w:rsidR="005A0A12" w:rsidRPr="00ED094B" w:rsidRDefault="005A0A12" w:rsidP="0065418B">
            <w:pPr>
              <w:pStyle w:val="5Bodytext"/>
              <w:spacing w:after="0"/>
              <w:rPr>
                <w:rFonts w:ascii="Calibri" w:hAnsi="Calibri" w:cs="Calibri"/>
                <w:b/>
                <w:sz w:val="20"/>
                <w:szCs w:val="20"/>
              </w:rPr>
            </w:pPr>
            <w:r w:rsidRPr="00ED094B">
              <w:rPr>
                <w:rFonts w:ascii="Calibri" w:hAnsi="Calibri" w:cs="Calibri"/>
                <w:b/>
                <w:sz w:val="20"/>
                <w:szCs w:val="20"/>
              </w:rPr>
              <w:t>Recommendation 75</w:t>
            </w:r>
          </w:p>
        </w:tc>
        <w:tc>
          <w:tcPr>
            <w:tcW w:w="2929" w:type="dxa"/>
            <w:shd w:val="clear" w:color="auto" w:fill="auto"/>
            <w:vAlign w:val="bottom"/>
          </w:tcPr>
          <w:p w14:paraId="2DA8F152" w14:textId="36226FE1" w:rsidR="005A0A12" w:rsidRPr="00ED094B" w:rsidRDefault="004C3F2D" w:rsidP="0065418B">
            <w:pPr>
              <w:pStyle w:val="5Bodytext"/>
              <w:spacing w:after="0"/>
              <w:rPr>
                <w:rFonts w:ascii="Calibri" w:hAnsi="Calibri" w:cs="Calibri"/>
                <w:b/>
                <w:sz w:val="20"/>
                <w:szCs w:val="20"/>
              </w:rPr>
            </w:pPr>
            <w:r>
              <w:rPr>
                <w:rFonts w:ascii="Calibri" w:hAnsi="Calibri" w:cs="Calibri"/>
                <w:b/>
                <w:sz w:val="20"/>
                <w:szCs w:val="20"/>
              </w:rPr>
              <w:t xml:space="preserve">Subsequent </w:t>
            </w:r>
            <w:r w:rsidR="005A0A12">
              <w:rPr>
                <w:rFonts w:ascii="Calibri" w:hAnsi="Calibri" w:cs="Calibri"/>
                <w:b/>
                <w:sz w:val="20"/>
                <w:szCs w:val="20"/>
              </w:rPr>
              <w:t>a</w:t>
            </w:r>
            <w:r w:rsidR="005A0A12" w:rsidRPr="00ED094B">
              <w:rPr>
                <w:rFonts w:ascii="Calibri" w:hAnsi="Calibri" w:cs="Calibri"/>
                <w:b/>
                <w:sz w:val="20"/>
                <w:szCs w:val="20"/>
              </w:rPr>
              <w:t xml:space="preserve">ddition to Taskforce </w:t>
            </w:r>
            <w:r w:rsidR="005A0A12">
              <w:rPr>
                <w:rFonts w:ascii="Calibri" w:hAnsi="Calibri" w:cs="Calibri"/>
                <w:b/>
                <w:sz w:val="20"/>
                <w:szCs w:val="20"/>
              </w:rPr>
              <w:t>r</w:t>
            </w:r>
            <w:r w:rsidR="005A0A12" w:rsidRPr="00ED094B">
              <w:rPr>
                <w:rFonts w:ascii="Calibri" w:hAnsi="Calibri" w:cs="Calibri"/>
                <w:b/>
                <w:sz w:val="20"/>
                <w:szCs w:val="20"/>
              </w:rPr>
              <w:t xml:space="preserve">ecommendations </w:t>
            </w:r>
          </w:p>
        </w:tc>
      </w:tr>
      <w:tr w:rsidR="005A0A12" w14:paraId="17A4A563" w14:textId="77777777" w:rsidTr="005A0A12">
        <w:tc>
          <w:tcPr>
            <w:tcW w:w="710" w:type="dxa"/>
            <w:vMerge w:val="restart"/>
            <w:shd w:val="clear" w:color="auto" w:fill="auto"/>
            <w:textDirection w:val="btLr"/>
          </w:tcPr>
          <w:p w14:paraId="5224D5FB" w14:textId="2ABD967E" w:rsidR="005A0A12" w:rsidRPr="00ED094B" w:rsidRDefault="005A0A12" w:rsidP="005A0A12">
            <w:pPr>
              <w:pStyle w:val="5Bodytext"/>
              <w:spacing w:after="0"/>
              <w:ind w:left="113" w:right="113"/>
              <w:jc w:val="center"/>
              <w:rPr>
                <w:rFonts w:ascii="Calibri" w:eastAsia="Calibri" w:hAnsi="Calibri" w:cs="Calibri"/>
                <w:b/>
                <w:sz w:val="20"/>
                <w:szCs w:val="20"/>
              </w:rPr>
            </w:pPr>
            <w:r w:rsidRPr="00ED094B">
              <w:rPr>
                <w:rFonts w:ascii="Calibri" w:eastAsia="Calibri" w:hAnsi="Calibri" w:cs="Calibri"/>
                <w:b/>
                <w:sz w:val="20"/>
                <w:szCs w:val="20"/>
              </w:rPr>
              <w:t>C</w:t>
            </w:r>
            <w:r w:rsidR="00EA6A53">
              <w:rPr>
                <w:rFonts w:ascii="Calibri" w:eastAsia="Calibri" w:hAnsi="Calibri" w:cs="Calibri"/>
                <w:b/>
                <w:sz w:val="20"/>
                <w:szCs w:val="20"/>
              </w:rPr>
              <w:t>urrent items, to c</w:t>
            </w:r>
            <w:r w:rsidRPr="00ED094B">
              <w:rPr>
                <w:rFonts w:ascii="Calibri" w:eastAsia="Calibri" w:hAnsi="Calibri" w:cs="Calibri"/>
                <w:b/>
                <w:sz w:val="20"/>
                <w:szCs w:val="20"/>
              </w:rPr>
              <w:t>onsolidate</w:t>
            </w:r>
          </w:p>
        </w:tc>
        <w:tc>
          <w:tcPr>
            <w:tcW w:w="2687" w:type="dxa"/>
            <w:shd w:val="clear" w:color="auto" w:fill="auto"/>
          </w:tcPr>
          <w:p w14:paraId="6A31F10C" w14:textId="77777777" w:rsidR="005A0A12" w:rsidRDefault="005A0A12" w:rsidP="0065418B">
            <w:pPr>
              <w:pStyle w:val="5Bodytext"/>
              <w:spacing w:after="0"/>
              <w:rPr>
                <w:rFonts w:ascii="Calibri" w:eastAsia="Calibri" w:hAnsi="Calibri" w:cs="Calibri"/>
                <w:sz w:val="20"/>
                <w:szCs w:val="20"/>
              </w:rPr>
            </w:pPr>
            <w:r w:rsidRPr="00ED094B">
              <w:rPr>
                <w:rFonts w:ascii="Calibri" w:eastAsia="Calibri" w:hAnsi="Calibri" w:cs="Calibri"/>
                <w:b/>
                <w:sz w:val="20"/>
                <w:szCs w:val="20"/>
              </w:rPr>
              <w:t>48900</w:t>
            </w:r>
            <w:r w:rsidRPr="00ED094B">
              <w:rPr>
                <w:rFonts w:ascii="Calibri" w:eastAsia="Calibri" w:hAnsi="Calibri" w:cs="Calibri"/>
                <w:sz w:val="20"/>
                <w:szCs w:val="20"/>
              </w:rPr>
              <w:t xml:space="preserve"> SHOULDER, excision of </w:t>
            </w:r>
            <w:proofErr w:type="spellStart"/>
            <w:r w:rsidRPr="00ED094B">
              <w:rPr>
                <w:rFonts w:ascii="Calibri" w:eastAsia="Calibri" w:hAnsi="Calibri" w:cs="Calibri"/>
                <w:sz w:val="20"/>
                <w:szCs w:val="20"/>
              </w:rPr>
              <w:t>coraco</w:t>
            </w:r>
            <w:proofErr w:type="spellEnd"/>
            <w:r w:rsidRPr="00ED094B">
              <w:rPr>
                <w:rFonts w:ascii="Calibri" w:eastAsia="Calibri" w:hAnsi="Calibri" w:cs="Calibri"/>
                <w:sz w:val="20"/>
                <w:szCs w:val="20"/>
              </w:rPr>
              <w:t>-acromial ligament or removal of calcium deposit from cuff or both. (Anaes.) (Assist.)</w:t>
            </w:r>
          </w:p>
          <w:p w14:paraId="18F944A9" w14:textId="77777777" w:rsidR="005A0A12" w:rsidRPr="00ED094B" w:rsidRDefault="005A0A12" w:rsidP="0065418B">
            <w:pPr>
              <w:pStyle w:val="5Bodytext"/>
              <w:spacing w:after="0"/>
              <w:rPr>
                <w:rFonts w:ascii="Arial Narrow" w:hAnsi="Arial Narrow"/>
                <w:sz w:val="20"/>
                <w:szCs w:val="20"/>
              </w:rPr>
            </w:pPr>
            <w:r w:rsidRPr="007C73D2">
              <w:rPr>
                <w:rFonts w:ascii="Calibri" w:eastAsia="Calibri" w:hAnsi="Calibri" w:cs="Calibri"/>
                <w:sz w:val="20"/>
                <w:szCs w:val="20"/>
              </w:rPr>
              <w:t>Fee: $293.75</w:t>
            </w:r>
          </w:p>
        </w:tc>
        <w:tc>
          <w:tcPr>
            <w:tcW w:w="3167" w:type="dxa"/>
            <w:shd w:val="clear" w:color="auto" w:fill="auto"/>
          </w:tcPr>
          <w:p w14:paraId="2DCBBF11" w14:textId="77777777" w:rsidR="005A0A12" w:rsidRDefault="005A0A12" w:rsidP="0065418B">
            <w:pPr>
              <w:pStyle w:val="5Bodytext"/>
              <w:spacing w:after="0"/>
              <w:rPr>
                <w:rFonts w:ascii="Calibri" w:hAnsi="Calibri" w:cs="Calibri"/>
                <w:sz w:val="20"/>
                <w:szCs w:val="20"/>
              </w:rPr>
            </w:pPr>
            <w:r w:rsidRPr="00ED094B">
              <w:rPr>
                <w:rFonts w:ascii="Calibri" w:hAnsi="Calibri" w:cs="Calibri"/>
                <w:b/>
                <w:sz w:val="20"/>
                <w:szCs w:val="20"/>
              </w:rPr>
              <w:t>48906</w:t>
            </w:r>
            <w:r w:rsidRPr="00ED094B">
              <w:rPr>
                <w:rFonts w:ascii="Calibri" w:hAnsi="Calibri" w:cs="Calibri"/>
                <w:sz w:val="20"/>
                <w:szCs w:val="20"/>
              </w:rPr>
              <w:t xml:space="preserve"> SHOULDER, repair of rotator cuff, including excision of </w:t>
            </w:r>
            <w:proofErr w:type="spellStart"/>
            <w:r w:rsidRPr="00ED094B">
              <w:rPr>
                <w:rFonts w:ascii="Calibri" w:hAnsi="Calibri" w:cs="Calibri"/>
                <w:sz w:val="20"/>
                <w:szCs w:val="20"/>
              </w:rPr>
              <w:t>coraco</w:t>
            </w:r>
            <w:proofErr w:type="spellEnd"/>
            <w:r w:rsidRPr="00ED094B">
              <w:rPr>
                <w:rFonts w:ascii="Calibri" w:hAnsi="Calibri" w:cs="Calibri"/>
                <w:sz w:val="20"/>
                <w:szCs w:val="20"/>
              </w:rPr>
              <w:t>-acromial ligament or removal of calcium deposit from cuff, or both – not being a service associated with a service to which item 48900 applies (Anaes.) (Assist.)</w:t>
            </w:r>
          </w:p>
          <w:p w14:paraId="7C6DC770" w14:textId="77777777" w:rsidR="005A0A12" w:rsidRPr="00ED094B" w:rsidRDefault="005A0A12" w:rsidP="0065418B">
            <w:pPr>
              <w:pStyle w:val="5Bodytext"/>
              <w:spacing w:after="0"/>
              <w:rPr>
                <w:rFonts w:ascii="Arial Narrow" w:hAnsi="Arial Narrow"/>
                <w:sz w:val="20"/>
                <w:szCs w:val="20"/>
              </w:rPr>
            </w:pPr>
            <w:r w:rsidRPr="00FD45B8">
              <w:rPr>
                <w:rFonts w:ascii="Arial Narrow" w:hAnsi="Arial Narrow"/>
                <w:sz w:val="20"/>
                <w:szCs w:val="20"/>
              </w:rPr>
              <w:t>Fee: $587.75</w:t>
            </w:r>
          </w:p>
        </w:tc>
        <w:tc>
          <w:tcPr>
            <w:tcW w:w="2929" w:type="dxa"/>
            <w:vMerge w:val="restart"/>
            <w:shd w:val="clear" w:color="auto" w:fill="auto"/>
          </w:tcPr>
          <w:p w14:paraId="1A8912D8" w14:textId="77777777" w:rsidR="005A0A12" w:rsidRPr="00ED094B" w:rsidRDefault="005A0A12" w:rsidP="0065418B">
            <w:pPr>
              <w:pStyle w:val="5Bodytext"/>
              <w:spacing w:after="0"/>
              <w:rPr>
                <w:rFonts w:ascii="Calibri" w:hAnsi="Calibri" w:cs="Calibri"/>
                <w:b/>
                <w:sz w:val="20"/>
                <w:szCs w:val="20"/>
              </w:rPr>
            </w:pPr>
          </w:p>
        </w:tc>
      </w:tr>
      <w:tr w:rsidR="005A0A12" w14:paraId="4347C292" w14:textId="77777777" w:rsidTr="005A0A12">
        <w:tc>
          <w:tcPr>
            <w:tcW w:w="710" w:type="dxa"/>
            <w:vMerge/>
            <w:shd w:val="clear" w:color="auto" w:fill="auto"/>
          </w:tcPr>
          <w:p w14:paraId="2269944B" w14:textId="77777777" w:rsidR="005A0A12" w:rsidRPr="00ED094B" w:rsidRDefault="005A0A12" w:rsidP="0065418B">
            <w:pPr>
              <w:pStyle w:val="5Bodytext"/>
              <w:spacing w:after="0"/>
              <w:rPr>
                <w:rFonts w:ascii="Calibri" w:eastAsia="Calibri" w:hAnsi="Calibri" w:cs="Calibri"/>
                <w:b/>
                <w:sz w:val="20"/>
                <w:szCs w:val="20"/>
              </w:rPr>
            </w:pPr>
          </w:p>
        </w:tc>
        <w:tc>
          <w:tcPr>
            <w:tcW w:w="2687" w:type="dxa"/>
            <w:shd w:val="clear" w:color="auto" w:fill="auto"/>
          </w:tcPr>
          <w:p w14:paraId="476AC61B" w14:textId="77777777" w:rsidR="005A0A12" w:rsidRDefault="005A0A12" w:rsidP="0065418B">
            <w:pPr>
              <w:pStyle w:val="5Bodytext"/>
              <w:spacing w:after="0"/>
              <w:rPr>
                <w:rFonts w:ascii="Calibri" w:hAnsi="Calibri" w:cs="Calibri"/>
                <w:sz w:val="20"/>
                <w:szCs w:val="20"/>
              </w:rPr>
            </w:pPr>
            <w:r w:rsidRPr="00ED094B">
              <w:rPr>
                <w:rFonts w:ascii="Calibri" w:eastAsia="Calibri" w:hAnsi="Calibri" w:cs="Calibri"/>
                <w:b/>
                <w:sz w:val="20"/>
                <w:szCs w:val="20"/>
              </w:rPr>
              <w:t>48903</w:t>
            </w:r>
            <w:r w:rsidRPr="00ED094B">
              <w:rPr>
                <w:rFonts w:ascii="Calibri" w:eastAsia="Calibri" w:hAnsi="Calibri" w:cs="Calibri"/>
                <w:sz w:val="20"/>
                <w:szCs w:val="20"/>
              </w:rPr>
              <w:t xml:space="preserve"> SHOULDER, decompression of subacromial space by acromioplasty, excision of </w:t>
            </w:r>
            <w:proofErr w:type="spellStart"/>
            <w:r w:rsidRPr="00ED094B">
              <w:rPr>
                <w:rFonts w:ascii="Calibri" w:eastAsia="Calibri" w:hAnsi="Calibri" w:cs="Calibri"/>
                <w:sz w:val="20"/>
                <w:szCs w:val="20"/>
              </w:rPr>
              <w:t>coraco</w:t>
            </w:r>
            <w:proofErr w:type="spellEnd"/>
            <w:r w:rsidRPr="00ED094B">
              <w:rPr>
                <w:rFonts w:ascii="Calibri" w:eastAsia="Calibri" w:hAnsi="Calibri" w:cs="Calibri"/>
                <w:sz w:val="20"/>
                <w:szCs w:val="20"/>
              </w:rPr>
              <w:t>-acromial ligament and distal clavicle, or any combination.</w:t>
            </w:r>
            <w:r w:rsidRPr="00ED094B">
              <w:rPr>
                <w:rFonts w:ascii="Calibri" w:hAnsi="Calibri" w:cs="Calibri"/>
                <w:sz w:val="20"/>
                <w:szCs w:val="20"/>
              </w:rPr>
              <w:t xml:space="preserve"> (Anaes.) (Assist.)</w:t>
            </w:r>
          </w:p>
          <w:p w14:paraId="663ED0E0" w14:textId="77777777" w:rsidR="005A0A12" w:rsidRPr="00ED094B" w:rsidRDefault="005A0A12" w:rsidP="0065418B">
            <w:pPr>
              <w:pStyle w:val="5Bodytext"/>
              <w:spacing w:after="0"/>
              <w:rPr>
                <w:rFonts w:ascii="Calibri" w:eastAsia="Calibri" w:hAnsi="Calibri" w:cs="Calibri"/>
                <w:sz w:val="20"/>
                <w:szCs w:val="20"/>
              </w:rPr>
            </w:pPr>
            <w:r w:rsidRPr="00D57C61">
              <w:rPr>
                <w:rFonts w:ascii="Calibri" w:eastAsia="Calibri" w:hAnsi="Calibri" w:cs="Calibri"/>
                <w:sz w:val="20"/>
                <w:szCs w:val="20"/>
              </w:rPr>
              <w:t>Fee: $587.75</w:t>
            </w:r>
          </w:p>
        </w:tc>
        <w:tc>
          <w:tcPr>
            <w:tcW w:w="3167" w:type="dxa"/>
            <w:shd w:val="clear" w:color="auto" w:fill="auto"/>
          </w:tcPr>
          <w:p w14:paraId="12DFFDC4" w14:textId="77777777" w:rsidR="005A0A12" w:rsidRDefault="005A0A12" w:rsidP="0065418B">
            <w:pPr>
              <w:pStyle w:val="5Bodytext"/>
              <w:spacing w:after="0"/>
              <w:rPr>
                <w:rFonts w:ascii="Calibri" w:hAnsi="Calibri" w:cs="Calibri"/>
                <w:sz w:val="20"/>
                <w:szCs w:val="20"/>
              </w:rPr>
            </w:pPr>
            <w:r w:rsidRPr="00ED094B">
              <w:rPr>
                <w:rFonts w:ascii="Calibri" w:eastAsia="Calibri" w:hAnsi="Calibri" w:cs="Calibri"/>
                <w:b/>
                <w:sz w:val="20"/>
                <w:szCs w:val="20"/>
              </w:rPr>
              <w:t>48909</w:t>
            </w:r>
            <w:r w:rsidRPr="00ED094B">
              <w:rPr>
                <w:rFonts w:ascii="Calibri" w:eastAsia="Calibri" w:hAnsi="Calibri" w:cs="Calibri"/>
                <w:sz w:val="20"/>
                <w:szCs w:val="20"/>
              </w:rPr>
              <w:t xml:space="preserve"> SHOULDER, repair of rotator cuff, including decompression of subacromial space by acromioplasty, excision of </w:t>
            </w:r>
            <w:proofErr w:type="spellStart"/>
            <w:r w:rsidRPr="00ED094B">
              <w:rPr>
                <w:rFonts w:ascii="Calibri" w:eastAsia="Calibri" w:hAnsi="Calibri" w:cs="Calibri"/>
                <w:sz w:val="20"/>
                <w:szCs w:val="20"/>
              </w:rPr>
              <w:t>coraco</w:t>
            </w:r>
            <w:proofErr w:type="spellEnd"/>
            <w:r w:rsidRPr="00ED094B">
              <w:rPr>
                <w:rFonts w:ascii="Calibri" w:eastAsia="Calibri" w:hAnsi="Calibri" w:cs="Calibri"/>
                <w:sz w:val="20"/>
                <w:szCs w:val="20"/>
              </w:rPr>
              <w:t>-acromial ligament and distal clavicle, or any combination</w:t>
            </w:r>
            <w:r>
              <w:rPr>
                <w:rFonts w:ascii="Calibri" w:eastAsia="Calibri" w:hAnsi="Calibri" w:cs="Calibri"/>
                <w:sz w:val="20"/>
                <w:szCs w:val="20"/>
              </w:rPr>
              <w:t xml:space="preserve"> –</w:t>
            </w:r>
            <w:r w:rsidRPr="00ED094B">
              <w:rPr>
                <w:rFonts w:ascii="Calibri" w:eastAsia="Calibri" w:hAnsi="Calibri" w:cs="Calibri"/>
                <w:sz w:val="20"/>
                <w:szCs w:val="20"/>
              </w:rPr>
              <w:t xml:space="preserve"> not being a service associated with a service to which item 48903 applies.</w:t>
            </w:r>
            <w:r w:rsidRPr="00ED094B">
              <w:rPr>
                <w:rFonts w:ascii="Calibri" w:hAnsi="Calibri" w:cs="Calibri"/>
                <w:sz w:val="20"/>
                <w:szCs w:val="20"/>
              </w:rPr>
              <w:t xml:space="preserve"> (Anaes.) (Assist.)</w:t>
            </w:r>
          </w:p>
          <w:p w14:paraId="3616FA42" w14:textId="77777777" w:rsidR="005A0A12" w:rsidRPr="00ED094B" w:rsidRDefault="005A0A12" w:rsidP="0065418B">
            <w:pPr>
              <w:pStyle w:val="5Bodytext"/>
              <w:spacing w:after="0"/>
              <w:rPr>
                <w:rFonts w:ascii="Calibri" w:eastAsia="Calibri" w:hAnsi="Calibri" w:cs="Calibri"/>
                <w:sz w:val="20"/>
                <w:szCs w:val="20"/>
              </w:rPr>
            </w:pPr>
            <w:r w:rsidRPr="007B01D8">
              <w:rPr>
                <w:rFonts w:ascii="Calibri" w:eastAsia="Calibri" w:hAnsi="Calibri" w:cs="Calibri"/>
                <w:sz w:val="20"/>
                <w:szCs w:val="20"/>
              </w:rPr>
              <w:t>Fee: $783.80</w:t>
            </w:r>
          </w:p>
        </w:tc>
        <w:tc>
          <w:tcPr>
            <w:tcW w:w="2929" w:type="dxa"/>
            <w:vMerge/>
            <w:shd w:val="clear" w:color="auto" w:fill="auto"/>
          </w:tcPr>
          <w:p w14:paraId="2A8B7657" w14:textId="77777777" w:rsidR="005A0A12" w:rsidRPr="00ED094B" w:rsidRDefault="005A0A12" w:rsidP="0065418B">
            <w:pPr>
              <w:pStyle w:val="5Bodytext"/>
              <w:spacing w:after="0"/>
              <w:rPr>
                <w:rFonts w:ascii="Calibri" w:eastAsia="Calibri" w:hAnsi="Calibri" w:cs="Calibri"/>
                <w:b/>
                <w:sz w:val="20"/>
                <w:szCs w:val="20"/>
              </w:rPr>
            </w:pPr>
          </w:p>
        </w:tc>
      </w:tr>
      <w:tr w:rsidR="005A0A12" w14:paraId="64705B9A" w14:textId="77777777" w:rsidTr="005A0A12">
        <w:tc>
          <w:tcPr>
            <w:tcW w:w="710" w:type="dxa"/>
            <w:vMerge/>
            <w:shd w:val="clear" w:color="auto" w:fill="auto"/>
          </w:tcPr>
          <w:p w14:paraId="33002226" w14:textId="77777777" w:rsidR="005A0A12" w:rsidRPr="00ED094B" w:rsidRDefault="005A0A12" w:rsidP="0065418B">
            <w:pPr>
              <w:pStyle w:val="5Bodytext"/>
              <w:spacing w:after="0"/>
              <w:rPr>
                <w:rFonts w:ascii="Calibri" w:eastAsia="Calibri" w:hAnsi="Calibri" w:cs="Calibri"/>
                <w:b/>
                <w:sz w:val="20"/>
                <w:szCs w:val="20"/>
              </w:rPr>
            </w:pPr>
          </w:p>
        </w:tc>
        <w:tc>
          <w:tcPr>
            <w:tcW w:w="2687" w:type="dxa"/>
            <w:shd w:val="clear" w:color="auto" w:fill="auto"/>
          </w:tcPr>
          <w:p w14:paraId="272ACDBE" w14:textId="77777777" w:rsidR="005A0A12" w:rsidRDefault="005A0A12" w:rsidP="0065418B">
            <w:pPr>
              <w:pStyle w:val="5Bodytext"/>
              <w:spacing w:after="0"/>
              <w:rPr>
                <w:rFonts w:ascii="Calibri" w:eastAsia="Calibri" w:hAnsi="Calibri" w:cs="Calibri"/>
                <w:sz w:val="20"/>
                <w:szCs w:val="20"/>
              </w:rPr>
            </w:pPr>
            <w:r w:rsidRPr="00ED094B">
              <w:rPr>
                <w:rFonts w:ascii="Calibri" w:eastAsia="Calibri" w:hAnsi="Calibri" w:cs="Calibri"/>
                <w:b/>
                <w:sz w:val="20"/>
                <w:szCs w:val="20"/>
              </w:rPr>
              <w:t>48951</w:t>
            </w:r>
            <w:r w:rsidRPr="00ED094B">
              <w:rPr>
                <w:rFonts w:ascii="Calibri" w:eastAsia="Calibri" w:hAnsi="Calibri" w:cs="Calibri"/>
                <w:sz w:val="20"/>
                <w:szCs w:val="20"/>
              </w:rPr>
              <w:t xml:space="preserve"> SHOULDER, arthroscopic division of </w:t>
            </w:r>
            <w:proofErr w:type="spellStart"/>
            <w:r w:rsidRPr="00ED094B">
              <w:rPr>
                <w:rFonts w:ascii="Calibri" w:eastAsia="Calibri" w:hAnsi="Calibri" w:cs="Calibri"/>
                <w:sz w:val="20"/>
                <w:szCs w:val="20"/>
              </w:rPr>
              <w:t>coraco</w:t>
            </w:r>
            <w:proofErr w:type="spellEnd"/>
            <w:r w:rsidRPr="00ED094B">
              <w:rPr>
                <w:rFonts w:ascii="Calibri" w:eastAsia="Calibri" w:hAnsi="Calibri" w:cs="Calibri"/>
                <w:sz w:val="20"/>
                <w:szCs w:val="20"/>
              </w:rPr>
              <w:t xml:space="preserve">-acromial ligament including acromioplasty </w:t>
            </w:r>
            <w:r>
              <w:rPr>
                <w:rFonts w:ascii="Calibri" w:eastAsia="Calibri" w:hAnsi="Calibri" w:cs="Calibri"/>
                <w:sz w:val="20"/>
                <w:szCs w:val="20"/>
              </w:rPr>
              <w:t>–</w:t>
            </w:r>
            <w:r w:rsidRPr="00ED094B">
              <w:rPr>
                <w:rFonts w:ascii="Calibri" w:eastAsia="Calibri" w:hAnsi="Calibri" w:cs="Calibri"/>
                <w:sz w:val="20"/>
                <w:szCs w:val="20"/>
              </w:rPr>
              <w:t xml:space="preserve"> not being a service associated with any other arthroscopic procedure of the shoulder region. (Anaes.) (Assist.)</w:t>
            </w:r>
          </w:p>
          <w:p w14:paraId="3023C5DF" w14:textId="77777777" w:rsidR="005A0A12" w:rsidRPr="00ED094B" w:rsidRDefault="005A0A12" w:rsidP="0065418B">
            <w:pPr>
              <w:pStyle w:val="5Bodytext"/>
              <w:spacing w:after="0"/>
              <w:rPr>
                <w:rFonts w:ascii="Arial Narrow" w:hAnsi="Arial Narrow"/>
                <w:sz w:val="20"/>
                <w:szCs w:val="20"/>
              </w:rPr>
            </w:pPr>
            <w:r w:rsidRPr="002B011B">
              <w:rPr>
                <w:rFonts w:ascii="Arial Narrow" w:hAnsi="Arial Narrow"/>
                <w:sz w:val="20"/>
                <w:szCs w:val="20"/>
              </w:rPr>
              <w:t>Fee: $930.65</w:t>
            </w:r>
          </w:p>
        </w:tc>
        <w:tc>
          <w:tcPr>
            <w:tcW w:w="3167" w:type="dxa"/>
            <w:shd w:val="clear" w:color="auto" w:fill="auto"/>
          </w:tcPr>
          <w:p w14:paraId="676AB94D" w14:textId="77777777" w:rsidR="005A0A12" w:rsidRDefault="005A0A12" w:rsidP="0065418B">
            <w:pPr>
              <w:pStyle w:val="5Bodytext"/>
              <w:spacing w:after="0"/>
              <w:rPr>
                <w:rFonts w:ascii="Calibri" w:eastAsia="Calibri" w:hAnsi="Calibri" w:cs="Calibri"/>
                <w:sz w:val="20"/>
                <w:szCs w:val="20"/>
              </w:rPr>
            </w:pPr>
            <w:r w:rsidRPr="00ED094B">
              <w:rPr>
                <w:rFonts w:ascii="Calibri" w:eastAsia="Calibri" w:hAnsi="Calibri" w:cs="Calibri"/>
                <w:b/>
                <w:sz w:val="20"/>
                <w:szCs w:val="20"/>
              </w:rPr>
              <w:t>48960</w:t>
            </w:r>
            <w:r w:rsidRPr="00ED094B">
              <w:rPr>
                <w:rFonts w:ascii="Calibri" w:eastAsia="Calibri" w:hAnsi="Calibri" w:cs="Calibri"/>
                <w:sz w:val="20"/>
                <w:szCs w:val="20"/>
              </w:rPr>
              <w:t xml:space="preserve"> SHOULDER, reconstruction or repair of, including repair of rotator cuff by arthroscopic, arthroscopic assisted or </w:t>
            </w:r>
            <w:r w:rsidRPr="007F7E3E">
              <w:rPr>
                <w:rFonts w:ascii="Calibri" w:eastAsia="Calibri" w:hAnsi="Calibri" w:cs="Calibri"/>
                <w:sz w:val="20"/>
                <w:szCs w:val="20"/>
              </w:rPr>
              <w:t>mini open</w:t>
            </w:r>
            <w:r w:rsidRPr="00ED094B">
              <w:rPr>
                <w:rFonts w:ascii="Calibri" w:eastAsia="Calibri" w:hAnsi="Calibri" w:cs="Calibri"/>
                <w:sz w:val="20"/>
                <w:szCs w:val="20"/>
              </w:rPr>
              <w:t xml:space="preserve"> means; arthroscopic acromioplasty; or resection of acromioclavicular joint by separate approach when performed – not being a service associated with any other procedure of the shoulder region. (Anaes.) (Assist.)</w:t>
            </w:r>
          </w:p>
          <w:p w14:paraId="0453AF25" w14:textId="77777777" w:rsidR="005A0A12" w:rsidRPr="00ED094B" w:rsidRDefault="005A0A12" w:rsidP="0065418B">
            <w:pPr>
              <w:pStyle w:val="5Bodytext"/>
              <w:spacing w:after="0"/>
              <w:rPr>
                <w:rFonts w:ascii="Arial Narrow" w:hAnsi="Arial Narrow"/>
                <w:sz w:val="20"/>
                <w:szCs w:val="20"/>
              </w:rPr>
            </w:pPr>
            <w:r w:rsidRPr="0083237F">
              <w:rPr>
                <w:rFonts w:ascii="Arial Narrow" w:hAnsi="Arial Narrow"/>
                <w:sz w:val="20"/>
                <w:szCs w:val="20"/>
              </w:rPr>
              <w:t>Fee: $979.60</w:t>
            </w:r>
          </w:p>
        </w:tc>
        <w:tc>
          <w:tcPr>
            <w:tcW w:w="2929" w:type="dxa"/>
            <w:vMerge/>
            <w:shd w:val="clear" w:color="auto" w:fill="auto"/>
          </w:tcPr>
          <w:p w14:paraId="1972CEB3" w14:textId="77777777" w:rsidR="005A0A12" w:rsidRPr="00ED094B" w:rsidRDefault="005A0A12" w:rsidP="0065418B">
            <w:pPr>
              <w:pStyle w:val="5Bodytext"/>
              <w:spacing w:after="0"/>
              <w:rPr>
                <w:rFonts w:ascii="Calibri" w:eastAsia="Calibri" w:hAnsi="Calibri" w:cs="Calibri"/>
                <w:b/>
                <w:sz w:val="20"/>
                <w:szCs w:val="20"/>
              </w:rPr>
            </w:pPr>
          </w:p>
        </w:tc>
      </w:tr>
      <w:tr w:rsidR="005A0A12" w14:paraId="1933318E" w14:textId="77777777" w:rsidTr="005A0A12">
        <w:trPr>
          <w:cantSplit/>
          <w:trHeight w:val="1134"/>
        </w:trPr>
        <w:tc>
          <w:tcPr>
            <w:tcW w:w="710" w:type="dxa"/>
            <w:shd w:val="clear" w:color="auto" w:fill="auto"/>
            <w:textDirection w:val="btLr"/>
          </w:tcPr>
          <w:p w14:paraId="45771416" w14:textId="4326AAEF" w:rsidR="005A0A12" w:rsidRPr="00ED094B" w:rsidRDefault="00D844DD" w:rsidP="0065418B">
            <w:pPr>
              <w:ind w:left="113" w:right="113"/>
              <w:jc w:val="center"/>
              <w:rPr>
                <w:rFonts w:cs="Calibri"/>
                <w:b/>
                <w:sz w:val="20"/>
              </w:rPr>
            </w:pPr>
            <w:r>
              <w:rPr>
                <w:rFonts w:cs="Calibri"/>
                <w:b/>
                <w:sz w:val="20"/>
              </w:rPr>
              <w:t xml:space="preserve">Proposed </w:t>
            </w:r>
            <w:r w:rsidR="005A0A12" w:rsidRPr="00ED094B">
              <w:rPr>
                <w:rFonts w:cs="Calibri"/>
                <w:b/>
                <w:sz w:val="20"/>
              </w:rPr>
              <w:t xml:space="preserve">New </w:t>
            </w:r>
            <w:r w:rsidR="005A0A12">
              <w:rPr>
                <w:rFonts w:cs="Calibri"/>
                <w:b/>
                <w:sz w:val="20"/>
              </w:rPr>
              <w:t>i</w:t>
            </w:r>
            <w:r w:rsidR="005A0A12" w:rsidRPr="00ED094B">
              <w:rPr>
                <w:rFonts w:cs="Calibri"/>
                <w:b/>
                <w:sz w:val="20"/>
              </w:rPr>
              <w:t>tems</w:t>
            </w:r>
          </w:p>
        </w:tc>
        <w:tc>
          <w:tcPr>
            <w:tcW w:w="2687" w:type="dxa"/>
            <w:shd w:val="clear" w:color="auto" w:fill="auto"/>
          </w:tcPr>
          <w:p w14:paraId="044A747A" w14:textId="22042125" w:rsidR="005A0A12" w:rsidRPr="00ED094B" w:rsidRDefault="005A0A12" w:rsidP="0065418B">
            <w:pPr>
              <w:pStyle w:val="5Bodytext"/>
              <w:spacing w:after="0"/>
              <w:rPr>
                <w:rFonts w:ascii="Calibri" w:hAnsi="Calibri" w:cs="Calibri"/>
                <w:b/>
                <w:sz w:val="20"/>
              </w:rPr>
            </w:pPr>
            <w:r w:rsidRPr="0049581B">
              <w:rPr>
                <w:rFonts w:ascii="Calibri" w:eastAsia="Calibri" w:hAnsi="Calibri" w:cs="Calibri"/>
                <w:b/>
                <w:sz w:val="20"/>
                <w:szCs w:val="20"/>
              </w:rPr>
              <w:t xml:space="preserve">489XX </w:t>
            </w:r>
            <w:r w:rsidRPr="0049581B">
              <w:rPr>
                <w:rFonts w:ascii="Calibri" w:eastAsia="Calibri" w:hAnsi="Calibri" w:cs="Calibri"/>
                <w:bCs/>
                <w:sz w:val="20"/>
                <w:szCs w:val="20"/>
              </w:rPr>
              <w:t>Open or arthroscopic subacromial decompression of Shoulder. Inclusive of, if performed:</w:t>
            </w:r>
            <w:r w:rsidRPr="0049581B">
              <w:rPr>
                <w:rFonts w:ascii="Calibri" w:eastAsia="Calibri" w:hAnsi="Calibri" w:cs="Calibri"/>
                <w:bCs/>
                <w:sz w:val="20"/>
                <w:szCs w:val="20"/>
              </w:rPr>
              <w:br/>
            </w:r>
            <w:proofErr w:type="spellStart"/>
            <w:r w:rsidRPr="0049581B">
              <w:rPr>
                <w:rFonts w:ascii="Calibri" w:eastAsia="Calibri" w:hAnsi="Calibri" w:cs="Calibri"/>
                <w:bCs/>
                <w:sz w:val="20"/>
                <w:szCs w:val="20"/>
              </w:rPr>
              <w:t>i</w:t>
            </w:r>
            <w:proofErr w:type="spellEnd"/>
            <w:r w:rsidRPr="0049581B">
              <w:rPr>
                <w:rFonts w:ascii="Calibri" w:eastAsia="Calibri" w:hAnsi="Calibri" w:cs="Calibri"/>
                <w:bCs/>
                <w:sz w:val="20"/>
                <w:szCs w:val="20"/>
              </w:rPr>
              <w:t xml:space="preserve">) </w:t>
            </w:r>
            <w:proofErr w:type="spellStart"/>
            <w:r w:rsidRPr="0049581B">
              <w:rPr>
                <w:rFonts w:ascii="Calibri" w:eastAsia="Calibri" w:hAnsi="Calibri" w:cs="Calibri"/>
                <w:bCs/>
                <w:sz w:val="20"/>
                <w:szCs w:val="20"/>
              </w:rPr>
              <w:t>coraco</w:t>
            </w:r>
            <w:proofErr w:type="spellEnd"/>
            <w:r w:rsidRPr="0049581B">
              <w:rPr>
                <w:rFonts w:ascii="Calibri" w:eastAsia="Calibri" w:hAnsi="Calibri" w:cs="Calibri"/>
                <w:bCs/>
                <w:sz w:val="20"/>
                <w:szCs w:val="20"/>
              </w:rPr>
              <w:t>-acromial ligament division</w:t>
            </w:r>
            <w:r w:rsidRPr="0049581B">
              <w:rPr>
                <w:rFonts w:ascii="Calibri" w:eastAsia="Calibri" w:hAnsi="Calibri" w:cs="Calibri"/>
                <w:bCs/>
                <w:sz w:val="20"/>
                <w:szCs w:val="20"/>
              </w:rPr>
              <w:br/>
              <w:t>ii) acromioplasty</w:t>
            </w:r>
            <w:r w:rsidRPr="0049581B">
              <w:rPr>
                <w:rFonts w:ascii="Calibri" w:eastAsia="Calibri" w:hAnsi="Calibri" w:cs="Calibri"/>
                <w:bCs/>
                <w:sz w:val="20"/>
                <w:szCs w:val="20"/>
              </w:rPr>
              <w:br/>
              <w:t>iii) excision of outer clavicle and acromioclavicular joint</w:t>
            </w:r>
            <w:r w:rsidRPr="0049581B">
              <w:rPr>
                <w:rFonts w:ascii="Calibri" w:eastAsia="Calibri" w:hAnsi="Calibri" w:cs="Calibri"/>
                <w:bCs/>
                <w:sz w:val="20"/>
                <w:szCs w:val="20"/>
              </w:rPr>
              <w:br/>
              <w:t>iv) removal of calcium deposit</w:t>
            </w:r>
            <w:r w:rsidRPr="0049581B">
              <w:rPr>
                <w:rFonts w:ascii="Calibri" w:eastAsia="Calibri" w:hAnsi="Calibri" w:cs="Calibri"/>
                <w:bCs/>
                <w:sz w:val="20"/>
                <w:szCs w:val="20"/>
              </w:rPr>
              <w:br/>
              <w:t>v) excision of bursa</w:t>
            </w:r>
            <w:r w:rsidRPr="0049581B">
              <w:rPr>
                <w:rFonts w:ascii="Calibri" w:eastAsia="Calibri" w:hAnsi="Calibri" w:cs="Calibri"/>
                <w:bCs/>
                <w:sz w:val="20"/>
                <w:szCs w:val="20"/>
              </w:rPr>
              <w:br/>
              <w:t>Not being a service associated with a service to which any open or arthroscopic shoulder region procedure applies. (Anaes.) (Assist.)</w:t>
            </w:r>
          </w:p>
        </w:tc>
        <w:tc>
          <w:tcPr>
            <w:tcW w:w="3167" w:type="dxa"/>
            <w:shd w:val="clear" w:color="auto" w:fill="auto"/>
          </w:tcPr>
          <w:p w14:paraId="37630FB0" w14:textId="77777777" w:rsidR="005A0A12" w:rsidRPr="00ED094B" w:rsidRDefault="005A0A12" w:rsidP="0065418B">
            <w:pPr>
              <w:pStyle w:val="5Bodytext"/>
              <w:spacing w:after="0"/>
              <w:rPr>
                <w:rFonts w:ascii="Calibri" w:hAnsi="Calibri" w:cs="Calibri"/>
                <w:sz w:val="20"/>
              </w:rPr>
            </w:pPr>
            <w:r w:rsidRPr="0049581B">
              <w:rPr>
                <w:rFonts w:ascii="Calibri" w:eastAsia="Calibri" w:hAnsi="Calibri" w:cs="Calibri"/>
                <w:b/>
                <w:sz w:val="20"/>
                <w:szCs w:val="20"/>
              </w:rPr>
              <w:t xml:space="preserve">489XY </w:t>
            </w:r>
            <w:r w:rsidRPr="0049581B">
              <w:rPr>
                <w:rFonts w:ascii="Calibri" w:eastAsia="Calibri" w:hAnsi="Calibri" w:cs="Calibri"/>
                <w:bCs/>
                <w:sz w:val="20"/>
                <w:szCs w:val="20"/>
              </w:rPr>
              <w:t>Open, arthroscopic, arthroscopic assisted or mini open repair of rotator cuff of Shoulder. Inclusive of, if performed:</w:t>
            </w:r>
            <w:r w:rsidRPr="0049581B">
              <w:rPr>
                <w:rFonts w:ascii="Calibri" w:eastAsia="Calibri" w:hAnsi="Calibri" w:cs="Calibri"/>
                <w:bCs/>
                <w:sz w:val="20"/>
                <w:szCs w:val="20"/>
              </w:rPr>
              <w:br/>
            </w:r>
            <w:proofErr w:type="spellStart"/>
            <w:r w:rsidRPr="0049581B">
              <w:rPr>
                <w:rFonts w:ascii="Calibri" w:eastAsia="Calibri" w:hAnsi="Calibri" w:cs="Calibri"/>
                <w:bCs/>
                <w:sz w:val="20"/>
                <w:szCs w:val="20"/>
              </w:rPr>
              <w:t>i</w:t>
            </w:r>
            <w:proofErr w:type="spellEnd"/>
            <w:r w:rsidRPr="0049581B">
              <w:rPr>
                <w:rFonts w:ascii="Calibri" w:eastAsia="Calibri" w:hAnsi="Calibri" w:cs="Calibri"/>
                <w:bCs/>
                <w:sz w:val="20"/>
                <w:szCs w:val="20"/>
              </w:rPr>
              <w:t>) decompression of subacromial space by acromioplasty</w:t>
            </w:r>
            <w:r w:rsidRPr="0049581B">
              <w:rPr>
                <w:rFonts w:ascii="Calibri" w:eastAsia="Calibri" w:hAnsi="Calibri" w:cs="Calibri"/>
                <w:bCs/>
                <w:sz w:val="20"/>
                <w:szCs w:val="20"/>
              </w:rPr>
              <w:br/>
              <w:t xml:space="preserve">ii) excision of </w:t>
            </w:r>
            <w:proofErr w:type="spellStart"/>
            <w:r w:rsidRPr="0049581B">
              <w:rPr>
                <w:rFonts w:ascii="Calibri" w:eastAsia="Calibri" w:hAnsi="Calibri" w:cs="Calibri"/>
                <w:bCs/>
                <w:sz w:val="20"/>
                <w:szCs w:val="20"/>
              </w:rPr>
              <w:t>coraco</w:t>
            </w:r>
            <w:proofErr w:type="spellEnd"/>
            <w:r w:rsidRPr="0049581B">
              <w:rPr>
                <w:rFonts w:ascii="Calibri" w:eastAsia="Calibri" w:hAnsi="Calibri" w:cs="Calibri"/>
                <w:bCs/>
                <w:sz w:val="20"/>
                <w:szCs w:val="20"/>
              </w:rPr>
              <w:t>-acromial ligament, distal clavicle and acromioclavicular joint.</w:t>
            </w:r>
            <w:r w:rsidRPr="0049581B">
              <w:rPr>
                <w:rFonts w:ascii="Calibri" w:eastAsia="Calibri" w:hAnsi="Calibri" w:cs="Calibri"/>
                <w:bCs/>
                <w:sz w:val="20"/>
                <w:szCs w:val="20"/>
              </w:rPr>
              <w:br/>
              <w:t>iii) excision of the bursa</w:t>
            </w:r>
            <w:r w:rsidRPr="0049581B">
              <w:rPr>
                <w:rFonts w:ascii="Calibri" w:eastAsia="Calibri" w:hAnsi="Calibri" w:cs="Calibri"/>
                <w:bCs/>
                <w:sz w:val="20"/>
                <w:szCs w:val="20"/>
              </w:rPr>
              <w:br/>
              <w:t>iv) biceps tenodesis</w:t>
            </w:r>
            <w:r w:rsidRPr="0049581B">
              <w:rPr>
                <w:rFonts w:ascii="Calibri" w:eastAsia="Calibri" w:hAnsi="Calibri" w:cs="Calibri"/>
                <w:bCs/>
                <w:sz w:val="20"/>
                <w:szCs w:val="20"/>
              </w:rPr>
              <w:br/>
              <w:t>Not being a service associated with a service to which any open or arthroscopic shoulder region procedure applies (Anaes.) (Assist.)</w:t>
            </w:r>
          </w:p>
        </w:tc>
        <w:tc>
          <w:tcPr>
            <w:tcW w:w="2929" w:type="dxa"/>
            <w:shd w:val="clear" w:color="auto" w:fill="auto"/>
          </w:tcPr>
          <w:p w14:paraId="6E5DA295" w14:textId="77777777" w:rsidR="005A0A12" w:rsidRPr="00ED094B" w:rsidRDefault="005A0A12" w:rsidP="0065418B">
            <w:pPr>
              <w:pStyle w:val="5Bodytext"/>
              <w:spacing w:after="0"/>
              <w:rPr>
                <w:rFonts w:ascii="Calibri" w:hAnsi="Calibri" w:cs="Calibri"/>
                <w:b/>
                <w:sz w:val="20"/>
              </w:rPr>
            </w:pPr>
            <w:r w:rsidRPr="0049581B">
              <w:rPr>
                <w:rFonts w:ascii="Calibri" w:eastAsia="Calibri" w:hAnsi="Calibri" w:cs="Calibri"/>
                <w:b/>
                <w:sz w:val="20"/>
                <w:szCs w:val="20"/>
              </w:rPr>
              <w:t xml:space="preserve">489XY(2) </w:t>
            </w:r>
            <w:r w:rsidRPr="0049581B">
              <w:rPr>
                <w:rFonts w:ascii="Calibri" w:eastAsia="Calibri" w:hAnsi="Calibri" w:cs="Calibri"/>
                <w:bCs/>
                <w:sz w:val="20"/>
                <w:szCs w:val="20"/>
              </w:rPr>
              <w:t>Open, arthroscopic, arthroscopic assisted or mini open repair of rotator cuff of Shoulder, for a tear greater than or equal to 3</w:t>
            </w:r>
            <w:r>
              <w:rPr>
                <w:rFonts w:ascii="Calibri" w:eastAsia="Calibri" w:hAnsi="Calibri" w:cs="Calibri"/>
                <w:bCs/>
                <w:sz w:val="20"/>
                <w:szCs w:val="20"/>
              </w:rPr>
              <w:t> </w:t>
            </w:r>
            <w:r w:rsidRPr="0049581B">
              <w:rPr>
                <w:rFonts w:ascii="Calibri" w:eastAsia="Calibri" w:hAnsi="Calibri" w:cs="Calibri"/>
                <w:bCs/>
                <w:sz w:val="20"/>
                <w:szCs w:val="20"/>
              </w:rPr>
              <w:t>cm as assessed on ultrasound, MRI</w:t>
            </w:r>
            <w:r>
              <w:rPr>
                <w:rFonts w:ascii="Calibri" w:eastAsia="Calibri" w:hAnsi="Calibri" w:cs="Calibri"/>
                <w:bCs/>
                <w:sz w:val="20"/>
                <w:szCs w:val="20"/>
              </w:rPr>
              <w:t xml:space="preserve"> or</w:t>
            </w:r>
            <w:r w:rsidRPr="0049581B">
              <w:rPr>
                <w:rFonts w:ascii="Calibri" w:eastAsia="Calibri" w:hAnsi="Calibri" w:cs="Calibri"/>
                <w:bCs/>
                <w:sz w:val="20"/>
                <w:szCs w:val="20"/>
              </w:rPr>
              <w:t xml:space="preserve"> arthroscopically measured. Inclusive of, if performed:</w:t>
            </w:r>
            <w:r w:rsidRPr="0049581B">
              <w:rPr>
                <w:rFonts w:ascii="Calibri" w:eastAsia="Calibri" w:hAnsi="Calibri" w:cs="Calibri"/>
                <w:bCs/>
                <w:sz w:val="20"/>
                <w:szCs w:val="20"/>
              </w:rPr>
              <w:br/>
            </w:r>
            <w:proofErr w:type="spellStart"/>
            <w:r w:rsidRPr="0049581B">
              <w:rPr>
                <w:rFonts w:ascii="Calibri" w:eastAsia="Calibri" w:hAnsi="Calibri" w:cs="Calibri"/>
                <w:bCs/>
                <w:sz w:val="20"/>
                <w:szCs w:val="20"/>
              </w:rPr>
              <w:t>i</w:t>
            </w:r>
            <w:proofErr w:type="spellEnd"/>
            <w:r w:rsidRPr="0049581B">
              <w:rPr>
                <w:rFonts w:ascii="Calibri" w:eastAsia="Calibri" w:hAnsi="Calibri" w:cs="Calibri"/>
                <w:bCs/>
                <w:sz w:val="20"/>
                <w:szCs w:val="20"/>
              </w:rPr>
              <w:t>) decompression of subacromial space by acromioplasty</w:t>
            </w:r>
            <w:r w:rsidRPr="0049581B">
              <w:rPr>
                <w:rFonts w:ascii="Calibri" w:eastAsia="Calibri" w:hAnsi="Calibri" w:cs="Calibri"/>
                <w:bCs/>
                <w:sz w:val="20"/>
                <w:szCs w:val="20"/>
              </w:rPr>
              <w:br/>
              <w:t xml:space="preserve">ii) excision of </w:t>
            </w:r>
            <w:proofErr w:type="spellStart"/>
            <w:r w:rsidRPr="0049581B">
              <w:rPr>
                <w:rFonts w:ascii="Calibri" w:eastAsia="Calibri" w:hAnsi="Calibri" w:cs="Calibri"/>
                <w:bCs/>
                <w:sz w:val="20"/>
                <w:szCs w:val="20"/>
              </w:rPr>
              <w:t>coraco</w:t>
            </w:r>
            <w:proofErr w:type="spellEnd"/>
            <w:r w:rsidRPr="0049581B">
              <w:rPr>
                <w:rFonts w:ascii="Calibri" w:eastAsia="Calibri" w:hAnsi="Calibri" w:cs="Calibri"/>
                <w:bCs/>
                <w:sz w:val="20"/>
                <w:szCs w:val="20"/>
              </w:rPr>
              <w:t>-acromial ligament, distal clavicle and acromioclavicular joint.</w:t>
            </w:r>
            <w:r w:rsidRPr="0049581B">
              <w:rPr>
                <w:rFonts w:ascii="Calibri" w:eastAsia="Calibri" w:hAnsi="Calibri" w:cs="Calibri"/>
                <w:bCs/>
                <w:sz w:val="20"/>
                <w:szCs w:val="20"/>
              </w:rPr>
              <w:br/>
              <w:t xml:space="preserve">iii) excision of the bursa </w:t>
            </w:r>
            <w:r w:rsidRPr="0049581B">
              <w:rPr>
                <w:rFonts w:ascii="Calibri" w:eastAsia="Calibri" w:hAnsi="Calibri" w:cs="Calibri"/>
                <w:bCs/>
                <w:sz w:val="20"/>
                <w:szCs w:val="20"/>
              </w:rPr>
              <w:br/>
              <w:t>iv) biceps tenodesis</w:t>
            </w:r>
            <w:r w:rsidRPr="0049581B">
              <w:rPr>
                <w:rFonts w:ascii="Calibri" w:eastAsia="Calibri" w:hAnsi="Calibri" w:cs="Calibri"/>
                <w:bCs/>
                <w:sz w:val="20"/>
                <w:szCs w:val="20"/>
              </w:rPr>
              <w:br/>
            </w:r>
            <w:r>
              <w:rPr>
                <w:rFonts w:ascii="Calibri" w:eastAsia="Calibri" w:hAnsi="Calibri" w:cs="Calibri"/>
                <w:bCs/>
                <w:sz w:val="20"/>
                <w:szCs w:val="20"/>
              </w:rPr>
              <w:t>– n</w:t>
            </w:r>
            <w:r w:rsidRPr="0049581B">
              <w:rPr>
                <w:rFonts w:ascii="Calibri" w:eastAsia="Calibri" w:hAnsi="Calibri" w:cs="Calibri"/>
                <w:bCs/>
                <w:sz w:val="20"/>
                <w:szCs w:val="20"/>
              </w:rPr>
              <w:t>ot being a service associated with a service to which any open or arthroscopic shoulder region procedure applies (Anaes.) (Assist.)</w:t>
            </w:r>
          </w:p>
        </w:tc>
      </w:tr>
    </w:tbl>
    <w:p w14:paraId="34562D6F" w14:textId="6919D7EF" w:rsidR="005A0A12" w:rsidRDefault="005A0A12" w:rsidP="005A0A12"/>
    <w:p w14:paraId="1F7DD926" w14:textId="0A99930A" w:rsidR="005A0A12" w:rsidRDefault="005A0A12" w:rsidP="005A0A12"/>
    <w:p w14:paraId="40AA9038" w14:textId="38931C1D" w:rsidR="005A0A12" w:rsidRDefault="005A0A12" w:rsidP="009B3A61">
      <w:pPr>
        <w:pStyle w:val="Heading2"/>
      </w:pPr>
      <w:r>
        <w:t>Appendix B – MBS and AIHW data</w:t>
      </w:r>
    </w:p>
    <w:p w14:paraId="7EAA5BAC" w14:textId="6112150A" w:rsidR="005A0A12" w:rsidRDefault="005A0A12" w:rsidP="009B3A61">
      <w:pPr>
        <w:pStyle w:val="Heading3"/>
      </w:pPr>
      <w:r>
        <w:t>MBS services data</w:t>
      </w:r>
    </w:p>
    <w:p w14:paraId="0DBE0A0F" w14:textId="189519E0" w:rsidR="005A0A12" w:rsidRDefault="005A0A12" w:rsidP="005A0A12">
      <w:r>
        <w:t>Subacromial decompression with or without rotator cuff repair is reimbursed under a number of MBS items, as shown in Appendix A. The figures below show the utilisation of MBS items related to subacromial decompression, and for rotator cuff repair.</w:t>
      </w:r>
      <w:r w:rsidR="009B3A61">
        <w:t xml:space="preserve"> </w:t>
      </w:r>
    </w:p>
    <w:p w14:paraId="2337B4A7" w14:textId="438C1343" w:rsidR="009B3A61" w:rsidRDefault="009B3A61" w:rsidP="005A0A12">
      <w:r>
        <w:rPr>
          <w:noProof/>
        </w:rPr>
        <w:drawing>
          <wp:inline distT="0" distB="0" distL="0" distR="0" wp14:anchorId="6FCBC4A8" wp14:editId="188AADFA">
            <wp:extent cx="5192202" cy="3076212"/>
            <wp:effectExtent l="0" t="0" r="8890" b="0"/>
            <wp:docPr id="7" name="Picture 7" descr="Figure 3 Utilisation of MBS items 48900, 48903 and 48951; 1993–1994 to 2020–2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Figure 3 Utilisation of MBS items 48900, 48903 and 48951; 1993–1994 to 2020–202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231777" cy="3099659"/>
                    </a:xfrm>
                    <a:prstGeom prst="rect">
                      <a:avLst/>
                    </a:prstGeom>
                    <a:noFill/>
                  </pic:spPr>
                </pic:pic>
              </a:graphicData>
            </a:graphic>
          </wp:inline>
        </w:drawing>
      </w:r>
    </w:p>
    <w:p w14:paraId="5B7C9D5C" w14:textId="6DEEDF0A" w:rsidR="00B8479A" w:rsidRDefault="00B8479A" w:rsidP="00B8479A">
      <w:pPr>
        <w:pStyle w:val="Caption"/>
      </w:pPr>
      <w:r>
        <w:t xml:space="preserve">Figure </w:t>
      </w:r>
      <w:r>
        <w:fldChar w:fldCharType="begin"/>
      </w:r>
      <w:r>
        <w:instrText xml:space="preserve"> SEQ Figure \* ARABIC </w:instrText>
      </w:r>
      <w:r>
        <w:fldChar w:fldCharType="separate"/>
      </w:r>
      <w:r w:rsidR="003B539D">
        <w:rPr>
          <w:noProof/>
        </w:rPr>
        <w:t>2</w:t>
      </w:r>
      <w:r>
        <w:fldChar w:fldCharType="end"/>
      </w:r>
      <w:r>
        <w:tab/>
        <w:t>Utilisation of MBS items 48900, 48903 and 48951; 1993–1994 to 2020–2021</w:t>
      </w:r>
    </w:p>
    <w:p w14:paraId="371DE3A9" w14:textId="3F5F9DE4" w:rsidR="009B3A61" w:rsidRDefault="009B3A61" w:rsidP="009B3A61">
      <w:pPr>
        <w:pStyle w:val="Tablenotes"/>
      </w:pPr>
      <w:r w:rsidRPr="009B3A61">
        <w:rPr>
          <w:b/>
          <w:bCs/>
          <w:u w:val="single"/>
        </w:rPr>
        <w:t xml:space="preserve">Notes </w:t>
      </w:r>
      <w:r w:rsidRPr="009B3A61">
        <w:rPr>
          <w:b/>
          <w:bCs/>
          <w:u w:val="single"/>
        </w:rPr>
        <w:br/>
      </w:r>
      <w:r>
        <w:t xml:space="preserve">MBS item 48900 for excision of </w:t>
      </w:r>
      <w:proofErr w:type="spellStart"/>
      <w:r>
        <w:t>coraco</w:t>
      </w:r>
      <w:proofErr w:type="spellEnd"/>
      <w:r>
        <w:t xml:space="preserve">-acromial ligament or removal of calcium deposit, or both; MBS item 48903 for shoulder subacromial decompression surgery; MBS item 48951 for arthroscopic division of </w:t>
      </w:r>
      <w:proofErr w:type="spellStart"/>
      <w:r>
        <w:t>coraco</w:t>
      </w:r>
      <w:proofErr w:type="spellEnd"/>
      <w:r>
        <w:t>-acromial ligament, including acromioplasty.</w:t>
      </w:r>
    </w:p>
    <w:p w14:paraId="56C48290" w14:textId="230DB9EF" w:rsidR="009B3A61" w:rsidRDefault="009B3A61" w:rsidP="009B3A61">
      <w:pPr>
        <w:pStyle w:val="Tablenotes"/>
      </w:pPr>
      <w:r w:rsidRPr="009B3A61">
        <w:rPr>
          <w:b/>
          <w:bCs/>
          <w:u w:val="single"/>
        </w:rPr>
        <w:t>Source</w:t>
      </w:r>
      <w:r w:rsidRPr="009B3A61">
        <w:rPr>
          <w:b/>
          <w:bCs/>
          <w:u w:val="single"/>
        </w:rPr>
        <w:br/>
      </w:r>
      <w:r>
        <w:t xml:space="preserve">Historic MBS utilisation data is available online via Services Australia </w:t>
      </w:r>
      <w:r>
        <w:fldChar w:fldCharType="begin"/>
      </w:r>
      <w:r>
        <w:instrText xml:space="preserve"> ADDIN EN.CITE &lt;EndNote&gt;&lt;Cite&gt;&lt;Author&gt;MBS&lt;/Author&gt;&lt;Year&gt;2022&lt;/Year&gt;&lt;RecNum&gt;84&lt;/RecNum&gt;&lt;DisplayText&gt;(MBS 2022b)&lt;/DisplayText&gt;&lt;record&gt;&lt;rec-number&gt;84&lt;/rec-number&gt;&lt;foreign-keys&gt;&lt;key app="EN" db-id="rv0tdsrtmppw57e20z4prz9rvxrasrvve0td" timestamp="1645482976"&gt;84&lt;/key&gt;&lt;/foreign-keys&gt;&lt;ref-type name="Web Page"&gt;12&lt;/ref-type&gt;&lt;contributors&gt;&lt;authors&gt;&lt;author&gt;MBS&lt;/author&gt;&lt;/authors&gt;&lt;/contributors&gt;&lt;titles&gt;&lt;title&gt;Medicare item reports&lt;/title&gt;&lt;/titles&gt;&lt;volume&gt;2022&lt;/volume&gt;&lt;number&gt;13 February&lt;/number&gt;&lt;dates&gt;&lt;year&gt;2022&lt;/year&gt;&lt;/dates&gt;&lt;publisher&gt;Australian Government Services Australia&lt;/publisher&gt;&lt;urls&gt;&lt;related-urls&gt;&lt;url&gt;http://medicarestatistics.humanservices.gov.au/statistics/mbs_item.jsp&lt;/url&gt;&lt;/related-urls&gt;&lt;/urls&gt;&lt;/record&gt;&lt;/Cite&gt;&lt;/EndNote&gt;</w:instrText>
      </w:r>
      <w:r>
        <w:fldChar w:fldCharType="separate"/>
      </w:r>
      <w:r>
        <w:rPr>
          <w:noProof/>
        </w:rPr>
        <w:t>(MBS 2022b)</w:t>
      </w:r>
      <w:r>
        <w:fldChar w:fldCharType="end"/>
      </w:r>
    </w:p>
    <w:p w14:paraId="4FDD83F6" w14:textId="77777777" w:rsidR="00B8479A" w:rsidRDefault="00B8479A">
      <w:pPr>
        <w:spacing w:after="160" w:line="259" w:lineRule="auto"/>
        <w:rPr>
          <w:rFonts w:ascii="Arial Narrow" w:eastAsia="Times New Roman" w:hAnsi="Arial Narrow" w:cs="Tahoma"/>
          <w:b/>
          <w:sz w:val="20"/>
          <w:szCs w:val="20"/>
          <w:lang w:val="en-GB" w:eastAsia="ja-JP"/>
        </w:rPr>
      </w:pPr>
      <w:r>
        <w:br w:type="page"/>
      </w:r>
    </w:p>
    <w:p w14:paraId="76CE0C74" w14:textId="77777777" w:rsidR="009B3A61" w:rsidRDefault="009B3A61" w:rsidP="009B3A61">
      <w:pPr>
        <w:pStyle w:val="Caption"/>
      </w:pPr>
    </w:p>
    <w:p w14:paraId="1782A4ED" w14:textId="1C207AE1" w:rsidR="009B3A61" w:rsidRDefault="009B3A61" w:rsidP="009B3A61">
      <w:pPr>
        <w:rPr>
          <w:lang w:val="en-GB" w:eastAsia="ja-JP"/>
        </w:rPr>
      </w:pPr>
      <w:r>
        <w:rPr>
          <w:noProof/>
        </w:rPr>
        <w:drawing>
          <wp:inline distT="0" distB="0" distL="0" distR="0" wp14:anchorId="2516DAD0" wp14:editId="57F2DEE9">
            <wp:extent cx="5279666" cy="3226375"/>
            <wp:effectExtent l="0" t="0" r="0" b="0"/>
            <wp:docPr id="8" name="Picture 8" descr="Figure 4 Utilisation of MBS items 48906, 48909 and 48960; 1993–1994 to 2020–2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Figure 4 Utilisation of MBS items 48906, 48909 and 48960; 1993–1994 to 2020–202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310462" cy="3245194"/>
                    </a:xfrm>
                    <a:prstGeom prst="rect">
                      <a:avLst/>
                    </a:prstGeom>
                    <a:noFill/>
                  </pic:spPr>
                </pic:pic>
              </a:graphicData>
            </a:graphic>
          </wp:inline>
        </w:drawing>
      </w:r>
    </w:p>
    <w:p w14:paraId="28D6DFC9" w14:textId="295D4B8B" w:rsidR="00B8479A" w:rsidRDefault="00B8479A" w:rsidP="00B8479A">
      <w:pPr>
        <w:pStyle w:val="Caption"/>
      </w:pPr>
      <w:r>
        <w:t xml:space="preserve">Figure </w:t>
      </w:r>
      <w:r>
        <w:fldChar w:fldCharType="begin"/>
      </w:r>
      <w:r>
        <w:instrText xml:space="preserve"> SEQ Figure \* ARABIC </w:instrText>
      </w:r>
      <w:r>
        <w:fldChar w:fldCharType="separate"/>
      </w:r>
      <w:r w:rsidR="003B539D">
        <w:rPr>
          <w:noProof/>
        </w:rPr>
        <w:t>3</w:t>
      </w:r>
      <w:r>
        <w:fldChar w:fldCharType="end"/>
      </w:r>
      <w:r>
        <w:tab/>
      </w:r>
      <w:r w:rsidRPr="009B3A61">
        <w:t>Utilisation of MBS items 48906, 48909 and 48960; 1993–1994 to 2020–2021</w:t>
      </w:r>
    </w:p>
    <w:p w14:paraId="2DE0E4C8" w14:textId="00CF7A5D" w:rsidR="009B3A61" w:rsidRPr="009B3A61" w:rsidRDefault="009B3A61" w:rsidP="009B3A61">
      <w:pPr>
        <w:pStyle w:val="Tablenotes"/>
        <w:rPr>
          <w:lang w:val="en-GB" w:eastAsia="ja-JP"/>
        </w:rPr>
      </w:pPr>
      <w:r w:rsidRPr="009B3A61">
        <w:rPr>
          <w:b/>
          <w:bCs/>
          <w:u w:val="single"/>
          <w:lang w:val="en-GB" w:eastAsia="ja-JP"/>
        </w:rPr>
        <w:t>Notes</w:t>
      </w:r>
      <w:r>
        <w:rPr>
          <w:b/>
          <w:bCs/>
          <w:u w:val="single"/>
          <w:lang w:val="en-GB" w:eastAsia="ja-JP"/>
        </w:rPr>
        <w:br/>
      </w:r>
      <w:r w:rsidRPr="009B3A61">
        <w:rPr>
          <w:lang w:val="en-GB" w:eastAsia="ja-JP"/>
        </w:rPr>
        <w:t xml:space="preserve">MBS item 48906 for repair of the rotator cuff including the excision of </w:t>
      </w:r>
      <w:proofErr w:type="spellStart"/>
      <w:r w:rsidRPr="009B3A61">
        <w:rPr>
          <w:lang w:val="en-GB" w:eastAsia="ja-JP"/>
        </w:rPr>
        <w:t>coraco</w:t>
      </w:r>
      <w:proofErr w:type="spellEnd"/>
      <w:r w:rsidRPr="009B3A61">
        <w:rPr>
          <w:lang w:val="en-GB" w:eastAsia="ja-JP"/>
        </w:rPr>
        <w:t>-acromial ligament or calcium deposit removal; MBS item 48909 for rotator cuff repair involving subacromial decompression; MBS item 48960 for repair of the rotator cuff including arthroscopic acromioplasty or resection of acromioclavicular joint</w:t>
      </w:r>
    </w:p>
    <w:p w14:paraId="7A0F9DDD" w14:textId="141BAFD4" w:rsidR="009B3A61" w:rsidRPr="009B3A61" w:rsidRDefault="009B3A61" w:rsidP="009B3A61">
      <w:pPr>
        <w:pStyle w:val="Tablenotes"/>
        <w:rPr>
          <w:lang w:val="en-GB" w:eastAsia="ja-JP"/>
        </w:rPr>
      </w:pPr>
      <w:r w:rsidRPr="009B3A61">
        <w:rPr>
          <w:b/>
          <w:bCs/>
          <w:u w:val="single"/>
          <w:lang w:val="en-GB" w:eastAsia="ja-JP"/>
        </w:rPr>
        <w:t>Source</w:t>
      </w:r>
      <w:r w:rsidRPr="009B3A61">
        <w:rPr>
          <w:b/>
          <w:bCs/>
          <w:u w:val="single"/>
          <w:lang w:val="en-GB" w:eastAsia="ja-JP"/>
        </w:rPr>
        <w:br/>
      </w:r>
      <w:r w:rsidRPr="009B3A61">
        <w:rPr>
          <w:lang w:val="en-GB" w:eastAsia="ja-JP"/>
        </w:rPr>
        <w:t>Historic MBS utilisation data is available online via Services Australia</w:t>
      </w:r>
    </w:p>
    <w:p w14:paraId="38B37887" w14:textId="43FA0683" w:rsidR="009B3A61" w:rsidRDefault="009B3A61" w:rsidP="009B3A61">
      <w:pPr>
        <w:pStyle w:val="Heading3"/>
        <w:rPr>
          <w:lang w:val="en-GB" w:eastAsia="ja-JP"/>
        </w:rPr>
      </w:pPr>
      <w:r>
        <w:rPr>
          <w:lang w:val="en-GB" w:eastAsia="ja-JP"/>
        </w:rPr>
        <w:t>AIHW data</w:t>
      </w:r>
    </w:p>
    <w:p w14:paraId="43CF3E91" w14:textId="0AC37D3C" w:rsidR="00A2183D" w:rsidRPr="009B3A61" w:rsidRDefault="009B3A61" w:rsidP="009B3A61">
      <w:pPr>
        <w:rPr>
          <w:lang w:val="en-GB" w:eastAsia="ja-JP"/>
        </w:rPr>
      </w:pPr>
      <w:r w:rsidRPr="009B3A61">
        <w:rPr>
          <w:lang w:val="en-GB" w:eastAsia="ja-JP"/>
        </w:rPr>
        <w:t xml:space="preserve">The National Hospital Morbidity Database compiles episode-level records from admitted patients </w:t>
      </w:r>
      <w:r>
        <w:rPr>
          <w:lang w:val="en-GB" w:eastAsia="ja-JP"/>
        </w:rPr>
        <w:fldChar w:fldCharType="begin"/>
      </w:r>
      <w:r>
        <w:rPr>
          <w:lang w:val="en-GB" w:eastAsia="ja-JP"/>
        </w:rPr>
        <w:instrText xml:space="preserve"> ADDIN EN.CITE &lt;EndNote&gt;&lt;Cite&gt;&lt;Author&gt;AIHW&lt;/Author&gt;&lt;Year&gt;2022&lt;/Year&gt;&lt;RecNum&gt;9&lt;/RecNum&gt;&lt;DisplayText&gt;(AIHW 2022b, AIHW 2022a)&lt;/DisplayText&gt;&lt;record&gt;&lt;rec-number&gt;9&lt;/rec-number&gt;&lt;foreign-keys&gt;&lt;key app="EN" db-id="rv0tdsrtmppw57e20z4prz9rvxrasrvve0td" timestamp="1645482976"&gt;9&lt;/key&gt;&lt;/foreign-keys&gt;&lt;ref-type name="Web Page"&gt;12&lt;/ref-type&gt;&lt;contributors&gt;&lt;authors&gt;&lt;author&gt;AIHW&lt;/author&gt;&lt;/authors&gt;&lt;/contributors&gt;&lt;titles&gt;&lt;title&gt;METeOR Admitted patient care NMDS 2019-20&lt;/title&gt;&lt;/titles&gt;&lt;volume&gt;2022&lt;/volume&gt;&lt;number&gt;14 February&lt;/number&gt;&lt;dates&gt;&lt;year&gt;2022&lt;/year&gt;&lt;/dates&gt;&lt;publisher&gt;Ausralian Government Australian Institute of Health and Welfare&lt;/publisher&gt;&lt;urls&gt;&lt;related-urls&gt;&lt;url&gt;https://meteor.aihw.gov.au/content/index.phtml/itemId/699728&lt;/url&gt;&lt;/related-urls&gt;&lt;/urls&gt;&lt;/record&gt;&lt;/Cite&gt;&lt;Cite&gt;&lt;Author&gt;AIHW&lt;/Author&gt;&lt;Year&gt;2022&lt;/Year&gt;&lt;RecNum&gt;10&lt;/RecNum&gt;&lt;record&gt;&lt;rec-number&gt;10&lt;/rec-number&gt;&lt;foreign-keys&gt;&lt;key app="EN" db-id="rv0tdsrtmppw57e20z4prz9rvxrasrvve0td" timestamp="1645482976"&gt;10&lt;/key&gt;&lt;/foreign-keys&gt;&lt;ref-type name="Web Page"&gt;12&lt;/ref-type&gt;&lt;contributors&gt;&lt;authors&gt;&lt;author&gt;AIHW&lt;/author&gt;&lt;/authors&gt;&lt;/contributors&gt;&lt;titles&gt;&lt;title&gt;Hospitals info &amp;amp; downloads&lt;/title&gt;&lt;/titles&gt;&lt;volume&gt;2022&lt;/volume&gt;&lt;number&gt;14 February&lt;/number&gt;&lt;dates&gt;&lt;year&gt;2022&lt;/year&gt;&lt;/dates&gt;&lt;publisher&gt;Ausralian Government Australian Institute of Health and Welfare&lt;/publisher&gt;&lt;urls&gt;&lt;related-urls&gt;&lt;url&gt;https://www.aihw.gov.au/reports-data/myhospitals/content/about-the-data&lt;/url&gt;&lt;/related-urls&gt;&lt;/urls&gt;&lt;/record&gt;&lt;/Cite&gt;&lt;/EndNote&gt;</w:instrText>
      </w:r>
      <w:r>
        <w:rPr>
          <w:lang w:val="en-GB" w:eastAsia="ja-JP"/>
        </w:rPr>
        <w:fldChar w:fldCharType="separate"/>
      </w:r>
      <w:r>
        <w:rPr>
          <w:noProof/>
          <w:lang w:val="en-GB" w:eastAsia="ja-JP"/>
        </w:rPr>
        <w:t>(AIHW 2022b, AIHW 2022a)</w:t>
      </w:r>
      <w:r>
        <w:rPr>
          <w:lang w:val="en-GB" w:eastAsia="ja-JP"/>
        </w:rPr>
        <w:fldChar w:fldCharType="end"/>
      </w:r>
      <w:r w:rsidRPr="009B3A61">
        <w:rPr>
          <w:lang w:val="en-GB" w:eastAsia="ja-JP"/>
        </w:rPr>
        <w:t xml:space="preserve">. The data are based on the Admitted Patient Care National Minimum Data Set, which captures episode-level demographic, administrative and length-of-stay data, as well as data on the diagnoses of the patients and the procedures they underwent. Data is compiled for admitted patients in Australian hospitals, including public, </w:t>
      </w:r>
      <w:proofErr w:type="gramStart"/>
      <w:r w:rsidRPr="009B3A61">
        <w:rPr>
          <w:lang w:val="en-GB" w:eastAsia="ja-JP"/>
        </w:rPr>
        <w:t>private</w:t>
      </w:r>
      <w:proofErr w:type="gramEnd"/>
      <w:r w:rsidRPr="009B3A61">
        <w:rPr>
          <w:lang w:val="en-GB" w:eastAsia="ja-JP"/>
        </w:rPr>
        <w:t xml:space="preserve"> and freestanding day hospital facilities.</w:t>
      </w:r>
    </w:p>
    <w:p w14:paraId="69D89BDD" w14:textId="1B274491" w:rsidR="009B3A61" w:rsidRDefault="009B3A61" w:rsidP="009B3A61">
      <w:pPr>
        <w:pStyle w:val="Heading4"/>
        <w:rPr>
          <w:lang w:val="en-GB" w:eastAsia="ja-JP"/>
        </w:rPr>
      </w:pPr>
      <w:r w:rsidRPr="009B3A61">
        <w:rPr>
          <w:lang w:val="en-GB" w:eastAsia="ja-JP"/>
        </w:rPr>
        <w:lastRenderedPageBreak/>
        <w:t>Procedural codes</w:t>
      </w:r>
    </w:p>
    <w:p w14:paraId="7807C3E3" w14:textId="316BB65D" w:rsidR="009B3A61" w:rsidRDefault="003F2A74" w:rsidP="009B3A61">
      <w:pPr>
        <w:rPr>
          <w:lang w:val="en-GB" w:eastAsia="ja-JP"/>
        </w:rPr>
      </w:pPr>
      <w:r>
        <w:rPr>
          <w:noProof/>
        </w:rPr>
        <w:drawing>
          <wp:inline distT="0" distB="0" distL="0" distR="0" wp14:anchorId="0C3FCDDA" wp14:editId="6B4FEBFF">
            <wp:extent cx="5462546" cy="3257071"/>
            <wp:effectExtent l="0" t="0" r="5080" b="635"/>
            <wp:docPr id="9" name="Picture 9" descr="Figure 5 Number of procedures performed in Australian hospitals for the excision of the coraco-acromial ligament or calcium deposit from rotator cuff, or for decompression of the subacromial space; 2000–2001 to 2019–2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Figure 5 Number of procedures performed in Australian hospitals for the excision of the coraco-acromial ligament or calcium deposit from rotator cuff, or for decompression of the subacromial space; 2000–2001 to 2019–202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488543" cy="3272572"/>
                    </a:xfrm>
                    <a:prstGeom prst="rect">
                      <a:avLst/>
                    </a:prstGeom>
                    <a:noFill/>
                  </pic:spPr>
                </pic:pic>
              </a:graphicData>
            </a:graphic>
          </wp:inline>
        </w:drawing>
      </w:r>
    </w:p>
    <w:p w14:paraId="3D10C25B" w14:textId="75E38D22" w:rsidR="00B8479A" w:rsidRDefault="00B8479A" w:rsidP="00B8479A">
      <w:pPr>
        <w:pStyle w:val="Caption"/>
      </w:pPr>
      <w:r>
        <w:t xml:space="preserve">Figure </w:t>
      </w:r>
      <w:r>
        <w:fldChar w:fldCharType="begin"/>
      </w:r>
      <w:r>
        <w:instrText xml:space="preserve"> SEQ Figure \* ARABIC </w:instrText>
      </w:r>
      <w:r>
        <w:fldChar w:fldCharType="separate"/>
      </w:r>
      <w:r w:rsidR="003B539D">
        <w:rPr>
          <w:noProof/>
        </w:rPr>
        <w:t>4</w:t>
      </w:r>
      <w:r>
        <w:fldChar w:fldCharType="end"/>
      </w:r>
      <w:r>
        <w:tab/>
      </w:r>
      <w:r w:rsidRPr="009B3A61">
        <w:t xml:space="preserve">Number of procedures performed in Australian hospitals for the excision of the </w:t>
      </w:r>
      <w:proofErr w:type="spellStart"/>
      <w:r w:rsidRPr="009B3A61">
        <w:t>coraco</w:t>
      </w:r>
      <w:proofErr w:type="spellEnd"/>
      <w:r w:rsidRPr="009B3A61">
        <w:t>-acromial ligament or calcium deposit from rotator cuff, or for decompression of the subacromial space; 2000–2001 to 2019–2020</w:t>
      </w:r>
    </w:p>
    <w:p w14:paraId="400D0260" w14:textId="7D9AEE49" w:rsidR="009B3A61" w:rsidRPr="009B3A61" w:rsidRDefault="009B3A61" w:rsidP="009B3A61">
      <w:pPr>
        <w:pStyle w:val="Tablenotes"/>
        <w:rPr>
          <w:lang w:val="en-GB" w:eastAsia="ja-JP"/>
        </w:rPr>
      </w:pPr>
      <w:r w:rsidRPr="009B3A61">
        <w:rPr>
          <w:b/>
          <w:bCs/>
          <w:u w:val="single"/>
          <w:lang w:val="en-GB" w:eastAsia="ja-JP"/>
        </w:rPr>
        <w:t>Notes</w:t>
      </w:r>
      <w:r w:rsidRPr="009B3A61">
        <w:rPr>
          <w:b/>
          <w:bCs/>
          <w:u w:val="single"/>
          <w:lang w:val="en-GB" w:eastAsia="ja-JP"/>
        </w:rPr>
        <w:br/>
      </w:r>
      <w:r w:rsidRPr="009B3A61">
        <w:rPr>
          <w:lang w:val="en-GB" w:eastAsia="ja-JP"/>
        </w:rPr>
        <w:t xml:space="preserve">Procedures are classified using the Australian Classification of Health Interventions (ACHI) codes </w:t>
      </w:r>
      <w:r w:rsidR="00980F88">
        <w:rPr>
          <w:lang w:val="en-GB" w:eastAsia="ja-JP"/>
        </w:rPr>
        <w:fldChar w:fldCharType="begin"/>
      </w:r>
      <w:r w:rsidR="00980F88">
        <w:rPr>
          <w:lang w:val="en-GB" w:eastAsia="ja-JP"/>
        </w:rPr>
        <w:instrText xml:space="preserve"> ADDIN EN.CITE &lt;EndNote&gt;&lt;Cite&gt;&lt;Author&gt;AIHW&lt;/Author&gt;&lt;Year&gt;2022&lt;/Year&gt;&lt;RecNum&gt;8&lt;/RecNum&gt;&lt;DisplayText&gt;(AIHW 2022d)&lt;/DisplayText&gt;&lt;record&gt;&lt;rec-number&gt;8&lt;/rec-number&gt;&lt;foreign-keys&gt;&lt;key app="EN" db-id="rv0tdsrtmppw57e20z4prz9rvxrasrvve0td" timestamp="1645482976"&gt;8&lt;/key&gt;&lt;/foreign-keys&gt;&lt;ref-type name="Web Page"&gt;12&lt;/ref-type&gt;&lt;contributors&gt;&lt;authors&gt;&lt;author&gt;AIHW&lt;/author&gt;&lt;/authors&gt;&lt;/contributors&gt;&lt;titles&gt;&lt;title&gt;Procedures data cubes&lt;/title&gt;&lt;/titles&gt;&lt;volume&gt;2022&lt;/volume&gt;&lt;number&gt;13 February&lt;/number&gt;&lt;dates&gt;&lt;year&gt;2022&lt;/year&gt;&lt;/dates&gt;&lt;publisher&gt;Australian Government Australian Institute of Health and Welfare&lt;/publisher&gt;&lt;urls&gt;&lt;related-urls&gt;&lt;url&gt;https://www.aihw.gov.au/reports/hospitals/procedures-data-cubes/contents/data-cubes&lt;/url&gt;&lt;/related-urls&gt;&lt;/urls&gt;&lt;/record&gt;&lt;/Cite&gt;&lt;/EndNote&gt;</w:instrText>
      </w:r>
      <w:r w:rsidR="00980F88">
        <w:rPr>
          <w:lang w:val="en-GB" w:eastAsia="ja-JP"/>
        </w:rPr>
        <w:fldChar w:fldCharType="separate"/>
      </w:r>
      <w:r w:rsidR="00980F88">
        <w:rPr>
          <w:noProof/>
          <w:lang w:val="en-GB" w:eastAsia="ja-JP"/>
        </w:rPr>
        <w:t>(AIHW 2022d)</w:t>
      </w:r>
      <w:r w:rsidR="00980F88">
        <w:rPr>
          <w:lang w:val="en-GB" w:eastAsia="ja-JP"/>
        </w:rPr>
        <w:fldChar w:fldCharType="end"/>
      </w:r>
      <w:r w:rsidRPr="009B3A61">
        <w:rPr>
          <w:lang w:val="en-GB" w:eastAsia="ja-JP"/>
        </w:rPr>
        <w:t xml:space="preserve">. Where a procedure has an MBS equivalent, the first five digits of its ACHI code are the MBS item number </w:t>
      </w:r>
      <w:r w:rsidR="00980F88">
        <w:rPr>
          <w:lang w:val="en-GB" w:eastAsia="ja-JP"/>
        </w:rPr>
        <w:fldChar w:fldCharType="begin"/>
      </w:r>
      <w:r w:rsidR="00980F88">
        <w:rPr>
          <w:lang w:val="en-GB" w:eastAsia="ja-JP"/>
        </w:rPr>
        <w:instrText xml:space="preserve"> ADDIN EN.CITE &lt;EndNote&gt;&lt;Cite&gt;&lt;Author&gt;IHPA&lt;/Author&gt;&lt;Year&gt;2022&lt;/Year&gt;&lt;RecNum&gt;59&lt;/RecNum&gt;&lt;DisplayText&gt;(IHPA 2022)&lt;/DisplayText&gt;&lt;record&gt;&lt;rec-number&gt;59&lt;/rec-number&gt;&lt;foreign-keys&gt;&lt;key app="EN" db-id="rv0tdsrtmppw57e20z4prz9rvxrasrvve0td" timestamp="1645482976"&gt;59&lt;/key&gt;&lt;/foreign-keys&gt;&lt;ref-type name="Web Page"&gt;12&lt;/ref-type&gt;&lt;contributors&gt;&lt;authors&gt;&lt;author&gt;IHPA&lt;/author&gt;&lt;/authors&gt;&lt;/contributors&gt;&lt;titles&gt;&lt;title&gt;Classification of diseases and interventions&lt;/title&gt;&lt;/titles&gt;&lt;volume&gt;2022&lt;/volume&gt;&lt;number&gt;14 February&lt;/number&gt;&lt;dates&gt;&lt;year&gt;2022&lt;/year&gt;&lt;/dates&gt;&lt;publisher&gt;Independent Hospitals Pricing Authority&lt;/publisher&gt;&lt;urls&gt;&lt;related-urls&gt;&lt;url&gt;https://www.ihpa.gov.au/what-we-do/classification-of-diseases-and-interventions&lt;/url&gt;&lt;/related-urls&gt;&lt;/urls&gt;&lt;/record&gt;&lt;/Cite&gt;&lt;/EndNote&gt;</w:instrText>
      </w:r>
      <w:r w:rsidR="00980F88">
        <w:rPr>
          <w:lang w:val="en-GB" w:eastAsia="ja-JP"/>
        </w:rPr>
        <w:fldChar w:fldCharType="separate"/>
      </w:r>
      <w:r w:rsidR="00980F88">
        <w:rPr>
          <w:noProof/>
          <w:lang w:val="en-GB" w:eastAsia="ja-JP"/>
        </w:rPr>
        <w:t>(IHPA 2022)</w:t>
      </w:r>
      <w:r w:rsidR="00980F88">
        <w:rPr>
          <w:lang w:val="en-GB" w:eastAsia="ja-JP"/>
        </w:rPr>
        <w:fldChar w:fldCharType="end"/>
      </w:r>
      <w:r w:rsidRPr="009B3A61">
        <w:rPr>
          <w:lang w:val="en-GB" w:eastAsia="ja-JP"/>
        </w:rPr>
        <w:t>.</w:t>
      </w:r>
    </w:p>
    <w:p w14:paraId="4E210600" w14:textId="77777777" w:rsidR="009B3A61" w:rsidRPr="009B3A61" w:rsidRDefault="009B3A61" w:rsidP="009B3A61">
      <w:pPr>
        <w:pStyle w:val="Tablenotes"/>
        <w:rPr>
          <w:lang w:val="en-GB" w:eastAsia="ja-JP"/>
        </w:rPr>
      </w:pPr>
      <w:r w:rsidRPr="009B3A61">
        <w:rPr>
          <w:lang w:val="en-GB" w:eastAsia="ja-JP"/>
        </w:rPr>
        <w:t xml:space="preserve">Code 48900-00: Excision of </w:t>
      </w:r>
      <w:proofErr w:type="spellStart"/>
      <w:r w:rsidRPr="009B3A61">
        <w:rPr>
          <w:lang w:val="en-GB" w:eastAsia="ja-JP"/>
        </w:rPr>
        <w:t>coraco</w:t>
      </w:r>
      <w:proofErr w:type="spellEnd"/>
      <w:r w:rsidRPr="009B3A61">
        <w:rPr>
          <w:lang w:val="en-GB" w:eastAsia="ja-JP"/>
        </w:rPr>
        <w:t>-acromial ligament; 48900-01: Excision of calcium deposit from rotator cuff; 48903-00: Decompression of subacromial space; 48951-00: Arthroscopic decompression of subacromial space</w:t>
      </w:r>
    </w:p>
    <w:p w14:paraId="49E67B47" w14:textId="4AAFE358" w:rsidR="009B3A61" w:rsidRDefault="009B3A61" w:rsidP="009B3A61">
      <w:pPr>
        <w:pStyle w:val="Tablenotes"/>
        <w:rPr>
          <w:lang w:val="en-GB" w:eastAsia="ja-JP"/>
        </w:rPr>
      </w:pPr>
      <w:r w:rsidRPr="009B3A61">
        <w:rPr>
          <w:b/>
          <w:bCs/>
          <w:u w:val="single"/>
          <w:lang w:val="en-GB" w:eastAsia="ja-JP"/>
        </w:rPr>
        <w:t>Source</w:t>
      </w:r>
      <w:r w:rsidRPr="009B3A61">
        <w:rPr>
          <w:b/>
          <w:bCs/>
          <w:u w:val="single"/>
          <w:lang w:val="en-GB" w:eastAsia="ja-JP"/>
        </w:rPr>
        <w:br/>
      </w:r>
      <w:r w:rsidRPr="009B3A61">
        <w:rPr>
          <w:lang w:val="en-GB" w:eastAsia="ja-JP"/>
        </w:rPr>
        <w:t xml:space="preserve">AIHW Procedures Data Cubes </w:t>
      </w:r>
      <w:r w:rsidR="00980F88">
        <w:rPr>
          <w:lang w:val="en-GB" w:eastAsia="ja-JP"/>
        </w:rPr>
        <w:fldChar w:fldCharType="begin"/>
      </w:r>
      <w:r w:rsidR="00980F88">
        <w:rPr>
          <w:lang w:val="en-GB" w:eastAsia="ja-JP"/>
        </w:rPr>
        <w:instrText xml:space="preserve"> ADDIN EN.CITE &lt;EndNote&gt;&lt;Cite&gt;&lt;Author&gt;AIHW&lt;/Author&gt;&lt;Year&gt;2022&lt;/Year&gt;&lt;RecNum&gt;8&lt;/RecNum&gt;&lt;DisplayText&gt;(AIHW 2022d)&lt;/DisplayText&gt;&lt;record&gt;&lt;rec-number&gt;8&lt;/rec-number&gt;&lt;foreign-keys&gt;&lt;key app="EN" db-id="rv0tdsrtmppw57e20z4prz9rvxrasrvve0td" timestamp="1645482976"&gt;8&lt;/key&gt;&lt;/foreign-keys&gt;&lt;ref-type name="Web Page"&gt;12&lt;/ref-type&gt;&lt;contributors&gt;&lt;authors&gt;&lt;author&gt;AIHW&lt;/author&gt;&lt;/authors&gt;&lt;/contributors&gt;&lt;titles&gt;&lt;title&gt;Procedures data cubes&lt;/title&gt;&lt;/titles&gt;&lt;volume&gt;2022&lt;/volume&gt;&lt;number&gt;13 February&lt;/number&gt;&lt;dates&gt;&lt;year&gt;2022&lt;/year&gt;&lt;/dates&gt;&lt;publisher&gt;Australian Government Australian Institute of Health and Welfare&lt;/publisher&gt;&lt;urls&gt;&lt;related-urls&gt;&lt;url&gt;https://www.aihw.gov.au/reports/hospitals/procedures-data-cubes/contents/data-cubes&lt;/url&gt;&lt;/related-urls&gt;&lt;/urls&gt;&lt;/record&gt;&lt;/Cite&gt;&lt;/EndNote&gt;</w:instrText>
      </w:r>
      <w:r w:rsidR="00980F88">
        <w:rPr>
          <w:lang w:val="en-GB" w:eastAsia="ja-JP"/>
        </w:rPr>
        <w:fldChar w:fldCharType="separate"/>
      </w:r>
      <w:r w:rsidR="00980F88">
        <w:rPr>
          <w:noProof/>
          <w:lang w:val="en-GB" w:eastAsia="ja-JP"/>
        </w:rPr>
        <w:t>(AIHW 2022d)</w:t>
      </w:r>
      <w:r w:rsidR="00980F88">
        <w:rPr>
          <w:lang w:val="en-GB" w:eastAsia="ja-JP"/>
        </w:rPr>
        <w:fldChar w:fldCharType="end"/>
      </w:r>
      <w:r w:rsidR="00980F88">
        <w:rPr>
          <w:lang w:val="en-GB" w:eastAsia="ja-JP"/>
        </w:rPr>
        <w:t>.</w:t>
      </w:r>
    </w:p>
    <w:p w14:paraId="67F4FC63" w14:textId="7CF76D38" w:rsidR="00771075" w:rsidRDefault="00771075">
      <w:pPr>
        <w:spacing w:after="160" w:line="259" w:lineRule="auto"/>
        <w:rPr>
          <w:lang w:val="en-GB" w:eastAsia="ja-JP"/>
        </w:rPr>
      </w:pPr>
      <w:r>
        <w:rPr>
          <w:lang w:val="en-GB" w:eastAsia="ja-JP"/>
        </w:rPr>
        <w:br w:type="page"/>
      </w:r>
    </w:p>
    <w:p w14:paraId="3B260A6F" w14:textId="77777777" w:rsidR="003F2A74" w:rsidRDefault="003F2A74" w:rsidP="003F2A74">
      <w:pPr>
        <w:rPr>
          <w:lang w:val="en-GB" w:eastAsia="ja-JP"/>
        </w:rPr>
      </w:pPr>
    </w:p>
    <w:p w14:paraId="0307A87E" w14:textId="6BBAC995" w:rsidR="003F2A74" w:rsidRDefault="003F2A74" w:rsidP="003F2A74">
      <w:pPr>
        <w:rPr>
          <w:lang w:val="en-GB" w:eastAsia="ja-JP"/>
        </w:rPr>
      </w:pPr>
      <w:r>
        <w:rPr>
          <w:noProof/>
        </w:rPr>
        <w:drawing>
          <wp:inline distT="0" distB="0" distL="0" distR="0" wp14:anchorId="77D45342" wp14:editId="793FC772">
            <wp:extent cx="5557962" cy="3563824"/>
            <wp:effectExtent l="0" t="0" r="5080" b="0"/>
            <wp:docPr id="10" name="Picture 10" descr="Figure 6 Number of procedures in Australian hospitals for the repair of rotator cuff, with or without decompression of the subacromial space; 2000–2001 to 2019–2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Figure 6 Number of procedures in Australian hospitals for the repair of rotator cuff, with or without decompression of the subacromial space; 2000–2001 to 2019–202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563897" cy="3567630"/>
                    </a:xfrm>
                    <a:prstGeom prst="rect">
                      <a:avLst/>
                    </a:prstGeom>
                    <a:noFill/>
                  </pic:spPr>
                </pic:pic>
              </a:graphicData>
            </a:graphic>
          </wp:inline>
        </w:drawing>
      </w:r>
    </w:p>
    <w:p w14:paraId="0DA086BB" w14:textId="6987982D" w:rsidR="00B8479A" w:rsidRDefault="00B8479A" w:rsidP="00B8479A">
      <w:pPr>
        <w:pStyle w:val="Caption"/>
      </w:pPr>
      <w:r>
        <w:t xml:space="preserve">Figure </w:t>
      </w:r>
      <w:r>
        <w:fldChar w:fldCharType="begin"/>
      </w:r>
      <w:r>
        <w:instrText xml:space="preserve"> SEQ Figure \* ARABIC </w:instrText>
      </w:r>
      <w:r>
        <w:fldChar w:fldCharType="separate"/>
      </w:r>
      <w:r w:rsidR="003B539D">
        <w:rPr>
          <w:noProof/>
        </w:rPr>
        <w:t>5</w:t>
      </w:r>
      <w:r>
        <w:fldChar w:fldCharType="end"/>
      </w:r>
      <w:r>
        <w:tab/>
      </w:r>
      <w:r w:rsidRPr="003F2A74">
        <w:t>Number of procedures in Australian hospitals for the repair of rotator cuff, with or without decompression of the subacromial space; 2000–2001 to 2019–2020</w:t>
      </w:r>
    </w:p>
    <w:p w14:paraId="104A6624" w14:textId="5A7C0D9A" w:rsidR="003F2A74" w:rsidRPr="003F2A74" w:rsidRDefault="003F2A74" w:rsidP="003F2A74">
      <w:pPr>
        <w:pStyle w:val="Tablenotes"/>
        <w:rPr>
          <w:lang w:val="en-GB" w:eastAsia="ja-JP"/>
        </w:rPr>
      </w:pPr>
      <w:r w:rsidRPr="003F2A74">
        <w:rPr>
          <w:b/>
          <w:bCs/>
          <w:u w:val="single"/>
          <w:lang w:val="en-GB" w:eastAsia="ja-JP"/>
        </w:rPr>
        <w:t>Notes</w:t>
      </w:r>
      <w:r w:rsidRPr="003F2A74">
        <w:rPr>
          <w:b/>
          <w:bCs/>
          <w:u w:val="single"/>
          <w:lang w:val="en-GB" w:eastAsia="ja-JP"/>
        </w:rPr>
        <w:br/>
      </w:r>
      <w:r w:rsidRPr="003F2A74">
        <w:rPr>
          <w:lang w:val="en-GB" w:eastAsia="ja-JP"/>
        </w:rPr>
        <w:t>Procedures are classified using the Australian Classification of Health Interventions (ACHI) codes. Where a procedure has an MBS equivalent, the first five digits of its ACHI code are the MBS item number.</w:t>
      </w:r>
    </w:p>
    <w:p w14:paraId="113D2CC7" w14:textId="77777777" w:rsidR="003F2A74" w:rsidRPr="003F2A74" w:rsidRDefault="003F2A74" w:rsidP="003F2A74">
      <w:pPr>
        <w:pStyle w:val="Tablenotes"/>
        <w:rPr>
          <w:lang w:val="en-GB" w:eastAsia="ja-JP"/>
        </w:rPr>
      </w:pPr>
      <w:r w:rsidRPr="003F2A74">
        <w:rPr>
          <w:lang w:val="en-GB" w:eastAsia="ja-JP"/>
        </w:rPr>
        <w:t>Code 48906-00: Repair of rotator cuff; 48909-00: Repair of rotator cuff with decompression of subacromial space; 48960-00: Arthroscopic reconstruction of shoulder</w:t>
      </w:r>
    </w:p>
    <w:p w14:paraId="4F14FD4A" w14:textId="58B196B0" w:rsidR="003F2A74" w:rsidRPr="003F2A74" w:rsidRDefault="003F2A74" w:rsidP="003F2A74">
      <w:pPr>
        <w:pStyle w:val="Tablenotes"/>
        <w:rPr>
          <w:lang w:val="en-GB" w:eastAsia="ja-JP"/>
        </w:rPr>
      </w:pPr>
      <w:r w:rsidRPr="003F2A74">
        <w:rPr>
          <w:b/>
          <w:bCs/>
          <w:u w:val="single"/>
          <w:lang w:val="en-GB" w:eastAsia="ja-JP"/>
        </w:rPr>
        <w:t>Source</w:t>
      </w:r>
      <w:r w:rsidRPr="003F2A74">
        <w:rPr>
          <w:b/>
          <w:bCs/>
          <w:u w:val="single"/>
          <w:lang w:val="en-GB" w:eastAsia="ja-JP"/>
        </w:rPr>
        <w:br/>
      </w:r>
      <w:r w:rsidRPr="003F2A74">
        <w:rPr>
          <w:lang w:val="en-GB" w:eastAsia="ja-JP"/>
        </w:rPr>
        <w:t xml:space="preserve">AIHW Procedures Data Cubes </w:t>
      </w:r>
      <w:r w:rsidR="0065418B">
        <w:rPr>
          <w:lang w:val="en-GB" w:eastAsia="ja-JP"/>
        </w:rPr>
        <w:fldChar w:fldCharType="begin"/>
      </w:r>
      <w:r w:rsidR="0065418B">
        <w:rPr>
          <w:lang w:val="en-GB" w:eastAsia="ja-JP"/>
        </w:rPr>
        <w:instrText xml:space="preserve"> ADDIN EN.CITE &lt;EndNote&gt;&lt;Cite&gt;&lt;Author&gt;AIHW&lt;/Author&gt;&lt;Year&gt;2022&lt;/Year&gt;&lt;RecNum&gt;8&lt;/RecNum&gt;&lt;DisplayText&gt;(AIHW 2022d)&lt;/DisplayText&gt;&lt;record&gt;&lt;rec-number&gt;8&lt;/rec-number&gt;&lt;foreign-keys&gt;&lt;key app="EN" db-id="rv0tdsrtmppw57e20z4prz9rvxrasrvve0td" timestamp="1645482976"&gt;8&lt;/key&gt;&lt;/foreign-keys&gt;&lt;ref-type name="Web Page"&gt;12&lt;/ref-type&gt;&lt;contributors&gt;&lt;authors&gt;&lt;author&gt;AIHW&lt;/author&gt;&lt;/authors&gt;&lt;/contributors&gt;&lt;titles&gt;&lt;title&gt;Procedures data cubes&lt;/title&gt;&lt;/titles&gt;&lt;volume&gt;2022&lt;/volume&gt;&lt;number&gt;13 February&lt;/number&gt;&lt;dates&gt;&lt;year&gt;2022&lt;/year&gt;&lt;/dates&gt;&lt;publisher&gt;Australian Government Australian Institute of Health and Welfare&lt;/publisher&gt;&lt;urls&gt;&lt;related-urls&gt;&lt;url&gt;https://www.aihw.gov.au/reports/hospitals/procedures-data-cubes/contents/data-cubes&lt;/url&gt;&lt;/related-urls&gt;&lt;/urls&gt;&lt;/record&gt;&lt;/Cite&gt;&lt;/EndNote&gt;</w:instrText>
      </w:r>
      <w:r w:rsidR="0065418B">
        <w:rPr>
          <w:lang w:val="en-GB" w:eastAsia="ja-JP"/>
        </w:rPr>
        <w:fldChar w:fldCharType="separate"/>
      </w:r>
      <w:r w:rsidR="0065418B">
        <w:rPr>
          <w:noProof/>
          <w:lang w:val="en-GB" w:eastAsia="ja-JP"/>
        </w:rPr>
        <w:t>(AIHW 2022d)</w:t>
      </w:r>
      <w:r w:rsidR="0065418B">
        <w:rPr>
          <w:lang w:val="en-GB" w:eastAsia="ja-JP"/>
        </w:rPr>
        <w:fldChar w:fldCharType="end"/>
      </w:r>
      <w:r w:rsidR="00980F88">
        <w:rPr>
          <w:lang w:val="en-GB" w:eastAsia="ja-JP"/>
        </w:rPr>
        <w:t>.</w:t>
      </w:r>
    </w:p>
    <w:p w14:paraId="3729583A" w14:textId="77777777" w:rsidR="00B8479A" w:rsidRDefault="00B8479A">
      <w:pPr>
        <w:spacing w:after="160" w:line="259" w:lineRule="auto"/>
        <w:rPr>
          <w:rFonts w:asciiTheme="majorHAnsi" w:eastAsiaTheme="majorEastAsia" w:hAnsiTheme="majorHAnsi" w:cstheme="majorBidi"/>
          <w:i/>
          <w:iCs/>
          <w:color w:val="2E74B5" w:themeColor="accent1" w:themeShade="BF"/>
          <w:lang w:val="en-GB" w:eastAsia="ja-JP"/>
        </w:rPr>
      </w:pPr>
      <w:r>
        <w:rPr>
          <w:lang w:val="en-GB" w:eastAsia="ja-JP"/>
        </w:rPr>
        <w:br w:type="page"/>
      </w:r>
    </w:p>
    <w:p w14:paraId="7BD1069E" w14:textId="625D7A4A" w:rsidR="003F2A74" w:rsidRDefault="003F2A74" w:rsidP="00E85A25">
      <w:pPr>
        <w:pStyle w:val="Heading4"/>
        <w:rPr>
          <w:lang w:val="en-GB" w:eastAsia="ja-JP"/>
        </w:rPr>
      </w:pPr>
      <w:r>
        <w:rPr>
          <w:lang w:val="en-GB" w:eastAsia="ja-JP"/>
        </w:rPr>
        <w:lastRenderedPageBreak/>
        <w:t>Principal diagnoses</w:t>
      </w:r>
    </w:p>
    <w:p w14:paraId="3C9FF519" w14:textId="5A57A28E" w:rsidR="003F2A74" w:rsidRDefault="003F2A74" w:rsidP="003F2A74">
      <w:pPr>
        <w:rPr>
          <w:lang w:val="en-GB" w:eastAsia="ja-JP"/>
        </w:rPr>
      </w:pPr>
      <w:r>
        <w:rPr>
          <w:noProof/>
        </w:rPr>
        <w:drawing>
          <wp:inline distT="0" distB="0" distL="0" distR="0" wp14:anchorId="056400E3" wp14:editId="603CC1F4">
            <wp:extent cx="5128591" cy="3210724"/>
            <wp:effectExtent l="0" t="0" r="0" b="8890"/>
            <wp:docPr id="14" name="Picture 14" descr="Figure 7 Number of hospital separations with a principal diagnosis of either rotator cuff syndrome, impingement syndrome of shoulder or injury of muscles and tendons of the rotator cuff; 1998–1999 to 2019–2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Figure 7 Number of hospital separations with a principal diagnosis of either rotator cuff syndrome, impingement syndrome of shoulder or injury of muscles and tendons of the rotator cuff; 1998–1999 to 2019–202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144261" cy="3220534"/>
                    </a:xfrm>
                    <a:prstGeom prst="rect">
                      <a:avLst/>
                    </a:prstGeom>
                    <a:noFill/>
                  </pic:spPr>
                </pic:pic>
              </a:graphicData>
            </a:graphic>
          </wp:inline>
        </w:drawing>
      </w:r>
    </w:p>
    <w:p w14:paraId="7DE3C96B" w14:textId="51CA3035" w:rsidR="00B8479A" w:rsidRDefault="00B8479A" w:rsidP="00B8479A">
      <w:pPr>
        <w:pStyle w:val="Caption"/>
      </w:pPr>
      <w:r>
        <w:t xml:space="preserve">Figure </w:t>
      </w:r>
      <w:r>
        <w:fldChar w:fldCharType="begin"/>
      </w:r>
      <w:r>
        <w:instrText xml:space="preserve"> SEQ Figure \* ARABIC </w:instrText>
      </w:r>
      <w:r>
        <w:fldChar w:fldCharType="separate"/>
      </w:r>
      <w:r w:rsidR="003B539D">
        <w:rPr>
          <w:noProof/>
        </w:rPr>
        <w:t>6</w:t>
      </w:r>
      <w:r>
        <w:fldChar w:fldCharType="end"/>
      </w:r>
      <w:r w:rsidRPr="003F2A74">
        <w:tab/>
        <w:t>Number of hospital separations with a principal diagnosis of either rotator cuff syndrome, impingement syndrome of shoulder or injury of muscles and tendons of the rotator cuff; 1998–1999 to 2019–2020</w:t>
      </w:r>
    </w:p>
    <w:p w14:paraId="1F29FB89" w14:textId="530C7797" w:rsidR="003F2A74" w:rsidRPr="003F2A74" w:rsidRDefault="003F2A74" w:rsidP="003F2A74">
      <w:pPr>
        <w:pStyle w:val="Tablenotes"/>
        <w:rPr>
          <w:lang w:val="en-GB" w:eastAsia="ja-JP"/>
        </w:rPr>
      </w:pPr>
      <w:r w:rsidRPr="003F2A74">
        <w:rPr>
          <w:b/>
          <w:bCs/>
          <w:u w:val="single"/>
          <w:lang w:val="en-GB" w:eastAsia="ja-JP"/>
        </w:rPr>
        <w:t>Notes</w:t>
      </w:r>
      <w:r w:rsidRPr="003F2A74">
        <w:rPr>
          <w:b/>
          <w:bCs/>
          <w:u w:val="single"/>
          <w:lang w:val="en-GB" w:eastAsia="ja-JP"/>
        </w:rPr>
        <w:br/>
      </w:r>
      <w:r w:rsidR="00512985" w:rsidRPr="003F2A74">
        <w:rPr>
          <w:lang w:val="en-GB" w:eastAsia="ja-JP"/>
        </w:rPr>
        <w:t>Principal</w:t>
      </w:r>
      <w:r w:rsidRPr="003F2A74">
        <w:rPr>
          <w:lang w:val="en-GB" w:eastAsia="ja-JP"/>
        </w:rPr>
        <w:t xml:space="preserve"> diagnoses codes according to ICD-10-AM classifications (various editions).</w:t>
      </w:r>
    </w:p>
    <w:p w14:paraId="28A37C88" w14:textId="77777777" w:rsidR="003F2A74" w:rsidRPr="003F2A74" w:rsidRDefault="003F2A74" w:rsidP="003F2A74">
      <w:pPr>
        <w:pStyle w:val="Tablenotes"/>
        <w:rPr>
          <w:lang w:val="en-GB" w:eastAsia="ja-JP"/>
        </w:rPr>
      </w:pPr>
      <w:r w:rsidRPr="003F2A74">
        <w:rPr>
          <w:lang w:val="en-GB" w:eastAsia="ja-JP"/>
        </w:rPr>
        <w:t>M75.1: Rotator cuff syndrome; M75.4: Impingement syndrome of shoulder; S46.0: Injury of muscle(s) and tendon(s) of the rotator cuff of shoulder.</w:t>
      </w:r>
    </w:p>
    <w:p w14:paraId="4495420D" w14:textId="53AA9BA6" w:rsidR="007B283B" w:rsidRDefault="003F2A74" w:rsidP="003F2A74">
      <w:pPr>
        <w:pStyle w:val="Tablenotes"/>
        <w:rPr>
          <w:lang w:val="en-GB" w:eastAsia="ja-JP"/>
        </w:rPr>
      </w:pPr>
      <w:r w:rsidRPr="003F2A74">
        <w:rPr>
          <w:b/>
          <w:bCs/>
          <w:u w:val="single"/>
          <w:lang w:val="en-GB" w:eastAsia="ja-JP"/>
        </w:rPr>
        <w:t>Source</w:t>
      </w:r>
      <w:r w:rsidRPr="003F2A74">
        <w:rPr>
          <w:b/>
          <w:bCs/>
          <w:u w:val="single"/>
          <w:lang w:val="en-GB" w:eastAsia="ja-JP"/>
        </w:rPr>
        <w:br/>
      </w:r>
      <w:r w:rsidRPr="003F2A74">
        <w:rPr>
          <w:lang w:val="en-GB" w:eastAsia="ja-JP"/>
        </w:rPr>
        <w:t>AIHW Principal Diagnosis Data Cubes</w:t>
      </w:r>
      <w:r>
        <w:rPr>
          <w:lang w:val="en-GB" w:eastAsia="ja-JP"/>
        </w:rPr>
        <w:t xml:space="preserve"> </w:t>
      </w:r>
      <w:r w:rsidR="0065418B">
        <w:rPr>
          <w:lang w:val="en-GB" w:eastAsia="ja-JP"/>
        </w:rPr>
        <w:fldChar w:fldCharType="begin"/>
      </w:r>
      <w:r w:rsidR="0065418B">
        <w:rPr>
          <w:lang w:val="en-GB" w:eastAsia="ja-JP"/>
        </w:rPr>
        <w:instrText xml:space="preserve"> ADDIN EN.CITE &lt;EndNote&gt;&lt;Cite&gt;&lt;Author&gt;AIHW&lt;/Author&gt;&lt;Year&gt;2022&lt;/Year&gt;&lt;RecNum&gt;7&lt;/RecNum&gt;&lt;DisplayText&gt;(AIHW 2022c)&lt;/DisplayText&gt;&lt;record&gt;&lt;rec-number&gt;7&lt;/rec-number&gt;&lt;foreign-keys&gt;&lt;key app="EN" db-id="rv0tdsrtmppw57e20z4prz9rvxrasrvve0td" timestamp="1645482976"&gt;7&lt;/key&gt;&lt;/foreign-keys&gt;&lt;ref-type name="Web Page"&gt;12&lt;/ref-type&gt;&lt;contributors&gt;&lt;authors&gt;&lt;author&gt;AIHW&lt;/author&gt;&lt;/authors&gt;&lt;/contributors&gt;&lt;titles&gt;&lt;title&gt;Principal diagnosis data cubes&lt;/title&gt;&lt;/titles&gt;&lt;volume&gt;2022&lt;/volume&gt;&lt;number&gt;13 February&lt;/number&gt;&lt;dates&gt;&lt;year&gt;2022&lt;/year&gt;&lt;/dates&gt;&lt;publisher&gt;Australian Government Australian Institute of Health and Welfare&lt;/publisher&gt;&lt;urls&gt;&lt;related-urls&gt;&lt;url&gt;https://www.aihw.gov.au/reports/hospitals/principal-diagnosis-data-cubes/contents/data-cubes&lt;/url&gt;&lt;/related-urls&gt;&lt;/urls&gt;&lt;/record&gt;&lt;/Cite&gt;&lt;/EndNote&gt;</w:instrText>
      </w:r>
      <w:r w:rsidR="0065418B">
        <w:rPr>
          <w:lang w:val="en-GB" w:eastAsia="ja-JP"/>
        </w:rPr>
        <w:fldChar w:fldCharType="separate"/>
      </w:r>
      <w:r w:rsidR="0065418B">
        <w:rPr>
          <w:noProof/>
          <w:lang w:val="en-GB" w:eastAsia="ja-JP"/>
        </w:rPr>
        <w:t>(AIHW 2022c)</w:t>
      </w:r>
      <w:r w:rsidR="0065418B">
        <w:rPr>
          <w:lang w:val="en-GB" w:eastAsia="ja-JP"/>
        </w:rPr>
        <w:fldChar w:fldCharType="end"/>
      </w:r>
      <w:r w:rsidR="00980F88">
        <w:rPr>
          <w:lang w:val="en-GB" w:eastAsia="ja-JP"/>
        </w:rPr>
        <w:t>.</w:t>
      </w:r>
    </w:p>
    <w:p w14:paraId="6C8F9EA5" w14:textId="77777777" w:rsidR="007B283B" w:rsidRDefault="007B283B" w:rsidP="003F2A74">
      <w:pPr>
        <w:pStyle w:val="Tablenotes"/>
        <w:rPr>
          <w:lang w:val="en-GB" w:eastAsia="ja-JP"/>
        </w:rPr>
      </w:pPr>
    </w:p>
    <w:p w14:paraId="33904E05" w14:textId="77777777" w:rsidR="007B283B" w:rsidRDefault="007B283B" w:rsidP="003F2A74">
      <w:pPr>
        <w:pStyle w:val="Tablenotes"/>
        <w:rPr>
          <w:lang w:val="en-GB" w:eastAsia="ja-JP"/>
        </w:rPr>
      </w:pPr>
    </w:p>
    <w:p w14:paraId="5D860DF0" w14:textId="7AD192DD" w:rsidR="007B283B" w:rsidRDefault="007B283B">
      <w:pPr>
        <w:spacing w:after="160" w:line="259" w:lineRule="auto"/>
        <w:rPr>
          <w:rFonts w:ascii="Arial Narrow" w:eastAsia="Times New Roman" w:hAnsi="Arial Narrow" w:cs="Arial"/>
          <w:snapToGrid w:val="0"/>
          <w:sz w:val="18"/>
          <w:szCs w:val="20"/>
          <w:lang w:val="en-GB" w:eastAsia="ja-JP"/>
        </w:rPr>
      </w:pPr>
      <w:r>
        <w:rPr>
          <w:lang w:val="en-GB" w:eastAsia="ja-JP"/>
        </w:rPr>
        <w:br w:type="page"/>
      </w:r>
    </w:p>
    <w:p w14:paraId="6FA2C527" w14:textId="3747EAA6" w:rsidR="007B283B" w:rsidRDefault="007B283B" w:rsidP="007B283B">
      <w:pPr>
        <w:pStyle w:val="Heading2"/>
      </w:pPr>
      <w:r>
        <w:lastRenderedPageBreak/>
        <w:t xml:space="preserve">Appendix </w:t>
      </w:r>
      <w:r w:rsidR="006656A5">
        <w:t>C</w:t>
      </w:r>
      <w:r>
        <w:t xml:space="preserve"> – Consultation </w:t>
      </w:r>
      <w:r w:rsidR="006656A5">
        <w:t>questions</w:t>
      </w:r>
    </w:p>
    <w:p w14:paraId="54FC30F4" w14:textId="77777777" w:rsidR="007B283B" w:rsidRDefault="007B283B" w:rsidP="003F2A74">
      <w:pPr>
        <w:pStyle w:val="Tablenotes"/>
        <w:rPr>
          <w:lang w:val="en-GB" w:eastAsia="ja-JP"/>
        </w:rPr>
      </w:pPr>
    </w:p>
    <w:p w14:paraId="1CF00E4D" w14:textId="2DBCA0BB" w:rsidR="006656A5" w:rsidRDefault="00A67306" w:rsidP="006656A5">
      <w:pPr>
        <w:spacing w:before="240"/>
        <w:rPr>
          <w:b/>
          <w:bCs/>
        </w:rPr>
      </w:pPr>
      <w:r>
        <w:t>The following</w:t>
      </w:r>
      <w:r w:rsidR="006656A5" w:rsidRPr="00C6354B">
        <w:t xml:space="preserve"> questions</w:t>
      </w:r>
      <w:r>
        <w:t xml:space="preserve"> were included</w:t>
      </w:r>
      <w:r w:rsidR="006656A5" w:rsidRPr="00C6354B">
        <w:t xml:space="preserve"> for consultation and stakeholder input: </w:t>
      </w:r>
      <w:r w:rsidR="006656A5" w:rsidRPr="00C6354B">
        <w:rPr>
          <w:b/>
          <w:bCs/>
        </w:rPr>
        <w:t>Please also note, consultation input is not limited to these questions and can be received upon any aspect</w:t>
      </w:r>
      <w:r w:rsidR="006656A5">
        <w:rPr>
          <w:b/>
          <w:bCs/>
        </w:rPr>
        <w:t xml:space="preserve"> of the Draft PICO confirmation (and clinical guidelines review).</w:t>
      </w:r>
    </w:p>
    <w:p w14:paraId="406150C0" w14:textId="77777777" w:rsidR="006656A5" w:rsidRPr="006A7D4A" w:rsidRDefault="006656A5" w:rsidP="006656A5">
      <w:r w:rsidRPr="006A7D4A">
        <w:t xml:space="preserve">The draft PICO Confirmation includes potential populations, captured in PICO Sets 1 and 2 (pp. 2-3). </w:t>
      </w:r>
    </w:p>
    <w:p w14:paraId="7063B91A" w14:textId="77777777" w:rsidR="006656A5" w:rsidRPr="006A7D4A" w:rsidRDefault="006656A5" w:rsidP="003C760A">
      <w:pPr>
        <w:pStyle w:val="ListParagraph"/>
        <w:numPr>
          <w:ilvl w:val="0"/>
          <w:numId w:val="43"/>
        </w:numPr>
      </w:pPr>
      <w:r w:rsidRPr="006A7D4A">
        <w:t>Is the population appropriately defined in PICO Set 1, where subacromial decompression is used in the absence of rotator cuff repair? For example, should this be patients with subacromial pain syndrome, or include patients with rotator cuff disease?</w:t>
      </w:r>
    </w:p>
    <w:p w14:paraId="3CC1151A" w14:textId="77777777" w:rsidR="006656A5" w:rsidRPr="006A7D4A" w:rsidRDefault="006656A5" w:rsidP="003C760A">
      <w:pPr>
        <w:pStyle w:val="ListParagraph"/>
        <w:numPr>
          <w:ilvl w:val="0"/>
          <w:numId w:val="43"/>
        </w:numPr>
      </w:pPr>
      <w:r w:rsidRPr="006A7D4A">
        <w:t xml:space="preserve">Is the population appropriately defined in PICO Set 2, where patients have subacromial shoulder impingement and a tear of the rotator cuff? </w:t>
      </w:r>
    </w:p>
    <w:p w14:paraId="56536D9F" w14:textId="77777777" w:rsidR="006656A5" w:rsidRDefault="006656A5" w:rsidP="003C760A">
      <w:pPr>
        <w:pStyle w:val="ListParagraph"/>
        <w:numPr>
          <w:ilvl w:val="0"/>
          <w:numId w:val="43"/>
        </w:numPr>
      </w:pPr>
      <w:r>
        <w:t>Should all patients with suspected rotator cuff disorder have recent imaging or radiology of their shoulder prior to surgery?</w:t>
      </w:r>
    </w:p>
    <w:p w14:paraId="59A14B2C" w14:textId="77777777" w:rsidR="006656A5" w:rsidRDefault="006656A5" w:rsidP="003C760A">
      <w:pPr>
        <w:pStyle w:val="ListParagraph"/>
        <w:numPr>
          <w:ilvl w:val="0"/>
          <w:numId w:val="43"/>
        </w:numPr>
      </w:pPr>
      <w:r>
        <w:t>Which procedures (and MBS items) pertain to subacromial decompression performed with/without rotator cuff repair? The review has currently focused on 48903 (standalone) and 48909 (with concomitant repair) and has also considered procedures described in other items as shown in Appendix A.</w:t>
      </w:r>
    </w:p>
    <w:p w14:paraId="1BCDABBB" w14:textId="77777777" w:rsidR="006656A5" w:rsidRDefault="006656A5" w:rsidP="003C760A">
      <w:pPr>
        <w:pStyle w:val="ListParagraph"/>
        <w:numPr>
          <w:ilvl w:val="0"/>
          <w:numId w:val="43"/>
        </w:numPr>
      </w:pPr>
      <w:r>
        <w:t>For patients with subacromial impingement how long should conservative therapy be provided prior to referral to be considered for surgery?</w:t>
      </w:r>
    </w:p>
    <w:p w14:paraId="3C41E91E" w14:textId="77777777" w:rsidR="006656A5" w:rsidRDefault="006656A5" w:rsidP="003C760A">
      <w:pPr>
        <w:pStyle w:val="ListParagraph"/>
        <w:numPr>
          <w:ilvl w:val="0"/>
          <w:numId w:val="43"/>
        </w:numPr>
      </w:pPr>
      <w:r>
        <w:t>For patients with (suspected) rotator cuff tears how long should conservative therapy be provided prior to referral to be considered for surgery?</w:t>
      </w:r>
    </w:p>
    <w:p w14:paraId="479908FA" w14:textId="77777777" w:rsidR="006656A5" w:rsidRDefault="006656A5" w:rsidP="003C760A">
      <w:pPr>
        <w:pStyle w:val="ListParagraph"/>
        <w:numPr>
          <w:ilvl w:val="0"/>
          <w:numId w:val="43"/>
        </w:numPr>
      </w:pPr>
      <w:r>
        <w:t>Which instruments for shoulder function are used in Australian practice? A</w:t>
      </w:r>
      <w:r w:rsidRPr="00796646">
        <w:t>re the shoulder-specific instruments currently included for measuring shoulder function appropriate and are there any additional instruments commonly used in Australia?</w:t>
      </w:r>
    </w:p>
    <w:p w14:paraId="54FA39EF" w14:textId="77777777" w:rsidR="006656A5" w:rsidRDefault="006656A5" w:rsidP="003C760A">
      <w:pPr>
        <w:pStyle w:val="ListParagraph"/>
        <w:numPr>
          <w:ilvl w:val="0"/>
          <w:numId w:val="43"/>
        </w:numPr>
      </w:pPr>
      <w:r>
        <w:t>Certain guidelines recommend debridement as an option for certain patients with PTT or FTT. Is this option reflected in the MBS items (see Appendix A)?</w:t>
      </w:r>
    </w:p>
    <w:p w14:paraId="0D0C5DAB" w14:textId="1E8D5ADF" w:rsidR="007B283B" w:rsidRDefault="006656A5" w:rsidP="003C760A">
      <w:pPr>
        <w:rPr>
          <w:lang w:val="en-GB" w:eastAsia="ja-JP"/>
        </w:rPr>
      </w:pPr>
      <w:r w:rsidRPr="00DB7BC7">
        <w:t>Additional questions for consultation are included in the Guidelines report to further investigate common clinical practice in Australia.</w:t>
      </w:r>
    </w:p>
    <w:p w14:paraId="699AB871" w14:textId="20353A03" w:rsidR="00214576" w:rsidRDefault="00214576">
      <w:pPr>
        <w:spacing w:after="160" w:line="259" w:lineRule="auto"/>
        <w:rPr>
          <w:rFonts w:ascii="Arial Narrow" w:eastAsia="Times New Roman" w:hAnsi="Arial Narrow" w:cs="Arial"/>
          <w:snapToGrid w:val="0"/>
          <w:sz w:val="18"/>
          <w:szCs w:val="20"/>
          <w:lang w:val="en-GB" w:eastAsia="ja-JP"/>
        </w:rPr>
      </w:pPr>
      <w:r>
        <w:rPr>
          <w:lang w:val="en-GB" w:eastAsia="ja-JP"/>
        </w:rPr>
        <w:br w:type="page"/>
      </w:r>
    </w:p>
    <w:p w14:paraId="761E16E9" w14:textId="0765B176" w:rsidR="00214576" w:rsidRPr="00BC1B6D" w:rsidRDefault="00214576" w:rsidP="00BC1B6D">
      <w:pPr>
        <w:pStyle w:val="Heading2"/>
      </w:pPr>
      <w:r>
        <w:lastRenderedPageBreak/>
        <w:t>Appendix D –</w:t>
      </w:r>
      <w:r w:rsidR="000E6021">
        <w:t>PICO for repair of rotator cuff of shoulder: PICO Set 2</w:t>
      </w:r>
    </w:p>
    <w:p w14:paraId="5FA09C98" w14:textId="5B7D7ECE" w:rsidR="000E2975" w:rsidRDefault="000E2975" w:rsidP="000E2975">
      <w:pPr>
        <w:pStyle w:val="Caption"/>
      </w:pPr>
      <w:r>
        <w:t>Table </w:t>
      </w:r>
      <w:r w:rsidR="00100EAC">
        <w:t>5</w:t>
      </w:r>
      <w:r>
        <w:tab/>
        <w:t>PICO for repair of rotator cuff of shoulder: PICO Set 2</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923"/>
        <w:gridCol w:w="7643"/>
      </w:tblGrid>
      <w:tr w:rsidR="000E2975" w:rsidRPr="00490FBB" w14:paraId="399C116F" w14:textId="77777777" w:rsidTr="00F20D03">
        <w:trPr>
          <w:trHeight w:val="372"/>
          <w:tblHeader/>
        </w:trPr>
        <w:tc>
          <w:tcPr>
            <w:tcW w:w="1005" w:type="pct"/>
            <w:tcBorders>
              <w:top w:val="single" w:sz="8" w:space="0" w:color="auto"/>
              <w:left w:val="single" w:sz="8" w:space="0" w:color="auto"/>
              <w:bottom w:val="single" w:sz="8" w:space="0" w:color="auto"/>
              <w:right w:val="single" w:sz="4" w:space="0" w:color="auto"/>
            </w:tcBorders>
            <w:shd w:val="clear" w:color="auto" w:fill="D9D9D9"/>
            <w:vAlign w:val="center"/>
            <w:hideMark/>
          </w:tcPr>
          <w:p w14:paraId="2FA4694F" w14:textId="77777777" w:rsidR="000E2975" w:rsidRPr="00490FBB" w:rsidRDefault="000E2975" w:rsidP="00F20D03">
            <w:pPr>
              <w:spacing w:before="20" w:after="20" w:line="240" w:lineRule="auto"/>
              <w:rPr>
                <w:b/>
              </w:rPr>
            </w:pPr>
            <w:r w:rsidRPr="00490FBB">
              <w:rPr>
                <w:b/>
              </w:rPr>
              <w:t>Component</w:t>
            </w:r>
          </w:p>
        </w:tc>
        <w:tc>
          <w:tcPr>
            <w:tcW w:w="399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168B95D" w14:textId="77777777" w:rsidR="000E2975" w:rsidRPr="00490FBB" w:rsidRDefault="000E2975" w:rsidP="00F20D03">
            <w:pPr>
              <w:spacing w:before="20" w:after="20" w:line="240" w:lineRule="auto"/>
              <w:rPr>
                <w:b/>
              </w:rPr>
            </w:pPr>
            <w:r w:rsidRPr="00490FBB">
              <w:rPr>
                <w:b/>
              </w:rPr>
              <w:t>Description</w:t>
            </w:r>
          </w:p>
        </w:tc>
      </w:tr>
      <w:tr w:rsidR="000E2975" w:rsidRPr="00490FBB" w14:paraId="1AA51DB2" w14:textId="77777777" w:rsidTr="00F20D03">
        <w:tc>
          <w:tcPr>
            <w:tcW w:w="1005" w:type="pct"/>
            <w:tcBorders>
              <w:top w:val="single" w:sz="8" w:space="0" w:color="auto"/>
              <w:left w:val="single" w:sz="8" w:space="0" w:color="auto"/>
              <w:bottom w:val="single" w:sz="4" w:space="0" w:color="auto"/>
              <w:right w:val="single" w:sz="4" w:space="0" w:color="auto"/>
            </w:tcBorders>
            <w:hideMark/>
          </w:tcPr>
          <w:p w14:paraId="33559156" w14:textId="77777777" w:rsidR="000E2975" w:rsidRPr="00490FBB" w:rsidRDefault="000E2975" w:rsidP="00F20D03">
            <w:pPr>
              <w:spacing w:before="120" w:after="120" w:line="240" w:lineRule="auto"/>
              <w:rPr>
                <w:rFonts w:cs="Arial"/>
              </w:rPr>
            </w:pPr>
            <w:r>
              <w:rPr>
                <w:rFonts w:cs="Arial"/>
              </w:rPr>
              <w:t>Population</w:t>
            </w:r>
          </w:p>
        </w:tc>
        <w:tc>
          <w:tcPr>
            <w:tcW w:w="3995" w:type="pct"/>
            <w:tcBorders>
              <w:top w:val="single" w:sz="4" w:space="0" w:color="auto"/>
              <w:left w:val="single" w:sz="4" w:space="0" w:color="auto"/>
              <w:bottom w:val="single" w:sz="4" w:space="0" w:color="auto"/>
              <w:right w:val="single" w:sz="4" w:space="0" w:color="auto"/>
            </w:tcBorders>
            <w:hideMark/>
          </w:tcPr>
          <w:p w14:paraId="74B56B0D" w14:textId="77777777" w:rsidR="000E2975" w:rsidRPr="006951CB" w:rsidRDefault="000E2975" w:rsidP="00F20D03">
            <w:pPr>
              <w:spacing w:before="120" w:after="120" w:line="240" w:lineRule="auto"/>
            </w:pPr>
            <w:r w:rsidRPr="006951CB">
              <w:rPr>
                <w:rFonts w:cs="Arial"/>
              </w:rPr>
              <w:t>Adult p</w:t>
            </w:r>
            <w:r w:rsidRPr="000F01D3">
              <w:rPr>
                <w:rFonts w:cs="Arial"/>
              </w:rPr>
              <w:t>atients with symptomatic</w:t>
            </w:r>
            <w:r>
              <w:rPr>
                <w:rFonts w:cs="Arial"/>
              </w:rPr>
              <w:t xml:space="preserve"> full or partial thickness</w:t>
            </w:r>
            <w:r w:rsidRPr="000F01D3">
              <w:rPr>
                <w:rFonts w:cs="Arial"/>
              </w:rPr>
              <w:t xml:space="preserve"> rotator cuff </w:t>
            </w:r>
            <w:r>
              <w:rPr>
                <w:rFonts w:cs="Arial"/>
              </w:rPr>
              <w:t>tear</w:t>
            </w:r>
            <w:r w:rsidRPr="000F01D3">
              <w:rPr>
                <w:rFonts w:cs="Arial"/>
              </w:rPr>
              <w:t xml:space="preserve"> </w:t>
            </w:r>
            <w:r>
              <w:rPr>
                <w:rFonts w:cs="Arial"/>
              </w:rPr>
              <w:t>and</w:t>
            </w:r>
            <w:r w:rsidRPr="000F01D3">
              <w:rPr>
                <w:rFonts w:cs="Arial"/>
              </w:rPr>
              <w:t xml:space="preserve"> subacromial </w:t>
            </w:r>
            <w:r>
              <w:t xml:space="preserve">shoulder </w:t>
            </w:r>
            <w:r w:rsidRPr="006951CB">
              <w:rPr>
                <w:rFonts w:cs="Arial"/>
              </w:rPr>
              <w:t xml:space="preserve">impingement </w:t>
            </w:r>
            <w:r>
              <w:t>AND</w:t>
            </w:r>
            <w:r w:rsidRPr="006951CB">
              <w:rPr>
                <w:rFonts w:cs="Arial"/>
              </w:rPr>
              <w:t>:</w:t>
            </w:r>
          </w:p>
          <w:p w14:paraId="6ED8D79E" w14:textId="77777777" w:rsidR="000E2975" w:rsidRDefault="000E2975" w:rsidP="00F20D03">
            <w:pPr>
              <w:pStyle w:val="ListParagraph"/>
              <w:numPr>
                <w:ilvl w:val="0"/>
                <w:numId w:val="19"/>
              </w:numPr>
              <w:spacing w:before="120" w:after="120" w:line="240" w:lineRule="auto"/>
              <w:rPr>
                <w:rFonts w:cs="Arial"/>
              </w:rPr>
            </w:pPr>
            <w:r>
              <w:rPr>
                <w:rFonts w:cs="Arial"/>
              </w:rPr>
              <w:t>Symptoms unresolved despite conservative therapy</w:t>
            </w:r>
            <w:r w:rsidRPr="00600443">
              <w:rPr>
                <w:rFonts w:cs="Arial"/>
              </w:rPr>
              <w:t xml:space="preserve"> for </w:t>
            </w:r>
            <w:r>
              <w:rPr>
                <w:rFonts w:cs="Arial"/>
              </w:rPr>
              <w:t>6 months</w:t>
            </w:r>
            <w:r>
              <w:t xml:space="preserve"> </w:t>
            </w:r>
            <w:r w:rsidRPr="00600443">
              <w:rPr>
                <w:rFonts w:cs="Arial"/>
              </w:rPr>
              <w:t>AND</w:t>
            </w:r>
            <w:r>
              <w:rPr>
                <w:rFonts w:cs="Arial"/>
              </w:rPr>
              <w:t>;</w:t>
            </w:r>
          </w:p>
          <w:p w14:paraId="0FD4B905" w14:textId="77777777" w:rsidR="000E2975" w:rsidRPr="006951CB" w:rsidRDefault="000E2975" w:rsidP="00F20D03">
            <w:pPr>
              <w:pStyle w:val="ListParagraph"/>
              <w:numPr>
                <w:ilvl w:val="0"/>
                <w:numId w:val="19"/>
              </w:numPr>
              <w:spacing w:before="120" w:after="120" w:line="240" w:lineRule="auto"/>
              <w:rPr>
                <w:rFonts w:cs="Arial"/>
              </w:rPr>
            </w:pPr>
            <w:r>
              <w:rPr>
                <w:rFonts w:cs="Arial"/>
              </w:rPr>
              <w:t>Require concomitant subacromial decompression and rotator cuff repair;</w:t>
            </w:r>
          </w:p>
          <w:p w14:paraId="6ECAA897" w14:textId="77777777" w:rsidR="000E2975" w:rsidRDefault="000E2975" w:rsidP="00F20D03">
            <w:pPr>
              <w:spacing w:before="120" w:after="120" w:line="240" w:lineRule="auto"/>
            </w:pPr>
            <w:r>
              <w:t>AND excluding:</w:t>
            </w:r>
          </w:p>
          <w:p w14:paraId="6FB29666" w14:textId="77777777" w:rsidR="000E2975" w:rsidRDefault="000E2975" w:rsidP="00F20D03">
            <w:pPr>
              <w:pStyle w:val="ListParagraph"/>
              <w:numPr>
                <w:ilvl w:val="0"/>
                <w:numId w:val="19"/>
              </w:numPr>
              <w:spacing w:before="120" w:after="120" w:line="240" w:lineRule="auto"/>
            </w:pPr>
            <w:r>
              <w:t xml:space="preserve">Patients with other pathologies of the shoulder e.g. </w:t>
            </w:r>
            <w:r w:rsidRPr="00BC02EE">
              <w:t>glenohumeral joint osteoarthritis</w:t>
            </w:r>
            <w:r>
              <w:t>, acromioclavicular arthritis, l</w:t>
            </w:r>
            <w:r w:rsidRPr="002D582F">
              <w:t>abral tear including superior labral anterior-posterior (SLAP) tear</w:t>
            </w:r>
            <w:r>
              <w:t>s, adhesive capsulitis/frozen shoulder, tendinopathy of the long head of the biceps, calcific tendinopathy, bicipital tendon disorders, neuropathy, shoulder fractures, shoulder instability/dislocation, malignancy, infection</w:t>
            </w:r>
          </w:p>
          <w:p w14:paraId="3140B679" w14:textId="77777777" w:rsidR="000E2975" w:rsidRPr="00D52956" w:rsidRDefault="000E2975" w:rsidP="00F20D03">
            <w:pPr>
              <w:spacing w:before="120" w:after="120" w:line="240" w:lineRule="auto"/>
            </w:pPr>
            <w:r w:rsidRPr="0079448C">
              <w:rPr>
                <w:i/>
                <w:iCs/>
              </w:rPr>
              <w:t>Note</w:t>
            </w:r>
            <w:r w:rsidRPr="00C52C15">
              <w:rPr>
                <w:i/>
              </w:rPr>
              <w:t>, the current and proposed MBS items for subacromial decompression do not include population eligibility criteria.</w:t>
            </w:r>
          </w:p>
        </w:tc>
      </w:tr>
      <w:tr w:rsidR="000E2975" w:rsidRPr="00490FBB" w14:paraId="1C6ECB36" w14:textId="77777777" w:rsidTr="00F20D03">
        <w:tc>
          <w:tcPr>
            <w:tcW w:w="1005" w:type="pct"/>
            <w:tcBorders>
              <w:top w:val="single" w:sz="4" w:space="0" w:color="auto"/>
              <w:left w:val="single" w:sz="8" w:space="0" w:color="auto"/>
              <w:bottom w:val="single" w:sz="4" w:space="0" w:color="auto"/>
              <w:right w:val="single" w:sz="4" w:space="0" w:color="auto"/>
            </w:tcBorders>
            <w:hideMark/>
          </w:tcPr>
          <w:p w14:paraId="4B70F20E" w14:textId="77777777" w:rsidR="000E2975" w:rsidRPr="00490FBB" w:rsidRDefault="000E2975" w:rsidP="00F20D03">
            <w:pPr>
              <w:spacing w:before="120" w:after="120" w:line="240" w:lineRule="auto"/>
              <w:rPr>
                <w:rFonts w:cs="Arial"/>
              </w:rPr>
            </w:pPr>
            <w:r w:rsidRPr="00490FBB">
              <w:rPr>
                <w:rFonts w:cs="Arial"/>
              </w:rPr>
              <w:t>Intervention</w:t>
            </w:r>
          </w:p>
        </w:tc>
        <w:tc>
          <w:tcPr>
            <w:tcW w:w="3995" w:type="pct"/>
            <w:tcBorders>
              <w:top w:val="single" w:sz="4" w:space="0" w:color="auto"/>
              <w:left w:val="single" w:sz="4" w:space="0" w:color="auto"/>
              <w:bottom w:val="single" w:sz="4" w:space="0" w:color="auto"/>
              <w:right w:val="single" w:sz="4" w:space="0" w:color="auto"/>
            </w:tcBorders>
            <w:hideMark/>
          </w:tcPr>
          <w:p w14:paraId="4702EC5C" w14:textId="77777777" w:rsidR="000E2975" w:rsidRDefault="000E2975" w:rsidP="00F20D03">
            <w:pPr>
              <w:spacing w:before="120" w:after="120" w:line="240" w:lineRule="auto"/>
              <w:rPr>
                <w:rFonts w:cs="Arial"/>
              </w:rPr>
            </w:pPr>
            <w:r w:rsidRPr="00AE2234">
              <w:rPr>
                <w:rFonts w:cs="Arial"/>
              </w:rPr>
              <w:t>Open, arthroscopic, arthroscopic assisted or mini open repair of rotator cuff of shoulder with decompression of subacromial space</w:t>
            </w:r>
          </w:p>
          <w:p w14:paraId="56326721" w14:textId="77777777" w:rsidR="000E2975" w:rsidRPr="00EA4880" w:rsidRDefault="000E2975" w:rsidP="00F20D03">
            <w:pPr>
              <w:spacing w:before="120" w:after="120" w:line="240" w:lineRule="auto"/>
              <w:rPr>
                <w:rFonts w:cs="Arial"/>
              </w:rPr>
            </w:pPr>
            <w:r w:rsidRPr="00EA4880">
              <w:rPr>
                <w:rFonts w:cs="Arial"/>
              </w:rPr>
              <w:t>Inclusive of, if performed:</w:t>
            </w:r>
          </w:p>
          <w:p w14:paraId="66AB316E" w14:textId="77777777" w:rsidR="000E2975" w:rsidRPr="002D7DA0" w:rsidRDefault="000E2975" w:rsidP="00F20D03">
            <w:pPr>
              <w:pStyle w:val="ListParagraph"/>
              <w:numPr>
                <w:ilvl w:val="0"/>
                <w:numId w:val="20"/>
              </w:numPr>
              <w:spacing w:before="120" w:after="120" w:line="240" w:lineRule="auto"/>
              <w:rPr>
                <w:rFonts w:cs="Arial"/>
              </w:rPr>
            </w:pPr>
            <w:r>
              <w:rPr>
                <w:rFonts w:cs="Arial"/>
              </w:rPr>
              <w:t>A</w:t>
            </w:r>
            <w:r w:rsidRPr="002D7DA0">
              <w:rPr>
                <w:rFonts w:cs="Arial"/>
              </w:rPr>
              <w:t>cromioplasty</w:t>
            </w:r>
            <w:r>
              <w:rPr>
                <w:rFonts w:cs="Arial"/>
              </w:rPr>
              <w:t xml:space="preserve"> </w:t>
            </w:r>
          </w:p>
          <w:p w14:paraId="50943E00" w14:textId="77777777" w:rsidR="000E2975" w:rsidRPr="002D7DA0" w:rsidRDefault="000E2975" w:rsidP="00F20D03">
            <w:pPr>
              <w:pStyle w:val="ListParagraph"/>
              <w:numPr>
                <w:ilvl w:val="0"/>
                <w:numId w:val="20"/>
              </w:numPr>
              <w:spacing w:before="120" w:after="120" w:line="240" w:lineRule="auto"/>
              <w:rPr>
                <w:rFonts w:cs="Arial"/>
              </w:rPr>
            </w:pPr>
            <w:r>
              <w:rPr>
                <w:rFonts w:cs="Arial"/>
              </w:rPr>
              <w:t>E</w:t>
            </w:r>
            <w:r w:rsidRPr="002D7DA0">
              <w:rPr>
                <w:rFonts w:cs="Arial"/>
              </w:rPr>
              <w:t xml:space="preserve">xcision of </w:t>
            </w:r>
            <w:proofErr w:type="spellStart"/>
            <w:r w:rsidRPr="002D7DA0">
              <w:rPr>
                <w:rFonts w:cs="Arial"/>
              </w:rPr>
              <w:t>coraco</w:t>
            </w:r>
            <w:proofErr w:type="spellEnd"/>
            <w:r w:rsidRPr="002D7DA0">
              <w:rPr>
                <w:rFonts w:cs="Arial"/>
              </w:rPr>
              <w:t>-acromial ligament, distal clavicle and acromioclavicular joint</w:t>
            </w:r>
            <w:r>
              <w:rPr>
                <w:rFonts w:cs="Arial"/>
              </w:rPr>
              <w:t xml:space="preserve"> (</w:t>
            </w:r>
            <w:r>
              <w:t>48906, 48909, 48960, 489XY, 489XY(2))</w:t>
            </w:r>
          </w:p>
          <w:p w14:paraId="621B5533" w14:textId="77777777" w:rsidR="000E2975" w:rsidRPr="006821B7" w:rsidRDefault="000E2975" w:rsidP="00F20D03">
            <w:pPr>
              <w:pStyle w:val="ListParagraph"/>
              <w:numPr>
                <w:ilvl w:val="0"/>
                <w:numId w:val="20"/>
              </w:numPr>
              <w:spacing w:before="120" w:after="120" w:line="240" w:lineRule="auto"/>
            </w:pPr>
            <w:r>
              <w:rPr>
                <w:rFonts w:cs="Arial"/>
              </w:rPr>
              <w:t>E</w:t>
            </w:r>
            <w:r w:rsidRPr="002D7DA0">
              <w:rPr>
                <w:rFonts w:cs="Arial"/>
              </w:rPr>
              <w:t>xcision of the bursa</w:t>
            </w:r>
            <w:r>
              <w:rPr>
                <w:rFonts w:cs="Arial"/>
              </w:rPr>
              <w:t xml:space="preserve"> (</w:t>
            </w:r>
            <w:r>
              <w:t>489XY, 489XY(2)</w:t>
            </w:r>
            <w:r>
              <w:rPr>
                <w:rFonts w:cs="Arial"/>
              </w:rPr>
              <w:t>)</w:t>
            </w:r>
          </w:p>
          <w:p w14:paraId="4DA05F24" w14:textId="77777777" w:rsidR="000E2975" w:rsidRPr="00E73059" w:rsidRDefault="000E2975" w:rsidP="00F20D03">
            <w:pPr>
              <w:pStyle w:val="ListParagraph"/>
              <w:numPr>
                <w:ilvl w:val="0"/>
                <w:numId w:val="20"/>
              </w:numPr>
              <w:spacing w:before="120" w:after="120" w:line="240" w:lineRule="auto"/>
            </w:pPr>
            <w:r w:rsidRPr="00690B34">
              <w:rPr>
                <w:rFonts w:cs="Arial"/>
              </w:rPr>
              <w:t>Removal of calcium deposit</w:t>
            </w:r>
          </w:p>
        </w:tc>
      </w:tr>
      <w:tr w:rsidR="000E2975" w:rsidRPr="00490FBB" w14:paraId="578E7E4F" w14:textId="77777777" w:rsidTr="00F20D03">
        <w:tc>
          <w:tcPr>
            <w:tcW w:w="1005" w:type="pct"/>
            <w:tcBorders>
              <w:top w:val="single" w:sz="4" w:space="0" w:color="auto"/>
              <w:left w:val="single" w:sz="8" w:space="0" w:color="auto"/>
              <w:bottom w:val="single" w:sz="4" w:space="0" w:color="auto"/>
              <w:right w:val="single" w:sz="4" w:space="0" w:color="auto"/>
            </w:tcBorders>
            <w:hideMark/>
          </w:tcPr>
          <w:p w14:paraId="61769601" w14:textId="77777777" w:rsidR="000E2975" w:rsidRPr="00490FBB" w:rsidRDefault="000E2975" w:rsidP="00F20D03">
            <w:pPr>
              <w:spacing w:before="120" w:after="120" w:line="240" w:lineRule="auto"/>
              <w:rPr>
                <w:rFonts w:cs="Arial"/>
              </w:rPr>
            </w:pPr>
            <w:r w:rsidRPr="00490FBB">
              <w:rPr>
                <w:rFonts w:cs="Arial"/>
              </w:rPr>
              <w:t>Comparator</w:t>
            </w:r>
            <w:r>
              <w:rPr>
                <w:rFonts w:cs="Arial"/>
              </w:rPr>
              <w:t>/s</w:t>
            </w:r>
          </w:p>
        </w:tc>
        <w:tc>
          <w:tcPr>
            <w:tcW w:w="3995" w:type="pct"/>
            <w:tcBorders>
              <w:top w:val="single" w:sz="4" w:space="0" w:color="auto"/>
              <w:left w:val="single" w:sz="4" w:space="0" w:color="auto"/>
              <w:bottom w:val="single" w:sz="4" w:space="0" w:color="auto"/>
              <w:right w:val="single" w:sz="4" w:space="0" w:color="auto"/>
            </w:tcBorders>
            <w:hideMark/>
          </w:tcPr>
          <w:p w14:paraId="1D6597D5" w14:textId="77777777" w:rsidR="000E2975" w:rsidRPr="00C41F65" w:rsidRDefault="000E2975" w:rsidP="00F20D03">
            <w:pPr>
              <w:pStyle w:val="ListParagraph"/>
              <w:numPr>
                <w:ilvl w:val="0"/>
                <w:numId w:val="20"/>
              </w:numPr>
              <w:spacing w:before="120" w:after="120" w:line="240" w:lineRule="auto"/>
              <w:rPr>
                <w:rFonts w:cs="Arial"/>
              </w:rPr>
            </w:pPr>
            <w:r>
              <w:rPr>
                <w:rFonts w:cs="Arial"/>
              </w:rPr>
              <w:t xml:space="preserve">Comparator 1: </w:t>
            </w:r>
            <w:r w:rsidRPr="001001F6">
              <w:rPr>
                <w:rFonts w:cs="Arial"/>
              </w:rPr>
              <w:t>Rotator cuff repair without subacromial decompression</w:t>
            </w:r>
          </w:p>
          <w:p w14:paraId="5D7E7655" w14:textId="77777777" w:rsidR="000E2975" w:rsidRPr="006D0C88" w:rsidRDefault="000E2975" w:rsidP="00F20D03">
            <w:pPr>
              <w:pStyle w:val="ListParagraph"/>
              <w:numPr>
                <w:ilvl w:val="0"/>
                <w:numId w:val="20"/>
              </w:numPr>
              <w:spacing w:before="120" w:after="120" w:line="240" w:lineRule="auto"/>
            </w:pPr>
            <w:r>
              <w:rPr>
                <w:rFonts w:cs="Arial"/>
              </w:rPr>
              <w:t xml:space="preserve">Comparator 2: </w:t>
            </w:r>
            <w:r w:rsidRPr="001001F6">
              <w:rPr>
                <w:rFonts w:cs="Arial"/>
              </w:rPr>
              <w:t>Continued conservative therapy (including pain relief, physiotherapy or other type of allied health or primary care)</w:t>
            </w:r>
          </w:p>
        </w:tc>
      </w:tr>
      <w:tr w:rsidR="000E2975" w:rsidRPr="00490FBB" w14:paraId="041480C1" w14:textId="77777777" w:rsidTr="00F20D03">
        <w:tc>
          <w:tcPr>
            <w:tcW w:w="1005" w:type="pct"/>
            <w:tcBorders>
              <w:top w:val="single" w:sz="4" w:space="0" w:color="auto"/>
              <w:left w:val="single" w:sz="8" w:space="0" w:color="auto"/>
              <w:bottom w:val="single" w:sz="4" w:space="0" w:color="auto"/>
              <w:right w:val="single" w:sz="4" w:space="0" w:color="auto"/>
            </w:tcBorders>
            <w:hideMark/>
          </w:tcPr>
          <w:p w14:paraId="109077F7" w14:textId="77777777" w:rsidR="000E2975" w:rsidRPr="00490FBB" w:rsidRDefault="000E2975" w:rsidP="00F20D03">
            <w:pPr>
              <w:spacing w:before="120" w:after="120" w:line="240" w:lineRule="auto"/>
              <w:rPr>
                <w:rFonts w:cs="Arial"/>
              </w:rPr>
            </w:pPr>
            <w:r w:rsidRPr="00490FBB">
              <w:rPr>
                <w:rFonts w:cs="Arial"/>
              </w:rPr>
              <w:t>Outcomes</w:t>
            </w:r>
          </w:p>
        </w:tc>
        <w:tc>
          <w:tcPr>
            <w:tcW w:w="3995" w:type="pct"/>
            <w:tcBorders>
              <w:top w:val="single" w:sz="4" w:space="0" w:color="auto"/>
              <w:left w:val="single" w:sz="4" w:space="0" w:color="auto"/>
              <w:bottom w:val="single" w:sz="4" w:space="0" w:color="auto"/>
              <w:right w:val="single" w:sz="4" w:space="0" w:color="auto"/>
            </w:tcBorders>
            <w:hideMark/>
          </w:tcPr>
          <w:p w14:paraId="1156FB5A" w14:textId="77777777" w:rsidR="000E2975" w:rsidRPr="00E97717" w:rsidRDefault="000E2975" w:rsidP="00F20D03">
            <w:pPr>
              <w:pStyle w:val="Instructionaltext-bullet"/>
              <w:ind w:left="706" w:hanging="357"/>
              <w:rPr>
                <w:color w:val="auto"/>
              </w:rPr>
            </w:pPr>
            <w:r w:rsidRPr="00E97717">
              <w:rPr>
                <w:color w:val="auto"/>
              </w:rPr>
              <w:t>Safety</w:t>
            </w:r>
          </w:p>
          <w:p w14:paraId="50F55D26" w14:textId="77777777" w:rsidR="000E2975" w:rsidRPr="00BC6F8F" w:rsidRDefault="000E2975" w:rsidP="00F974EA">
            <w:pPr>
              <w:pStyle w:val="Instructionaltext-bullet"/>
              <w:numPr>
                <w:ilvl w:val="1"/>
                <w:numId w:val="1"/>
              </w:numPr>
              <w:ind w:left="1080" w:hanging="284"/>
              <w:rPr>
                <w:color w:val="auto"/>
              </w:rPr>
            </w:pPr>
            <w:r>
              <w:rPr>
                <w:color w:val="auto"/>
              </w:rPr>
              <w:t>A</w:t>
            </w:r>
            <w:r w:rsidRPr="004C6771">
              <w:rPr>
                <w:color w:val="auto"/>
              </w:rPr>
              <w:t>dverse events</w:t>
            </w:r>
          </w:p>
          <w:p w14:paraId="70035025" w14:textId="77777777" w:rsidR="000E2975" w:rsidRPr="00E97717" w:rsidRDefault="000E2975" w:rsidP="00F974EA">
            <w:pPr>
              <w:pStyle w:val="Instructionaltext-bullet"/>
              <w:numPr>
                <w:ilvl w:val="1"/>
                <w:numId w:val="1"/>
              </w:numPr>
              <w:ind w:left="1080" w:hanging="284"/>
              <w:rPr>
                <w:color w:val="auto"/>
              </w:rPr>
            </w:pPr>
            <w:r w:rsidRPr="00E97717">
              <w:rPr>
                <w:color w:val="auto"/>
              </w:rPr>
              <w:t>Infection</w:t>
            </w:r>
          </w:p>
          <w:p w14:paraId="4A26975F" w14:textId="77777777" w:rsidR="000E2975" w:rsidRDefault="000E2975" w:rsidP="00F974EA">
            <w:pPr>
              <w:pStyle w:val="Instructionaltext-bullet"/>
              <w:numPr>
                <w:ilvl w:val="1"/>
                <w:numId w:val="1"/>
              </w:numPr>
              <w:ind w:left="1080" w:hanging="284"/>
              <w:rPr>
                <w:color w:val="auto"/>
              </w:rPr>
            </w:pPr>
            <w:r w:rsidRPr="00E97717">
              <w:rPr>
                <w:color w:val="auto"/>
              </w:rPr>
              <w:t>Adhesive capsulitis</w:t>
            </w:r>
            <w:r>
              <w:rPr>
                <w:color w:val="auto"/>
              </w:rPr>
              <w:t>/frozen shoulder</w:t>
            </w:r>
          </w:p>
          <w:p w14:paraId="458A0222" w14:textId="77777777" w:rsidR="000E2975" w:rsidRPr="00E97717" w:rsidRDefault="000E2975" w:rsidP="00F974EA">
            <w:pPr>
              <w:pStyle w:val="Instructionaltext-bullet"/>
              <w:numPr>
                <w:ilvl w:val="1"/>
                <w:numId w:val="1"/>
              </w:numPr>
              <w:ind w:left="1080" w:hanging="284"/>
              <w:rPr>
                <w:color w:val="auto"/>
              </w:rPr>
            </w:pPr>
            <w:r>
              <w:rPr>
                <w:color w:val="auto"/>
              </w:rPr>
              <w:t>Wasting or avulsion of the deltoid muscle</w:t>
            </w:r>
          </w:p>
          <w:p w14:paraId="5A80BE66" w14:textId="77777777" w:rsidR="000E2975" w:rsidRPr="00E97717" w:rsidRDefault="000E2975" w:rsidP="00F20D03">
            <w:pPr>
              <w:pStyle w:val="Instructionaltext-bullet"/>
              <w:ind w:left="697" w:hanging="357"/>
              <w:rPr>
                <w:color w:val="auto"/>
              </w:rPr>
            </w:pPr>
            <w:r w:rsidRPr="00E97717">
              <w:rPr>
                <w:color w:val="auto"/>
              </w:rPr>
              <w:t>Efficacy/effectiveness</w:t>
            </w:r>
          </w:p>
          <w:p w14:paraId="1815260D" w14:textId="77777777" w:rsidR="000E2975" w:rsidRPr="007E4A46" w:rsidRDefault="000E2975" w:rsidP="00F974EA">
            <w:pPr>
              <w:pStyle w:val="Instructionaltext-bullet"/>
              <w:numPr>
                <w:ilvl w:val="1"/>
                <w:numId w:val="1"/>
              </w:numPr>
              <w:ind w:left="1080" w:hanging="284"/>
              <w:rPr>
                <w:color w:val="auto"/>
              </w:rPr>
            </w:pPr>
            <w:r w:rsidRPr="007E4A46">
              <w:rPr>
                <w:color w:val="auto"/>
              </w:rPr>
              <w:t xml:space="preserve">Shoulder function specific scores (e.g. Constant </w:t>
            </w:r>
            <w:proofErr w:type="spellStart"/>
            <w:r w:rsidRPr="007E4A46">
              <w:rPr>
                <w:color w:val="auto"/>
              </w:rPr>
              <w:t>Murley</w:t>
            </w:r>
            <w:proofErr w:type="spellEnd"/>
            <w:r w:rsidRPr="007E4A46">
              <w:rPr>
                <w:color w:val="auto"/>
              </w:rPr>
              <w:t xml:space="preserve">, Oxford Shoulder </w:t>
            </w:r>
            <w:proofErr w:type="spellStart"/>
            <w:r w:rsidRPr="007E4A46">
              <w:rPr>
                <w:color w:val="auto"/>
              </w:rPr>
              <w:t>Scoreetc</w:t>
            </w:r>
            <w:proofErr w:type="spellEnd"/>
            <w:r w:rsidRPr="007E4A46">
              <w:rPr>
                <w:color w:val="auto"/>
              </w:rPr>
              <w:t>)</w:t>
            </w:r>
          </w:p>
          <w:p w14:paraId="7E616FC6" w14:textId="77777777" w:rsidR="000E2975" w:rsidRPr="007E4A46" w:rsidRDefault="000E2975" w:rsidP="00F974EA">
            <w:pPr>
              <w:pStyle w:val="Instructionaltext-bullet"/>
              <w:numPr>
                <w:ilvl w:val="1"/>
                <w:numId w:val="1"/>
              </w:numPr>
              <w:ind w:left="1080" w:hanging="284"/>
              <w:rPr>
                <w:color w:val="auto"/>
              </w:rPr>
            </w:pPr>
            <w:r w:rsidRPr="007E4A46">
              <w:rPr>
                <w:color w:val="auto"/>
              </w:rPr>
              <w:t>Mean pain scores improvement (e.g. visual analogue scale (VAS) etc)</w:t>
            </w:r>
          </w:p>
          <w:p w14:paraId="7B0A01D3" w14:textId="77777777" w:rsidR="000E2975" w:rsidRPr="006B655A" w:rsidRDefault="000E2975" w:rsidP="00F974EA">
            <w:pPr>
              <w:pStyle w:val="Instructionaltext-bullet"/>
              <w:numPr>
                <w:ilvl w:val="1"/>
                <w:numId w:val="1"/>
              </w:numPr>
              <w:ind w:left="1080" w:hanging="284"/>
              <w:rPr>
                <w:color w:val="auto"/>
              </w:rPr>
            </w:pPr>
            <w:r w:rsidRPr="00F74A23">
              <w:rPr>
                <w:color w:val="auto"/>
              </w:rPr>
              <w:t>Health-related quality of life</w:t>
            </w:r>
          </w:p>
          <w:p w14:paraId="49F50871" w14:textId="77777777" w:rsidR="000E2975" w:rsidRPr="006B655A" w:rsidRDefault="000E2975" w:rsidP="00F974EA">
            <w:pPr>
              <w:pStyle w:val="Instructionaltext-bullet"/>
              <w:numPr>
                <w:ilvl w:val="1"/>
                <w:numId w:val="1"/>
              </w:numPr>
              <w:ind w:left="1080" w:hanging="284"/>
              <w:rPr>
                <w:color w:val="auto"/>
              </w:rPr>
            </w:pPr>
            <w:r w:rsidRPr="006B655A">
              <w:rPr>
                <w:color w:val="auto"/>
              </w:rPr>
              <w:t>Failure of surgery or need for revision surgery</w:t>
            </w:r>
          </w:p>
          <w:p w14:paraId="5851BC94" w14:textId="77777777" w:rsidR="000E2975" w:rsidRPr="006B655A" w:rsidRDefault="000E2975" w:rsidP="00F974EA">
            <w:pPr>
              <w:pStyle w:val="Instructionaltext-bullet"/>
              <w:numPr>
                <w:ilvl w:val="1"/>
                <w:numId w:val="1"/>
              </w:numPr>
              <w:ind w:left="1080" w:hanging="284"/>
              <w:rPr>
                <w:color w:val="auto"/>
              </w:rPr>
            </w:pPr>
            <w:r w:rsidRPr="006B655A">
              <w:rPr>
                <w:color w:val="auto"/>
              </w:rPr>
              <w:t>Return to work or normal function</w:t>
            </w:r>
          </w:p>
          <w:p w14:paraId="52BC5853" w14:textId="77777777" w:rsidR="000E2975" w:rsidRPr="006B655A" w:rsidRDefault="000E2975" w:rsidP="00F20D03">
            <w:pPr>
              <w:pStyle w:val="Instructionaltext-bullet"/>
              <w:ind w:left="697" w:hanging="357"/>
              <w:rPr>
                <w:color w:val="auto"/>
              </w:rPr>
            </w:pPr>
            <w:r w:rsidRPr="006B655A">
              <w:rPr>
                <w:color w:val="auto"/>
              </w:rPr>
              <w:t>Long-term outcomes should be reported where possible</w:t>
            </w:r>
          </w:p>
          <w:p w14:paraId="1E954AD6" w14:textId="77777777" w:rsidR="000E2975" w:rsidRPr="006B655A" w:rsidRDefault="000E2975" w:rsidP="00F20D03">
            <w:pPr>
              <w:pStyle w:val="Instructionaltext-bullet"/>
              <w:ind w:left="697" w:hanging="357"/>
              <w:rPr>
                <w:color w:val="auto"/>
              </w:rPr>
            </w:pPr>
            <w:r w:rsidRPr="006B655A">
              <w:rPr>
                <w:color w:val="auto"/>
              </w:rPr>
              <w:t>Healthcare resources</w:t>
            </w:r>
          </w:p>
          <w:p w14:paraId="6064AFAF" w14:textId="77777777" w:rsidR="000E2975" w:rsidRPr="006B655A" w:rsidRDefault="000E2975" w:rsidP="00F974EA">
            <w:pPr>
              <w:pStyle w:val="Instructionaltext-bullet"/>
              <w:numPr>
                <w:ilvl w:val="1"/>
                <w:numId w:val="1"/>
              </w:numPr>
              <w:ind w:left="1080" w:hanging="284"/>
              <w:rPr>
                <w:color w:val="auto"/>
              </w:rPr>
            </w:pPr>
            <w:r w:rsidRPr="006B655A">
              <w:rPr>
                <w:color w:val="auto"/>
              </w:rPr>
              <w:t>Consultations in primary care, specialist or surgery</w:t>
            </w:r>
          </w:p>
          <w:p w14:paraId="11B4B268" w14:textId="77777777" w:rsidR="000E2975" w:rsidRPr="007E4A46" w:rsidRDefault="000E2975" w:rsidP="00F974EA">
            <w:pPr>
              <w:pStyle w:val="Instructionaltext-bullet"/>
              <w:numPr>
                <w:ilvl w:val="1"/>
                <w:numId w:val="1"/>
              </w:numPr>
              <w:ind w:left="1080" w:hanging="284"/>
              <w:rPr>
                <w:color w:val="auto"/>
              </w:rPr>
            </w:pPr>
            <w:r w:rsidRPr="007E4A46">
              <w:rPr>
                <w:color w:val="auto"/>
              </w:rPr>
              <w:t>Pain management medication</w:t>
            </w:r>
          </w:p>
          <w:p w14:paraId="5C2CED7C" w14:textId="77777777" w:rsidR="000E2975" w:rsidRPr="007E4A46" w:rsidRDefault="000E2975" w:rsidP="00F974EA">
            <w:pPr>
              <w:pStyle w:val="Instructionaltext-bullet"/>
              <w:numPr>
                <w:ilvl w:val="1"/>
                <w:numId w:val="1"/>
              </w:numPr>
              <w:ind w:left="1080" w:hanging="284"/>
              <w:rPr>
                <w:color w:val="auto"/>
              </w:rPr>
            </w:pPr>
            <w:r w:rsidRPr="007E4A46">
              <w:rPr>
                <w:color w:val="auto"/>
              </w:rPr>
              <w:lastRenderedPageBreak/>
              <w:t>Diagnostic tests</w:t>
            </w:r>
          </w:p>
          <w:p w14:paraId="429FA69B" w14:textId="77777777" w:rsidR="000E2975" w:rsidRPr="007E4A46" w:rsidRDefault="000E2975" w:rsidP="00F974EA">
            <w:pPr>
              <w:pStyle w:val="Instructionaltext-bullet"/>
              <w:numPr>
                <w:ilvl w:val="1"/>
                <w:numId w:val="1"/>
              </w:numPr>
              <w:ind w:left="1080" w:hanging="284"/>
              <w:rPr>
                <w:color w:val="auto"/>
              </w:rPr>
            </w:pPr>
            <w:r w:rsidRPr="007E4A46">
              <w:rPr>
                <w:color w:val="auto"/>
              </w:rPr>
              <w:t>Physiotherapy costs</w:t>
            </w:r>
          </w:p>
          <w:p w14:paraId="01C76C1E" w14:textId="77777777" w:rsidR="000E2975" w:rsidRPr="007E4A46" w:rsidRDefault="000E2975" w:rsidP="00F974EA">
            <w:pPr>
              <w:pStyle w:val="Instructionaltext-bullet"/>
              <w:numPr>
                <w:ilvl w:val="1"/>
                <w:numId w:val="1"/>
              </w:numPr>
              <w:ind w:left="1080" w:hanging="284"/>
              <w:rPr>
                <w:color w:val="auto"/>
              </w:rPr>
            </w:pPr>
            <w:r w:rsidRPr="007E4A46">
              <w:rPr>
                <w:color w:val="auto"/>
              </w:rPr>
              <w:t>Consumables and implants for surgery</w:t>
            </w:r>
          </w:p>
          <w:p w14:paraId="5A8B6C46" w14:textId="77777777" w:rsidR="000E2975" w:rsidRPr="007E4A46" w:rsidRDefault="000E2975" w:rsidP="00F974EA">
            <w:pPr>
              <w:pStyle w:val="Instructionaltext-bullet"/>
              <w:numPr>
                <w:ilvl w:val="1"/>
                <w:numId w:val="1"/>
              </w:numPr>
              <w:ind w:left="1080" w:hanging="284"/>
              <w:rPr>
                <w:color w:val="auto"/>
              </w:rPr>
            </w:pPr>
            <w:r w:rsidRPr="007E4A46">
              <w:rPr>
                <w:color w:val="auto"/>
              </w:rPr>
              <w:t>Rehabilitation</w:t>
            </w:r>
          </w:p>
          <w:p w14:paraId="31C5AE2C" w14:textId="77777777" w:rsidR="000E2975" w:rsidRPr="00F74A23" w:rsidRDefault="000E2975" w:rsidP="00F974EA">
            <w:pPr>
              <w:pStyle w:val="Instructionaltext-bullet"/>
              <w:numPr>
                <w:ilvl w:val="1"/>
                <w:numId w:val="1"/>
              </w:numPr>
              <w:ind w:left="1080" w:hanging="284"/>
              <w:rPr>
                <w:color w:val="auto"/>
              </w:rPr>
            </w:pPr>
            <w:r w:rsidRPr="007E4A46">
              <w:rPr>
                <w:color w:val="auto"/>
              </w:rPr>
              <w:t>Indirect costs (</w:t>
            </w:r>
            <w:proofErr w:type="gramStart"/>
            <w:r w:rsidRPr="007E4A46">
              <w:rPr>
                <w:color w:val="auto"/>
              </w:rPr>
              <w:t>work days</w:t>
            </w:r>
            <w:proofErr w:type="gramEnd"/>
            <w:r w:rsidRPr="007E4A46">
              <w:rPr>
                <w:color w:val="auto"/>
              </w:rPr>
              <w:t xml:space="preserve"> lost)</w:t>
            </w:r>
          </w:p>
          <w:p w14:paraId="07B79851" w14:textId="77777777" w:rsidR="000E2975" w:rsidRPr="00EA54E7" w:rsidRDefault="000E2975" w:rsidP="00F20D03">
            <w:pPr>
              <w:pStyle w:val="Instructionaltext-bullet"/>
              <w:ind w:left="697" w:hanging="357"/>
              <w:rPr>
                <w:color w:val="auto"/>
              </w:rPr>
            </w:pPr>
            <w:r>
              <w:rPr>
                <w:color w:val="auto"/>
              </w:rPr>
              <w:t>C</w:t>
            </w:r>
            <w:r w:rsidRPr="00EA54E7">
              <w:rPr>
                <w:color w:val="auto"/>
              </w:rPr>
              <w:t>ost</w:t>
            </w:r>
            <w:r>
              <w:rPr>
                <w:color w:val="auto"/>
              </w:rPr>
              <w:t xml:space="preserve"> </w:t>
            </w:r>
            <w:r w:rsidRPr="00EA54E7">
              <w:rPr>
                <w:color w:val="auto"/>
              </w:rPr>
              <w:t>effectiveness</w:t>
            </w:r>
            <w:r>
              <w:rPr>
                <w:color w:val="auto"/>
              </w:rPr>
              <w:t xml:space="preserve"> (cost per life year gained, cost per quality-adjusted life year (QALY) gained, incremental cost-effectiveness ratio (ICER))</w:t>
            </w:r>
          </w:p>
          <w:p w14:paraId="295B1619" w14:textId="77777777" w:rsidR="000E2975" w:rsidRDefault="000E2975" w:rsidP="00F20D03">
            <w:pPr>
              <w:pStyle w:val="Instructionaltext-bullet"/>
              <w:ind w:left="697" w:hanging="357"/>
              <w:rPr>
                <w:color w:val="auto"/>
              </w:rPr>
            </w:pPr>
            <w:r>
              <w:rPr>
                <w:color w:val="auto"/>
              </w:rPr>
              <w:t>T</w:t>
            </w:r>
            <w:r w:rsidRPr="00EA54E7">
              <w:rPr>
                <w:color w:val="auto"/>
              </w:rPr>
              <w:t>otal Australian Government healthcare costs</w:t>
            </w:r>
          </w:p>
          <w:p w14:paraId="266B792D" w14:textId="77777777" w:rsidR="000E2975" w:rsidRPr="00D52956" w:rsidRDefault="000E2975" w:rsidP="00F20D03">
            <w:pPr>
              <w:pStyle w:val="Instructionaltext-bullet"/>
              <w:ind w:left="697" w:hanging="357"/>
            </w:pPr>
            <w:r>
              <w:rPr>
                <w:color w:val="auto"/>
              </w:rPr>
              <w:t>Patient-relevant costs (e.g. ongoing physiotherapy, pain relief, loss of time from work or other daily activities)</w:t>
            </w:r>
          </w:p>
        </w:tc>
      </w:tr>
      <w:tr w:rsidR="000E2975" w:rsidRPr="00490FBB" w14:paraId="001ECBEF" w14:textId="77777777" w:rsidTr="00F20D03">
        <w:tc>
          <w:tcPr>
            <w:tcW w:w="1005" w:type="pct"/>
            <w:tcBorders>
              <w:top w:val="single" w:sz="4" w:space="0" w:color="auto"/>
              <w:left w:val="single" w:sz="8" w:space="0" w:color="auto"/>
              <w:bottom w:val="single" w:sz="8" w:space="0" w:color="auto"/>
              <w:right w:val="single" w:sz="4" w:space="0" w:color="auto"/>
            </w:tcBorders>
          </w:tcPr>
          <w:p w14:paraId="219C1194" w14:textId="77777777" w:rsidR="000E2975" w:rsidRPr="00490FBB" w:rsidRDefault="000E2975" w:rsidP="00F20D03">
            <w:pPr>
              <w:spacing w:before="120" w:after="120" w:line="240" w:lineRule="auto"/>
              <w:rPr>
                <w:rFonts w:cs="Arial"/>
              </w:rPr>
            </w:pPr>
            <w:r w:rsidRPr="00490FBB">
              <w:rPr>
                <w:rFonts w:cs="Arial"/>
              </w:rPr>
              <w:lastRenderedPageBreak/>
              <w:t>Assessment questions</w:t>
            </w:r>
          </w:p>
        </w:tc>
        <w:tc>
          <w:tcPr>
            <w:tcW w:w="3995" w:type="pct"/>
            <w:tcBorders>
              <w:top w:val="single" w:sz="4" w:space="0" w:color="auto"/>
              <w:left w:val="single" w:sz="4" w:space="0" w:color="auto"/>
              <w:bottom w:val="single" w:sz="4" w:space="0" w:color="auto"/>
              <w:right w:val="single" w:sz="4" w:space="0" w:color="auto"/>
            </w:tcBorders>
          </w:tcPr>
          <w:p w14:paraId="7B5B2DB5" w14:textId="77777777" w:rsidR="000E2975" w:rsidRPr="00A532BF" w:rsidRDefault="000E2975" w:rsidP="00F20D03">
            <w:pPr>
              <w:pStyle w:val="ListParagraph"/>
              <w:numPr>
                <w:ilvl w:val="0"/>
                <w:numId w:val="18"/>
              </w:numPr>
              <w:spacing w:before="120" w:after="120" w:line="240" w:lineRule="auto"/>
              <w:rPr>
                <w:color w:val="000000" w:themeColor="text1"/>
              </w:rPr>
            </w:pPr>
            <w:r w:rsidRPr="00A532BF">
              <w:rPr>
                <w:color w:val="000000" w:themeColor="text1"/>
              </w:rPr>
              <w:t xml:space="preserve">What is the </w:t>
            </w:r>
            <w:r w:rsidRPr="00F152C4">
              <w:rPr>
                <w:color w:val="000000" w:themeColor="text1"/>
              </w:rPr>
              <w:t>comparative</w:t>
            </w:r>
            <w:r w:rsidRPr="00A532BF">
              <w:rPr>
                <w:color w:val="000000" w:themeColor="text1"/>
              </w:rPr>
              <w:t xml:space="preserve"> safety, effectiveness and cost</w:t>
            </w:r>
            <w:r>
              <w:rPr>
                <w:color w:val="000000" w:themeColor="text1"/>
              </w:rPr>
              <w:t xml:space="preserve"> </w:t>
            </w:r>
            <w:r w:rsidRPr="00A532BF">
              <w:rPr>
                <w:color w:val="000000" w:themeColor="text1"/>
              </w:rPr>
              <w:t xml:space="preserve">effectiveness of </w:t>
            </w:r>
            <w:r>
              <w:rPr>
                <w:color w:val="000000" w:themeColor="text1"/>
              </w:rPr>
              <w:t>rotator cuff surgery with subacromial decompression</w:t>
            </w:r>
            <w:r w:rsidRPr="00A532BF">
              <w:rPr>
                <w:color w:val="000000" w:themeColor="text1"/>
              </w:rPr>
              <w:t xml:space="preserve"> versus </w:t>
            </w:r>
            <w:r>
              <w:rPr>
                <w:color w:val="000000" w:themeColor="text1"/>
              </w:rPr>
              <w:t>rotator cuff surgery alone in patients with rotator cuff tear with subacromial impingement</w:t>
            </w:r>
            <w:r w:rsidRPr="00A532BF">
              <w:rPr>
                <w:color w:val="000000" w:themeColor="text1"/>
              </w:rPr>
              <w:t>?</w:t>
            </w:r>
          </w:p>
          <w:p w14:paraId="73F57BE0" w14:textId="77777777" w:rsidR="000E2975" w:rsidRPr="00F974EA" w:rsidRDefault="000E2975" w:rsidP="00F974EA">
            <w:pPr>
              <w:pStyle w:val="Instructionaltext-bullet"/>
              <w:numPr>
                <w:ilvl w:val="1"/>
                <w:numId w:val="1"/>
              </w:numPr>
              <w:ind w:left="1080" w:hanging="284"/>
              <w:rPr>
                <w:color w:val="auto"/>
              </w:rPr>
            </w:pPr>
            <w:r w:rsidRPr="00F974EA">
              <w:rPr>
                <w:color w:val="auto"/>
              </w:rPr>
              <w:t>All available sub-populations should be reported.</w:t>
            </w:r>
          </w:p>
          <w:p w14:paraId="2B9E3BC9" w14:textId="77777777" w:rsidR="000E2975" w:rsidRPr="00F974EA" w:rsidRDefault="000E2975" w:rsidP="00F974EA">
            <w:pPr>
              <w:pStyle w:val="Instructionaltext-bullet"/>
              <w:numPr>
                <w:ilvl w:val="1"/>
                <w:numId w:val="1"/>
              </w:numPr>
              <w:ind w:left="1080" w:hanging="284"/>
              <w:rPr>
                <w:color w:val="auto"/>
              </w:rPr>
            </w:pPr>
            <w:r w:rsidRPr="00F974EA">
              <w:rPr>
                <w:color w:val="auto"/>
              </w:rPr>
              <w:t>Which sub-populations have the greatest benefit from surgery?</w:t>
            </w:r>
          </w:p>
          <w:p w14:paraId="706847C9" w14:textId="77777777" w:rsidR="000E2975" w:rsidRPr="00F974EA" w:rsidRDefault="000E2975" w:rsidP="00F974EA">
            <w:pPr>
              <w:pStyle w:val="Instructionaltext-bullet"/>
              <w:numPr>
                <w:ilvl w:val="1"/>
                <w:numId w:val="1"/>
              </w:numPr>
              <w:ind w:left="1080" w:hanging="284"/>
              <w:rPr>
                <w:color w:val="auto"/>
              </w:rPr>
            </w:pPr>
            <w:r w:rsidRPr="00F974EA">
              <w:rPr>
                <w:color w:val="auto"/>
              </w:rPr>
              <w:t>Which sub-populations have the least benefit from surgery?</w:t>
            </w:r>
          </w:p>
          <w:p w14:paraId="6B96EBF1" w14:textId="77777777" w:rsidR="000E2975" w:rsidRDefault="000E2975" w:rsidP="00F20D03">
            <w:pPr>
              <w:pStyle w:val="ListParagraph"/>
              <w:numPr>
                <w:ilvl w:val="0"/>
                <w:numId w:val="18"/>
              </w:numPr>
              <w:spacing w:before="120" w:after="120" w:line="240" w:lineRule="auto"/>
              <w:rPr>
                <w:color w:val="000000" w:themeColor="text1"/>
              </w:rPr>
            </w:pPr>
            <w:r>
              <w:rPr>
                <w:color w:val="000000" w:themeColor="text1"/>
              </w:rPr>
              <w:t>Note that t</w:t>
            </w:r>
            <w:r w:rsidRPr="00C45E36">
              <w:rPr>
                <w:color w:val="000000" w:themeColor="text1"/>
              </w:rPr>
              <w:t xml:space="preserve">he requirement for an add-on economic evaluation component to be determined </w:t>
            </w:r>
            <w:r>
              <w:rPr>
                <w:color w:val="000000" w:themeColor="text1"/>
              </w:rPr>
              <w:t>subsequent to the initial results</w:t>
            </w:r>
            <w:r w:rsidRPr="00C45E36">
              <w:rPr>
                <w:color w:val="000000" w:themeColor="text1"/>
              </w:rPr>
              <w:t xml:space="preserve"> of the DCAR.</w:t>
            </w:r>
          </w:p>
          <w:p w14:paraId="17E67B8F" w14:textId="77777777" w:rsidR="000E2975" w:rsidRPr="00A074F8" w:rsidRDefault="000E2975" w:rsidP="00F20D03">
            <w:pPr>
              <w:pStyle w:val="ListParagraph"/>
              <w:numPr>
                <w:ilvl w:val="0"/>
                <w:numId w:val="18"/>
              </w:numPr>
              <w:spacing w:before="120" w:after="120" w:line="240" w:lineRule="auto"/>
              <w:rPr>
                <w:color w:val="000000" w:themeColor="text1"/>
              </w:rPr>
            </w:pPr>
            <w:r>
              <w:rPr>
                <w:color w:val="000000" w:themeColor="text1"/>
              </w:rPr>
              <w:t>From MBS data modelling, what is the budgetary impact of a range of scenarios?</w:t>
            </w:r>
          </w:p>
        </w:tc>
      </w:tr>
    </w:tbl>
    <w:p w14:paraId="34FF5677" w14:textId="2015CB25" w:rsidR="007B283B" w:rsidRDefault="007B283B" w:rsidP="00BB0D21">
      <w:pPr>
        <w:rPr>
          <w:lang w:val="en-GB" w:eastAsia="ja-JP"/>
        </w:rPr>
      </w:pPr>
    </w:p>
    <w:p w14:paraId="7F1EFF1D" w14:textId="632DEFF9" w:rsidR="008763A4" w:rsidRDefault="008763A4">
      <w:pPr>
        <w:spacing w:after="160" w:line="259" w:lineRule="auto"/>
        <w:rPr>
          <w:lang w:val="en-GB" w:eastAsia="ja-JP"/>
        </w:rPr>
      </w:pPr>
      <w:r>
        <w:rPr>
          <w:lang w:val="en-GB" w:eastAsia="ja-JP"/>
        </w:rPr>
        <w:br w:type="page"/>
      </w:r>
    </w:p>
    <w:p w14:paraId="745C07C8" w14:textId="3DE12E61" w:rsidR="008763A4" w:rsidRDefault="008763A4" w:rsidP="00FA781D">
      <w:pPr>
        <w:pStyle w:val="Heading2"/>
        <w:rPr>
          <w:lang w:val="en-GB" w:eastAsia="ja-JP"/>
        </w:rPr>
      </w:pPr>
      <w:r>
        <w:lastRenderedPageBreak/>
        <w:t>Appendix E –</w:t>
      </w:r>
      <w:r w:rsidR="005D42DA">
        <w:t xml:space="preserve">Clinical </w:t>
      </w:r>
      <w:r w:rsidR="00A02A95">
        <w:t>Management</w:t>
      </w:r>
      <w:r w:rsidR="005D42DA">
        <w:t xml:space="preserve"> Algorithm</w:t>
      </w:r>
      <w:r>
        <w:t xml:space="preserve"> for</w:t>
      </w:r>
      <w:r w:rsidR="005D42DA">
        <w:t xml:space="preserve"> </w:t>
      </w:r>
      <w:r w:rsidR="002125E8">
        <w:t>treatment of rotator cuff disease including subacromial decompression and</w:t>
      </w:r>
      <w:r>
        <w:t xml:space="preserve"> repair of</w:t>
      </w:r>
      <w:r w:rsidR="002125E8">
        <w:t xml:space="preserve"> the</w:t>
      </w:r>
      <w:r>
        <w:t xml:space="preserve"> rotator cuff</w:t>
      </w:r>
    </w:p>
    <w:p w14:paraId="602F2126" w14:textId="7E9C0602" w:rsidR="00FA781D" w:rsidRDefault="00FA781D" w:rsidP="007C70C8">
      <w:pPr>
        <w:pStyle w:val="Caption"/>
        <w:spacing w:before="720"/>
        <w:jc w:val="center"/>
      </w:pPr>
      <w:r w:rsidRPr="00FA781D">
        <w:rPr>
          <w:noProof/>
        </w:rPr>
        <w:drawing>
          <wp:inline distT="0" distB="0" distL="0" distR="0" wp14:anchorId="35410A8F" wp14:editId="2803A70A">
            <wp:extent cx="4938395" cy="5475995"/>
            <wp:effectExtent l="0" t="0" r="0" b="0"/>
            <wp:docPr id="5" name="Picture 5" descr="Figure 8 Current clinical management algorithm for treatment of patients with rotator cuff dise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Figure 8 Current clinical management algorithm for treatment of patients with rotator cuff disease"/>
                    <pic:cNvPicPr/>
                  </pic:nvPicPr>
                  <pic:blipFill>
                    <a:blip r:embed="rId49"/>
                    <a:stretch>
                      <a:fillRect/>
                    </a:stretch>
                  </pic:blipFill>
                  <pic:spPr>
                    <a:xfrm>
                      <a:off x="0" y="0"/>
                      <a:ext cx="4963592" cy="5503935"/>
                    </a:xfrm>
                    <a:prstGeom prst="rect">
                      <a:avLst/>
                    </a:prstGeom>
                  </pic:spPr>
                </pic:pic>
              </a:graphicData>
            </a:graphic>
          </wp:inline>
        </w:drawing>
      </w:r>
    </w:p>
    <w:p w14:paraId="25E5BC4F" w14:textId="37E8270E" w:rsidR="008953E5" w:rsidRDefault="008953E5" w:rsidP="00FA781D">
      <w:pPr>
        <w:pStyle w:val="Caption"/>
        <w:spacing w:before="0"/>
      </w:pPr>
      <w:r>
        <w:t>Figure</w:t>
      </w:r>
      <w:r w:rsidR="00100EAC">
        <w:t xml:space="preserve"> 8</w:t>
      </w:r>
      <w:r>
        <w:tab/>
        <w:t>Current c</w:t>
      </w:r>
      <w:r w:rsidRPr="00D5616F">
        <w:t>linical management algorithm for treatment of patients with rotator cuff disease</w:t>
      </w:r>
    </w:p>
    <w:p w14:paraId="34EB2DF1" w14:textId="40AC7C01" w:rsidR="008953E5" w:rsidRDefault="008953E5" w:rsidP="008953E5">
      <w:pPr>
        <w:pStyle w:val="Tablenotes"/>
        <w:spacing w:after="60"/>
      </w:pPr>
      <w:r w:rsidRPr="00D5616F">
        <w:t>Abbreviations</w:t>
      </w:r>
      <w:r w:rsidR="007C70C8">
        <w:t xml:space="preserve">: </w:t>
      </w:r>
      <w:r w:rsidRPr="00D5616F">
        <w:rPr>
          <w:b/>
          <w:bCs/>
        </w:rPr>
        <w:t>MRI</w:t>
      </w:r>
      <w:r>
        <w:t xml:space="preserve"> = magnetic resonance imaging, </w:t>
      </w:r>
      <w:r w:rsidRPr="00D5616F">
        <w:rPr>
          <w:b/>
          <w:bCs/>
        </w:rPr>
        <w:t>US</w:t>
      </w:r>
      <w:r>
        <w:t xml:space="preserve"> = ultrasound</w:t>
      </w:r>
    </w:p>
    <w:p w14:paraId="3D4E466D" w14:textId="77777777" w:rsidR="008953E5" w:rsidRPr="00D5616F" w:rsidRDefault="008953E5" w:rsidP="008953E5">
      <w:pPr>
        <w:pStyle w:val="Tablenotes"/>
        <w:spacing w:after="60"/>
        <w:rPr>
          <w:u w:val="single"/>
        </w:rPr>
      </w:pPr>
      <w:r w:rsidRPr="00D5616F">
        <w:rPr>
          <w:u w:val="single"/>
        </w:rPr>
        <w:t>Notes</w:t>
      </w:r>
    </w:p>
    <w:p w14:paraId="7EF08F32" w14:textId="77777777" w:rsidR="008953E5" w:rsidRDefault="008953E5" w:rsidP="008953E5">
      <w:pPr>
        <w:pStyle w:val="Tablenotes"/>
        <w:spacing w:after="60"/>
      </w:pPr>
      <w:r>
        <w:t>A = Other pathologies may include cardiac conditions, pain in other locations, fracture, dislocation, instability, infection, inflammatory arthropathy, suspected malignancy</w:t>
      </w:r>
    </w:p>
    <w:p w14:paraId="6DB27BEE" w14:textId="77777777" w:rsidR="008953E5" w:rsidRDefault="008953E5" w:rsidP="008953E5">
      <w:pPr>
        <w:pStyle w:val="Tablenotes"/>
        <w:spacing w:after="60"/>
      </w:pPr>
      <w:r>
        <w:t>B = May include subacromial injections (1–3) e.g. corticosteroid or local anaesthetic for short-term pain relief, if clinically indicated</w:t>
      </w:r>
    </w:p>
    <w:p w14:paraId="73494295" w14:textId="77777777" w:rsidR="008953E5" w:rsidRDefault="008953E5" w:rsidP="008953E5">
      <w:pPr>
        <w:pStyle w:val="Tablenotes"/>
        <w:spacing w:after="60"/>
      </w:pPr>
      <w:r>
        <w:t>C = Rotator cuff pathology would include bursitis, tendinopathy, tear</w:t>
      </w:r>
    </w:p>
    <w:p w14:paraId="5C8C4856" w14:textId="77777777" w:rsidR="008953E5" w:rsidRDefault="008953E5" w:rsidP="008953E5">
      <w:pPr>
        <w:pStyle w:val="Tablenotes"/>
        <w:spacing w:after="60"/>
      </w:pPr>
      <w:r>
        <w:t>D = Other pathologies may include rotator cuff arthropathy, SLAP lesions, bicipital tendinitis, adhesive capsulitis, glenohumeral osteoarthritis, isolated calcific tendinitis</w:t>
      </w:r>
    </w:p>
    <w:p w14:paraId="0CBFEEFA" w14:textId="77777777" w:rsidR="008953E5" w:rsidRDefault="008953E5" w:rsidP="008953E5">
      <w:pPr>
        <w:pStyle w:val="Tablenotes"/>
        <w:spacing w:after="60"/>
      </w:pPr>
      <w:r>
        <w:t>E = Other therapies may include reverse shoulder arthroplasty</w:t>
      </w:r>
    </w:p>
    <w:p w14:paraId="3A3F973B" w14:textId="77777777" w:rsidR="008953E5" w:rsidRDefault="008953E5" w:rsidP="008953E5">
      <w:pPr>
        <w:pStyle w:val="Tablenotes"/>
        <w:spacing w:after="60"/>
      </w:pPr>
      <w:r>
        <w:t xml:space="preserve">F = Subacromial decompression may include </w:t>
      </w:r>
      <w:proofErr w:type="spellStart"/>
      <w:r>
        <w:t>coraco</w:t>
      </w:r>
      <w:proofErr w:type="spellEnd"/>
      <w:r>
        <w:t xml:space="preserve">-acromial ligament division, acromioplasty, </w:t>
      </w:r>
      <w:proofErr w:type="spellStart"/>
      <w:r>
        <w:t>coplaning</w:t>
      </w:r>
      <w:proofErr w:type="spellEnd"/>
      <w:r>
        <w:t xml:space="preserve"> of the clavicle, excision of </w:t>
      </w:r>
      <w:proofErr w:type="spellStart"/>
      <w:r>
        <w:t>theacromioclavicular</w:t>
      </w:r>
      <w:proofErr w:type="spellEnd"/>
      <w:r>
        <w:t xml:space="preserve"> joint, removal of calcium deposit and excision of bursa</w:t>
      </w:r>
    </w:p>
    <w:p w14:paraId="349984EE" w14:textId="77777777" w:rsidR="008953E5" w:rsidRDefault="008953E5" w:rsidP="008953E5">
      <w:pPr>
        <w:pStyle w:val="Tablenotes"/>
        <w:spacing w:after="60"/>
      </w:pPr>
      <w:r>
        <w:t xml:space="preserve">G = Surgical repair of the rotator cuff with or without subacromial decompression may include excision of </w:t>
      </w:r>
      <w:proofErr w:type="spellStart"/>
      <w:r>
        <w:t>coraco</w:t>
      </w:r>
      <w:proofErr w:type="spellEnd"/>
      <w:r>
        <w:t>-acromial ligament, distal clavicle and acromioclavicular joint, excision of bursa and biceps tendonitis</w:t>
      </w:r>
    </w:p>
    <w:p w14:paraId="1B0813A7" w14:textId="341E0469" w:rsidR="008953E5" w:rsidRPr="007C70C8" w:rsidRDefault="008953E5" w:rsidP="007C70C8">
      <w:pPr>
        <w:pStyle w:val="Tablenotes"/>
        <w:spacing w:after="60"/>
      </w:pPr>
      <w:r>
        <w:t xml:space="preserve">H = </w:t>
      </w:r>
      <w:r w:rsidRPr="006920F9">
        <w:t>A review of rotator cuff repair with no subacromial decompression is not within the scope of this assessment</w:t>
      </w:r>
    </w:p>
    <w:sectPr w:rsidR="008953E5" w:rsidRPr="007C70C8" w:rsidSect="00AE6FE0">
      <w:headerReference w:type="even" r:id="rId50"/>
      <w:headerReference w:type="default" r:id="rId51"/>
      <w:footerReference w:type="even" r:id="rId52"/>
      <w:footerReference w:type="default" r:id="rId53"/>
      <w:headerReference w:type="first" r:id="rId54"/>
      <w:footerReference w:type="first" r:id="rId55"/>
      <w:pgSz w:w="11906" w:h="16838"/>
      <w:pgMar w:top="682" w:right="1134" w:bottom="1021" w:left="119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926FA3A" w14:textId="77777777" w:rsidR="000704D9" w:rsidRDefault="000704D9" w:rsidP="0016315C">
      <w:pPr>
        <w:spacing w:after="0" w:line="240" w:lineRule="auto"/>
      </w:pPr>
      <w:r>
        <w:separator/>
      </w:r>
    </w:p>
  </w:endnote>
  <w:endnote w:type="continuationSeparator" w:id="0">
    <w:p w14:paraId="60748AC6" w14:textId="77777777" w:rsidR="000704D9" w:rsidRDefault="000704D9" w:rsidP="0016315C">
      <w:pPr>
        <w:spacing w:after="0" w:line="240" w:lineRule="auto"/>
      </w:pPr>
      <w:r>
        <w:continuationSeparator/>
      </w:r>
    </w:p>
  </w:endnote>
  <w:endnote w:type="continuationNotice" w:id="1">
    <w:p w14:paraId="04EB002C" w14:textId="77777777" w:rsidR="000704D9" w:rsidRDefault="000704D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Franklin Gothic Medium">
    <w:panose1 w:val="020B0603020102020204"/>
    <w:charset w:val="00"/>
    <w:family w:val="swiss"/>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Tms Rmn">
    <w:altName w:val="Times New Roman"/>
    <w:panose1 w:val="020206030405050203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92114567"/>
      <w:docPartObj>
        <w:docPartGallery w:val="Page Numbers (Bottom of Page)"/>
        <w:docPartUnique/>
      </w:docPartObj>
    </w:sdtPr>
    <w:sdtEndPr>
      <w:rPr>
        <w:rStyle w:val="PageNumber"/>
      </w:rPr>
    </w:sdtEndPr>
    <w:sdtContent>
      <w:p w14:paraId="2F61D3D2" w14:textId="66E4C48E" w:rsidR="000704D9" w:rsidRDefault="000704D9" w:rsidP="00C9625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4E72C2D" w14:textId="77777777" w:rsidR="000704D9" w:rsidRDefault="000704D9" w:rsidP="0068535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93382827"/>
      <w:docPartObj>
        <w:docPartGallery w:val="Page Numbers (Bottom of Page)"/>
        <w:docPartUnique/>
      </w:docPartObj>
    </w:sdtPr>
    <w:sdtEndPr>
      <w:rPr>
        <w:rStyle w:val="PageNumber"/>
      </w:rPr>
    </w:sdtEndPr>
    <w:sdtContent>
      <w:p w14:paraId="4DE593B1" w14:textId="39D5A86A" w:rsidR="000704D9" w:rsidRDefault="000704D9" w:rsidP="00C9625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3649654" w14:textId="4828A8AD" w:rsidR="000704D9" w:rsidRPr="00685355" w:rsidRDefault="000704D9" w:rsidP="00F974EA">
    <w:pPr>
      <w:tabs>
        <w:tab w:val="left" w:pos="6379"/>
      </w:tabs>
      <w:spacing w:before="240" w:after="120" w:line="240" w:lineRule="auto"/>
      <w:jc w:val="center"/>
    </w:pPr>
    <w:r>
      <w:t xml:space="preserve">Ratified </w:t>
    </w:r>
    <w:r w:rsidRPr="00685355">
      <w:t>PICO confirmation</w:t>
    </w:r>
    <w:r w:rsidR="00F974EA">
      <w:t xml:space="preserve"> – </w:t>
    </w:r>
    <w:r>
      <w:t>April 2022 PASC meeting</w:t>
    </w:r>
    <w:r>
      <w:br/>
      <w:t xml:space="preserve">MSAC Application 1711 </w:t>
    </w:r>
    <w:r w:rsidR="007C70C8">
      <w:t>–</w:t>
    </w:r>
    <w:r>
      <w:t xml:space="preserve"> </w:t>
    </w:r>
    <w:r w:rsidR="007C70C8">
      <w:t>R</w:t>
    </w:r>
    <w:r w:rsidR="007C70C8" w:rsidRPr="007C70C8">
      <w:t>eview of MBS items for subacromial decompression</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0BBE04" w14:textId="77777777" w:rsidR="000704D9" w:rsidRDefault="000704D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11229DF" w14:textId="77777777" w:rsidR="000704D9" w:rsidRDefault="000704D9" w:rsidP="0016315C">
      <w:pPr>
        <w:spacing w:after="0" w:line="240" w:lineRule="auto"/>
      </w:pPr>
      <w:r>
        <w:separator/>
      </w:r>
    </w:p>
  </w:footnote>
  <w:footnote w:type="continuationSeparator" w:id="0">
    <w:p w14:paraId="29B365E5" w14:textId="77777777" w:rsidR="000704D9" w:rsidRDefault="000704D9" w:rsidP="0016315C">
      <w:pPr>
        <w:spacing w:after="0" w:line="240" w:lineRule="auto"/>
      </w:pPr>
      <w:r>
        <w:continuationSeparator/>
      </w:r>
    </w:p>
  </w:footnote>
  <w:footnote w:type="continuationNotice" w:id="1">
    <w:p w14:paraId="04CBCE5B" w14:textId="77777777" w:rsidR="000704D9" w:rsidRDefault="000704D9">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693128" w14:textId="77777777" w:rsidR="000704D9" w:rsidRDefault="000704D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F93402" w14:textId="77777777" w:rsidR="000704D9" w:rsidRDefault="000704D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7C3DD0" w14:textId="77777777" w:rsidR="000704D9" w:rsidRDefault="000704D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9D4773"/>
    <w:multiLevelType w:val="hybridMultilevel"/>
    <w:tmpl w:val="F62824B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59835E5"/>
    <w:multiLevelType w:val="hybridMultilevel"/>
    <w:tmpl w:val="BC7680B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8252F3A"/>
    <w:multiLevelType w:val="hybridMultilevel"/>
    <w:tmpl w:val="00480C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853189F"/>
    <w:multiLevelType w:val="hybridMultilevel"/>
    <w:tmpl w:val="8C342B5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8C23A4E"/>
    <w:multiLevelType w:val="multilevel"/>
    <w:tmpl w:val="1A88535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09B22479"/>
    <w:multiLevelType w:val="hybridMultilevel"/>
    <w:tmpl w:val="CBE475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0A7273B5"/>
    <w:multiLevelType w:val="hybridMultilevel"/>
    <w:tmpl w:val="802A4B7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13F00B7F"/>
    <w:multiLevelType w:val="hybridMultilevel"/>
    <w:tmpl w:val="66509B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5786405"/>
    <w:multiLevelType w:val="hybridMultilevel"/>
    <w:tmpl w:val="004E105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161C5C9D"/>
    <w:multiLevelType w:val="hybridMultilevel"/>
    <w:tmpl w:val="847AACB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16EB6790"/>
    <w:multiLevelType w:val="hybridMultilevel"/>
    <w:tmpl w:val="0F7415C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184C471D"/>
    <w:multiLevelType w:val="hybridMultilevel"/>
    <w:tmpl w:val="F0A2297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18FA69EE"/>
    <w:multiLevelType w:val="hybridMultilevel"/>
    <w:tmpl w:val="238409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1DF86CB7"/>
    <w:multiLevelType w:val="hybridMultilevel"/>
    <w:tmpl w:val="09961E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1FE82C18"/>
    <w:multiLevelType w:val="hybridMultilevel"/>
    <w:tmpl w:val="80D85F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20227F7D"/>
    <w:multiLevelType w:val="hybridMultilevel"/>
    <w:tmpl w:val="86D29BE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20D5520E"/>
    <w:multiLevelType w:val="hybridMultilevel"/>
    <w:tmpl w:val="FA72AD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24614F22"/>
    <w:multiLevelType w:val="hybridMultilevel"/>
    <w:tmpl w:val="FDBE293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26913E5F"/>
    <w:multiLevelType w:val="hybridMultilevel"/>
    <w:tmpl w:val="F1029B0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288C35D3"/>
    <w:multiLevelType w:val="hybridMultilevel"/>
    <w:tmpl w:val="004E105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30753E80"/>
    <w:multiLevelType w:val="hybridMultilevel"/>
    <w:tmpl w:val="C76AAF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368976D2"/>
    <w:multiLevelType w:val="hybridMultilevel"/>
    <w:tmpl w:val="3560EAB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38C50F12"/>
    <w:multiLevelType w:val="hybridMultilevel"/>
    <w:tmpl w:val="C57C99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3A2F5BF9"/>
    <w:multiLevelType w:val="hybridMultilevel"/>
    <w:tmpl w:val="730AEB7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3CA246CC"/>
    <w:multiLevelType w:val="hybridMultilevel"/>
    <w:tmpl w:val="65A6E67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44995D6F"/>
    <w:multiLevelType w:val="hybridMultilevel"/>
    <w:tmpl w:val="5BBCC9E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46B8374A"/>
    <w:multiLevelType w:val="hybridMultilevel"/>
    <w:tmpl w:val="969E986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46E75740"/>
    <w:multiLevelType w:val="hybridMultilevel"/>
    <w:tmpl w:val="0BB80C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49297EFE"/>
    <w:multiLevelType w:val="hybridMultilevel"/>
    <w:tmpl w:val="F62824B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4AEA3360"/>
    <w:multiLevelType w:val="hybridMultilevel"/>
    <w:tmpl w:val="6A163EC2"/>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4BFA7675"/>
    <w:multiLevelType w:val="hybridMultilevel"/>
    <w:tmpl w:val="6E7C2A9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4D074571"/>
    <w:multiLevelType w:val="hybridMultilevel"/>
    <w:tmpl w:val="8F5682C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15:restartNumberingAfterBreak="0">
    <w:nsid w:val="4FD9046F"/>
    <w:multiLevelType w:val="hybridMultilevel"/>
    <w:tmpl w:val="BF4E884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15:restartNumberingAfterBreak="0">
    <w:nsid w:val="54947A52"/>
    <w:multiLevelType w:val="hybridMultilevel"/>
    <w:tmpl w:val="416C239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54FF0110"/>
    <w:multiLevelType w:val="hybridMultilevel"/>
    <w:tmpl w:val="03F41EBE"/>
    <w:lvl w:ilvl="0" w:tplc="A63E4732">
      <w:start w:val="1"/>
      <w:numFmt w:val="bullet"/>
      <w:pStyle w:val="Instructionaltext-bullet"/>
      <w:lvlText w:val=""/>
      <w:lvlJc w:val="left"/>
      <w:pPr>
        <w:ind w:left="1077" w:hanging="360"/>
      </w:pPr>
      <w:rPr>
        <w:rFonts w:ascii="Symbol" w:hAnsi="Symbol" w:hint="default"/>
        <w:color w:val="auto"/>
      </w:rPr>
    </w:lvl>
    <w:lvl w:ilvl="1" w:tplc="0C090003">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cs="Wingdings" w:hint="default"/>
      </w:rPr>
    </w:lvl>
    <w:lvl w:ilvl="3" w:tplc="0C090001" w:tentative="1">
      <w:start w:val="1"/>
      <w:numFmt w:val="bullet"/>
      <w:lvlText w:val=""/>
      <w:lvlJc w:val="left"/>
      <w:pPr>
        <w:ind w:left="3237" w:hanging="360"/>
      </w:pPr>
      <w:rPr>
        <w:rFonts w:ascii="Symbol" w:hAnsi="Symbol" w:cs="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cs="Wingdings" w:hint="default"/>
      </w:rPr>
    </w:lvl>
    <w:lvl w:ilvl="6" w:tplc="0C090001" w:tentative="1">
      <w:start w:val="1"/>
      <w:numFmt w:val="bullet"/>
      <w:lvlText w:val=""/>
      <w:lvlJc w:val="left"/>
      <w:pPr>
        <w:ind w:left="5397" w:hanging="360"/>
      </w:pPr>
      <w:rPr>
        <w:rFonts w:ascii="Symbol" w:hAnsi="Symbol" w:cs="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cs="Wingdings" w:hint="default"/>
      </w:rPr>
    </w:lvl>
  </w:abstractNum>
  <w:abstractNum w:abstractNumId="35" w15:restartNumberingAfterBreak="0">
    <w:nsid w:val="573F65D9"/>
    <w:multiLevelType w:val="hybridMultilevel"/>
    <w:tmpl w:val="3560EAB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15:restartNumberingAfterBreak="0">
    <w:nsid w:val="5FB60546"/>
    <w:multiLevelType w:val="hybridMultilevel"/>
    <w:tmpl w:val="6A163EC2"/>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15:restartNumberingAfterBreak="0">
    <w:nsid w:val="601251BF"/>
    <w:multiLevelType w:val="hybridMultilevel"/>
    <w:tmpl w:val="8C7C007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62534622"/>
    <w:multiLevelType w:val="hybridMultilevel"/>
    <w:tmpl w:val="DBA86CE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9" w15:restartNumberingAfterBreak="0">
    <w:nsid w:val="675F775F"/>
    <w:multiLevelType w:val="hybridMultilevel"/>
    <w:tmpl w:val="F94EA9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6A2439D9"/>
    <w:multiLevelType w:val="hybridMultilevel"/>
    <w:tmpl w:val="DB26BC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6F7C24B3"/>
    <w:multiLevelType w:val="hybridMultilevel"/>
    <w:tmpl w:val="5E82F95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2" w15:restartNumberingAfterBreak="0">
    <w:nsid w:val="72A025BA"/>
    <w:multiLevelType w:val="hybridMultilevel"/>
    <w:tmpl w:val="3788AD4C"/>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3" w15:restartNumberingAfterBreak="0">
    <w:nsid w:val="74244A92"/>
    <w:multiLevelType w:val="hybridMultilevel"/>
    <w:tmpl w:val="069C0B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744A042D"/>
    <w:multiLevelType w:val="hybridMultilevel"/>
    <w:tmpl w:val="F62824B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5" w15:restartNumberingAfterBreak="0">
    <w:nsid w:val="752E30AA"/>
    <w:multiLevelType w:val="hybridMultilevel"/>
    <w:tmpl w:val="68143F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77596F66"/>
    <w:multiLevelType w:val="hybridMultilevel"/>
    <w:tmpl w:val="DBA86CE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7" w15:restartNumberingAfterBreak="0">
    <w:nsid w:val="789956EB"/>
    <w:multiLevelType w:val="hybridMultilevel"/>
    <w:tmpl w:val="6DD60E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4"/>
  </w:num>
  <w:num w:numId="2">
    <w:abstractNumId w:val="9"/>
  </w:num>
  <w:num w:numId="3">
    <w:abstractNumId w:val="30"/>
  </w:num>
  <w:num w:numId="4">
    <w:abstractNumId w:val="13"/>
  </w:num>
  <w:num w:numId="5">
    <w:abstractNumId w:val="41"/>
  </w:num>
  <w:num w:numId="6">
    <w:abstractNumId w:val="47"/>
  </w:num>
  <w:num w:numId="7">
    <w:abstractNumId w:val="25"/>
  </w:num>
  <w:num w:numId="8">
    <w:abstractNumId w:val="12"/>
  </w:num>
  <w:num w:numId="9">
    <w:abstractNumId w:val="45"/>
  </w:num>
  <w:num w:numId="10">
    <w:abstractNumId w:val="24"/>
  </w:num>
  <w:num w:numId="11">
    <w:abstractNumId w:val="10"/>
  </w:num>
  <w:num w:numId="12">
    <w:abstractNumId w:val="7"/>
  </w:num>
  <w:num w:numId="13">
    <w:abstractNumId w:val="27"/>
  </w:num>
  <w:num w:numId="14">
    <w:abstractNumId w:val="15"/>
  </w:num>
  <w:num w:numId="15">
    <w:abstractNumId w:val="1"/>
  </w:num>
  <w:num w:numId="16">
    <w:abstractNumId w:val="43"/>
  </w:num>
  <w:num w:numId="17">
    <w:abstractNumId w:val="23"/>
  </w:num>
  <w:num w:numId="18">
    <w:abstractNumId w:val="16"/>
  </w:num>
  <w:num w:numId="19">
    <w:abstractNumId w:val="33"/>
  </w:num>
  <w:num w:numId="20">
    <w:abstractNumId w:val="39"/>
  </w:num>
  <w:num w:numId="21">
    <w:abstractNumId w:val="5"/>
  </w:num>
  <w:num w:numId="22">
    <w:abstractNumId w:val="11"/>
  </w:num>
  <w:num w:numId="23">
    <w:abstractNumId w:val="29"/>
  </w:num>
  <w:num w:numId="24">
    <w:abstractNumId w:val="3"/>
  </w:num>
  <w:num w:numId="25">
    <w:abstractNumId w:val="26"/>
  </w:num>
  <w:num w:numId="26">
    <w:abstractNumId w:val="37"/>
  </w:num>
  <w:num w:numId="27">
    <w:abstractNumId w:val="40"/>
  </w:num>
  <w:num w:numId="28">
    <w:abstractNumId w:val="4"/>
  </w:num>
  <w:num w:numId="2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7"/>
  </w:num>
  <w:num w:numId="34">
    <w:abstractNumId w:val="42"/>
  </w:num>
  <w:num w:numId="35">
    <w:abstractNumId w:val="31"/>
  </w:num>
  <w:num w:numId="36">
    <w:abstractNumId w:val="46"/>
  </w:num>
  <w:num w:numId="37">
    <w:abstractNumId w:val="32"/>
  </w:num>
  <w:num w:numId="38">
    <w:abstractNumId w:val="19"/>
  </w:num>
  <w:num w:numId="39">
    <w:abstractNumId w:val="18"/>
  </w:num>
  <w:num w:numId="40">
    <w:abstractNumId w:val="44"/>
  </w:num>
  <w:num w:numId="41">
    <w:abstractNumId w:val="28"/>
  </w:num>
  <w:num w:numId="42">
    <w:abstractNumId w:val="21"/>
  </w:num>
  <w:num w:numId="43">
    <w:abstractNumId w:val="36"/>
  </w:num>
  <w:num w:numId="44">
    <w:abstractNumId w:val="14"/>
  </w:num>
  <w:num w:numId="45">
    <w:abstractNumId w:val="38"/>
  </w:num>
  <w:num w:numId="46">
    <w:abstractNumId w:val="8"/>
  </w:num>
  <w:num w:numId="47">
    <w:abstractNumId w:val="0"/>
  </w:num>
  <w:num w:numId="48">
    <w:abstractNumId w:val="35"/>
  </w:num>
  <w:num w:numId="49">
    <w:abstractNumId w:val="6"/>
  </w:num>
  <w:num w:numId="50">
    <w:abstractNumId w:val="2"/>
  </w:num>
  <w:num w:numId="51">
    <w:abstractNumId w:val="20"/>
  </w:num>
  <w:num w:numId="52">
    <w:abstractNumId w:val="22"/>
  </w:num>
  <w:num w:numId="53">
    <w:abstractNumId w:val="34"/>
  </w:num>
  <w:num w:numId="54">
    <w:abstractNumId w:val="34"/>
  </w:num>
  <w:num w:numId="55">
    <w:abstractNumId w:val="34"/>
  </w:num>
  <w:num w:numId="56">
    <w:abstractNumId w:val="34"/>
  </w:num>
  <w:num w:numId="57">
    <w:abstractNumId w:val="34"/>
  </w:num>
  <w:num w:numId="58">
    <w:abstractNumId w:val="34"/>
  </w:num>
  <w:num w:numId="59">
    <w:abstractNumId w:val="34"/>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252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MSAC Ha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v0tdsrtmppw57e20z4prz9rvxrasrvve0td&quot;&gt;PICO library 2&lt;record-ids&gt;&lt;item&gt;1&lt;/item&gt;&lt;item&gt;6&lt;/item&gt;&lt;item&gt;7&lt;/item&gt;&lt;item&gt;8&lt;/item&gt;&lt;item&gt;9&lt;/item&gt;&lt;item&gt;10&lt;/item&gt;&lt;item&gt;11&lt;/item&gt;&lt;item&gt;12&lt;/item&gt;&lt;item&gt;13&lt;/item&gt;&lt;item&gt;15&lt;/item&gt;&lt;item&gt;16&lt;/item&gt;&lt;item&gt;17&lt;/item&gt;&lt;item&gt;23&lt;/item&gt;&lt;item&gt;24&lt;/item&gt;&lt;item&gt;27&lt;/item&gt;&lt;item&gt;29&lt;/item&gt;&lt;item&gt;30&lt;/item&gt;&lt;item&gt;31&lt;/item&gt;&lt;item&gt;35&lt;/item&gt;&lt;item&gt;36&lt;/item&gt;&lt;item&gt;37&lt;/item&gt;&lt;item&gt;39&lt;/item&gt;&lt;item&gt;41&lt;/item&gt;&lt;item&gt;42&lt;/item&gt;&lt;item&gt;43&lt;/item&gt;&lt;item&gt;44&lt;/item&gt;&lt;item&gt;45&lt;/item&gt;&lt;item&gt;48&lt;/item&gt;&lt;item&gt;50&lt;/item&gt;&lt;item&gt;51&lt;/item&gt;&lt;item&gt;52&lt;/item&gt;&lt;item&gt;55&lt;/item&gt;&lt;item&gt;57&lt;/item&gt;&lt;item&gt;58&lt;/item&gt;&lt;item&gt;59&lt;/item&gt;&lt;item&gt;61&lt;/item&gt;&lt;item&gt;62&lt;/item&gt;&lt;item&gt;63&lt;/item&gt;&lt;item&gt;64&lt;/item&gt;&lt;item&gt;65&lt;/item&gt;&lt;item&gt;66&lt;/item&gt;&lt;item&gt;67&lt;/item&gt;&lt;item&gt;68&lt;/item&gt;&lt;item&gt;69&lt;/item&gt;&lt;item&gt;71&lt;/item&gt;&lt;item&gt;72&lt;/item&gt;&lt;item&gt;73&lt;/item&gt;&lt;item&gt;74&lt;/item&gt;&lt;item&gt;75&lt;/item&gt;&lt;item&gt;76&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5&lt;/item&gt;&lt;item&gt;96&lt;/item&gt;&lt;item&gt;100&lt;/item&gt;&lt;item&gt;101&lt;/item&gt;&lt;item&gt;102&lt;/item&gt;&lt;item&gt;103&lt;/item&gt;&lt;item&gt;104&lt;/item&gt;&lt;item&gt;105&lt;/item&gt;&lt;item&gt;106&lt;/item&gt;&lt;item&gt;107&lt;/item&gt;&lt;item&gt;108&lt;/item&gt;&lt;item&gt;109&lt;/item&gt;&lt;item&gt;110&lt;/item&gt;&lt;item&gt;111&lt;/item&gt;&lt;item&gt;113&lt;/item&gt;&lt;item&gt;114&lt;/item&gt;&lt;item&gt;115&lt;/item&gt;&lt;item&gt;116&lt;/item&gt;&lt;item&gt;117&lt;/item&gt;&lt;item&gt;120&lt;/item&gt;&lt;item&gt;121&lt;/item&gt;&lt;item&gt;124&lt;/item&gt;&lt;item&gt;125&lt;/item&gt;&lt;item&gt;126&lt;/item&gt;&lt;item&gt;127&lt;/item&gt;&lt;item&gt;129&lt;/item&gt;&lt;item&gt;131&lt;/item&gt;&lt;item&gt;133&lt;/item&gt;&lt;item&gt;134&lt;/item&gt;&lt;item&gt;136&lt;/item&gt;&lt;item&gt;137&lt;/item&gt;&lt;item&gt;138&lt;/item&gt;&lt;item&gt;139&lt;/item&gt;&lt;item&gt;140&lt;/item&gt;&lt;item&gt;142&lt;/item&gt;&lt;item&gt;143&lt;/item&gt;&lt;item&gt;145&lt;/item&gt;&lt;item&gt;146&lt;/item&gt;&lt;item&gt;148&lt;/item&gt;&lt;item&gt;149&lt;/item&gt;&lt;item&gt;151&lt;/item&gt;&lt;item&gt;152&lt;/item&gt;&lt;item&gt;153&lt;/item&gt;&lt;item&gt;154&lt;/item&gt;&lt;item&gt;156&lt;/item&gt;&lt;item&gt;159&lt;/item&gt;&lt;item&gt;171&lt;/item&gt;&lt;item&gt;172&lt;/item&gt;&lt;item&gt;173&lt;/item&gt;&lt;item&gt;174&lt;/item&gt;&lt;item&gt;175&lt;/item&gt;&lt;/record-ids&gt;&lt;/item&gt;&lt;/Libraries&gt;"/>
  </w:docVars>
  <w:rsids>
    <w:rsidRoot w:val="001E5F9C"/>
    <w:rsid w:val="00000C6D"/>
    <w:rsid w:val="0000105D"/>
    <w:rsid w:val="000010EC"/>
    <w:rsid w:val="00002263"/>
    <w:rsid w:val="00002633"/>
    <w:rsid w:val="00002F6C"/>
    <w:rsid w:val="0000306E"/>
    <w:rsid w:val="000031FA"/>
    <w:rsid w:val="00003618"/>
    <w:rsid w:val="00003F99"/>
    <w:rsid w:val="0000405E"/>
    <w:rsid w:val="00005F14"/>
    <w:rsid w:val="0000696E"/>
    <w:rsid w:val="00006B30"/>
    <w:rsid w:val="00006EAF"/>
    <w:rsid w:val="000073AA"/>
    <w:rsid w:val="00010222"/>
    <w:rsid w:val="00011617"/>
    <w:rsid w:val="00011CCA"/>
    <w:rsid w:val="00012983"/>
    <w:rsid w:val="00012AAC"/>
    <w:rsid w:val="00012D2E"/>
    <w:rsid w:val="00013DF6"/>
    <w:rsid w:val="00013FF1"/>
    <w:rsid w:val="000159A4"/>
    <w:rsid w:val="00015AC1"/>
    <w:rsid w:val="00015F76"/>
    <w:rsid w:val="000160FC"/>
    <w:rsid w:val="00016331"/>
    <w:rsid w:val="000167C9"/>
    <w:rsid w:val="00017240"/>
    <w:rsid w:val="00017454"/>
    <w:rsid w:val="000205BA"/>
    <w:rsid w:val="00020C48"/>
    <w:rsid w:val="000212CA"/>
    <w:rsid w:val="00021F8A"/>
    <w:rsid w:val="00025A60"/>
    <w:rsid w:val="00026E35"/>
    <w:rsid w:val="00027535"/>
    <w:rsid w:val="000278ED"/>
    <w:rsid w:val="00027A6F"/>
    <w:rsid w:val="0003057E"/>
    <w:rsid w:val="000309C4"/>
    <w:rsid w:val="000313BD"/>
    <w:rsid w:val="00032102"/>
    <w:rsid w:val="0003294C"/>
    <w:rsid w:val="00032DB1"/>
    <w:rsid w:val="000335AB"/>
    <w:rsid w:val="00033B14"/>
    <w:rsid w:val="00033D67"/>
    <w:rsid w:val="00035793"/>
    <w:rsid w:val="00035D8F"/>
    <w:rsid w:val="0003644F"/>
    <w:rsid w:val="0003764C"/>
    <w:rsid w:val="000379F3"/>
    <w:rsid w:val="000401C4"/>
    <w:rsid w:val="00041C91"/>
    <w:rsid w:val="00043A2F"/>
    <w:rsid w:val="00044863"/>
    <w:rsid w:val="00044E1A"/>
    <w:rsid w:val="00047244"/>
    <w:rsid w:val="000472F6"/>
    <w:rsid w:val="00047392"/>
    <w:rsid w:val="00050BFD"/>
    <w:rsid w:val="0005164A"/>
    <w:rsid w:val="00051835"/>
    <w:rsid w:val="00051D5F"/>
    <w:rsid w:val="00052EBE"/>
    <w:rsid w:val="00053685"/>
    <w:rsid w:val="00053AD2"/>
    <w:rsid w:val="00053B3F"/>
    <w:rsid w:val="00053F8B"/>
    <w:rsid w:val="00054361"/>
    <w:rsid w:val="0005465F"/>
    <w:rsid w:val="000548BF"/>
    <w:rsid w:val="00054A13"/>
    <w:rsid w:val="00055272"/>
    <w:rsid w:val="00056347"/>
    <w:rsid w:val="000577A1"/>
    <w:rsid w:val="0006076C"/>
    <w:rsid w:val="0006136B"/>
    <w:rsid w:val="000623FB"/>
    <w:rsid w:val="00062DD0"/>
    <w:rsid w:val="000631BB"/>
    <w:rsid w:val="0006462C"/>
    <w:rsid w:val="00064DB0"/>
    <w:rsid w:val="00065683"/>
    <w:rsid w:val="00065CE1"/>
    <w:rsid w:val="00066619"/>
    <w:rsid w:val="000704D9"/>
    <w:rsid w:val="00070FDD"/>
    <w:rsid w:val="00071748"/>
    <w:rsid w:val="00071EFB"/>
    <w:rsid w:val="00072083"/>
    <w:rsid w:val="00072ADF"/>
    <w:rsid w:val="000732AD"/>
    <w:rsid w:val="000750B0"/>
    <w:rsid w:val="00075CC2"/>
    <w:rsid w:val="00075ED4"/>
    <w:rsid w:val="00076142"/>
    <w:rsid w:val="0007665D"/>
    <w:rsid w:val="00077E2F"/>
    <w:rsid w:val="00080B4F"/>
    <w:rsid w:val="000812BD"/>
    <w:rsid w:val="00081E11"/>
    <w:rsid w:val="00082B48"/>
    <w:rsid w:val="00082D9D"/>
    <w:rsid w:val="000830EE"/>
    <w:rsid w:val="0008326F"/>
    <w:rsid w:val="00083B2E"/>
    <w:rsid w:val="00083BD8"/>
    <w:rsid w:val="00083F40"/>
    <w:rsid w:val="0008416F"/>
    <w:rsid w:val="0008532D"/>
    <w:rsid w:val="00086D03"/>
    <w:rsid w:val="00087473"/>
    <w:rsid w:val="0009061F"/>
    <w:rsid w:val="00092724"/>
    <w:rsid w:val="000939E0"/>
    <w:rsid w:val="000942F1"/>
    <w:rsid w:val="00094781"/>
    <w:rsid w:val="00094E50"/>
    <w:rsid w:val="00095181"/>
    <w:rsid w:val="00095D51"/>
    <w:rsid w:val="00095FC5"/>
    <w:rsid w:val="000963A1"/>
    <w:rsid w:val="00096F6C"/>
    <w:rsid w:val="0009727F"/>
    <w:rsid w:val="000979F1"/>
    <w:rsid w:val="000979F5"/>
    <w:rsid w:val="00097F34"/>
    <w:rsid w:val="000A021D"/>
    <w:rsid w:val="000A0429"/>
    <w:rsid w:val="000A04F0"/>
    <w:rsid w:val="000A1D91"/>
    <w:rsid w:val="000A1E39"/>
    <w:rsid w:val="000A23EB"/>
    <w:rsid w:val="000A275E"/>
    <w:rsid w:val="000A3242"/>
    <w:rsid w:val="000A3832"/>
    <w:rsid w:val="000A3B0B"/>
    <w:rsid w:val="000A5DDD"/>
    <w:rsid w:val="000A615A"/>
    <w:rsid w:val="000A79D8"/>
    <w:rsid w:val="000A7D80"/>
    <w:rsid w:val="000B009F"/>
    <w:rsid w:val="000B024F"/>
    <w:rsid w:val="000B165E"/>
    <w:rsid w:val="000B1838"/>
    <w:rsid w:val="000B2215"/>
    <w:rsid w:val="000B410E"/>
    <w:rsid w:val="000B4BFA"/>
    <w:rsid w:val="000B4D83"/>
    <w:rsid w:val="000B56F2"/>
    <w:rsid w:val="000B6ED1"/>
    <w:rsid w:val="000B79AA"/>
    <w:rsid w:val="000C0021"/>
    <w:rsid w:val="000C124B"/>
    <w:rsid w:val="000C1F94"/>
    <w:rsid w:val="000C2086"/>
    <w:rsid w:val="000C646F"/>
    <w:rsid w:val="000C6486"/>
    <w:rsid w:val="000C6A67"/>
    <w:rsid w:val="000C795E"/>
    <w:rsid w:val="000D01DC"/>
    <w:rsid w:val="000D0328"/>
    <w:rsid w:val="000D0A9E"/>
    <w:rsid w:val="000D1214"/>
    <w:rsid w:val="000D1FCF"/>
    <w:rsid w:val="000D24F3"/>
    <w:rsid w:val="000D317C"/>
    <w:rsid w:val="000D4920"/>
    <w:rsid w:val="000D54A6"/>
    <w:rsid w:val="000D572A"/>
    <w:rsid w:val="000D59DE"/>
    <w:rsid w:val="000D5B7C"/>
    <w:rsid w:val="000D5E96"/>
    <w:rsid w:val="000D6354"/>
    <w:rsid w:val="000D66D4"/>
    <w:rsid w:val="000E0182"/>
    <w:rsid w:val="000E01B9"/>
    <w:rsid w:val="000E152C"/>
    <w:rsid w:val="000E155C"/>
    <w:rsid w:val="000E1623"/>
    <w:rsid w:val="000E1DC5"/>
    <w:rsid w:val="000E1EC8"/>
    <w:rsid w:val="000E2975"/>
    <w:rsid w:val="000E2A3C"/>
    <w:rsid w:val="000E331C"/>
    <w:rsid w:val="000E3B27"/>
    <w:rsid w:val="000E3B30"/>
    <w:rsid w:val="000E4506"/>
    <w:rsid w:val="000E4FDA"/>
    <w:rsid w:val="000E5DAC"/>
    <w:rsid w:val="000E6021"/>
    <w:rsid w:val="000E623D"/>
    <w:rsid w:val="000E7169"/>
    <w:rsid w:val="000E71E4"/>
    <w:rsid w:val="000E79E4"/>
    <w:rsid w:val="000F01D3"/>
    <w:rsid w:val="000F120E"/>
    <w:rsid w:val="000F162C"/>
    <w:rsid w:val="000F1D6C"/>
    <w:rsid w:val="000F219D"/>
    <w:rsid w:val="000F2A5F"/>
    <w:rsid w:val="000F3223"/>
    <w:rsid w:val="000F4C59"/>
    <w:rsid w:val="000F5539"/>
    <w:rsid w:val="000F6FAB"/>
    <w:rsid w:val="000F771C"/>
    <w:rsid w:val="000F7C35"/>
    <w:rsid w:val="001001F6"/>
    <w:rsid w:val="001006A5"/>
    <w:rsid w:val="00100EAC"/>
    <w:rsid w:val="00101B07"/>
    <w:rsid w:val="00101C2E"/>
    <w:rsid w:val="00104794"/>
    <w:rsid w:val="00104920"/>
    <w:rsid w:val="001049AC"/>
    <w:rsid w:val="00104F84"/>
    <w:rsid w:val="001054A0"/>
    <w:rsid w:val="00106DD0"/>
    <w:rsid w:val="00106EBB"/>
    <w:rsid w:val="0010703A"/>
    <w:rsid w:val="00111673"/>
    <w:rsid w:val="00111CB2"/>
    <w:rsid w:val="00111F08"/>
    <w:rsid w:val="001126CC"/>
    <w:rsid w:val="00112A06"/>
    <w:rsid w:val="00113F5D"/>
    <w:rsid w:val="001154AF"/>
    <w:rsid w:val="00115E2B"/>
    <w:rsid w:val="00116A06"/>
    <w:rsid w:val="001171A1"/>
    <w:rsid w:val="00120F8A"/>
    <w:rsid w:val="001210E1"/>
    <w:rsid w:val="00121525"/>
    <w:rsid w:val="00121826"/>
    <w:rsid w:val="00121D9E"/>
    <w:rsid w:val="00121F38"/>
    <w:rsid w:val="0012229B"/>
    <w:rsid w:val="0012229D"/>
    <w:rsid w:val="001224B3"/>
    <w:rsid w:val="0012287E"/>
    <w:rsid w:val="00123A14"/>
    <w:rsid w:val="00123C07"/>
    <w:rsid w:val="00124C99"/>
    <w:rsid w:val="001256AE"/>
    <w:rsid w:val="00126603"/>
    <w:rsid w:val="00126CA0"/>
    <w:rsid w:val="00126EA4"/>
    <w:rsid w:val="0013089A"/>
    <w:rsid w:val="00132448"/>
    <w:rsid w:val="00132D58"/>
    <w:rsid w:val="00132DAE"/>
    <w:rsid w:val="001333E5"/>
    <w:rsid w:val="00133BAF"/>
    <w:rsid w:val="00133C9D"/>
    <w:rsid w:val="0013442B"/>
    <w:rsid w:val="00135E02"/>
    <w:rsid w:val="00136A8C"/>
    <w:rsid w:val="001374A8"/>
    <w:rsid w:val="001378E7"/>
    <w:rsid w:val="00137B32"/>
    <w:rsid w:val="00140720"/>
    <w:rsid w:val="001414E5"/>
    <w:rsid w:val="00141603"/>
    <w:rsid w:val="00141A45"/>
    <w:rsid w:val="00143120"/>
    <w:rsid w:val="00143391"/>
    <w:rsid w:val="00143D02"/>
    <w:rsid w:val="00144F51"/>
    <w:rsid w:val="0014509E"/>
    <w:rsid w:val="001453C7"/>
    <w:rsid w:val="00145B78"/>
    <w:rsid w:val="001465DC"/>
    <w:rsid w:val="00146BC4"/>
    <w:rsid w:val="00147786"/>
    <w:rsid w:val="00151087"/>
    <w:rsid w:val="0015222C"/>
    <w:rsid w:val="00152316"/>
    <w:rsid w:val="00152A2C"/>
    <w:rsid w:val="00152C62"/>
    <w:rsid w:val="00152CA0"/>
    <w:rsid w:val="00153C36"/>
    <w:rsid w:val="00154C32"/>
    <w:rsid w:val="001551AA"/>
    <w:rsid w:val="00155763"/>
    <w:rsid w:val="0015684F"/>
    <w:rsid w:val="00156C21"/>
    <w:rsid w:val="00156D44"/>
    <w:rsid w:val="00157FD0"/>
    <w:rsid w:val="00161727"/>
    <w:rsid w:val="00161CA8"/>
    <w:rsid w:val="00162210"/>
    <w:rsid w:val="00162DD7"/>
    <w:rsid w:val="0016315C"/>
    <w:rsid w:val="00163644"/>
    <w:rsid w:val="00163792"/>
    <w:rsid w:val="00163E17"/>
    <w:rsid w:val="001666C7"/>
    <w:rsid w:val="001668FA"/>
    <w:rsid w:val="0016750F"/>
    <w:rsid w:val="00167C80"/>
    <w:rsid w:val="001703DE"/>
    <w:rsid w:val="001704AC"/>
    <w:rsid w:val="00171719"/>
    <w:rsid w:val="00171775"/>
    <w:rsid w:val="001717D6"/>
    <w:rsid w:val="001727AF"/>
    <w:rsid w:val="00172F8F"/>
    <w:rsid w:val="00173763"/>
    <w:rsid w:val="00173850"/>
    <w:rsid w:val="00173C87"/>
    <w:rsid w:val="00174160"/>
    <w:rsid w:val="00176488"/>
    <w:rsid w:val="00176949"/>
    <w:rsid w:val="00176E3A"/>
    <w:rsid w:val="00177758"/>
    <w:rsid w:val="00177A26"/>
    <w:rsid w:val="00177DE0"/>
    <w:rsid w:val="00180110"/>
    <w:rsid w:val="0018198B"/>
    <w:rsid w:val="00182041"/>
    <w:rsid w:val="001824E8"/>
    <w:rsid w:val="00182B5A"/>
    <w:rsid w:val="001843A5"/>
    <w:rsid w:val="00184A69"/>
    <w:rsid w:val="00184ABE"/>
    <w:rsid w:val="00185CBA"/>
    <w:rsid w:val="001864D6"/>
    <w:rsid w:val="0018675A"/>
    <w:rsid w:val="00190659"/>
    <w:rsid w:val="001908D3"/>
    <w:rsid w:val="00190C2A"/>
    <w:rsid w:val="00190C74"/>
    <w:rsid w:val="001921D4"/>
    <w:rsid w:val="00192DE6"/>
    <w:rsid w:val="00193DD5"/>
    <w:rsid w:val="00193E70"/>
    <w:rsid w:val="00194459"/>
    <w:rsid w:val="00194745"/>
    <w:rsid w:val="001948FE"/>
    <w:rsid w:val="00194A92"/>
    <w:rsid w:val="001950CA"/>
    <w:rsid w:val="001954A9"/>
    <w:rsid w:val="0019562C"/>
    <w:rsid w:val="0019581E"/>
    <w:rsid w:val="00195847"/>
    <w:rsid w:val="00195C1C"/>
    <w:rsid w:val="00195C4E"/>
    <w:rsid w:val="00195D9D"/>
    <w:rsid w:val="001966FC"/>
    <w:rsid w:val="00197C89"/>
    <w:rsid w:val="001A0A07"/>
    <w:rsid w:val="001A25E1"/>
    <w:rsid w:val="001A268B"/>
    <w:rsid w:val="001A3253"/>
    <w:rsid w:val="001A339C"/>
    <w:rsid w:val="001A3489"/>
    <w:rsid w:val="001A39D8"/>
    <w:rsid w:val="001A3AC7"/>
    <w:rsid w:val="001A3CC7"/>
    <w:rsid w:val="001A40D1"/>
    <w:rsid w:val="001A41AE"/>
    <w:rsid w:val="001A4E8B"/>
    <w:rsid w:val="001A5D2F"/>
    <w:rsid w:val="001A5ECF"/>
    <w:rsid w:val="001A68C5"/>
    <w:rsid w:val="001B1832"/>
    <w:rsid w:val="001B3FAC"/>
    <w:rsid w:val="001B4172"/>
    <w:rsid w:val="001B490C"/>
    <w:rsid w:val="001B4DD0"/>
    <w:rsid w:val="001B5553"/>
    <w:rsid w:val="001B593D"/>
    <w:rsid w:val="001B7B5F"/>
    <w:rsid w:val="001C02E0"/>
    <w:rsid w:val="001C174F"/>
    <w:rsid w:val="001C18E5"/>
    <w:rsid w:val="001C1E43"/>
    <w:rsid w:val="001C2128"/>
    <w:rsid w:val="001C26D3"/>
    <w:rsid w:val="001C3009"/>
    <w:rsid w:val="001C34B7"/>
    <w:rsid w:val="001C3622"/>
    <w:rsid w:val="001C3753"/>
    <w:rsid w:val="001C38E6"/>
    <w:rsid w:val="001C5426"/>
    <w:rsid w:val="001C5ABE"/>
    <w:rsid w:val="001C623F"/>
    <w:rsid w:val="001C6EBE"/>
    <w:rsid w:val="001D1BA4"/>
    <w:rsid w:val="001D247E"/>
    <w:rsid w:val="001D2AD4"/>
    <w:rsid w:val="001D41BE"/>
    <w:rsid w:val="001D4356"/>
    <w:rsid w:val="001D4A33"/>
    <w:rsid w:val="001D4D83"/>
    <w:rsid w:val="001D7DDC"/>
    <w:rsid w:val="001E0405"/>
    <w:rsid w:val="001E0B50"/>
    <w:rsid w:val="001E1004"/>
    <w:rsid w:val="001E1B9F"/>
    <w:rsid w:val="001E28C8"/>
    <w:rsid w:val="001E2CEB"/>
    <w:rsid w:val="001E3E75"/>
    <w:rsid w:val="001E47DB"/>
    <w:rsid w:val="001E4E9B"/>
    <w:rsid w:val="001E5543"/>
    <w:rsid w:val="001E5F9C"/>
    <w:rsid w:val="001E61F8"/>
    <w:rsid w:val="001F0A0B"/>
    <w:rsid w:val="001F1310"/>
    <w:rsid w:val="001F14A8"/>
    <w:rsid w:val="001F1671"/>
    <w:rsid w:val="001F295D"/>
    <w:rsid w:val="001F29C1"/>
    <w:rsid w:val="001F3877"/>
    <w:rsid w:val="001F544F"/>
    <w:rsid w:val="001F59F7"/>
    <w:rsid w:val="001F66F7"/>
    <w:rsid w:val="001F6F6E"/>
    <w:rsid w:val="001F6FA1"/>
    <w:rsid w:val="001F75E2"/>
    <w:rsid w:val="001F7C80"/>
    <w:rsid w:val="00200C23"/>
    <w:rsid w:val="00200FF3"/>
    <w:rsid w:val="002012FE"/>
    <w:rsid w:val="00201AEE"/>
    <w:rsid w:val="002021D9"/>
    <w:rsid w:val="0020258B"/>
    <w:rsid w:val="00202FB4"/>
    <w:rsid w:val="00204325"/>
    <w:rsid w:val="002048E6"/>
    <w:rsid w:val="00205705"/>
    <w:rsid w:val="00205D8E"/>
    <w:rsid w:val="0020663E"/>
    <w:rsid w:val="00206790"/>
    <w:rsid w:val="00207ADE"/>
    <w:rsid w:val="00210290"/>
    <w:rsid w:val="00210639"/>
    <w:rsid w:val="00210E07"/>
    <w:rsid w:val="00211436"/>
    <w:rsid w:val="0021191F"/>
    <w:rsid w:val="002124BA"/>
    <w:rsid w:val="002125E8"/>
    <w:rsid w:val="00212A07"/>
    <w:rsid w:val="00212D37"/>
    <w:rsid w:val="00213103"/>
    <w:rsid w:val="00213AC3"/>
    <w:rsid w:val="00213B27"/>
    <w:rsid w:val="002143D9"/>
    <w:rsid w:val="00214576"/>
    <w:rsid w:val="002147E3"/>
    <w:rsid w:val="002160CB"/>
    <w:rsid w:val="002164F4"/>
    <w:rsid w:val="00217194"/>
    <w:rsid w:val="0021733E"/>
    <w:rsid w:val="002178CF"/>
    <w:rsid w:val="002178FF"/>
    <w:rsid w:val="0022043E"/>
    <w:rsid w:val="002213B8"/>
    <w:rsid w:val="00222864"/>
    <w:rsid w:val="002229DB"/>
    <w:rsid w:val="00222B63"/>
    <w:rsid w:val="00224483"/>
    <w:rsid w:val="0022468F"/>
    <w:rsid w:val="00224711"/>
    <w:rsid w:val="00224B80"/>
    <w:rsid w:val="00225911"/>
    <w:rsid w:val="00225FB4"/>
    <w:rsid w:val="0022644F"/>
    <w:rsid w:val="00226EDD"/>
    <w:rsid w:val="00227FB6"/>
    <w:rsid w:val="00230582"/>
    <w:rsid w:val="002306B9"/>
    <w:rsid w:val="002322A5"/>
    <w:rsid w:val="0023277B"/>
    <w:rsid w:val="002338BF"/>
    <w:rsid w:val="00233F72"/>
    <w:rsid w:val="00235B21"/>
    <w:rsid w:val="00235CED"/>
    <w:rsid w:val="00236332"/>
    <w:rsid w:val="00236882"/>
    <w:rsid w:val="00236943"/>
    <w:rsid w:val="00236A79"/>
    <w:rsid w:val="002372CA"/>
    <w:rsid w:val="00237424"/>
    <w:rsid w:val="00237ECA"/>
    <w:rsid w:val="002400BF"/>
    <w:rsid w:val="00240165"/>
    <w:rsid w:val="002408DA"/>
    <w:rsid w:val="00241133"/>
    <w:rsid w:val="00241CC7"/>
    <w:rsid w:val="00241E99"/>
    <w:rsid w:val="00242668"/>
    <w:rsid w:val="00243B70"/>
    <w:rsid w:val="00243EA8"/>
    <w:rsid w:val="00244B1A"/>
    <w:rsid w:val="00246090"/>
    <w:rsid w:val="00246287"/>
    <w:rsid w:val="00246E6B"/>
    <w:rsid w:val="002476A4"/>
    <w:rsid w:val="00247D45"/>
    <w:rsid w:val="00250108"/>
    <w:rsid w:val="0025064F"/>
    <w:rsid w:val="002515E0"/>
    <w:rsid w:val="002519F8"/>
    <w:rsid w:val="00251B22"/>
    <w:rsid w:val="002529D9"/>
    <w:rsid w:val="00252A5F"/>
    <w:rsid w:val="00252CA0"/>
    <w:rsid w:val="00252D6C"/>
    <w:rsid w:val="00252E54"/>
    <w:rsid w:val="0025337A"/>
    <w:rsid w:val="00253B87"/>
    <w:rsid w:val="002548AC"/>
    <w:rsid w:val="00257254"/>
    <w:rsid w:val="0026021B"/>
    <w:rsid w:val="00260A4A"/>
    <w:rsid w:val="0026151B"/>
    <w:rsid w:val="002616E7"/>
    <w:rsid w:val="00261B1F"/>
    <w:rsid w:val="00261D62"/>
    <w:rsid w:val="00261E9C"/>
    <w:rsid w:val="00261F82"/>
    <w:rsid w:val="00262AE7"/>
    <w:rsid w:val="00262B19"/>
    <w:rsid w:val="0026382D"/>
    <w:rsid w:val="00264804"/>
    <w:rsid w:val="0026508B"/>
    <w:rsid w:val="002656FE"/>
    <w:rsid w:val="002661FF"/>
    <w:rsid w:val="00266F1B"/>
    <w:rsid w:val="00270AA6"/>
    <w:rsid w:val="00270B9B"/>
    <w:rsid w:val="0027170F"/>
    <w:rsid w:val="00271714"/>
    <w:rsid w:val="00271731"/>
    <w:rsid w:val="00271B46"/>
    <w:rsid w:val="00271EEC"/>
    <w:rsid w:val="0027205E"/>
    <w:rsid w:val="002722BC"/>
    <w:rsid w:val="00272ABC"/>
    <w:rsid w:val="0027406D"/>
    <w:rsid w:val="00275297"/>
    <w:rsid w:val="00276810"/>
    <w:rsid w:val="002776D8"/>
    <w:rsid w:val="00277D60"/>
    <w:rsid w:val="0028106F"/>
    <w:rsid w:val="002815CC"/>
    <w:rsid w:val="00281D41"/>
    <w:rsid w:val="002820EA"/>
    <w:rsid w:val="002841AE"/>
    <w:rsid w:val="00286393"/>
    <w:rsid w:val="0028687D"/>
    <w:rsid w:val="00286963"/>
    <w:rsid w:val="00286B89"/>
    <w:rsid w:val="00290CCA"/>
    <w:rsid w:val="002926D6"/>
    <w:rsid w:val="002942D8"/>
    <w:rsid w:val="00296FEB"/>
    <w:rsid w:val="0029791E"/>
    <w:rsid w:val="002A082C"/>
    <w:rsid w:val="002A0E40"/>
    <w:rsid w:val="002A1FE7"/>
    <w:rsid w:val="002A211A"/>
    <w:rsid w:val="002A22B3"/>
    <w:rsid w:val="002A4BDD"/>
    <w:rsid w:val="002A521E"/>
    <w:rsid w:val="002A668C"/>
    <w:rsid w:val="002A67DD"/>
    <w:rsid w:val="002A6CD0"/>
    <w:rsid w:val="002A7EBF"/>
    <w:rsid w:val="002B0473"/>
    <w:rsid w:val="002B103C"/>
    <w:rsid w:val="002B103E"/>
    <w:rsid w:val="002B264C"/>
    <w:rsid w:val="002B3A83"/>
    <w:rsid w:val="002B3B30"/>
    <w:rsid w:val="002B46A3"/>
    <w:rsid w:val="002B4A65"/>
    <w:rsid w:val="002B5416"/>
    <w:rsid w:val="002B580F"/>
    <w:rsid w:val="002B648A"/>
    <w:rsid w:val="002B6B45"/>
    <w:rsid w:val="002B7310"/>
    <w:rsid w:val="002B748B"/>
    <w:rsid w:val="002B7B8F"/>
    <w:rsid w:val="002C0228"/>
    <w:rsid w:val="002C24E6"/>
    <w:rsid w:val="002C26A7"/>
    <w:rsid w:val="002C2B37"/>
    <w:rsid w:val="002C2F05"/>
    <w:rsid w:val="002C3339"/>
    <w:rsid w:val="002C3916"/>
    <w:rsid w:val="002C50D3"/>
    <w:rsid w:val="002C6094"/>
    <w:rsid w:val="002C6CC9"/>
    <w:rsid w:val="002C6D13"/>
    <w:rsid w:val="002C73E8"/>
    <w:rsid w:val="002C7B16"/>
    <w:rsid w:val="002D0171"/>
    <w:rsid w:val="002D0435"/>
    <w:rsid w:val="002D1364"/>
    <w:rsid w:val="002D1B5E"/>
    <w:rsid w:val="002D1DCD"/>
    <w:rsid w:val="002D2299"/>
    <w:rsid w:val="002D2D9C"/>
    <w:rsid w:val="002D341E"/>
    <w:rsid w:val="002D3EC6"/>
    <w:rsid w:val="002D442E"/>
    <w:rsid w:val="002D5D59"/>
    <w:rsid w:val="002D5D6F"/>
    <w:rsid w:val="002D5ED9"/>
    <w:rsid w:val="002D7F53"/>
    <w:rsid w:val="002E1E85"/>
    <w:rsid w:val="002E1FEA"/>
    <w:rsid w:val="002E2DB1"/>
    <w:rsid w:val="002E302B"/>
    <w:rsid w:val="002E31EB"/>
    <w:rsid w:val="002E3B3D"/>
    <w:rsid w:val="002E4AB8"/>
    <w:rsid w:val="002E6887"/>
    <w:rsid w:val="002E7160"/>
    <w:rsid w:val="002F04D5"/>
    <w:rsid w:val="002F055E"/>
    <w:rsid w:val="002F096A"/>
    <w:rsid w:val="002F0B44"/>
    <w:rsid w:val="002F1CCC"/>
    <w:rsid w:val="002F2D00"/>
    <w:rsid w:val="002F3278"/>
    <w:rsid w:val="002F3546"/>
    <w:rsid w:val="002F3AC0"/>
    <w:rsid w:val="002F3E40"/>
    <w:rsid w:val="002F40F4"/>
    <w:rsid w:val="002F4813"/>
    <w:rsid w:val="002F4D33"/>
    <w:rsid w:val="002F4FE6"/>
    <w:rsid w:val="002F59BC"/>
    <w:rsid w:val="002F7BBC"/>
    <w:rsid w:val="0030028A"/>
    <w:rsid w:val="0030169F"/>
    <w:rsid w:val="003024E3"/>
    <w:rsid w:val="003029AC"/>
    <w:rsid w:val="0030342D"/>
    <w:rsid w:val="00303880"/>
    <w:rsid w:val="003039C7"/>
    <w:rsid w:val="00304880"/>
    <w:rsid w:val="00304C1D"/>
    <w:rsid w:val="00307047"/>
    <w:rsid w:val="00307AC9"/>
    <w:rsid w:val="00313FBB"/>
    <w:rsid w:val="00314F49"/>
    <w:rsid w:val="00315B59"/>
    <w:rsid w:val="00315DB9"/>
    <w:rsid w:val="00316B09"/>
    <w:rsid w:val="00316C84"/>
    <w:rsid w:val="00316D50"/>
    <w:rsid w:val="00317E06"/>
    <w:rsid w:val="00320156"/>
    <w:rsid w:val="00320815"/>
    <w:rsid w:val="00323E9C"/>
    <w:rsid w:val="00324EF8"/>
    <w:rsid w:val="00325C83"/>
    <w:rsid w:val="003277EB"/>
    <w:rsid w:val="00331EAF"/>
    <w:rsid w:val="003323E9"/>
    <w:rsid w:val="00332731"/>
    <w:rsid w:val="003344D3"/>
    <w:rsid w:val="0033467C"/>
    <w:rsid w:val="0033623B"/>
    <w:rsid w:val="0033773A"/>
    <w:rsid w:val="0034099A"/>
    <w:rsid w:val="003415CA"/>
    <w:rsid w:val="00341AED"/>
    <w:rsid w:val="003420B9"/>
    <w:rsid w:val="00342303"/>
    <w:rsid w:val="003458E9"/>
    <w:rsid w:val="00345913"/>
    <w:rsid w:val="003460C4"/>
    <w:rsid w:val="00346103"/>
    <w:rsid w:val="0034704A"/>
    <w:rsid w:val="00347F0E"/>
    <w:rsid w:val="0035017E"/>
    <w:rsid w:val="00350BD3"/>
    <w:rsid w:val="00350CDE"/>
    <w:rsid w:val="00350DA9"/>
    <w:rsid w:val="003521C8"/>
    <w:rsid w:val="00352CE4"/>
    <w:rsid w:val="003532DE"/>
    <w:rsid w:val="00353DB7"/>
    <w:rsid w:val="00354C8C"/>
    <w:rsid w:val="003555B7"/>
    <w:rsid w:val="0035632B"/>
    <w:rsid w:val="003577CD"/>
    <w:rsid w:val="003578C5"/>
    <w:rsid w:val="00357A3B"/>
    <w:rsid w:val="00361464"/>
    <w:rsid w:val="003614DE"/>
    <w:rsid w:val="00362A29"/>
    <w:rsid w:val="00362F2B"/>
    <w:rsid w:val="00363BDA"/>
    <w:rsid w:val="00364D7A"/>
    <w:rsid w:val="003653DB"/>
    <w:rsid w:val="0036544D"/>
    <w:rsid w:val="003657B5"/>
    <w:rsid w:val="00365A37"/>
    <w:rsid w:val="00366668"/>
    <w:rsid w:val="00366CB0"/>
    <w:rsid w:val="00366FC7"/>
    <w:rsid w:val="003701F1"/>
    <w:rsid w:val="00371F92"/>
    <w:rsid w:val="00373B5A"/>
    <w:rsid w:val="00374816"/>
    <w:rsid w:val="00376718"/>
    <w:rsid w:val="003767E1"/>
    <w:rsid w:val="00377FFD"/>
    <w:rsid w:val="003807D7"/>
    <w:rsid w:val="00380DAD"/>
    <w:rsid w:val="003818DA"/>
    <w:rsid w:val="00381C5F"/>
    <w:rsid w:val="00382E7B"/>
    <w:rsid w:val="00383B6A"/>
    <w:rsid w:val="003845C7"/>
    <w:rsid w:val="00384AC8"/>
    <w:rsid w:val="003864ED"/>
    <w:rsid w:val="00386A0F"/>
    <w:rsid w:val="00387D47"/>
    <w:rsid w:val="00390767"/>
    <w:rsid w:val="00391659"/>
    <w:rsid w:val="003920BB"/>
    <w:rsid w:val="0039254B"/>
    <w:rsid w:val="00392556"/>
    <w:rsid w:val="00392787"/>
    <w:rsid w:val="00393299"/>
    <w:rsid w:val="00393741"/>
    <w:rsid w:val="003946BE"/>
    <w:rsid w:val="00395425"/>
    <w:rsid w:val="00395A9D"/>
    <w:rsid w:val="003966FB"/>
    <w:rsid w:val="003A0D59"/>
    <w:rsid w:val="003A0D8E"/>
    <w:rsid w:val="003A1574"/>
    <w:rsid w:val="003A218A"/>
    <w:rsid w:val="003A2BF8"/>
    <w:rsid w:val="003A3292"/>
    <w:rsid w:val="003A4352"/>
    <w:rsid w:val="003A43C2"/>
    <w:rsid w:val="003A516B"/>
    <w:rsid w:val="003A62F9"/>
    <w:rsid w:val="003A650D"/>
    <w:rsid w:val="003A6937"/>
    <w:rsid w:val="003A6F86"/>
    <w:rsid w:val="003A707B"/>
    <w:rsid w:val="003A7726"/>
    <w:rsid w:val="003B1567"/>
    <w:rsid w:val="003B2823"/>
    <w:rsid w:val="003B3A47"/>
    <w:rsid w:val="003B3A67"/>
    <w:rsid w:val="003B4242"/>
    <w:rsid w:val="003B4623"/>
    <w:rsid w:val="003B539D"/>
    <w:rsid w:val="003B58BA"/>
    <w:rsid w:val="003B60F2"/>
    <w:rsid w:val="003B682A"/>
    <w:rsid w:val="003B7EA6"/>
    <w:rsid w:val="003C1B57"/>
    <w:rsid w:val="003C1B83"/>
    <w:rsid w:val="003C1D6A"/>
    <w:rsid w:val="003C25B2"/>
    <w:rsid w:val="003C2660"/>
    <w:rsid w:val="003C2988"/>
    <w:rsid w:val="003C4E07"/>
    <w:rsid w:val="003C6BCC"/>
    <w:rsid w:val="003C6F89"/>
    <w:rsid w:val="003C7475"/>
    <w:rsid w:val="003C760A"/>
    <w:rsid w:val="003C787F"/>
    <w:rsid w:val="003D0657"/>
    <w:rsid w:val="003D0E7A"/>
    <w:rsid w:val="003D1429"/>
    <w:rsid w:val="003D1920"/>
    <w:rsid w:val="003D2C1F"/>
    <w:rsid w:val="003D2C6A"/>
    <w:rsid w:val="003D3D7E"/>
    <w:rsid w:val="003D4257"/>
    <w:rsid w:val="003E08BF"/>
    <w:rsid w:val="003E0951"/>
    <w:rsid w:val="003E112B"/>
    <w:rsid w:val="003E13E6"/>
    <w:rsid w:val="003E20EA"/>
    <w:rsid w:val="003E3562"/>
    <w:rsid w:val="003E72F8"/>
    <w:rsid w:val="003E7CEB"/>
    <w:rsid w:val="003E7F6D"/>
    <w:rsid w:val="003F0211"/>
    <w:rsid w:val="003F0A39"/>
    <w:rsid w:val="003F128F"/>
    <w:rsid w:val="003F1ACD"/>
    <w:rsid w:val="003F26B5"/>
    <w:rsid w:val="003F2A23"/>
    <w:rsid w:val="003F2A74"/>
    <w:rsid w:val="003F3439"/>
    <w:rsid w:val="003F4295"/>
    <w:rsid w:val="003F49CF"/>
    <w:rsid w:val="003F4A5D"/>
    <w:rsid w:val="003F4F06"/>
    <w:rsid w:val="003F5E50"/>
    <w:rsid w:val="003F6930"/>
    <w:rsid w:val="003F69CE"/>
    <w:rsid w:val="003F7487"/>
    <w:rsid w:val="003F7CFF"/>
    <w:rsid w:val="004016E5"/>
    <w:rsid w:val="00401B42"/>
    <w:rsid w:val="00401E7D"/>
    <w:rsid w:val="004020AA"/>
    <w:rsid w:val="00402793"/>
    <w:rsid w:val="00403E04"/>
    <w:rsid w:val="00404A92"/>
    <w:rsid w:val="00404E3B"/>
    <w:rsid w:val="00404E49"/>
    <w:rsid w:val="0040593B"/>
    <w:rsid w:val="00405D78"/>
    <w:rsid w:val="00405EA1"/>
    <w:rsid w:val="00406438"/>
    <w:rsid w:val="00406AE6"/>
    <w:rsid w:val="00407348"/>
    <w:rsid w:val="00407BC7"/>
    <w:rsid w:val="00407DB1"/>
    <w:rsid w:val="004106A1"/>
    <w:rsid w:val="00411142"/>
    <w:rsid w:val="0041246E"/>
    <w:rsid w:val="004124B0"/>
    <w:rsid w:val="004133DE"/>
    <w:rsid w:val="00413FA3"/>
    <w:rsid w:val="00416E5A"/>
    <w:rsid w:val="00416E60"/>
    <w:rsid w:val="00417DCC"/>
    <w:rsid w:val="0042042E"/>
    <w:rsid w:val="00421941"/>
    <w:rsid w:val="00425245"/>
    <w:rsid w:val="0042527D"/>
    <w:rsid w:val="00425A0F"/>
    <w:rsid w:val="0042707B"/>
    <w:rsid w:val="0042750F"/>
    <w:rsid w:val="0043184C"/>
    <w:rsid w:val="004321FC"/>
    <w:rsid w:val="004330DA"/>
    <w:rsid w:val="00434001"/>
    <w:rsid w:val="00434DD2"/>
    <w:rsid w:val="00434F8E"/>
    <w:rsid w:val="00435889"/>
    <w:rsid w:val="00437A2D"/>
    <w:rsid w:val="00437ADF"/>
    <w:rsid w:val="004408DD"/>
    <w:rsid w:val="00440A83"/>
    <w:rsid w:val="00442C12"/>
    <w:rsid w:val="0044314D"/>
    <w:rsid w:val="004449C9"/>
    <w:rsid w:val="00444E6E"/>
    <w:rsid w:val="00445C73"/>
    <w:rsid w:val="0044724F"/>
    <w:rsid w:val="00450458"/>
    <w:rsid w:val="004508B4"/>
    <w:rsid w:val="00451089"/>
    <w:rsid w:val="00451934"/>
    <w:rsid w:val="00452600"/>
    <w:rsid w:val="004529D3"/>
    <w:rsid w:val="00452C2F"/>
    <w:rsid w:val="00452E06"/>
    <w:rsid w:val="0045334A"/>
    <w:rsid w:val="004534B8"/>
    <w:rsid w:val="004535B1"/>
    <w:rsid w:val="00453D93"/>
    <w:rsid w:val="004546F8"/>
    <w:rsid w:val="004548C9"/>
    <w:rsid w:val="00454A93"/>
    <w:rsid w:val="00455AFD"/>
    <w:rsid w:val="00455D79"/>
    <w:rsid w:val="00455D97"/>
    <w:rsid w:val="00456D33"/>
    <w:rsid w:val="0045703C"/>
    <w:rsid w:val="00457E7E"/>
    <w:rsid w:val="00460F75"/>
    <w:rsid w:val="0046268F"/>
    <w:rsid w:val="004633AD"/>
    <w:rsid w:val="00463F2C"/>
    <w:rsid w:val="004655DD"/>
    <w:rsid w:val="0046632F"/>
    <w:rsid w:val="00470323"/>
    <w:rsid w:val="0047070A"/>
    <w:rsid w:val="00470C20"/>
    <w:rsid w:val="0047174A"/>
    <w:rsid w:val="0047233E"/>
    <w:rsid w:val="00472597"/>
    <w:rsid w:val="00472707"/>
    <w:rsid w:val="00472EB4"/>
    <w:rsid w:val="0047337C"/>
    <w:rsid w:val="004733A3"/>
    <w:rsid w:val="00473CB3"/>
    <w:rsid w:val="00473D23"/>
    <w:rsid w:val="00474C8B"/>
    <w:rsid w:val="00474DB2"/>
    <w:rsid w:val="00476930"/>
    <w:rsid w:val="00477057"/>
    <w:rsid w:val="004770B5"/>
    <w:rsid w:val="0047781F"/>
    <w:rsid w:val="00477D79"/>
    <w:rsid w:val="0048092F"/>
    <w:rsid w:val="00480D16"/>
    <w:rsid w:val="00481548"/>
    <w:rsid w:val="00481BFA"/>
    <w:rsid w:val="00482913"/>
    <w:rsid w:val="00482AA5"/>
    <w:rsid w:val="0048342A"/>
    <w:rsid w:val="00483E85"/>
    <w:rsid w:val="00484D63"/>
    <w:rsid w:val="00485396"/>
    <w:rsid w:val="00485901"/>
    <w:rsid w:val="00485BB1"/>
    <w:rsid w:val="00486540"/>
    <w:rsid w:val="004869BC"/>
    <w:rsid w:val="00487923"/>
    <w:rsid w:val="00487DAB"/>
    <w:rsid w:val="00490FBB"/>
    <w:rsid w:val="00491447"/>
    <w:rsid w:val="00493D97"/>
    <w:rsid w:val="004943BE"/>
    <w:rsid w:val="00495E40"/>
    <w:rsid w:val="00495ED7"/>
    <w:rsid w:val="004962FD"/>
    <w:rsid w:val="004971EF"/>
    <w:rsid w:val="004974D3"/>
    <w:rsid w:val="004A1828"/>
    <w:rsid w:val="004A1E7F"/>
    <w:rsid w:val="004A298A"/>
    <w:rsid w:val="004A31B8"/>
    <w:rsid w:val="004A31BC"/>
    <w:rsid w:val="004A3C4A"/>
    <w:rsid w:val="004A430F"/>
    <w:rsid w:val="004A4672"/>
    <w:rsid w:val="004A4A02"/>
    <w:rsid w:val="004A4BC9"/>
    <w:rsid w:val="004A5674"/>
    <w:rsid w:val="004A5B1F"/>
    <w:rsid w:val="004A6221"/>
    <w:rsid w:val="004A643B"/>
    <w:rsid w:val="004A6F48"/>
    <w:rsid w:val="004A7539"/>
    <w:rsid w:val="004A7F89"/>
    <w:rsid w:val="004B0936"/>
    <w:rsid w:val="004B0C87"/>
    <w:rsid w:val="004B0E58"/>
    <w:rsid w:val="004B214C"/>
    <w:rsid w:val="004B23AF"/>
    <w:rsid w:val="004B2437"/>
    <w:rsid w:val="004B2E08"/>
    <w:rsid w:val="004B396E"/>
    <w:rsid w:val="004B557F"/>
    <w:rsid w:val="004B566B"/>
    <w:rsid w:val="004B6185"/>
    <w:rsid w:val="004B6231"/>
    <w:rsid w:val="004B7B09"/>
    <w:rsid w:val="004B7DA5"/>
    <w:rsid w:val="004C0174"/>
    <w:rsid w:val="004C0A21"/>
    <w:rsid w:val="004C1476"/>
    <w:rsid w:val="004C17BB"/>
    <w:rsid w:val="004C2231"/>
    <w:rsid w:val="004C2266"/>
    <w:rsid w:val="004C2C5E"/>
    <w:rsid w:val="004C3F2D"/>
    <w:rsid w:val="004C520A"/>
    <w:rsid w:val="004C61EA"/>
    <w:rsid w:val="004C6233"/>
    <w:rsid w:val="004C65B7"/>
    <w:rsid w:val="004C6771"/>
    <w:rsid w:val="004C71BB"/>
    <w:rsid w:val="004C7458"/>
    <w:rsid w:val="004C749E"/>
    <w:rsid w:val="004C770F"/>
    <w:rsid w:val="004D01B3"/>
    <w:rsid w:val="004D27BF"/>
    <w:rsid w:val="004D2A1A"/>
    <w:rsid w:val="004D6CA5"/>
    <w:rsid w:val="004D6E95"/>
    <w:rsid w:val="004D6F8F"/>
    <w:rsid w:val="004D7247"/>
    <w:rsid w:val="004E04AE"/>
    <w:rsid w:val="004E09D8"/>
    <w:rsid w:val="004E2395"/>
    <w:rsid w:val="004E344F"/>
    <w:rsid w:val="004E3ABF"/>
    <w:rsid w:val="004E3C12"/>
    <w:rsid w:val="004E3C54"/>
    <w:rsid w:val="004E45EC"/>
    <w:rsid w:val="004E48C3"/>
    <w:rsid w:val="004E6147"/>
    <w:rsid w:val="004E63D2"/>
    <w:rsid w:val="004E73E5"/>
    <w:rsid w:val="004F036B"/>
    <w:rsid w:val="004F35D3"/>
    <w:rsid w:val="004F4FFB"/>
    <w:rsid w:val="004F5848"/>
    <w:rsid w:val="004F6AE8"/>
    <w:rsid w:val="004F6F0D"/>
    <w:rsid w:val="004F7564"/>
    <w:rsid w:val="004F7E97"/>
    <w:rsid w:val="004F7F3A"/>
    <w:rsid w:val="00500BA0"/>
    <w:rsid w:val="00501DC5"/>
    <w:rsid w:val="00501E82"/>
    <w:rsid w:val="005023EE"/>
    <w:rsid w:val="005026B4"/>
    <w:rsid w:val="00502BE5"/>
    <w:rsid w:val="00502E37"/>
    <w:rsid w:val="00503245"/>
    <w:rsid w:val="00504132"/>
    <w:rsid w:val="00504FE3"/>
    <w:rsid w:val="00505A36"/>
    <w:rsid w:val="005062A4"/>
    <w:rsid w:val="0050799A"/>
    <w:rsid w:val="00507FC7"/>
    <w:rsid w:val="0051022B"/>
    <w:rsid w:val="0051117B"/>
    <w:rsid w:val="0051122D"/>
    <w:rsid w:val="0051125D"/>
    <w:rsid w:val="00511C13"/>
    <w:rsid w:val="00511D95"/>
    <w:rsid w:val="00511F4E"/>
    <w:rsid w:val="00512488"/>
    <w:rsid w:val="005128BA"/>
    <w:rsid w:val="00512985"/>
    <w:rsid w:val="0051385E"/>
    <w:rsid w:val="00513984"/>
    <w:rsid w:val="00514079"/>
    <w:rsid w:val="005140D8"/>
    <w:rsid w:val="00515559"/>
    <w:rsid w:val="00515A36"/>
    <w:rsid w:val="005169F0"/>
    <w:rsid w:val="005170AD"/>
    <w:rsid w:val="00517AE7"/>
    <w:rsid w:val="00521344"/>
    <w:rsid w:val="005216DC"/>
    <w:rsid w:val="0052190D"/>
    <w:rsid w:val="00522257"/>
    <w:rsid w:val="0052270A"/>
    <w:rsid w:val="00522766"/>
    <w:rsid w:val="005227FB"/>
    <w:rsid w:val="005237B2"/>
    <w:rsid w:val="005242EC"/>
    <w:rsid w:val="00524B61"/>
    <w:rsid w:val="00526606"/>
    <w:rsid w:val="005279B1"/>
    <w:rsid w:val="005279DD"/>
    <w:rsid w:val="00527A10"/>
    <w:rsid w:val="0053019F"/>
    <w:rsid w:val="00530630"/>
    <w:rsid w:val="005308BE"/>
    <w:rsid w:val="00531092"/>
    <w:rsid w:val="00531DF1"/>
    <w:rsid w:val="0053207E"/>
    <w:rsid w:val="005322AE"/>
    <w:rsid w:val="00535121"/>
    <w:rsid w:val="005355C1"/>
    <w:rsid w:val="005359B6"/>
    <w:rsid w:val="00536064"/>
    <w:rsid w:val="00537200"/>
    <w:rsid w:val="00540E1D"/>
    <w:rsid w:val="0054140E"/>
    <w:rsid w:val="005426BB"/>
    <w:rsid w:val="0054352C"/>
    <w:rsid w:val="00545AD0"/>
    <w:rsid w:val="00547A02"/>
    <w:rsid w:val="00547EA9"/>
    <w:rsid w:val="00550063"/>
    <w:rsid w:val="0055032C"/>
    <w:rsid w:val="00551AE9"/>
    <w:rsid w:val="00551EB6"/>
    <w:rsid w:val="00552D0F"/>
    <w:rsid w:val="00555286"/>
    <w:rsid w:val="00555416"/>
    <w:rsid w:val="00556BF7"/>
    <w:rsid w:val="00556E45"/>
    <w:rsid w:val="00556EAC"/>
    <w:rsid w:val="005577B9"/>
    <w:rsid w:val="00557CC0"/>
    <w:rsid w:val="00557E48"/>
    <w:rsid w:val="0056018E"/>
    <w:rsid w:val="0056224C"/>
    <w:rsid w:val="005634FF"/>
    <w:rsid w:val="00563662"/>
    <w:rsid w:val="00564E2E"/>
    <w:rsid w:val="00566BB4"/>
    <w:rsid w:val="00566E68"/>
    <w:rsid w:val="00570BF8"/>
    <w:rsid w:val="00570EA5"/>
    <w:rsid w:val="00572289"/>
    <w:rsid w:val="0057238D"/>
    <w:rsid w:val="0057274E"/>
    <w:rsid w:val="0057404E"/>
    <w:rsid w:val="0057472A"/>
    <w:rsid w:val="005754F3"/>
    <w:rsid w:val="00575E2A"/>
    <w:rsid w:val="00576F0A"/>
    <w:rsid w:val="005771DC"/>
    <w:rsid w:val="00577954"/>
    <w:rsid w:val="00577CEC"/>
    <w:rsid w:val="00581472"/>
    <w:rsid w:val="005815C1"/>
    <w:rsid w:val="00581FD8"/>
    <w:rsid w:val="00581FEB"/>
    <w:rsid w:val="0058223A"/>
    <w:rsid w:val="0058227D"/>
    <w:rsid w:val="0058237A"/>
    <w:rsid w:val="00582599"/>
    <w:rsid w:val="00583644"/>
    <w:rsid w:val="005846D8"/>
    <w:rsid w:val="00585B3B"/>
    <w:rsid w:val="0058638F"/>
    <w:rsid w:val="005878EB"/>
    <w:rsid w:val="0058793E"/>
    <w:rsid w:val="005907E2"/>
    <w:rsid w:val="00591520"/>
    <w:rsid w:val="00591735"/>
    <w:rsid w:val="005922D9"/>
    <w:rsid w:val="00592719"/>
    <w:rsid w:val="005928C0"/>
    <w:rsid w:val="00595CF5"/>
    <w:rsid w:val="00596801"/>
    <w:rsid w:val="0059705C"/>
    <w:rsid w:val="005A0835"/>
    <w:rsid w:val="005A0A12"/>
    <w:rsid w:val="005A10C1"/>
    <w:rsid w:val="005A134E"/>
    <w:rsid w:val="005A1DC1"/>
    <w:rsid w:val="005A23F1"/>
    <w:rsid w:val="005A2873"/>
    <w:rsid w:val="005A2958"/>
    <w:rsid w:val="005A2B68"/>
    <w:rsid w:val="005A2C06"/>
    <w:rsid w:val="005A418D"/>
    <w:rsid w:val="005A45E8"/>
    <w:rsid w:val="005A509B"/>
    <w:rsid w:val="005A5700"/>
    <w:rsid w:val="005A5E83"/>
    <w:rsid w:val="005A6334"/>
    <w:rsid w:val="005A674B"/>
    <w:rsid w:val="005A6794"/>
    <w:rsid w:val="005A7010"/>
    <w:rsid w:val="005B0BDE"/>
    <w:rsid w:val="005B1F28"/>
    <w:rsid w:val="005B240A"/>
    <w:rsid w:val="005B26A9"/>
    <w:rsid w:val="005B3251"/>
    <w:rsid w:val="005B347D"/>
    <w:rsid w:val="005B4461"/>
    <w:rsid w:val="005B4CBA"/>
    <w:rsid w:val="005B5214"/>
    <w:rsid w:val="005B6BCA"/>
    <w:rsid w:val="005B6D12"/>
    <w:rsid w:val="005B7761"/>
    <w:rsid w:val="005C00ED"/>
    <w:rsid w:val="005C0542"/>
    <w:rsid w:val="005C151D"/>
    <w:rsid w:val="005C19E4"/>
    <w:rsid w:val="005C1E1F"/>
    <w:rsid w:val="005C1E3D"/>
    <w:rsid w:val="005C2B37"/>
    <w:rsid w:val="005C3EEE"/>
    <w:rsid w:val="005C3F6C"/>
    <w:rsid w:val="005C5847"/>
    <w:rsid w:val="005C5ED6"/>
    <w:rsid w:val="005C7018"/>
    <w:rsid w:val="005C70BA"/>
    <w:rsid w:val="005C7B8E"/>
    <w:rsid w:val="005D011C"/>
    <w:rsid w:val="005D1E53"/>
    <w:rsid w:val="005D1FF5"/>
    <w:rsid w:val="005D2F80"/>
    <w:rsid w:val="005D3A54"/>
    <w:rsid w:val="005D3B35"/>
    <w:rsid w:val="005D40A1"/>
    <w:rsid w:val="005D42DA"/>
    <w:rsid w:val="005D78C3"/>
    <w:rsid w:val="005E0AE1"/>
    <w:rsid w:val="005E11DE"/>
    <w:rsid w:val="005E1AC4"/>
    <w:rsid w:val="005E2030"/>
    <w:rsid w:val="005E34E3"/>
    <w:rsid w:val="005E3C0E"/>
    <w:rsid w:val="005E4BEB"/>
    <w:rsid w:val="005E5E45"/>
    <w:rsid w:val="005E5E85"/>
    <w:rsid w:val="005E7DAB"/>
    <w:rsid w:val="005F03AC"/>
    <w:rsid w:val="005F1DB4"/>
    <w:rsid w:val="005F20DB"/>
    <w:rsid w:val="005F3164"/>
    <w:rsid w:val="005F3C25"/>
    <w:rsid w:val="005F42EE"/>
    <w:rsid w:val="005F4C6C"/>
    <w:rsid w:val="005F4CDC"/>
    <w:rsid w:val="005F654A"/>
    <w:rsid w:val="005F6677"/>
    <w:rsid w:val="005F7513"/>
    <w:rsid w:val="006007B9"/>
    <w:rsid w:val="00600930"/>
    <w:rsid w:val="00601168"/>
    <w:rsid w:val="00601DB8"/>
    <w:rsid w:val="0060254F"/>
    <w:rsid w:val="0060264D"/>
    <w:rsid w:val="00602D74"/>
    <w:rsid w:val="0060306C"/>
    <w:rsid w:val="00603A7C"/>
    <w:rsid w:val="00604E55"/>
    <w:rsid w:val="00607A42"/>
    <w:rsid w:val="00607EC2"/>
    <w:rsid w:val="00610381"/>
    <w:rsid w:val="006139ED"/>
    <w:rsid w:val="00613A5B"/>
    <w:rsid w:val="00613A96"/>
    <w:rsid w:val="00613B84"/>
    <w:rsid w:val="006161BF"/>
    <w:rsid w:val="00616676"/>
    <w:rsid w:val="00617580"/>
    <w:rsid w:val="00617A14"/>
    <w:rsid w:val="00617BFD"/>
    <w:rsid w:val="006204F1"/>
    <w:rsid w:val="00621615"/>
    <w:rsid w:val="006216F7"/>
    <w:rsid w:val="006219F9"/>
    <w:rsid w:val="00623001"/>
    <w:rsid w:val="006230CA"/>
    <w:rsid w:val="006232B5"/>
    <w:rsid w:val="00624383"/>
    <w:rsid w:val="006254F6"/>
    <w:rsid w:val="0062563E"/>
    <w:rsid w:val="00625BDD"/>
    <w:rsid w:val="00626078"/>
    <w:rsid w:val="006308C4"/>
    <w:rsid w:val="006309C5"/>
    <w:rsid w:val="006319BF"/>
    <w:rsid w:val="0063276F"/>
    <w:rsid w:val="0063282F"/>
    <w:rsid w:val="00632A58"/>
    <w:rsid w:val="00632B45"/>
    <w:rsid w:val="00632B8B"/>
    <w:rsid w:val="00632D45"/>
    <w:rsid w:val="00632ED0"/>
    <w:rsid w:val="00632FD7"/>
    <w:rsid w:val="00633CD9"/>
    <w:rsid w:val="0063427C"/>
    <w:rsid w:val="00634542"/>
    <w:rsid w:val="00636052"/>
    <w:rsid w:val="006362BA"/>
    <w:rsid w:val="00636638"/>
    <w:rsid w:val="00637FB5"/>
    <w:rsid w:val="00641AB0"/>
    <w:rsid w:val="00642040"/>
    <w:rsid w:val="006428B8"/>
    <w:rsid w:val="00643F93"/>
    <w:rsid w:val="006444EB"/>
    <w:rsid w:val="0064517C"/>
    <w:rsid w:val="00645543"/>
    <w:rsid w:val="00645D49"/>
    <w:rsid w:val="00646197"/>
    <w:rsid w:val="0064677F"/>
    <w:rsid w:val="006478E7"/>
    <w:rsid w:val="006479FB"/>
    <w:rsid w:val="0065016D"/>
    <w:rsid w:val="0065205D"/>
    <w:rsid w:val="0065291C"/>
    <w:rsid w:val="006533E9"/>
    <w:rsid w:val="006537E2"/>
    <w:rsid w:val="0065418B"/>
    <w:rsid w:val="00654360"/>
    <w:rsid w:val="00654385"/>
    <w:rsid w:val="006546FB"/>
    <w:rsid w:val="0065487E"/>
    <w:rsid w:val="00655CD5"/>
    <w:rsid w:val="00656153"/>
    <w:rsid w:val="006577F5"/>
    <w:rsid w:val="00660081"/>
    <w:rsid w:val="0066047D"/>
    <w:rsid w:val="0066059E"/>
    <w:rsid w:val="00661121"/>
    <w:rsid w:val="006612A5"/>
    <w:rsid w:val="00661E1D"/>
    <w:rsid w:val="006628A6"/>
    <w:rsid w:val="006629D6"/>
    <w:rsid w:val="00663356"/>
    <w:rsid w:val="00663EFD"/>
    <w:rsid w:val="006656A5"/>
    <w:rsid w:val="006669A8"/>
    <w:rsid w:val="0066750F"/>
    <w:rsid w:val="006700D2"/>
    <w:rsid w:val="00670C79"/>
    <w:rsid w:val="00671C7F"/>
    <w:rsid w:val="006729F0"/>
    <w:rsid w:val="00672ECC"/>
    <w:rsid w:val="00673479"/>
    <w:rsid w:val="00673F0D"/>
    <w:rsid w:val="0067403E"/>
    <w:rsid w:val="00674815"/>
    <w:rsid w:val="006758DD"/>
    <w:rsid w:val="00676EFC"/>
    <w:rsid w:val="00677AE3"/>
    <w:rsid w:val="00677F87"/>
    <w:rsid w:val="006803CE"/>
    <w:rsid w:val="0068061E"/>
    <w:rsid w:val="00680842"/>
    <w:rsid w:val="00680C29"/>
    <w:rsid w:val="0068116A"/>
    <w:rsid w:val="00681884"/>
    <w:rsid w:val="006821B7"/>
    <w:rsid w:val="0068252C"/>
    <w:rsid w:val="0068261F"/>
    <w:rsid w:val="006827CC"/>
    <w:rsid w:val="00682D14"/>
    <w:rsid w:val="0068435E"/>
    <w:rsid w:val="006845BF"/>
    <w:rsid w:val="00684C9F"/>
    <w:rsid w:val="00684F6F"/>
    <w:rsid w:val="00685072"/>
    <w:rsid w:val="00685343"/>
    <w:rsid w:val="00685355"/>
    <w:rsid w:val="00685CEE"/>
    <w:rsid w:val="00685D36"/>
    <w:rsid w:val="00686EED"/>
    <w:rsid w:val="00686FF4"/>
    <w:rsid w:val="006871BB"/>
    <w:rsid w:val="006876B9"/>
    <w:rsid w:val="00690124"/>
    <w:rsid w:val="00690D3C"/>
    <w:rsid w:val="00691205"/>
    <w:rsid w:val="00691288"/>
    <w:rsid w:val="006914B6"/>
    <w:rsid w:val="006920F9"/>
    <w:rsid w:val="0069272C"/>
    <w:rsid w:val="0069396E"/>
    <w:rsid w:val="00694039"/>
    <w:rsid w:val="00694254"/>
    <w:rsid w:val="006951CB"/>
    <w:rsid w:val="006951DC"/>
    <w:rsid w:val="00695347"/>
    <w:rsid w:val="00695830"/>
    <w:rsid w:val="00696607"/>
    <w:rsid w:val="00696633"/>
    <w:rsid w:val="00696A65"/>
    <w:rsid w:val="00696F13"/>
    <w:rsid w:val="0069718B"/>
    <w:rsid w:val="006973E4"/>
    <w:rsid w:val="00697708"/>
    <w:rsid w:val="006A183D"/>
    <w:rsid w:val="006A1D64"/>
    <w:rsid w:val="006A206A"/>
    <w:rsid w:val="006A256E"/>
    <w:rsid w:val="006A2BBE"/>
    <w:rsid w:val="006A2D42"/>
    <w:rsid w:val="006A35DC"/>
    <w:rsid w:val="006A3D4E"/>
    <w:rsid w:val="006A466A"/>
    <w:rsid w:val="006A467F"/>
    <w:rsid w:val="006A4DA8"/>
    <w:rsid w:val="006A5499"/>
    <w:rsid w:val="006A579F"/>
    <w:rsid w:val="006A5F07"/>
    <w:rsid w:val="006A5FD4"/>
    <w:rsid w:val="006A655D"/>
    <w:rsid w:val="006A6B74"/>
    <w:rsid w:val="006A6D48"/>
    <w:rsid w:val="006A726F"/>
    <w:rsid w:val="006A7C5B"/>
    <w:rsid w:val="006A7D4A"/>
    <w:rsid w:val="006B1197"/>
    <w:rsid w:val="006B13D2"/>
    <w:rsid w:val="006B23D3"/>
    <w:rsid w:val="006B2B41"/>
    <w:rsid w:val="006B2E71"/>
    <w:rsid w:val="006B2E9C"/>
    <w:rsid w:val="006B3812"/>
    <w:rsid w:val="006B4144"/>
    <w:rsid w:val="006B655A"/>
    <w:rsid w:val="006B6811"/>
    <w:rsid w:val="006B6D72"/>
    <w:rsid w:val="006B7A44"/>
    <w:rsid w:val="006C0C37"/>
    <w:rsid w:val="006C11EE"/>
    <w:rsid w:val="006C136A"/>
    <w:rsid w:val="006C1CD4"/>
    <w:rsid w:val="006C217F"/>
    <w:rsid w:val="006C278F"/>
    <w:rsid w:val="006C32E2"/>
    <w:rsid w:val="006C3482"/>
    <w:rsid w:val="006C4417"/>
    <w:rsid w:val="006C4978"/>
    <w:rsid w:val="006C4D90"/>
    <w:rsid w:val="006C5A06"/>
    <w:rsid w:val="006C5BA9"/>
    <w:rsid w:val="006C622E"/>
    <w:rsid w:val="006C76CD"/>
    <w:rsid w:val="006C7CFD"/>
    <w:rsid w:val="006D0374"/>
    <w:rsid w:val="006D04BD"/>
    <w:rsid w:val="006D0EE8"/>
    <w:rsid w:val="006D119E"/>
    <w:rsid w:val="006D1379"/>
    <w:rsid w:val="006D1D4F"/>
    <w:rsid w:val="006D25E9"/>
    <w:rsid w:val="006D281B"/>
    <w:rsid w:val="006D2DA0"/>
    <w:rsid w:val="006D41F1"/>
    <w:rsid w:val="006D4636"/>
    <w:rsid w:val="006D464B"/>
    <w:rsid w:val="006D4CAF"/>
    <w:rsid w:val="006D4FAC"/>
    <w:rsid w:val="006D5334"/>
    <w:rsid w:val="006D5DA5"/>
    <w:rsid w:val="006D5F4B"/>
    <w:rsid w:val="006D6581"/>
    <w:rsid w:val="006D74C7"/>
    <w:rsid w:val="006D75E4"/>
    <w:rsid w:val="006E0B1B"/>
    <w:rsid w:val="006E2525"/>
    <w:rsid w:val="006E26CB"/>
    <w:rsid w:val="006E2D30"/>
    <w:rsid w:val="006E31F7"/>
    <w:rsid w:val="006E487E"/>
    <w:rsid w:val="006E5D41"/>
    <w:rsid w:val="006E6B32"/>
    <w:rsid w:val="006E755B"/>
    <w:rsid w:val="006E7846"/>
    <w:rsid w:val="006E7995"/>
    <w:rsid w:val="006F01C4"/>
    <w:rsid w:val="006F0872"/>
    <w:rsid w:val="006F16E8"/>
    <w:rsid w:val="006F17EC"/>
    <w:rsid w:val="006F1FB2"/>
    <w:rsid w:val="006F2DDD"/>
    <w:rsid w:val="006F312C"/>
    <w:rsid w:val="006F3F07"/>
    <w:rsid w:val="006F4B3D"/>
    <w:rsid w:val="006F4E91"/>
    <w:rsid w:val="006F5C2C"/>
    <w:rsid w:val="006F6164"/>
    <w:rsid w:val="006F7365"/>
    <w:rsid w:val="006F7D5F"/>
    <w:rsid w:val="0070010E"/>
    <w:rsid w:val="007008D3"/>
    <w:rsid w:val="00702639"/>
    <w:rsid w:val="00703205"/>
    <w:rsid w:val="007045DB"/>
    <w:rsid w:val="007047EE"/>
    <w:rsid w:val="007053A8"/>
    <w:rsid w:val="0070566D"/>
    <w:rsid w:val="00705D28"/>
    <w:rsid w:val="00706B8D"/>
    <w:rsid w:val="00707B0D"/>
    <w:rsid w:val="007103E6"/>
    <w:rsid w:val="007123A3"/>
    <w:rsid w:val="007124D7"/>
    <w:rsid w:val="00713487"/>
    <w:rsid w:val="00713728"/>
    <w:rsid w:val="007138DE"/>
    <w:rsid w:val="00713C3D"/>
    <w:rsid w:val="00713C48"/>
    <w:rsid w:val="00713E6F"/>
    <w:rsid w:val="00713FC0"/>
    <w:rsid w:val="007145C6"/>
    <w:rsid w:val="00714B8A"/>
    <w:rsid w:val="00714C98"/>
    <w:rsid w:val="0071550C"/>
    <w:rsid w:val="00715A1A"/>
    <w:rsid w:val="00716846"/>
    <w:rsid w:val="00716B96"/>
    <w:rsid w:val="00717443"/>
    <w:rsid w:val="007174A1"/>
    <w:rsid w:val="007178BE"/>
    <w:rsid w:val="00717D57"/>
    <w:rsid w:val="00720358"/>
    <w:rsid w:val="00721005"/>
    <w:rsid w:val="007220B0"/>
    <w:rsid w:val="00722847"/>
    <w:rsid w:val="007228DD"/>
    <w:rsid w:val="00723FC5"/>
    <w:rsid w:val="0072547B"/>
    <w:rsid w:val="007258D0"/>
    <w:rsid w:val="00726CD6"/>
    <w:rsid w:val="00726FB7"/>
    <w:rsid w:val="0073039D"/>
    <w:rsid w:val="00730B55"/>
    <w:rsid w:val="00731368"/>
    <w:rsid w:val="00731F0E"/>
    <w:rsid w:val="007329F0"/>
    <w:rsid w:val="00732B57"/>
    <w:rsid w:val="00732B65"/>
    <w:rsid w:val="00732F12"/>
    <w:rsid w:val="007333BD"/>
    <w:rsid w:val="0073394B"/>
    <w:rsid w:val="0073633D"/>
    <w:rsid w:val="0073647F"/>
    <w:rsid w:val="00736C3F"/>
    <w:rsid w:val="0074087E"/>
    <w:rsid w:val="0074095F"/>
    <w:rsid w:val="007409D0"/>
    <w:rsid w:val="00740F62"/>
    <w:rsid w:val="00740FA7"/>
    <w:rsid w:val="00741187"/>
    <w:rsid w:val="0074119C"/>
    <w:rsid w:val="007414A6"/>
    <w:rsid w:val="007415BF"/>
    <w:rsid w:val="0074361E"/>
    <w:rsid w:val="0074427C"/>
    <w:rsid w:val="007444E1"/>
    <w:rsid w:val="00745720"/>
    <w:rsid w:val="00745961"/>
    <w:rsid w:val="00746055"/>
    <w:rsid w:val="00747085"/>
    <w:rsid w:val="00747EDF"/>
    <w:rsid w:val="00747F2E"/>
    <w:rsid w:val="00750B27"/>
    <w:rsid w:val="0075302B"/>
    <w:rsid w:val="007533D5"/>
    <w:rsid w:val="007537CA"/>
    <w:rsid w:val="0075523B"/>
    <w:rsid w:val="0075597A"/>
    <w:rsid w:val="00755A21"/>
    <w:rsid w:val="007563BF"/>
    <w:rsid w:val="00756864"/>
    <w:rsid w:val="00757142"/>
    <w:rsid w:val="0075749E"/>
    <w:rsid w:val="007575D4"/>
    <w:rsid w:val="00757ED6"/>
    <w:rsid w:val="007601E2"/>
    <w:rsid w:val="00760470"/>
    <w:rsid w:val="00760699"/>
    <w:rsid w:val="00760EF0"/>
    <w:rsid w:val="007619DA"/>
    <w:rsid w:val="00761A2C"/>
    <w:rsid w:val="00762393"/>
    <w:rsid w:val="0076240B"/>
    <w:rsid w:val="0076324D"/>
    <w:rsid w:val="00763441"/>
    <w:rsid w:val="007634E6"/>
    <w:rsid w:val="00763733"/>
    <w:rsid w:val="00763AF2"/>
    <w:rsid w:val="00763F93"/>
    <w:rsid w:val="00764423"/>
    <w:rsid w:val="0076740E"/>
    <w:rsid w:val="00767AD1"/>
    <w:rsid w:val="0077006A"/>
    <w:rsid w:val="00770315"/>
    <w:rsid w:val="007708EB"/>
    <w:rsid w:val="00770E3A"/>
    <w:rsid w:val="00771075"/>
    <w:rsid w:val="007724FF"/>
    <w:rsid w:val="00772C24"/>
    <w:rsid w:val="007732FD"/>
    <w:rsid w:val="0077370E"/>
    <w:rsid w:val="007737F3"/>
    <w:rsid w:val="00773C4D"/>
    <w:rsid w:val="007750B0"/>
    <w:rsid w:val="00775498"/>
    <w:rsid w:val="0077624B"/>
    <w:rsid w:val="007766C4"/>
    <w:rsid w:val="0077670A"/>
    <w:rsid w:val="00777089"/>
    <w:rsid w:val="00777C4B"/>
    <w:rsid w:val="00777E2A"/>
    <w:rsid w:val="00777FC9"/>
    <w:rsid w:val="00781E63"/>
    <w:rsid w:val="00782776"/>
    <w:rsid w:val="00782AC5"/>
    <w:rsid w:val="0078309F"/>
    <w:rsid w:val="00784725"/>
    <w:rsid w:val="0078653C"/>
    <w:rsid w:val="0078671D"/>
    <w:rsid w:val="007873B6"/>
    <w:rsid w:val="00790271"/>
    <w:rsid w:val="00791E33"/>
    <w:rsid w:val="00792D10"/>
    <w:rsid w:val="007932FE"/>
    <w:rsid w:val="0079448C"/>
    <w:rsid w:val="0079502C"/>
    <w:rsid w:val="0079527E"/>
    <w:rsid w:val="0079538D"/>
    <w:rsid w:val="00795865"/>
    <w:rsid w:val="00796646"/>
    <w:rsid w:val="00797332"/>
    <w:rsid w:val="007976C7"/>
    <w:rsid w:val="00797B21"/>
    <w:rsid w:val="007A14D8"/>
    <w:rsid w:val="007A1CE6"/>
    <w:rsid w:val="007A2698"/>
    <w:rsid w:val="007A4173"/>
    <w:rsid w:val="007A459C"/>
    <w:rsid w:val="007A475E"/>
    <w:rsid w:val="007A48D8"/>
    <w:rsid w:val="007A5233"/>
    <w:rsid w:val="007A574E"/>
    <w:rsid w:val="007A58C2"/>
    <w:rsid w:val="007A58DE"/>
    <w:rsid w:val="007A5CFF"/>
    <w:rsid w:val="007A60E2"/>
    <w:rsid w:val="007A66C8"/>
    <w:rsid w:val="007B04B5"/>
    <w:rsid w:val="007B283B"/>
    <w:rsid w:val="007B2D20"/>
    <w:rsid w:val="007B31B7"/>
    <w:rsid w:val="007B3502"/>
    <w:rsid w:val="007B5D14"/>
    <w:rsid w:val="007B6B58"/>
    <w:rsid w:val="007B6CB4"/>
    <w:rsid w:val="007B6F84"/>
    <w:rsid w:val="007B760A"/>
    <w:rsid w:val="007B7AE9"/>
    <w:rsid w:val="007C00EC"/>
    <w:rsid w:val="007C0C2A"/>
    <w:rsid w:val="007C22B2"/>
    <w:rsid w:val="007C295C"/>
    <w:rsid w:val="007C2A60"/>
    <w:rsid w:val="007C2D6F"/>
    <w:rsid w:val="007C4D61"/>
    <w:rsid w:val="007C506F"/>
    <w:rsid w:val="007C5083"/>
    <w:rsid w:val="007C70C8"/>
    <w:rsid w:val="007C7EE9"/>
    <w:rsid w:val="007D0C79"/>
    <w:rsid w:val="007D1422"/>
    <w:rsid w:val="007D1BF1"/>
    <w:rsid w:val="007D1EC5"/>
    <w:rsid w:val="007D20FC"/>
    <w:rsid w:val="007D2E0A"/>
    <w:rsid w:val="007D475E"/>
    <w:rsid w:val="007D516D"/>
    <w:rsid w:val="007D5AA4"/>
    <w:rsid w:val="007D6B83"/>
    <w:rsid w:val="007D7EA3"/>
    <w:rsid w:val="007E07BB"/>
    <w:rsid w:val="007E1667"/>
    <w:rsid w:val="007E172C"/>
    <w:rsid w:val="007E2785"/>
    <w:rsid w:val="007E2869"/>
    <w:rsid w:val="007E2A28"/>
    <w:rsid w:val="007E3871"/>
    <w:rsid w:val="007E4012"/>
    <w:rsid w:val="007E4A46"/>
    <w:rsid w:val="007E5539"/>
    <w:rsid w:val="007E5FD3"/>
    <w:rsid w:val="007E65AC"/>
    <w:rsid w:val="007E7747"/>
    <w:rsid w:val="007E7BB2"/>
    <w:rsid w:val="007F14F9"/>
    <w:rsid w:val="007F1FB4"/>
    <w:rsid w:val="007F2ECE"/>
    <w:rsid w:val="007F34AC"/>
    <w:rsid w:val="007F4221"/>
    <w:rsid w:val="007F44D7"/>
    <w:rsid w:val="007F45B8"/>
    <w:rsid w:val="007F49F6"/>
    <w:rsid w:val="007F53C9"/>
    <w:rsid w:val="007F5D38"/>
    <w:rsid w:val="007F6130"/>
    <w:rsid w:val="007F6803"/>
    <w:rsid w:val="007F6B4F"/>
    <w:rsid w:val="007F7C77"/>
    <w:rsid w:val="008011D7"/>
    <w:rsid w:val="0080219D"/>
    <w:rsid w:val="0080257B"/>
    <w:rsid w:val="008025C0"/>
    <w:rsid w:val="008033A1"/>
    <w:rsid w:val="00803DFE"/>
    <w:rsid w:val="00804B84"/>
    <w:rsid w:val="00805603"/>
    <w:rsid w:val="008067EB"/>
    <w:rsid w:val="008077B9"/>
    <w:rsid w:val="00811957"/>
    <w:rsid w:val="00811D19"/>
    <w:rsid w:val="00812BA3"/>
    <w:rsid w:val="008132C8"/>
    <w:rsid w:val="0081340B"/>
    <w:rsid w:val="008144F9"/>
    <w:rsid w:val="00814B14"/>
    <w:rsid w:val="00814E2A"/>
    <w:rsid w:val="00814E9A"/>
    <w:rsid w:val="0081531D"/>
    <w:rsid w:val="008153D5"/>
    <w:rsid w:val="0081576D"/>
    <w:rsid w:val="00816803"/>
    <w:rsid w:val="008168F8"/>
    <w:rsid w:val="00820DD0"/>
    <w:rsid w:val="00821294"/>
    <w:rsid w:val="00821741"/>
    <w:rsid w:val="00821853"/>
    <w:rsid w:val="008231CE"/>
    <w:rsid w:val="00823A48"/>
    <w:rsid w:val="008243E2"/>
    <w:rsid w:val="0082470F"/>
    <w:rsid w:val="008257CA"/>
    <w:rsid w:val="0082691E"/>
    <w:rsid w:val="00830DD9"/>
    <w:rsid w:val="008315B7"/>
    <w:rsid w:val="0083169C"/>
    <w:rsid w:val="00833228"/>
    <w:rsid w:val="008336B7"/>
    <w:rsid w:val="00833EDA"/>
    <w:rsid w:val="00833F55"/>
    <w:rsid w:val="00834BE2"/>
    <w:rsid w:val="00835B8A"/>
    <w:rsid w:val="00835D1B"/>
    <w:rsid w:val="00837AF6"/>
    <w:rsid w:val="00840A92"/>
    <w:rsid w:val="00840BDF"/>
    <w:rsid w:val="00840C4F"/>
    <w:rsid w:val="00841304"/>
    <w:rsid w:val="00841464"/>
    <w:rsid w:val="00841920"/>
    <w:rsid w:val="00842FD9"/>
    <w:rsid w:val="00843595"/>
    <w:rsid w:val="008445C2"/>
    <w:rsid w:val="00844CC8"/>
    <w:rsid w:val="008461FE"/>
    <w:rsid w:val="00846847"/>
    <w:rsid w:val="00846C9F"/>
    <w:rsid w:val="00846D58"/>
    <w:rsid w:val="00847A35"/>
    <w:rsid w:val="0085099C"/>
    <w:rsid w:val="00850B0C"/>
    <w:rsid w:val="0085133F"/>
    <w:rsid w:val="00851833"/>
    <w:rsid w:val="00851C12"/>
    <w:rsid w:val="008521BF"/>
    <w:rsid w:val="00852DE3"/>
    <w:rsid w:val="0085397B"/>
    <w:rsid w:val="00853B49"/>
    <w:rsid w:val="008550C6"/>
    <w:rsid w:val="00855753"/>
    <w:rsid w:val="00855A38"/>
    <w:rsid w:val="00855C86"/>
    <w:rsid w:val="00855E7A"/>
    <w:rsid w:val="00855EFB"/>
    <w:rsid w:val="00856BE1"/>
    <w:rsid w:val="0085738D"/>
    <w:rsid w:val="008576B0"/>
    <w:rsid w:val="00857BD8"/>
    <w:rsid w:val="00860DA6"/>
    <w:rsid w:val="00861CEB"/>
    <w:rsid w:val="00862B46"/>
    <w:rsid w:val="00863F01"/>
    <w:rsid w:val="00865EBB"/>
    <w:rsid w:val="0086631F"/>
    <w:rsid w:val="008670F5"/>
    <w:rsid w:val="0087026D"/>
    <w:rsid w:val="00870AD6"/>
    <w:rsid w:val="00870EF1"/>
    <w:rsid w:val="00870F73"/>
    <w:rsid w:val="00871711"/>
    <w:rsid w:val="00871753"/>
    <w:rsid w:val="008726DA"/>
    <w:rsid w:val="00873D6B"/>
    <w:rsid w:val="0087433D"/>
    <w:rsid w:val="008747B6"/>
    <w:rsid w:val="00874AA0"/>
    <w:rsid w:val="008762B4"/>
    <w:rsid w:val="008763A4"/>
    <w:rsid w:val="0087661E"/>
    <w:rsid w:val="0087699E"/>
    <w:rsid w:val="00876E85"/>
    <w:rsid w:val="008774F5"/>
    <w:rsid w:val="00877511"/>
    <w:rsid w:val="008777B1"/>
    <w:rsid w:val="00880272"/>
    <w:rsid w:val="008802DE"/>
    <w:rsid w:val="00880325"/>
    <w:rsid w:val="00880DB1"/>
    <w:rsid w:val="00880DBE"/>
    <w:rsid w:val="00881B14"/>
    <w:rsid w:val="00882F92"/>
    <w:rsid w:val="008845BC"/>
    <w:rsid w:val="00884A20"/>
    <w:rsid w:val="00886406"/>
    <w:rsid w:val="0088767F"/>
    <w:rsid w:val="00887AA9"/>
    <w:rsid w:val="00890607"/>
    <w:rsid w:val="00891073"/>
    <w:rsid w:val="00891488"/>
    <w:rsid w:val="00891BFD"/>
    <w:rsid w:val="008920DB"/>
    <w:rsid w:val="008923E0"/>
    <w:rsid w:val="008928CA"/>
    <w:rsid w:val="00892939"/>
    <w:rsid w:val="00892994"/>
    <w:rsid w:val="008939BB"/>
    <w:rsid w:val="008948BE"/>
    <w:rsid w:val="008953E5"/>
    <w:rsid w:val="0089579D"/>
    <w:rsid w:val="00897491"/>
    <w:rsid w:val="008978DB"/>
    <w:rsid w:val="008A1F49"/>
    <w:rsid w:val="008A2100"/>
    <w:rsid w:val="008A2564"/>
    <w:rsid w:val="008A3861"/>
    <w:rsid w:val="008A4195"/>
    <w:rsid w:val="008A4388"/>
    <w:rsid w:val="008A4568"/>
    <w:rsid w:val="008A54AA"/>
    <w:rsid w:val="008A584C"/>
    <w:rsid w:val="008A601D"/>
    <w:rsid w:val="008A6739"/>
    <w:rsid w:val="008A6E40"/>
    <w:rsid w:val="008A7BCD"/>
    <w:rsid w:val="008B0956"/>
    <w:rsid w:val="008B0A08"/>
    <w:rsid w:val="008B18B4"/>
    <w:rsid w:val="008B1C75"/>
    <w:rsid w:val="008B1E2F"/>
    <w:rsid w:val="008B2F48"/>
    <w:rsid w:val="008B3B1A"/>
    <w:rsid w:val="008B48C0"/>
    <w:rsid w:val="008B4CFB"/>
    <w:rsid w:val="008B5AF5"/>
    <w:rsid w:val="008B5C84"/>
    <w:rsid w:val="008B6CFC"/>
    <w:rsid w:val="008C143F"/>
    <w:rsid w:val="008C16FC"/>
    <w:rsid w:val="008C286E"/>
    <w:rsid w:val="008C4B3C"/>
    <w:rsid w:val="008C4BA2"/>
    <w:rsid w:val="008C4E93"/>
    <w:rsid w:val="008C4FC0"/>
    <w:rsid w:val="008C59F2"/>
    <w:rsid w:val="008C662D"/>
    <w:rsid w:val="008C66DC"/>
    <w:rsid w:val="008C6C46"/>
    <w:rsid w:val="008C733B"/>
    <w:rsid w:val="008C7C86"/>
    <w:rsid w:val="008D04BD"/>
    <w:rsid w:val="008D0F22"/>
    <w:rsid w:val="008D12DA"/>
    <w:rsid w:val="008D1C32"/>
    <w:rsid w:val="008D29BE"/>
    <w:rsid w:val="008D3ACD"/>
    <w:rsid w:val="008D53A9"/>
    <w:rsid w:val="008D711D"/>
    <w:rsid w:val="008E0B4F"/>
    <w:rsid w:val="008E1FC2"/>
    <w:rsid w:val="008E224F"/>
    <w:rsid w:val="008E2602"/>
    <w:rsid w:val="008E3CA5"/>
    <w:rsid w:val="008E40AB"/>
    <w:rsid w:val="008E4227"/>
    <w:rsid w:val="008E4677"/>
    <w:rsid w:val="008E48ED"/>
    <w:rsid w:val="008E4C73"/>
    <w:rsid w:val="008E586A"/>
    <w:rsid w:val="008E58BE"/>
    <w:rsid w:val="008E6C5B"/>
    <w:rsid w:val="008E7884"/>
    <w:rsid w:val="008F0AA4"/>
    <w:rsid w:val="008F1532"/>
    <w:rsid w:val="008F1DE1"/>
    <w:rsid w:val="008F2E57"/>
    <w:rsid w:val="008F37F6"/>
    <w:rsid w:val="008F52F0"/>
    <w:rsid w:val="008F54A5"/>
    <w:rsid w:val="008F5577"/>
    <w:rsid w:val="008F6AD3"/>
    <w:rsid w:val="008F7346"/>
    <w:rsid w:val="008F7BDD"/>
    <w:rsid w:val="009004F9"/>
    <w:rsid w:val="009006E5"/>
    <w:rsid w:val="00902BFB"/>
    <w:rsid w:val="00903924"/>
    <w:rsid w:val="00905AD4"/>
    <w:rsid w:val="0090637C"/>
    <w:rsid w:val="00906755"/>
    <w:rsid w:val="00907383"/>
    <w:rsid w:val="00907C5A"/>
    <w:rsid w:val="00907FB1"/>
    <w:rsid w:val="00910AB6"/>
    <w:rsid w:val="009120DD"/>
    <w:rsid w:val="00912637"/>
    <w:rsid w:val="00912660"/>
    <w:rsid w:val="00912911"/>
    <w:rsid w:val="00914B67"/>
    <w:rsid w:val="00914C9B"/>
    <w:rsid w:val="00914FE4"/>
    <w:rsid w:val="00916709"/>
    <w:rsid w:val="00917119"/>
    <w:rsid w:val="00917E73"/>
    <w:rsid w:val="00920A2C"/>
    <w:rsid w:val="0092189B"/>
    <w:rsid w:val="00921ECA"/>
    <w:rsid w:val="00922263"/>
    <w:rsid w:val="0092499A"/>
    <w:rsid w:val="00925BE2"/>
    <w:rsid w:val="009263B8"/>
    <w:rsid w:val="00926748"/>
    <w:rsid w:val="00926B8E"/>
    <w:rsid w:val="00927610"/>
    <w:rsid w:val="00930FA0"/>
    <w:rsid w:val="009313F9"/>
    <w:rsid w:val="009328FC"/>
    <w:rsid w:val="00933860"/>
    <w:rsid w:val="00933904"/>
    <w:rsid w:val="009348B4"/>
    <w:rsid w:val="00934BF0"/>
    <w:rsid w:val="00935229"/>
    <w:rsid w:val="00935402"/>
    <w:rsid w:val="0093595B"/>
    <w:rsid w:val="009365F6"/>
    <w:rsid w:val="00937A50"/>
    <w:rsid w:val="00937D28"/>
    <w:rsid w:val="00940EE8"/>
    <w:rsid w:val="0094154C"/>
    <w:rsid w:val="00941662"/>
    <w:rsid w:val="009425CB"/>
    <w:rsid w:val="00942615"/>
    <w:rsid w:val="009426ED"/>
    <w:rsid w:val="00942D34"/>
    <w:rsid w:val="009446E8"/>
    <w:rsid w:val="00945C3A"/>
    <w:rsid w:val="00945EA1"/>
    <w:rsid w:val="00946503"/>
    <w:rsid w:val="009467D6"/>
    <w:rsid w:val="00946F74"/>
    <w:rsid w:val="0094794E"/>
    <w:rsid w:val="00950B0E"/>
    <w:rsid w:val="00951567"/>
    <w:rsid w:val="00951C0F"/>
    <w:rsid w:val="00952229"/>
    <w:rsid w:val="00952983"/>
    <w:rsid w:val="00952B31"/>
    <w:rsid w:val="00953741"/>
    <w:rsid w:val="00954907"/>
    <w:rsid w:val="00956720"/>
    <w:rsid w:val="009568F9"/>
    <w:rsid w:val="00956B8C"/>
    <w:rsid w:val="009576A7"/>
    <w:rsid w:val="00957C27"/>
    <w:rsid w:val="00961A2D"/>
    <w:rsid w:val="00961ACF"/>
    <w:rsid w:val="00962437"/>
    <w:rsid w:val="009630DB"/>
    <w:rsid w:val="0096360A"/>
    <w:rsid w:val="009636AA"/>
    <w:rsid w:val="0096495B"/>
    <w:rsid w:val="00965A0E"/>
    <w:rsid w:val="00966249"/>
    <w:rsid w:val="00966B8D"/>
    <w:rsid w:val="00966D2D"/>
    <w:rsid w:val="00966D9A"/>
    <w:rsid w:val="00966DE4"/>
    <w:rsid w:val="009679DE"/>
    <w:rsid w:val="0097011A"/>
    <w:rsid w:val="009710AE"/>
    <w:rsid w:val="00971CE8"/>
    <w:rsid w:val="009722AB"/>
    <w:rsid w:val="009729DE"/>
    <w:rsid w:val="00972FDB"/>
    <w:rsid w:val="009749D5"/>
    <w:rsid w:val="00975868"/>
    <w:rsid w:val="009760FA"/>
    <w:rsid w:val="00977556"/>
    <w:rsid w:val="0097759C"/>
    <w:rsid w:val="00977D64"/>
    <w:rsid w:val="0098093C"/>
    <w:rsid w:val="009809FD"/>
    <w:rsid w:val="00980E7B"/>
    <w:rsid w:val="00980F88"/>
    <w:rsid w:val="009813B3"/>
    <w:rsid w:val="0098180B"/>
    <w:rsid w:val="0098293D"/>
    <w:rsid w:val="00983188"/>
    <w:rsid w:val="00983C95"/>
    <w:rsid w:val="0098468B"/>
    <w:rsid w:val="00984D5B"/>
    <w:rsid w:val="0098535C"/>
    <w:rsid w:val="00985BE6"/>
    <w:rsid w:val="00986196"/>
    <w:rsid w:val="00986BEE"/>
    <w:rsid w:val="00991738"/>
    <w:rsid w:val="009920C4"/>
    <w:rsid w:val="0099261E"/>
    <w:rsid w:val="00992869"/>
    <w:rsid w:val="00993491"/>
    <w:rsid w:val="00993538"/>
    <w:rsid w:val="009938D1"/>
    <w:rsid w:val="00993E0B"/>
    <w:rsid w:val="00995238"/>
    <w:rsid w:val="009954A1"/>
    <w:rsid w:val="009A02D0"/>
    <w:rsid w:val="009A0A17"/>
    <w:rsid w:val="009A0E63"/>
    <w:rsid w:val="009A2874"/>
    <w:rsid w:val="009A2D0E"/>
    <w:rsid w:val="009A3CEA"/>
    <w:rsid w:val="009A44E8"/>
    <w:rsid w:val="009A4B6F"/>
    <w:rsid w:val="009A5449"/>
    <w:rsid w:val="009A554B"/>
    <w:rsid w:val="009A5FC3"/>
    <w:rsid w:val="009A67ED"/>
    <w:rsid w:val="009A6EDE"/>
    <w:rsid w:val="009B03CD"/>
    <w:rsid w:val="009B04C2"/>
    <w:rsid w:val="009B0734"/>
    <w:rsid w:val="009B08E3"/>
    <w:rsid w:val="009B1B91"/>
    <w:rsid w:val="009B1F2C"/>
    <w:rsid w:val="009B22F5"/>
    <w:rsid w:val="009B2A70"/>
    <w:rsid w:val="009B2B41"/>
    <w:rsid w:val="009B2CB8"/>
    <w:rsid w:val="009B31CC"/>
    <w:rsid w:val="009B3A61"/>
    <w:rsid w:val="009B3C3A"/>
    <w:rsid w:val="009B55B8"/>
    <w:rsid w:val="009B64E9"/>
    <w:rsid w:val="009B6CA0"/>
    <w:rsid w:val="009B6CCB"/>
    <w:rsid w:val="009B77BA"/>
    <w:rsid w:val="009C0E75"/>
    <w:rsid w:val="009C13DA"/>
    <w:rsid w:val="009C2355"/>
    <w:rsid w:val="009C30C7"/>
    <w:rsid w:val="009C3AD9"/>
    <w:rsid w:val="009C40C1"/>
    <w:rsid w:val="009C443F"/>
    <w:rsid w:val="009C4951"/>
    <w:rsid w:val="009C4AF2"/>
    <w:rsid w:val="009C4D59"/>
    <w:rsid w:val="009C6527"/>
    <w:rsid w:val="009C6E18"/>
    <w:rsid w:val="009C72D8"/>
    <w:rsid w:val="009D0F17"/>
    <w:rsid w:val="009D2136"/>
    <w:rsid w:val="009D254A"/>
    <w:rsid w:val="009D343C"/>
    <w:rsid w:val="009D3D8D"/>
    <w:rsid w:val="009D5062"/>
    <w:rsid w:val="009D5C11"/>
    <w:rsid w:val="009D5D5A"/>
    <w:rsid w:val="009D6EE8"/>
    <w:rsid w:val="009D72A2"/>
    <w:rsid w:val="009E05F0"/>
    <w:rsid w:val="009E1C66"/>
    <w:rsid w:val="009E2211"/>
    <w:rsid w:val="009E32CA"/>
    <w:rsid w:val="009E3965"/>
    <w:rsid w:val="009E3C92"/>
    <w:rsid w:val="009E511A"/>
    <w:rsid w:val="009E53D6"/>
    <w:rsid w:val="009E748E"/>
    <w:rsid w:val="009E7FA5"/>
    <w:rsid w:val="009F06CC"/>
    <w:rsid w:val="009F0961"/>
    <w:rsid w:val="009F10DE"/>
    <w:rsid w:val="009F1600"/>
    <w:rsid w:val="009F1C28"/>
    <w:rsid w:val="009F1C54"/>
    <w:rsid w:val="009F22F3"/>
    <w:rsid w:val="009F2D02"/>
    <w:rsid w:val="009F310E"/>
    <w:rsid w:val="009F420F"/>
    <w:rsid w:val="009F4727"/>
    <w:rsid w:val="009F4DB6"/>
    <w:rsid w:val="009F51F5"/>
    <w:rsid w:val="009F5362"/>
    <w:rsid w:val="009F55D8"/>
    <w:rsid w:val="009F5666"/>
    <w:rsid w:val="009F5674"/>
    <w:rsid w:val="009F5AC3"/>
    <w:rsid w:val="009F6B9C"/>
    <w:rsid w:val="009F75DC"/>
    <w:rsid w:val="009F77D8"/>
    <w:rsid w:val="009F791D"/>
    <w:rsid w:val="009F7BA9"/>
    <w:rsid w:val="009F7F97"/>
    <w:rsid w:val="00A00135"/>
    <w:rsid w:val="00A01C41"/>
    <w:rsid w:val="00A0231F"/>
    <w:rsid w:val="00A02A95"/>
    <w:rsid w:val="00A02D5B"/>
    <w:rsid w:val="00A03229"/>
    <w:rsid w:val="00A03D8B"/>
    <w:rsid w:val="00A040AF"/>
    <w:rsid w:val="00A04269"/>
    <w:rsid w:val="00A04680"/>
    <w:rsid w:val="00A048EE"/>
    <w:rsid w:val="00A0743C"/>
    <w:rsid w:val="00A10AC0"/>
    <w:rsid w:val="00A10D09"/>
    <w:rsid w:val="00A11B7D"/>
    <w:rsid w:val="00A11F68"/>
    <w:rsid w:val="00A1240B"/>
    <w:rsid w:val="00A1275D"/>
    <w:rsid w:val="00A12D27"/>
    <w:rsid w:val="00A1390F"/>
    <w:rsid w:val="00A13DC6"/>
    <w:rsid w:val="00A14729"/>
    <w:rsid w:val="00A1490B"/>
    <w:rsid w:val="00A155AA"/>
    <w:rsid w:val="00A16EF2"/>
    <w:rsid w:val="00A178BE"/>
    <w:rsid w:val="00A17BE5"/>
    <w:rsid w:val="00A17DDF"/>
    <w:rsid w:val="00A17FF8"/>
    <w:rsid w:val="00A20CF9"/>
    <w:rsid w:val="00A2183D"/>
    <w:rsid w:val="00A21BC0"/>
    <w:rsid w:val="00A222CB"/>
    <w:rsid w:val="00A223E4"/>
    <w:rsid w:val="00A22DA0"/>
    <w:rsid w:val="00A22FCF"/>
    <w:rsid w:val="00A235E0"/>
    <w:rsid w:val="00A23C9F"/>
    <w:rsid w:val="00A2436A"/>
    <w:rsid w:val="00A24DCA"/>
    <w:rsid w:val="00A2544B"/>
    <w:rsid w:val="00A26E81"/>
    <w:rsid w:val="00A2723E"/>
    <w:rsid w:val="00A27673"/>
    <w:rsid w:val="00A31FAC"/>
    <w:rsid w:val="00A327B5"/>
    <w:rsid w:val="00A33126"/>
    <w:rsid w:val="00A3407E"/>
    <w:rsid w:val="00A346ED"/>
    <w:rsid w:val="00A34973"/>
    <w:rsid w:val="00A362A4"/>
    <w:rsid w:val="00A363CF"/>
    <w:rsid w:val="00A3676F"/>
    <w:rsid w:val="00A36EDE"/>
    <w:rsid w:val="00A403BF"/>
    <w:rsid w:val="00A408BC"/>
    <w:rsid w:val="00A40D3F"/>
    <w:rsid w:val="00A41BA6"/>
    <w:rsid w:val="00A41CF5"/>
    <w:rsid w:val="00A41E50"/>
    <w:rsid w:val="00A42CC6"/>
    <w:rsid w:val="00A43F01"/>
    <w:rsid w:val="00A43FFB"/>
    <w:rsid w:val="00A44BEA"/>
    <w:rsid w:val="00A4684D"/>
    <w:rsid w:val="00A47309"/>
    <w:rsid w:val="00A474F4"/>
    <w:rsid w:val="00A50785"/>
    <w:rsid w:val="00A51EC8"/>
    <w:rsid w:val="00A5209B"/>
    <w:rsid w:val="00A52372"/>
    <w:rsid w:val="00A52E7F"/>
    <w:rsid w:val="00A53E20"/>
    <w:rsid w:val="00A53E97"/>
    <w:rsid w:val="00A53EA9"/>
    <w:rsid w:val="00A541E3"/>
    <w:rsid w:val="00A546F5"/>
    <w:rsid w:val="00A553B7"/>
    <w:rsid w:val="00A56876"/>
    <w:rsid w:val="00A56B0E"/>
    <w:rsid w:val="00A60024"/>
    <w:rsid w:val="00A60F24"/>
    <w:rsid w:val="00A61942"/>
    <w:rsid w:val="00A62163"/>
    <w:rsid w:val="00A63CC3"/>
    <w:rsid w:val="00A63D58"/>
    <w:rsid w:val="00A65212"/>
    <w:rsid w:val="00A65882"/>
    <w:rsid w:val="00A65B04"/>
    <w:rsid w:val="00A67306"/>
    <w:rsid w:val="00A67CB2"/>
    <w:rsid w:val="00A707DD"/>
    <w:rsid w:val="00A71448"/>
    <w:rsid w:val="00A71A04"/>
    <w:rsid w:val="00A71C1A"/>
    <w:rsid w:val="00A72529"/>
    <w:rsid w:val="00A72682"/>
    <w:rsid w:val="00A72D33"/>
    <w:rsid w:val="00A73190"/>
    <w:rsid w:val="00A73A1B"/>
    <w:rsid w:val="00A7405A"/>
    <w:rsid w:val="00A750C2"/>
    <w:rsid w:val="00A75759"/>
    <w:rsid w:val="00A75CFA"/>
    <w:rsid w:val="00A75D55"/>
    <w:rsid w:val="00A75FF2"/>
    <w:rsid w:val="00A77CC4"/>
    <w:rsid w:val="00A81A95"/>
    <w:rsid w:val="00A83651"/>
    <w:rsid w:val="00A83A94"/>
    <w:rsid w:val="00A8533A"/>
    <w:rsid w:val="00A87364"/>
    <w:rsid w:val="00A87B2D"/>
    <w:rsid w:val="00A90CD5"/>
    <w:rsid w:val="00A922B8"/>
    <w:rsid w:val="00A9235D"/>
    <w:rsid w:val="00A94C5E"/>
    <w:rsid w:val="00A9578E"/>
    <w:rsid w:val="00A957BB"/>
    <w:rsid w:val="00A95EFC"/>
    <w:rsid w:val="00A96845"/>
    <w:rsid w:val="00A96EE2"/>
    <w:rsid w:val="00A97543"/>
    <w:rsid w:val="00A97860"/>
    <w:rsid w:val="00A97E68"/>
    <w:rsid w:val="00A97EC4"/>
    <w:rsid w:val="00AA1536"/>
    <w:rsid w:val="00AA2727"/>
    <w:rsid w:val="00AA3987"/>
    <w:rsid w:val="00AA4BA1"/>
    <w:rsid w:val="00AA510D"/>
    <w:rsid w:val="00AA5395"/>
    <w:rsid w:val="00AA5418"/>
    <w:rsid w:val="00AA5FA4"/>
    <w:rsid w:val="00AA668B"/>
    <w:rsid w:val="00AA75FC"/>
    <w:rsid w:val="00AA7F98"/>
    <w:rsid w:val="00AB043C"/>
    <w:rsid w:val="00AB04DB"/>
    <w:rsid w:val="00AB18F9"/>
    <w:rsid w:val="00AB1CB7"/>
    <w:rsid w:val="00AB2534"/>
    <w:rsid w:val="00AB3090"/>
    <w:rsid w:val="00AB3827"/>
    <w:rsid w:val="00AB4B7C"/>
    <w:rsid w:val="00AB6931"/>
    <w:rsid w:val="00AC1423"/>
    <w:rsid w:val="00AC2498"/>
    <w:rsid w:val="00AC279D"/>
    <w:rsid w:val="00AC3478"/>
    <w:rsid w:val="00AC34B8"/>
    <w:rsid w:val="00AC3679"/>
    <w:rsid w:val="00AC46C6"/>
    <w:rsid w:val="00AC4A15"/>
    <w:rsid w:val="00AC4CE6"/>
    <w:rsid w:val="00AC4D3B"/>
    <w:rsid w:val="00AC4D3E"/>
    <w:rsid w:val="00AC550F"/>
    <w:rsid w:val="00AC68FA"/>
    <w:rsid w:val="00AC6C35"/>
    <w:rsid w:val="00AC6E42"/>
    <w:rsid w:val="00AD01D6"/>
    <w:rsid w:val="00AD0A2E"/>
    <w:rsid w:val="00AD0A65"/>
    <w:rsid w:val="00AD0A73"/>
    <w:rsid w:val="00AD0B3E"/>
    <w:rsid w:val="00AD0C35"/>
    <w:rsid w:val="00AD1B16"/>
    <w:rsid w:val="00AD20DD"/>
    <w:rsid w:val="00AD2AEB"/>
    <w:rsid w:val="00AD342B"/>
    <w:rsid w:val="00AD4107"/>
    <w:rsid w:val="00AD44A3"/>
    <w:rsid w:val="00AD5FEA"/>
    <w:rsid w:val="00AD6801"/>
    <w:rsid w:val="00AE0644"/>
    <w:rsid w:val="00AE0E34"/>
    <w:rsid w:val="00AE118E"/>
    <w:rsid w:val="00AE1D9A"/>
    <w:rsid w:val="00AE1F53"/>
    <w:rsid w:val="00AE2363"/>
    <w:rsid w:val="00AE24A9"/>
    <w:rsid w:val="00AE2D90"/>
    <w:rsid w:val="00AE4073"/>
    <w:rsid w:val="00AE4D57"/>
    <w:rsid w:val="00AE5D3F"/>
    <w:rsid w:val="00AE647C"/>
    <w:rsid w:val="00AE6550"/>
    <w:rsid w:val="00AE66C7"/>
    <w:rsid w:val="00AE6FE0"/>
    <w:rsid w:val="00AE72C9"/>
    <w:rsid w:val="00AE799C"/>
    <w:rsid w:val="00AE7A6C"/>
    <w:rsid w:val="00AF03B6"/>
    <w:rsid w:val="00AF1139"/>
    <w:rsid w:val="00AF5235"/>
    <w:rsid w:val="00AF61B1"/>
    <w:rsid w:val="00AF6211"/>
    <w:rsid w:val="00AF6B65"/>
    <w:rsid w:val="00B01021"/>
    <w:rsid w:val="00B02C89"/>
    <w:rsid w:val="00B034CF"/>
    <w:rsid w:val="00B0397C"/>
    <w:rsid w:val="00B03A3A"/>
    <w:rsid w:val="00B04467"/>
    <w:rsid w:val="00B04499"/>
    <w:rsid w:val="00B04BA4"/>
    <w:rsid w:val="00B054BE"/>
    <w:rsid w:val="00B055C2"/>
    <w:rsid w:val="00B06FD5"/>
    <w:rsid w:val="00B10256"/>
    <w:rsid w:val="00B11A68"/>
    <w:rsid w:val="00B11F8E"/>
    <w:rsid w:val="00B1250E"/>
    <w:rsid w:val="00B127E3"/>
    <w:rsid w:val="00B12FE8"/>
    <w:rsid w:val="00B14E74"/>
    <w:rsid w:val="00B15134"/>
    <w:rsid w:val="00B15595"/>
    <w:rsid w:val="00B16194"/>
    <w:rsid w:val="00B161BB"/>
    <w:rsid w:val="00B17271"/>
    <w:rsid w:val="00B17B75"/>
    <w:rsid w:val="00B20424"/>
    <w:rsid w:val="00B2044F"/>
    <w:rsid w:val="00B20CE1"/>
    <w:rsid w:val="00B21B96"/>
    <w:rsid w:val="00B21D4A"/>
    <w:rsid w:val="00B21F0B"/>
    <w:rsid w:val="00B2248D"/>
    <w:rsid w:val="00B2275F"/>
    <w:rsid w:val="00B22973"/>
    <w:rsid w:val="00B22B6D"/>
    <w:rsid w:val="00B23548"/>
    <w:rsid w:val="00B240B3"/>
    <w:rsid w:val="00B25064"/>
    <w:rsid w:val="00B255D2"/>
    <w:rsid w:val="00B25E47"/>
    <w:rsid w:val="00B25F0F"/>
    <w:rsid w:val="00B26257"/>
    <w:rsid w:val="00B26638"/>
    <w:rsid w:val="00B274A8"/>
    <w:rsid w:val="00B30130"/>
    <w:rsid w:val="00B311F5"/>
    <w:rsid w:val="00B32859"/>
    <w:rsid w:val="00B32E08"/>
    <w:rsid w:val="00B3403E"/>
    <w:rsid w:val="00B343EC"/>
    <w:rsid w:val="00B34674"/>
    <w:rsid w:val="00B34F1D"/>
    <w:rsid w:val="00B34F2C"/>
    <w:rsid w:val="00B35335"/>
    <w:rsid w:val="00B35389"/>
    <w:rsid w:val="00B378E1"/>
    <w:rsid w:val="00B37FBA"/>
    <w:rsid w:val="00B40029"/>
    <w:rsid w:val="00B40273"/>
    <w:rsid w:val="00B4035C"/>
    <w:rsid w:val="00B4057E"/>
    <w:rsid w:val="00B41D59"/>
    <w:rsid w:val="00B4273C"/>
    <w:rsid w:val="00B42880"/>
    <w:rsid w:val="00B42D1B"/>
    <w:rsid w:val="00B43259"/>
    <w:rsid w:val="00B43848"/>
    <w:rsid w:val="00B44CD5"/>
    <w:rsid w:val="00B45DE5"/>
    <w:rsid w:val="00B47F0C"/>
    <w:rsid w:val="00B5097A"/>
    <w:rsid w:val="00B50BCE"/>
    <w:rsid w:val="00B51088"/>
    <w:rsid w:val="00B52F7E"/>
    <w:rsid w:val="00B535C1"/>
    <w:rsid w:val="00B536BA"/>
    <w:rsid w:val="00B5496F"/>
    <w:rsid w:val="00B56578"/>
    <w:rsid w:val="00B5671A"/>
    <w:rsid w:val="00B577C2"/>
    <w:rsid w:val="00B57FF9"/>
    <w:rsid w:val="00B600C7"/>
    <w:rsid w:val="00B60595"/>
    <w:rsid w:val="00B607CD"/>
    <w:rsid w:val="00B61743"/>
    <w:rsid w:val="00B621F7"/>
    <w:rsid w:val="00B62386"/>
    <w:rsid w:val="00B6257A"/>
    <w:rsid w:val="00B62E84"/>
    <w:rsid w:val="00B63041"/>
    <w:rsid w:val="00B63804"/>
    <w:rsid w:val="00B63DFA"/>
    <w:rsid w:val="00B64DE5"/>
    <w:rsid w:val="00B66A2B"/>
    <w:rsid w:val="00B66BFF"/>
    <w:rsid w:val="00B66E10"/>
    <w:rsid w:val="00B6767F"/>
    <w:rsid w:val="00B701D5"/>
    <w:rsid w:val="00B70903"/>
    <w:rsid w:val="00B70EE9"/>
    <w:rsid w:val="00B713A0"/>
    <w:rsid w:val="00B71DF7"/>
    <w:rsid w:val="00B71E12"/>
    <w:rsid w:val="00B72AF7"/>
    <w:rsid w:val="00B7310A"/>
    <w:rsid w:val="00B739D4"/>
    <w:rsid w:val="00B74403"/>
    <w:rsid w:val="00B74A69"/>
    <w:rsid w:val="00B74CF4"/>
    <w:rsid w:val="00B74E6B"/>
    <w:rsid w:val="00B75165"/>
    <w:rsid w:val="00B751E8"/>
    <w:rsid w:val="00B75586"/>
    <w:rsid w:val="00B7676A"/>
    <w:rsid w:val="00B778D8"/>
    <w:rsid w:val="00B77A94"/>
    <w:rsid w:val="00B77E08"/>
    <w:rsid w:val="00B80DB8"/>
    <w:rsid w:val="00B8101E"/>
    <w:rsid w:val="00B8179E"/>
    <w:rsid w:val="00B81D52"/>
    <w:rsid w:val="00B821B4"/>
    <w:rsid w:val="00B82542"/>
    <w:rsid w:val="00B82A03"/>
    <w:rsid w:val="00B82C18"/>
    <w:rsid w:val="00B83412"/>
    <w:rsid w:val="00B8479A"/>
    <w:rsid w:val="00B85137"/>
    <w:rsid w:val="00B8518B"/>
    <w:rsid w:val="00B85857"/>
    <w:rsid w:val="00B85974"/>
    <w:rsid w:val="00B86B56"/>
    <w:rsid w:val="00B86BFE"/>
    <w:rsid w:val="00B87A7A"/>
    <w:rsid w:val="00B87F8C"/>
    <w:rsid w:val="00B90303"/>
    <w:rsid w:val="00B91EC3"/>
    <w:rsid w:val="00B9254A"/>
    <w:rsid w:val="00B92687"/>
    <w:rsid w:val="00B9297F"/>
    <w:rsid w:val="00B95BEB"/>
    <w:rsid w:val="00B95F6F"/>
    <w:rsid w:val="00B97C86"/>
    <w:rsid w:val="00B97FEA"/>
    <w:rsid w:val="00BA1BBC"/>
    <w:rsid w:val="00BA1FC6"/>
    <w:rsid w:val="00BA22C9"/>
    <w:rsid w:val="00BA2B5A"/>
    <w:rsid w:val="00BA3669"/>
    <w:rsid w:val="00BA4210"/>
    <w:rsid w:val="00BA46D2"/>
    <w:rsid w:val="00BA4FAD"/>
    <w:rsid w:val="00BA5C28"/>
    <w:rsid w:val="00BA64C2"/>
    <w:rsid w:val="00BA659A"/>
    <w:rsid w:val="00BA768F"/>
    <w:rsid w:val="00BB0A8F"/>
    <w:rsid w:val="00BB0D21"/>
    <w:rsid w:val="00BB1698"/>
    <w:rsid w:val="00BB1D5B"/>
    <w:rsid w:val="00BB1ECA"/>
    <w:rsid w:val="00BB21F8"/>
    <w:rsid w:val="00BB2201"/>
    <w:rsid w:val="00BB2C9C"/>
    <w:rsid w:val="00BB3207"/>
    <w:rsid w:val="00BB390B"/>
    <w:rsid w:val="00BB3F41"/>
    <w:rsid w:val="00BB43A1"/>
    <w:rsid w:val="00BB4FA5"/>
    <w:rsid w:val="00BB557A"/>
    <w:rsid w:val="00BB5754"/>
    <w:rsid w:val="00BB5E8A"/>
    <w:rsid w:val="00BC07A6"/>
    <w:rsid w:val="00BC12AD"/>
    <w:rsid w:val="00BC1B3A"/>
    <w:rsid w:val="00BC1B6D"/>
    <w:rsid w:val="00BC2063"/>
    <w:rsid w:val="00BC2267"/>
    <w:rsid w:val="00BC2679"/>
    <w:rsid w:val="00BC2B3C"/>
    <w:rsid w:val="00BC310F"/>
    <w:rsid w:val="00BC620A"/>
    <w:rsid w:val="00BC6AC1"/>
    <w:rsid w:val="00BC6B96"/>
    <w:rsid w:val="00BC6F8F"/>
    <w:rsid w:val="00BC72CC"/>
    <w:rsid w:val="00BC7B14"/>
    <w:rsid w:val="00BD00FB"/>
    <w:rsid w:val="00BD0922"/>
    <w:rsid w:val="00BD0977"/>
    <w:rsid w:val="00BD1C44"/>
    <w:rsid w:val="00BD2DCC"/>
    <w:rsid w:val="00BD32B7"/>
    <w:rsid w:val="00BD386C"/>
    <w:rsid w:val="00BD3FD2"/>
    <w:rsid w:val="00BD4348"/>
    <w:rsid w:val="00BD45A4"/>
    <w:rsid w:val="00BD4F1D"/>
    <w:rsid w:val="00BD505E"/>
    <w:rsid w:val="00BD573A"/>
    <w:rsid w:val="00BD580B"/>
    <w:rsid w:val="00BD5CFB"/>
    <w:rsid w:val="00BD6D3F"/>
    <w:rsid w:val="00BD751C"/>
    <w:rsid w:val="00BE0262"/>
    <w:rsid w:val="00BE0E57"/>
    <w:rsid w:val="00BE139D"/>
    <w:rsid w:val="00BE184B"/>
    <w:rsid w:val="00BE2550"/>
    <w:rsid w:val="00BE2DF9"/>
    <w:rsid w:val="00BE3014"/>
    <w:rsid w:val="00BE33BC"/>
    <w:rsid w:val="00BE34F1"/>
    <w:rsid w:val="00BE37F6"/>
    <w:rsid w:val="00BE3E7E"/>
    <w:rsid w:val="00BE431D"/>
    <w:rsid w:val="00BE5E0D"/>
    <w:rsid w:val="00BE65F8"/>
    <w:rsid w:val="00BE669C"/>
    <w:rsid w:val="00BE70FF"/>
    <w:rsid w:val="00BE7C11"/>
    <w:rsid w:val="00BF11CD"/>
    <w:rsid w:val="00BF2762"/>
    <w:rsid w:val="00BF3D26"/>
    <w:rsid w:val="00BF4786"/>
    <w:rsid w:val="00BF51DC"/>
    <w:rsid w:val="00BF5AE4"/>
    <w:rsid w:val="00BF6145"/>
    <w:rsid w:val="00BF6530"/>
    <w:rsid w:val="00BF7495"/>
    <w:rsid w:val="00BF75FA"/>
    <w:rsid w:val="00BF7F01"/>
    <w:rsid w:val="00C0169C"/>
    <w:rsid w:val="00C02969"/>
    <w:rsid w:val="00C02B09"/>
    <w:rsid w:val="00C03442"/>
    <w:rsid w:val="00C035DB"/>
    <w:rsid w:val="00C045B3"/>
    <w:rsid w:val="00C0467C"/>
    <w:rsid w:val="00C050EE"/>
    <w:rsid w:val="00C05479"/>
    <w:rsid w:val="00C0685F"/>
    <w:rsid w:val="00C07B87"/>
    <w:rsid w:val="00C1154F"/>
    <w:rsid w:val="00C11572"/>
    <w:rsid w:val="00C12E88"/>
    <w:rsid w:val="00C13190"/>
    <w:rsid w:val="00C1394D"/>
    <w:rsid w:val="00C14B6B"/>
    <w:rsid w:val="00C15CF3"/>
    <w:rsid w:val="00C1669C"/>
    <w:rsid w:val="00C17756"/>
    <w:rsid w:val="00C21E83"/>
    <w:rsid w:val="00C220D8"/>
    <w:rsid w:val="00C22ABE"/>
    <w:rsid w:val="00C22EC8"/>
    <w:rsid w:val="00C22EFD"/>
    <w:rsid w:val="00C22F20"/>
    <w:rsid w:val="00C23530"/>
    <w:rsid w:val="00C23656"/>
    <w:rsid w:val="00C23677"/>
    <w:rsid w:val="00C23A8A"/>
    <w:rsid w:val="00C23C90"/>
    <w:rsid w:val="00C23EBF"/>
    <w:rsid w:val="00C24FD0"/>
    <w:rsid w:val="00C26301"/>
    <w:rsid w:val="00C26FD3"/>
    <w:rsid w:val="00C26FE9"/>
    <w:rsid w:val="00C276A3"/>
    <w:rsid w:val="00C277F7"/>
    <w:rsid w:val="00C30191"/>
    <w:rsid w:val="00C302AD"/>
    <w:rsid w:val="00C30C74"/>
    <w:rsid w:val="00C31EB8"/>
    <w:rsid w:val="00C326C8"/>
    <w:rsid w:val="00C335CC"/>
    <w:rsid w:val="00C33CF6"/>
    <w:rsid w:val="00C35E4B"/>
    <w:rsid w:val="00C36D65"/>
    <w:rsid w:val="00C401F1"/>
    <w:rsid w:val="00C401F3"/>
    <w:rsid w:val="00C4079C"/>
    <w:rsid w:val="00C40CC4"/>
    <w:rsid w:val="00C41089"/>
    <w:rsid w:val="00C413E7"/>
    <w:rsid w:val="00C416CA"/>
    <w:rsid w:val="00C417FC"/>
    <w:rsid w:val="00C41E7D"/>
    <w:rsid w:val="00C41F65"/>
    <w:rsid w:val="00C4291C"/>
    <w:rsid w:val="00C42FEB"/>
    <w:rsid w:val="00C4304F"/>
    <w:rsid w:val="00C4330E"/>
    <w:rsid w:val="00C433E8"/>
    <w:rsid w:val="00C4385A"/>
    <w:rsid w:val="00C44885"/>
    <w:rsid w:val="00C4499E"/>
    <w:rsid w:val="00C45465"/>
    <w:rsid w:val="00C463F8"/>
    <w:rsid w:val="00C47D2E"/>
    <w:rsid w:val="00C5053E"/>
    <w:rsid w:val="00C5097B"/>
    <w:rsid w:val="00C50C4F"/>
    <w:rsid w:val="00C51182"/>
    <w:rsid w:val="00C51D23"/>
    <w:rsid w:val="00C52C15"/>
    <w:rsid w:val="00C52FC1"/>
    <w:rsid w:val="00C54349"/>
    <w:rsid w:val="00C54455"/>
    <w:rsid w:val="00C57347"/>
    <w:rsid w:val="00C57F28"/>
    <w:rsid w:val="00C607D9"/>
    <w:rsid w:val="00C60E2D"/>
    <w:rsid w:val="00C616AC"/>
    <w:rsid w:val="00C61FF7"/>
    <w:rsid w:val="00C6354B"/>
    <w:rsid w:val="00C64764"/>
    <w:rsid w:val="00C6488E"/>
    <w:rsid w:val="00C65C93"/>
    <w:rsid w:val="00C6612E"/>
    <w:rsid w:val="00C66197"/>
    <w:rsid w:val="00C66436"/>
    <w:rsid w:val="00C66653"/>
    <w:rsid w:val="00C67751"/>
    <w:rsid w:val="00C679AE"/>
    <w:rsid w:val="00C67B97"/>
    <w:rsid w:val="00C7125E"/>
    <w:rsid w:val="00C71D7E"/>
    <w:rsid w:val="00C71DB4"/>
    <w:rsid w:val="00C736BC"/>
    <w:rsid w:val="00C748E5"/>
    <w:rsid w:val="00C74CDA"/>
    <w:rsid w:val="00C757FA"/>
    <w:rsid w:val="00C7604A"/>
    <w:rsid w:val="00C760C2"/>
    <w:rsid w:val="00C768A3"/>
    <w:rsid w:val="00C77278"/>
    <w:rsid w:val="00C77A49"/>
    <w:rsid w:val="00C81C5B"/>
    <w:rsid w:val="00C82B2D"/>
    <w:rsid w:val="00C82E98"/>
    <w:rsid w:val="00C83429"/>
    <w:rsid w:val="00C83D0F"/>
    <w:rsid w:val="00C84E1A"/>
    <w:rsid w:val="00C8548A"/>
    <w:rsid w:val="00C85661"/>
    <w:rsid w:val="00C8609F"/>
    <w:rsid w:val="00C871E1"/>
    <w:rsid w:val="00C87671"/>
    <w:rsid w:val="00C90635"/>
    <w:rsid w:val="00C93D03"/>
    <w:rsid w:val="00C96255"/>
    <w:rsid w:val="00C967E7"/>
    <w:rsid w:val="00C976EA"/>
    <w:rsid w:val="00CA01DC"/>
    <w:rsid w:val="00CA0C96"/>
    <w:rsid w:val="00CA18A3"/>
    <w:rsid w:val="00CA1D03"/>
    <w:rsid w:val="00CA2A5A"/>
    <w:rsid w:val="00CA38C5"/>
    <w:rsid w:val="00CA3B01"/>
    <w:rsid w:val="00CA3CBF"/>
    <w:rsid w:val="00CA4838"/>
    <w:rsid w:val="00CA4EFA"/>
    <w:rsid w:val="00CA5551"/>
    <w:rsid w:val="00CA58EE"/>
    <w:rsid w:val="00CA6F7C"/>
    <w:rsid w:val="00CA6F8C"/>
    <w:rsid w:val="00CA7722"/>
    <w:rsid w:val="00CA7916"/>
    <w:rsid w:val="00CA7ED6"/>
    <w:rsid w:val="00CB011C"/>
    <w:rsid w:val="00CB0664"/>
    <w:rsid w:val="00CB122D"/>
    <w:rsid w:val="00CB130D"/>
    <w:rsid w:val="00CB1846"/>
    <w:rsid w:val="00CB2A0E"/>
    <w:rsid w:val="00CB2C3A"/>
    <w:rsid w:val="00CB2F4E"/>
    <w:rsid w:val="00CB3773"/>
    <w:rsid w:val="00CB49DA"/>
    <w:rsid w:val="00CB550A"/>
    <w:rsid w:val="00CB5619"/>
    <w:rsid w:val="00CB59F9"/>
    <w:rsid w:val="00CB5DFC"/>
    <w:rsid w:val="00CB623C"/>
    <w:rsid w:val="00CB6ACD"/>
    <w:rsid w:val="00CB6C6F"/>
    <w:rsid w:val="00CB7597"/>
    <w:rsid w:val="00CB79E3"/>
    <w:rsid w:val="00CB7B72"/>
    <w:rsid w:val="00CB7C77"/>
    <w:rsid w:val="00CC0282"/>
    <w:rsid w:val="00CC0676"/>
    <w:rsid w:val="00CC1384"/>
    <w:rsid w:val="00CC1EFE"/>
    <w:rsid w:val="00CC2591"/>
    <w:rsid w:val="00CC2DA3"/>
    <w:rsid w:val="00CC38B2"/>
    <w:rsid w:val="00CC60C1"/>
    <w:rsid w:val="00CC74D8"/>
    <w:rsid w:val="00CD0437"/>
    <w:rsid w:val="00CD09BF"/>
    <w:rsid w:val="00CD104E"/>
    <w:rsid w:val="00CD16AB"/>
    <w:rsid w:val="00CD2609"/>
    <w:rsid w:val="00CD278A"/>
    <w:rsid w:val="00CD2A79"/>
    <w:rsid w:val="00CD2C36"/>
    <w:rsid w:val="00CD3390"/>
    <w:rsid w:val="00CD359F"/>
    <w:rsid w:val="00CD36C5"/>
    <w:rsid w:val="00CD3CF6"/>
    <w:rsid w:val="00CD4668"/>
    <w:rsid w:val="00CD4670"/>
    <w:rsid w:val="00CD4D1E"/>
    <w:rsid w:val="00CD4D53"/>
    <w:rsid w:val="00CD5552"/>
    <w:rsid w:val="00CD55DD"/>
    <w:rsid w:val="00CD6374"/>
    <w:rsid w:val="00CD7207"/>
    <w:rsid w:val="00CD75D9"/>
    <w:rsid w:val="00CD79F1"/>
    <w:rsid w:val="00CD7EA0"/>
    <w:rsid w:val="00CE0EC3"/>
    <w:rsid w:val="00CE0ECD"/>
    <w:rsid w:val="00CE1B13"/>
    <w:rsid w:val="00CE1FC3"/>
    <w:rsid w:val="00CE26CD"/>
    <w:rsid w:val="00CE33A5"/>
    <w:rsid w:val="00CE364A"/>
    <w:rsid w:val="00CE3E99"/>
    <w:rsid w:val="00CE43E9"/>
    <w:rsid w:val="00CE5434"/>
    <w:rsid w:val="00CE5FAF"/>
    <w:rsid w:val="00CE654D"/>
    <w:rsid w:val="00CE6D53"/>
    <w:rsid w:val="00CE6EE2"/>
    <w:rsid w:val="00CE70B1"/>
    <w:rsid w:val="00CF16F3"/>
    <w:rsid w:val="00CF1ED3"/>
    <w:rsid w:val="00CF23B5"/>
    <w:rsid w:val="00CF4A6C"/>
    <w:rsid w:val="00CF4D4D"/>
    <w:rsid w:val="00CF4E5D"/>
    <w:rsid w:val="00CF5D26"/>
    <w:rsid w:val="00CF6BD3"/>
    <w:rsid w:val="00CF6E79"/>
    <w:rsid w:val="00CF7959"/>
    <w:rsid w:val="00CF7CA5"/>
    <w:rsid w:val="00CF7CF2"/>
    <w:rsid w:val="00D011A1"/>
    <w:rsid w:val="00D011BB"/>
    <w:rsid w:val="00D01415"/>
    <w:rsid w:val="00D0307A"/>
    <w:rsid w:val="00D046CF"/>
    <w:rsid w:val="00D04972"/>
    <w:rsid w:val="00D04989"/>
    <w:rsid w:val="00D04A4A"/>
    <w:rsid w:val="00D04CA9"/>
    <w:rsid w:val="00D06705"/>
    <w:rsid w:val="00D0694B"/>
    <w:rsid w:val="00D06E14"/>
    <w:rsid w:val="00D107FB"/>
    <w:rsid w:val="00D119A1"/>
    <w:rsid w:val="00D11D6E"/>
    <w:rsid w:val="00D120A8"/>
    <w:rsid w:val="00D1230A"/>
    <w:rsid w:val="00D1289C"/>
    <w:rsid w:val="00D12C54"/>
    <w:rsid w:val="00D13880"/>
    <w:rsid w:val="00D1423F"/>
    <w:rsid w:val="00D1493A"/>
    <w:rsid w:val="00D14945"/>
    <w:rsid w:val="00D1520C"/>
    <w:rsid w:val="00D16B06"/>
    <w:rsid w:val="00D17ACA"/>
    <w:rsid w:val="00D20ECB"/>
    <w:rsid w:val="00D21F8D"/>
    <w:rsid w:val="00D220AB"/>
    <w:rsid w:val="00D23D86"/>
    <w:rsid w:val="00D247EE"/>
    <w:rsid w:val="00D24DD8"/>
    <w:rsid w:val="00D26226"/>
    <w:rsid w:val="00D2670B"/>
    <w:rsid w:val="00D26D42"/>
    <w:rsid w:val="00D26F6B"/>
    <w:rsid w:val="00D27382"/>
    <w:rsid w:val="00D3068E"/>
    <w:rsid w:val="00D30998"/>
    <w:rsid w:val="00D30C14"/>
    <w:rsid w:val="00D30D9F"/>
    <w:rsid w:val="00D31207"/>
    <w:rsid w:val="00D3224C"/>
    <w:rsid w:val="00D32AB9"/>
    <w:rsid w:val="00D3358F"/>
    <w:rsid w:val="00D3362F"/>
    <w:rsid w:val="00D3455D"/>
    <w:rsid w:val="00D34FDB"/>
    <w:rsid w:val="00D3621A"/>
    <w:rsid w:val="00D36BFC"/>
    <w:rsid w:val="00D373EF"/>
    <w:rsid w:val="00D377B2"/>
    <w:rsid w:val="00D378E5"/>
    <w:rsid w:val="00D37934"/>
    <w:rsid w:val="00D37A3F"/>
    <w:rsid w:val="00D37BD6"/>
    <w:rsid w:val="00D40445"/>
    <w:rsid w:val="00D40AE4"/>
    <w:rsid w:val="00D41E3A"/>
    <w:rsid w:val="00D42046"/>
    <w:rsid w:val="00D42294"/>
    <w:rsid w:val="00D428E8"/>
    <w:rsid w:val="00D43AF3"/>
    <w:rsid w:val="00D441CC"/>
    <w:rsid w:val="00D44299"/>
    <w:rsid w:val="00D4450C"/>
    <w:rsid w:val="00D44B45"/>
    <w:rsid w:val="00D44C23"/>
    <w:rsid w:val="00D4516F"/>
    <w:rsid w:val="00D4634E"/>
    <w:rsid w:val="00D468EE"/>
    <w:rsid w:val="00D46C5C"/>
    <w:rsid w:val="00D4741D"/>
    <w:rsid w:val="00D47A70"/>
    <w:rsid w:val="00D47BEC"/>
    <w:rsid w:val="00D51C77"/>
    <w:rsid w:val="00D52028"/>
    <w:rsid w:val="00D52956"/>
    <w:rsid w:val="00D53D6A"/>
    <w:rsid w:val="00D54BD4"/>
    <w:rsid w:val="00D54E0A"/>
    <w:rsid w:val="00D54E0E"/>
    <w:rsid w:val="00D5523A"/>
    <w:rsid w:val="00D55A3E"/>
    <w:rsid w:val="00D5616F"/>
    <w:rsid w:val="00D5618F"/>
    <w:rsid w:val="00D56981"/>
    <w:rsid w:val="00D56D20"/>
    <w:rsid w:val="00D573B2"/>
    <w:rsid w:val="00D615A7"/>
    <w:rsid w:val="00D6211E"/>
    <w:rsid w:val="00D62DBC"/>
    <w:rsid w:val="00D6363A"/>
    <w:rsid w:val="00D644B5"/>
    <w:rsid w:val="00D64ECC"/>
    <w:rsid w:val="00D653D9"/>
    <w:rsid w:val="00D660C8"/>
    <w:rsid w:val="00D6654D"/>
    <w:rsid w:val="00D666FF"/>
    <w:rsid w:val="00D66EBC"/>
    <w:rsid w:val="00D67066"/>
    <w:rsid w:val="00D670D1"/>
    <w:rsid w:val="00D6782A"/>
    <w:rsid w:val="00D70C19"/>
    <w:rsid w:val="00D7120B"/>
    <w:rsid w:val="00D714B7"/>
    <w:rsid w:val="00D714D4"/>
    <w:rsid w:val="00D71C14"/>
    <w:rsid w:val="00D73332"/>
    <w:rsid w:val="00D733A7"/>
    <w:rsid w:val="00D738B4"/>
    <w:rsid w:val="00D746F5"/>
    <w:rsid w:val="00D75492"/>
    <w:rsid w:val="00D75D2B"/>
    <w:rsid w:val="00D76326"/>
    <w:rsid w:val="00D76360"/>
    <w:rsid w:val="00D763EE"/>
    <w:rsid w:val="00D76E2D"/>
    <w:rsid w:val="00D7780D"/>
    <w:rsid w:val="00D80020"/>
    <w:rsid w:val="00D81A8D"/>
    <w:rsid w:val="00D82386"/>
    <w:rsid w:val="00D823CD"/>
    <w:rsid w:val="00D83062"/>
    <w:rsid w:val="00D83AF8"/>
    <w:rsid w:val="00D844DD"/>
    <w:rsid w:val="00D84914"/>
    <w:rsid w:val="00D84E12"/>
    <w:rsid w:val="00D85150"/>
    <w:rsid w:val="00D85C60"/>
    <w:rsid w:val="00D8650A"/>
    <w:rsid w:val="00D867D5"/>
    <w:rsid w:val="00D86C63"/>
    <w:rsid w:val="00D86EB8"/>
    <w:rsid w:val="00D87167"/>
    <w:rsid w:val="00D872B1"/>
    <w:rsid w:val="00D9024C"/>
    <w:rsid w:val="00D9026C"/>
    <w:rsid w:val="00D90389"/>
    <w:rsid w:val="00D90FE1"/>
    <w:rsid w:val="00D91D2C"/>
    <w:rsid w:val="00D91EE2"/>
    <w:rsid w:val="00D93677"/>
    <w:rsid w:val="00D938DB"/>
    <w:rsid w:val="00D93F52"/>
    <w:rsid w:val="00D948E8"/>
    <w:rsid w:val="00D949CA"/>
    <w:rsid w:val="00D94FFC"/>
    <w:rsid w:val="00D96B90"/>
    <w:rsid w:val="00DA08E8"/>
    <w:rsid w:val="00DA10BB"/>
    <w:rsid w:val="00DA1AFC"/>
    <w:rsid w:val="00DA20FA"/>
    <w:rsid w:val="00DA30C6"/>
    <w:rsid w:val="00DA4081"/>
    <w:rsid w:val="00DA40F3"/>
    <w:rsid w:val="00DA4C64"/>
    <w:rsid w:val="00DA4E7D"/>
    <w:rsid w:val="00DA64D3"/>
    <w:rsid w:val="00DA6785"/>
    <w:rsid w:val="00DA6824"/>
    <w:rsid w:val="00DB02DF"/>
    <w:rsid w:val="00DB0322"/>
    <w:rsid w:val="00DB070D"/>
    <w:rsid w:val="00DB1E9E"/>
    <w:rsid w:val="00DB204E"/>
    <w:rsid w:val="00DB2A04"/>
    <w:rsid w:val="00DB2EE5"/>
    <w:rsid w:val="00DB33A8"/>
    <w:rsid w:val="00DB4387"/>
    <w:rsid w:val="00DB4943"/>
    <w:rsid w:val="00DB4A14"/>
    <w:rsid w:val="00DB4B8D"/>
    <w:rsid w:val="00DB5C5F"/>
    <w:rsid w:val="00DB6CA3"/>
    <w:rsid w:val="00DB7555"/>
    <w:rsid w:val="00DB7BC7"/>
    <w:rsid w:val="00DC00D7"/>
    <w:rsid w:val="00DC0DCB"/>
    <w:rsid w:val="00DC163C"/>
    <w:rsid w:val="00DC1BEC"/>
    <w:rsid w:val="00DC422C"/>
    <w:rsid w:val="00DC503D"/>
    <w:rsid w:val="00DC53BD"/>
    <w:rsid w:val="00DC5E77"/>
    <w:rsid w:val="00DC616A"/>
    <w:rsid w:val="00DC6D4D"/>
    <w:rsid w:val="00DC7417"/>
    <w:rsid w:val="00DD00D5"/>
    <w:rsid w:val="00DD06A2"/>
    <w:rsid w:val="00DD0A9D"/>
    <w:rsid w:val="00DD15F6"/>
    <w:rsid w:val="00DD1C4E"/>
    <w:rsid w:val="00DD2FBA"/>
    <w:rsid w:val="00DD3D0B"/>
    <w:rsid w:val="00DD4ED9"/>
    <w:rsid w:val="00DD516D"/>
    <w:rsid w:val="00DD6B7E"/>
    <w:rsid w:val="00DD7115"/>
    <w:rsid w:val="00DE01C2"/>
    <w:rsid w:val="00DE0689"/>
    <w:rsid w:val="00DE1DAB"/>
    <w:rsid w:val="00DE2286"/>
    <w:rsid w:val="00DE3C4A"/>
    <w:rsid w:val="00DE40AF"/>
    <w:rsid w:val="00DE762F"/>
    <w:rsid w:val="00DF0516"/>
    <w:rsid w:val="00DF2BA8"/>
    <w:rsid w:val="00DF3ABC"/>
    <w:rsid w:val="00DF3E84"/>
    <w:rsid w:val="00DF43DA"/>
    <w:rsid w:val="00DF4569"/>
    <w:rsid w:val="00DF4A21"/>
    <w:rsid w:val="00DF5146"/>
    <w:rsid w:val="00DF6527"/>
    <w:rsid w:val="00DF667F"/>
    <w:rsid w:val="00DF6973"/>
    <w:rsid w:val="00E01174"/>
    <w:rsid w:val="00E01349"/>
    <w:rsid w:val="00E01DB9"/>
    <w:rsid w:val="00E0202B"/>
    <w:rsid w:val="00E02E19"/>
    <w:rsid w:val="00E03307"/>
    <w:rsid w:val="00E03982"/>
    <w:rsid w:val="00E03A74"/>
    <w:rsid w:val="00E040B5"/>
    <w:rsid w:val="00E04DA5"/>
    <w:rsid w:val="00E0660F"/>
    <w:rsid w:val="00E0793A"/>
    <w:rsid w:val="00E07B77"/>
    <w:rsid w:val="00E12658"/>
    <w:rsid w:val="00E126B0"/>
    <w:rsid w:val="00E12B83"/>
    <w:rsid w:val="00E131C1"/>
    <w:rsid w:val="00E13ACF"/>
    <w:rsid w:val="00E13CB6"/>
    <w:rsid w:val="00E14969"/>
    <w:rsid w:val="00E158CE"/>
    <w:rsid w:val="00E15CAA"/>
    <w:rsid w:val="00E15EBC"/>
    <w:rsid w:val="00E16704"/>
    <w:rsid w:val="00E16763"/>
    <w:rsid w:val="00E16965"/>
    <w:rsid w:val="00E174AD"/>
    <w:rsid w:val="00E201C8"/>
    <w:rsid w:val="00E2296E"/>
    <w:rsid w:val="00E22FE1"/>
    <w:rsid w:val="00E23056"/>
    <w:rsid w:val="00E236C8"/>
    <w:rsid w:val="00E236E4"/>
    <w:rsid w:val="00E237E4"/>
    <w:rsid w:val="00E23FC5"/>
    <w:rsid w:val="00E24D22"/>
    <w:rsid w:val="00E261A3"/>
    <w:rsid w:val="00E2681D"/>
    <w:rsid w:val="00E26FFE"/>
    <w:rsid w:val="00E271D1"/>
    <w:rsid w:val="00E27EA4"/>
    <w:rsid w:val="00E30D82"/>
    <w:rsid w:val="00E3115A"/>
    <w:rsid w:val="00E311C9"/>
    <w:rsid w:val="00E318E8"/>
    <w:rsid w:val="00E33005"/>
    <w:rsid w:val="00E33A06"/>
    <w:rsid w:val="00E33A4B"/>
    <w:rsid w:val="00E344C9"/>
    <w:rsid w:val="00E3569D"/>
    <w:rsid w:val="00E35E26"/>
    <w:rsid w:val="00E37CF2"/>
    <w:rsid w:val="00E402B3"/>
    <w:rsid w:val="00E428F6"/>
    <w:rsid w:val="00E42F85"/>
    <w:rsid w:val="00E43277"/>
    <w:rsid w:val="00E447D6"/>
    <w:rsid w:val="00E4543B"/>
    <w:rsid w:val="00E45F22"/>
    <w:rsid w:val="00E467BB"/>
    <w:rsid w:val="00E470B0"/>
    <w:rsid w:val="00E47518"/>
    <w:rsid w:val="00E4776E"/>
    <w:rsid w:val="00E47C16"/>
    <w:rsid w:val="00E503D6"/>
    <w:rsid w:val="00E50EE9"/>
    <w:rsid w:val="00E510CD"/>
    <w:rsid w:val="00E51301"/>
    <w:rsid w:val="00E5194D"/>
    <w:rsid w:val="00E52099"/>
    <w:rsid w:val="00E5219D"/>
    <w:rsid w:val="00E5362E"/>
    <w:rsid w:val="00E54A4D"/>
    <w:rsid w:val="00E55820"/>
    <w:rsid w:val="00E5598E"/>
    <w:rsid w:val="00E55B75"/>
    <w:rsid w:val="00E572F7"/>
    <w:rsid w:val="00E57B06"/>
    <w:rsid w:val="00E607F3"/>
    <w:rsid w:val="00E61C8A"/>
    <w:rsid w:val="00E61DAB"/>
    <w:rsid w:val="00E62DC4"/>
    <w:rsid w:val="00E637B9"/>
    <w:rsid w:val="00E6409B"/>
    <w:rsid w:val="00E646FA"/>
    <w:rsid w:val="00E65236"/>
    <w:rsid w:val="00E65989"/>
    <w:rsid w:val="00E65BD1"/>
    <w:rsid w:val="00E6604D"/>
    <w:rsid w:val="00E675EA"/>
    <w:rsid w:val="00E67657"/>
    <w:rsid w:val="00E702A2"/>
    <w:rsid w:val="00E71A14"/>
    <w:rsid w:val="00E7273E"/>
    <w:rsid w:val="00E72E45"/>
    <w:rsid w:val="00E74193"/>
    <w:rsid w:val="00E7431C"/>
    <w:rsid w:val="00E74634"/>
    <w:rsid w:val="00E7536B"/>
    <w:rsid w:val="00E759B0"/>
    <w:rsid w:val="00E76080"/>
    <w:rsid w:val="00E76FF7"/>
    <w:rsid w:val="00E80120"/>
    <w:rsid w:val="00E81C22"/>
    <w:rsid w:val="00E81E33"/>
    <w:rsid w:val="00E82257"/>
    <w:rsid w:val="00E82B26"/>
    <w:rsid w:val="00E82D58"/>
    <w:rsid w:val="00E83AFE"/>
    <w:rsid w:val="00E85A25"/>
    <w:rsid w:val="00E86659"/>
    <w:rsid w:val="00E86B95"/>
    <w:rsid w:val="00E87B76"/>
    <w:rsid w:val="00E87D60"/>
    <w:rsid w:val="00E90459"/>
    <w:rsid w:val="00E906F7"/>
    <w:rsid w:val="00E90DA6"/>
    <w:rsid w:val="00E9269C"/>
    <w:rsid w:val="00E93B35"/>
    <w:rsid w:val="00E94A5E"/>
    <w:rsid w:val="00E952E0"/>
    <w:rsid w:val="00E953A9"/>
    <w:rsid w:val="00E95462"/>
    <w:rsid w:val="00E966C5"/>
    <w:rsid w:val="00E96EF9"/>
    <w:rsid w:val="00E972EA"/>
    <w:rsid w:val="00E978B1"/>
    <w:rsid w:val="00EA05C7"/>
    <w:rsid w:val="00EA1164"/>
    <w:rsid w:val="00EA1954"/>
    <w:rsid w:val="00EA1FD6"/>
    <w:rsid w:val="00EA3D86"/>
    <w:rsid w:val="00EA49FC"/>
    <w:rsid w:val="00EA53A0"/>
    <w:rsid w:val="00EA55C9"/>
    <w:rsid w:val="00EA5B65"/>
    <w:rsid w:val="00EA6830"/>
    <w:rsid w:val="00EA6A53"/>
    <w:rsid w:val="00EB0291"/>
    <w:rsid w:val="00EB0494"/>
    <w:rsid w:val="00EB0675"/>
    <w:rsid w:val="00EB0C0A"/>
    <w:rsid w:val="00EB1BAF"/>
    <w:rsid w:val="00EB2218"/>
    <w:rsid w:val="00EB23B8"/>
    <w:rsid w:val="00EB2E28"/>
    <w:rsid w:val="00EB5089"/>
    <w:rsid w:val="00EB6F37"/>
    <w:rsid w:val="00EB7175"/>
    <w:rsid w:val="00EB7D6E"/>
    <w:rsid w:val="00EB7E19"/>
    <w:rsid w:val="00EC00AE"/>
    <w:rsid w:val="00EC023D"/>
    <w:rsid w:val="00EC1776"/>
    <w:rsid w:val="00EC1C00"/>
    <w:rsid w:val="00EC3CA2"/>
    <w:rsid w:val="00EC4350"/>
    <w:rsid w:val="00EC44C5"/>
    <w:rsid w:val="00EC4786"/>
    <w:rsid w:val="00EC47B2"/>
    <w:rsid w:val="00EC481F"/>
    <w:rsid w:val="00EC490E"/>
    <w:rsid w:val="00EC4A30"/>
    <w:rsid w:val="00EC4AF2"/>
    <w:rsid w:val="00EC4C4D"/>
    <w:rsid w:val="00EC535C"/>
    <w:rsid w:val="00EC6416"/>
    <w:rsid w:val="00EC6D6C"/>
    <w:rsid w:val="00EC7474"/>
    <w:rsid w:val="00EC74A7"/>
    <w:rsid w:val="00EC78E9"/>
    <w:rsid w:val="00EC7E40"/>
    <w:rsid w:val="00EC7F28"/>
    <w:rsid w:val="00ED167F"/>
    <w:rsid w:val="00ED1BD2"/>
    <w:rsid w:val="00ED2438"/>
    <w:rsid w:val="00ED40BE"/>
    <w:rsid w:val="00ED4B32"/>
    <w:rsid w:val="00ED5294"/>
    <w:rsid w:val="00ED6527"/>
    <w:rsid w:val="00ED6D9F"/>
    <w:rsid w:val="00ED794B"/>
    <w:rsid w:val="00EE0D7A"/>
    <w:rsid w:val="00EE15CD"/>
    <w:rsid w:val="00EE1F93"/>
    <w:rsid w:val="00EE25C5"/>
    <w:rsid w:val="00EE4336"/>
    <w:rsid w:val="00EE4CF7"/>
    <w:rsid w:val="00EE5019"/>
    <w:rsid w:val="00EE5461"/>
    <w:rsid w:val="00EE5DDD"/>
    <w:rsid w:val="00EE60AA"/>
    <w:rsid w:val="00EE72CE"/>
    <w:rsid w:val="00EE7BB0"/>
    <w:rsid w:val="00EF080D"/>
    <w:rsid w:val="00EF17C3"/>
    <w:rsid w:val="00EF36CA"/>
    <w:rsid w:val="00EF3E14"/>
    <w:rsid w:val="00EF582B"/>
    <w:rsid w:val="00EF5E42"/>
    <w:rsid w:val="00EF6F92"/>
    <w:rsid w:val="00EF7DB5"/>
    <w:rsid w:val="00F009E1"/>
    <w:rsid w:val="00F00EC2"/>
    <w:rsid w:val="00F01422"/>
    <w:rsid w:val="00F0262B"/>
    <w:rsid w:val="00F02929"/>
    <w:rsid w:val="00F02A6F"/>
    <w:rsid w:val="00F02B8D"/>
    <w:rsid w:val="00F043AB"/>
    <w:rsid w:val="00F051A1"/>
    <w:rsid w:val="00F0618E"/>
    <w:rsid w:val="00F0668A"/>
    <w:rsid w:val="00F06B1B"/>
    <w:rsid w:val="00F10144"/>
    <w:rsid w:val="00F10446"/>
    <w:rsid w:val="00F10EF5"/>
    <w:rsid w:val="00F11B98"/>
    <w:rsid w:val="00F1235F"/>
    <w:rsid w:val="00F13AB2"/>
    <w:rsid w:val="00F17A15"/>
    <w:rsid w:val="00F17EAE"/>
    <w:rsid w:val="00F2073A"/>
    <w:rsid w:val="00F20D03"/>
    <w:rsid w:val="00F20E07"/>
    <w:rsid w:val="00F215D7"/>
    <w:rsid w:val="00F22612"/>
    <w:rsid w:val="00F22992"/>
    <w:rsid w:val="00F2324D"/>
    <w:rsid w:val="00F233E7"/>
    <w:rsid w:val="00F23A43"/>
    <w:rsid w:val="00F23AF8"/>
    <w:rsid w:val="00F23C9B"/>
    <w:rsid w:val="00F24374"/>
    <w:rsid w:val="00F24985"/>
    <w:rsid w:val="00F24A39"/>
    <w:rsid w:val="00F24EF2"/>
    <w:rsid w:val="00F24F9F"/>
    <w:rsid w:val="00F2502C"/>
    <w:rsid w:val="00F25767"/>
    <w:rsid w:val="00F25EB9"/>
    <w:rsid w:val="00F27302"/>
    <w:rsid w:val="00F27F64"/>
    <w:rsid w:val="00F30B31"/>
    <w:rsid w:val="00F30F7B"/>
    <w:rsid w:val="00F3165C"/>
    <w:rsid w:val="00F32E21"/>
    <w:rsid w:val="00F33841"/>
    <w:rsid w:val="00F34297"/>
    <w:rsid w:val="00F356C3"/>
    <w:rsid w:val="00F35DF4"/>
    <w:rsid w:val="00F3617F"/>
    <w:rsid w:val="00F36797"/>
    <w:rsid w:val="00F36D02"/>
    <w:rsid w:val="00F37B4A"/>
    <w:rsid w:val="00F4190F"/>
    <w:rsid w:val="00F42957"/>
    <w:rsid w:val="00F42D0E"/>
    <w:rsid w:val="00F42F24"/>
    <w:rsid w:val="00F434E2"/>
    <w:rsid w:val="00F43B2D"/>
    <w:rsid w:val="00F44946"/>
    <w:rsid w:val="00F44971"/>
    <w:rsid w:val="00F44CC0"/>
    <w:rsid w:val="00F45600"/>
    <w:rsid w:val="00F45D22"/>
    <w:rsid w:val="00F460A4"/>
    <w:rsid w:val="00F46110"/>
    <w:rsid w:val="00F50F2C"/>
    <w:rsid w:val="00F51C6C"/>
    <w:rsid w:val="00F524D1"/>
    <w:rsid w:val="00F52511"/>
    <w:rsid w:val="00F52D5A"/>
    <w:rsid w:val="00F539A4"/>
    <w:rsid w:val="00F552A4"/>
    <w:rsid w:val="00F555CC"/>
    <w:rsid w:val="00F5562E"/>
    <w:rsid w:val="00F56281"/>
    <w:rsid w:val="00F56354"/>
    <w:rsid w:val="00F567FF"/>
    <w:rsid w:val="00F57102"/>
    <w:rsid w:val="00F57A8B"/>
    <w:rsid w:val="00F608BF"/>
    <w:rsid w:val="00F60FAE"/>
    <w:rsid w:val="00F615B0"/>
    <w:rsid w:val="00F62984"/>
    <w:rsid w:val="00F62BB5"/>
    <w:rsid w:val="00F62D73"/>
    <w:rsid w:val="00F64722"/>
    <w:rsid w:val="00F65839"/>
    <w:rsid w:val="00F65C5C"/>
    <w:rsid w:val="00F660E8"/>
    <w:rsid w:val="00F66A2E"/>
    <w:rsid w:val="00F66B9A"/>
    <w:rsid w:val="00F67132"/>
    <w:rsid w:val="00F67797"/>
    <w:rsid w:val="00F678CC"/>
    <w:rsid w:val="00F70808"/>
    <w:rsid w:val="00F71015"/>
    <w:rsid w:val="00F7113C"/>
    <w:rsid w:val="00F713AF"/>
    <w:rsid w:val="00F72AEB"/>
    <w:rsid w:val="00F72CA2"/>
    <w:rsid w:val="00F73910"/>
    <w:rsid w:val="00F739CA"/>
    <w:rsid w:val="00F74A23"/>
    <w:rsid w:val="00F75463"/>
    <w:rsid w:val="00F75858"/>
    <w:rsid w:val="00F75B01"/>
    <w:rsid w:val="00F75D7A"/>
    <w:rsid w:val="00F75FE5"/>
    <w:rsid w:val="00F76A6A"/>
    <w:rsid w:val="00F76A83"/>
    <w:rsid w:val="00F76CC1"/>
    <w:rsid w:val="00F76E16"/>
    <w:rsid w:val="00F77DC7"/>
    <w:rsid w:val="00F80D2F"/>
    <w:rsid w:val="00F80E3B"/>
    <w:rsid w:val="00F819AE"/>
    <w:rsid w:val="00F82250"/>
    <w:rsid w:val="00F8238B"/>
    <w:rsid w:val="00F829EB"/>
    <w:rsid w:val="00F84AA6"/>
    <w:rsid w:val="00F85EC7"/>
    <w:rsid w:val="00F861F5"/>
    <w:rsid w:val="00F86866"/>
    <w:rsid w:val="00F86D87"/>
    <w:rsid w:val="00F8757F"/>
    <w:rsid w:val="00F87B24"/>
    <w:rsid w:val="00F90038"/>
    <w:rsid w:val="00F9009A"/>
    <w:rsid w:val="00F901F8"/>
    <w:rsid w:val="00F902C8"/>
    <w:rsid w:val="00F903A4"/>
    <w:rsid w:val="00F911AA"/>
    <w:rsid w:val="00F91DF9"/>
    <w:rsid w:val="00F923A9"/>
    <w:rsid w:val="00F92539"/>
    <w:rsid w:val="00F92853"/>
    <w:rsid w:val="00F92EFF"/>
    <w:rsid w:val="00F93DAD"/>
    <w:rsid w:val="00F942C2"/>
    <w:rsid w:val="00F945CB"/>
    <w:rsid w:val="00F95C70"/>
    <w:rsid w:val="00F96630"/>
    <w:rsid w:val="00F974EA"/>
    <w:rsid w:val="00F975E2"/>
    <w:rsid w:val="00F97861"/>
    <w:rsid w:val="00FA2139"/>
    <w:rsid w:val="00FA36F1"/>
    <w:rsid w:val="00FA58AF"/>
    <w:rsid w:val="00FA5ECF"/>
    <w:rsid w:val="00FA5F51"/>
    <w:rsid w:val="00FA5F9B"/>
    <w:rsid w:val="00FA5FD9"/>
    <w:rsid w:val="00FA66D0"/>
    <w:rsid w:val="00FA6B6F"/>
    <w:rsid w:val="00FA6B88"/>
    <w:rsid w:val="00FA781D"/>
    <w:rsid w:val="00FB05A0"/>
    <w:rsid w:val="00FB2664"/>
    <w:rsid w:val="00FB2B86"/>
    <w:rsid w:val="00FB2DEE"/>
    <w:rsid w:val="00FB2F0B"/>
    <w:rsid w:val="00FB441C"/>
    <w:rsid w:val="00FB450B"/>
    <w:rsid w:val="00FB5116"/>
    <w:rsid w:val="00FB76DC"/>
    <w:rsid w:val="00FC1674"/>
    <w:rsid w:val="00FC22D2"/>
    <w:rsid w:val="00FC38F8"/>
    <w:rsid w:val="00FC3C3B"/>
    <w:rsid w:val="00FC5AD9"/>
    <w:rsid w:val="00FC6195"/>
    <w:rsid w:val="00FD0390"/>
    <w:rsid w:val="00FD2190"/>
    <w:rsid w:val="00FD23C2"/>
    <w:rsid w:val="00FD2B77"/>
    <w:rsid w:val="00FD3CDD"/>
    <w:rsid w:val="00FD3FB6"/>
    <w:rsid w:val="00FD4815"/>
    <w:rsid w:val="00FD4C65"/>
    <w:rsid w:val="00FD4E33"/>
    <w:rsid w:val="00FD5E6B"/>
    <w:rsid w:val="00FD6832"/>
    <w:rsid w:val="00FD6B79"/>
    <w:rsid w:val="00FD6E74"/>
    <w:rsid w:val="00FE101A"/>
    <w:rsid w:val="00FE2409"/>
    <w:rsid w:val="00FE4B0A"/>
    <w:rsid w:val="00FE4CBB"/>
    <w:rsid w:val="00FE5174"/>
    <w:rsid w:val="00FE5237"/>
    <w:rsid w:val="00FE5941"/>
    <w:rsid w:val="00FE6BA7"/>
    <w:rsid w:val="00FE7740"/>
    <w:rsid w:val="00FE7D97"/>
    <w:rsid w:val="00FF0248"/>
    <w:rsid w:val="00FF127C"/>
    <w:rsid w:val="00FF1D60"/>
    <w:rsid w:val="00FF2EAE"/>
    <w:rsid w:val="00FF33F0"/>
    <w:rsid w:val="00FF4139"/>
    <w:rsid w:val="00FF479B"/>
    <w:rsid w:val="00FF4931"/>
    <w:rsid w:val="00FF505E"/>
    <w:rsid w:val="00FF5449"/>
    <w:rsid w:val="00FF60BF"/>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2529"/>
    <o:shapelayout v:ext="edit">
      <o:idmap v:ext="edit" data="1"/>
    </o:shapelayout>
  </w:shapeDefaults>
  <w:decimalSymbol w:val="."/>
  <w:listSeparator w:val=","/>
  <w14:docId w14:val="6D9435B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2597"/>
    <w:pPr>
      <w:spacing w:after="200" w:line="276" w:lineRule="auto"/>
    </w:pPr>
    <w:rPr>
      <w:rFonts w:ascii="Calibri" w:eastAsia="Calibri" w:hAnsi="Calibri" w:cs="Times New Roman"/>
    </w:rPr>
  </w:style>
  <w:style w:type="paragraph" w:styleId="Heading1">
    <w:name w:val="heading 1"/>
    <w:basedOn w:val="Heading10"/>
    <w:next w:val="Normal"/>
    <w:link w:val="Heading1Char"/>
    <w:uiPriority w:val="9"/>
    <w:qFormat/>
    <w:rsid w:val="008C4B3C"/>
    <w:pPr>
      <w:spacing w:before="1000"/>
      <w:jc w:val="center"/>
      <w:outlineLvl w:val="0"/>
    </w:pPr>
    <w:rPr>
      <w:sz w:val="72"/>
      <w:szCs w:val="72"/>
    </w:rPr>
  </w:style>
  <w:style w:type="paragraph" w:styleId="Heading2">
    <w:name w:val="heading 2"/>
    <w:basedOn w:val="Normal"/>
    <w:next w:val="Normal"/>
    <w:link w:val="Heading2Char"/>
    <w:uiPriority w:val="9"/>
    <w:unhideWhenUsed/>
    <w:qFormat/>
    <w:rsid w:val="004C7458"/>
    <w:pPr>
      <w:keepNext/>
      <w:keepLines/>
      <w:tabs>
        <w:tab w:val="left" w:pos="1701"/>
      </w:tabs>
      <w:spacing w:before="360" w:after="120" w:line="240" w:lineRule="auto"/>
      <w:outlineLvl w:val="1"/>
    </w:pPr>
    <w:rPr>
      <w:rFonts w:ascii="Franklin Gothic Medium" w:eastAsiaTheme="majorEastAsia" w:hAnsi="Franklin Gothic Medium" w:cstheme="majorBidi"/>
      <w:color w:val="000000" w:themeColor="text1"/>
      <w:sz w:val="32"/>
      <w:szCs w:val="26"/>
    </w:rPr>
  </w:style>
  <w:style w:type="paragraph" w:styleId="Heading3">
    <w:name w:val="heading 3"/>
    <w:basedOn w:val="Heading2"/>
    <w:next w:val="Normal"/>
    <w:link w:val="Heading3Char"/>
    <w:uiPriority w:val="9"/>
    <w:unhideWhenUsed/>
    <w:qFormat/>
    <w:rsid w:val="00713728"/>
    <w:pPr>
      <w:tabs>
        <w:tab w:val="clear" w:pos="1701"/>
      </w:tabs>
      <w:spacing w:line="276" w:lineRule="auto"/>
      <w:outlineLvl w:val="2"/>
    </w:pPr>
    <w:rPr>
      <w:rFonts w:ascii="Calibri" w:eastAsia="MS Gothic" w:hAnsi="Calibri" w:cs="Times New Roman"/>
      <w:b/>
      <w:bCs/>
      <w:i/>
      <w:color w:val="auto"/>
      <w:sz w:val="24"/>
      <w:szCs w:val="24"/>
    </w:rPr>
  </w:style>
  <w:style w:type="paragraph" w:styleId="Heading4">
    <w:name w:val="heading 4"/>
    <w:basedOn w:val="Normal"/>
    <w:next w:val="Normal"/>
    <w:link w:val="Heading4Char"/>
    <w:uiPriority w:val="9"/>
    <w:unhideWhenUsed/>
    <w:qFormat/>
    <w:rsid w:val="00363BDA"/>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363BDA"/>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478E7"/>
    <w:rPr>
      <w:rFonts w:ascii="Times New Roman" w:hAnsi="Times New Roman" w:cs="Times New Roman" w:hint="default"/>
      <w:color w:val="0000FF"/>
      <w:u w:val="single"/>
    </w:rPr>
  </w:style>
  <w:style w:type="paragraph" w:customStyle="1" w:styleId="Heading10">
    <w:name w:val="Heading1"/>
    <w:rsid w:val="006478E7"/>
    <w:pPr>
      <w:spacing w:after="200" w:line="240" w:lineRule="auto"/>
    </w:pPr>
    <w:rPr>
      <w:rFonts w:ascii="Calibri" w:eastAsia="Calibri" w:hAnsi="Calibri" w:cs="Calibri"/>
      <w:b/>
      <w:bCs/>
      <w:color w:val="000000"/>
      <w:sz w:val="36"/>
      <w:szCs w:val="36"/>
      <w:u w:color="000000"/>
      <w:lang w:val="en-US" w:eastAsia="en-AU"/>
    </w:rPr>
  </w:style>
  <w:style w:type="character" w:customStyle="1" w:styleId="Heading2Char">
    <w:name w:val="Heading 2 Char"/>
    <w:basedOn w:val="DefaultParagraphFont"/>
    <w:link w:val="Heading2"/>
    <w:uiPriority w:val="9"/>
    <w:rsid w:val="004C7458"/>
    <w:rPr>
      <w:rFonts w:ascii="Franklin Gothic Medium" w:eastAsiaTheme="majorEastAsia" w:hAnsi="Franklin Gothic Medium" w:cstheme="majorBidi"/>
      <w:color w:val="000000" w:themeColor="text1"/>
      <w:sz w:val="32"/>
      <w:szCs w:val="26"/>
    </w:rPr>
  </w:style>
  <w:style w:type="table" w:customStyle="1" w:styleId="TableGrid1">
    <w:name w:val="Table Grid1"/>
    <w:basedOn w:val="TableNormal"/>
    <w:uiPriority w:val="59"/>
    <w:rsid w:val="006478E7"/>
    <w:pPr>
      <w:spacing w:after="240" w:line="240" w:lineRule="auto"/>
      <w:ind w:left="720"/>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6478E7"/>
    <w:pPr>
      <w:ind w:left="720"/>
      <w:contextualSpacing/>
    </w:pPr>
  </w:style>
  <w:style w:type="table" w:styleId="TableGrid">
    <w:name w:val="Table Grid"/>
    <w:aliases w:val="HealthConsult"/>
    <w:basedOn w:val="TableNormal"/>
    <w:uiPriority w:val="59"/>
    <w:rsid w:val="002F3E40"/>
    <w:pPr>
      <w:spacing w:after="0" w:line="240" w:lineRule="auto"/>
    </w:pPr>
    <w:rPr>
      <w:rFonts w:ascii="Times New Roman" w:hAnsi="Times New Roman"/>
      <w:sz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E01349"/>
    <w:pPr>
      <w:keepNext/>
      <w:spacing w:before="360" w:after="120" w:line="240" w:lineRule="auto"/>
      <w:ind w:left="709" w:hanging="709"/>
    </w:pPr>
    <w:rPr>
      <w:rFonts w:ascii="Arial Narrow" w:eastAsia="Times New Roman" w:hAnsi="Arial Narrow" w:cs="Tahoma"/>
      <w:b/>
      <w:sz w:val="20"/>
      <w:szCs w:val="20"/>
      <w:lang w:val="en-GB" w:eastAsia="ja-JP"/>
    </w:rPr>
  </w:style>
  <w:style w:type="paragraph" w:customStyle="1" w:styleId="TableHeading">
    <w:name w:val="TableHeading"/>
    <w:basedOn w:val="Normal"/>
    <w:link w:val="TableHeadingChar"/>
    <w:qFormat/>
    <w:rsid w:val="000939E0"/>
    <w:pPr>
      <w:keepNext/>
      <w:spacing w:before="40" w:after="40" w:line="240" w:lineRule="auto"/>
    </w:pPr>
    <w:rPr>
      <w:rFonts w:ascii="Arial Narrow" w:eastAsia="Times New Roman" w:hAnsi="Arial Narrow" w:cs="Tahoma"/>
      <w:b/>
      <w:sz w:val="20"/>
      <w:szCs w:val="20"/>
      <w:lang w:eastAsia="en-AU"/>
    </w:rPr>
  </w:style>
  <w:style w:type="character" w:customStyle="1" w:styleId="TableHeadingChar">
    <w:name w:val="TableHeading Char"/>
    <w:link w:val="TableHeading"/>
    <w:rsid w:val="000939E0"/>
    <w:rPr>
      <w:rFonts w:ascii="Arial Narrow" w:eastAsia="Times New Roman" w:hAnsi="Arial Narrow" w:cs="Tahoma"/>
      <w:b/>
      <w:sz w:val="20"/>
      <w:szCs w:val="20"/>
      <w:lang w:eastAsia="en-AU"/>
    </w:rPr>
  </w:style>
  <w:style w:type="paragraph" w:customStyle="1" w:styleId="Tabletext">
    <w:name w:val="Table text"/>
    <w:basedOn w:val="Normal"/>
    <w:link w:val="TabletextChar"/>
    <w:qFormat/>
    <w:rsid w:val="000939E0"/>
    <w:pPr>
      <w:spacing w:before="40" w:after="40" w:line="240" w:lineRule="auto"/>
    </w:pPr>
    <w:rPr>
      <w:rFonts w:ascii="Arial Narrow" w:eastAsia="Times New Roman" w:hAnsi="Arial Narrow" w:cs="Tahoma"/>
      <w:sz w:val="20"/>
      <w:szCs w:val="20"/>
      <w:lang w:eastAsia="en-AU"/>
    </w:rPr>
  </w:style>
  <w:style w:type="character" w:customStyle="1" w:styleId="TabletextChar">
    <w:name w:val="Table text Char"/>
    <w:link w:val="Tabletext"/>
    <w:rsid w:val="000939E0"/>
    <w:rPr>
      <w:rFonts w:ascii="Arial Narrow" w:eastAsia="Times New Roman" w:hAnsi="Arial Narrow" w:cs="Tahoma"/>
      <w:sz w:val="20"/>
      <w:szCs w:val="20"/>
      <w:lang w:eastAsia="en-AU"/>
    </w:rPr>
  </w:style>
  <w:style w:type="paragraph" w:customStyle="1" w:styleId="Tablenotes">
    <w:name w:val="Tablenotes"/>
    <w:basedOn w:val="Normal"/>
    <w:link w:val="TablenotesChar"/>
    <w:qFormat/>
    <w:rsid w:val="000939E0"/>
    <w:pPr>
      <w:widowControl w:val="0"/>
      <w:spacing w:after="120" w:line="240" w:lineRule="auto"/>
      <w:jc w:val="both"/>
    </w:pPr>
    <w:rPr>
      <w:rFonts w:ascii="Arial Narrow" w:eastAsia="Times New Roman" w:hAnsi="Arial Narrow" w:cs="Arial"/>
      <w:snapToGrid w:val="0"/>
      <w:sz w:val="18"/>
      <w:szCs w:val="20"/>
    </w:rPr>
  </w:style>
  <w:style w:type="character" w:customStyle="1" w:styleId="TablenotesChar">
    <w:name w:val="Tablenotes Char"/>
    <w:basedOn w:val="DefaultParagraphFont"/>
    <w:link w:val="Tablenotes"/>
    <w:rsid w:val="000939E0"/>
    <w:rPr>
      <w:rFonts w:ascii="Arial Narrow" w:eastAsia="Times New Roman" w:hAnsi="Arial Narrow" w:cs="Arial"/>
      <w:snapToGrid w:val="0"/>
      <w:sz w:val="18"/>
      <w:szCs w:val="20"/>
    </w:rPr>
  </w:style>
  <w:style w:type="paragraph" w:customStyle="1" w:styleId="TableName">
    <w:name w:val="TableName"/>
    <w:basedOn w:val="Normal"/>
    <w:qFormat/>
    <w:rsid w:val="00891488"/>
    <w:pPr>
      <w:keepNext/>
      <w:spacing w:after="240" w:line="240" w:lineRule="auto"/>
      <w:ind w:left="1134" w:hanging="1134"/>
    </w:pPr>
    <w:rPr>
      <w:rFonts w:ascii="Franklin Gothic Medium" w:eastAsiaTheme="minorHAnsi" w:hAnsi="Franklin Gothic Medium" w:cstheme="minorBidi"/>
    </w:rPr>
  </w:style>
  <w:style w:type="character" w:customStyle="1" w:styleId="ListParagraphChar">
    <w:name w:val="List Paragraph Char"/>
    <w:basedOn w:val="DefaultParagraphFont"/>
    <w:link w:val="ListParagraph"/>
    <w:uiPriority w:val="34"/>
    <w:rsid w:val="00D867D5"/>
    <w:rPr>
      <w:rFonts w:ascii="Calibri" w:eastAsia="Calibri" w:hAnsi="Calibri" w:cs="Times New Roman"/>
    </w:rPr>
  </w:style>
  <w:style w:type="paragraph" w:styleId="Header">
    <w:name w:val="header"/>
    <w:basedOn w:val="Normal"/>
    <w:link w:val="HeaderChar"/>
    <w:uiPriority w:val="99"/>
    <w:unhideWhenUsed/>
    <w:rsid w:val="001631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6315C"/>
    <w:rPr>
      <w:rFonts w:ascii="Calibri" w:eastAsia="Calibri" w:hAnsi="Calibri" w:cs="Times New Roman"/>
    </w:rPr>
  </w:style>
  <w:style w:type="paragraph" w:styleId="Footer">
    <w:name w:val="footer"/>
    <w:basedOn w:val="Normal"/>
    <w:link w:val="FooterChar"/>
    <w:uiPriority w:val="99"/>
    <w:unhideWhenUsed/>
    <w:rsid w:val="001631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6315C"/>
    <w:rPr>
      <w:rFonts w:ascii="Calibri" w:eastAsia="Calibri" w:hAnsi="Calibri" w:cs="Times New Roman"/>
    </w:rPr>
  </w:style>
  <w:style w:type="paragraph" w:styleId="Subtitle">
    <w:name w:val="Subtitle"/>
    <w:basedOn w:val="Normal"/>
    <w:next w:val="Normal"/>
    <w:link w:val="SubtitleChar"/>
    <w:uiPriority w:val="11"/>
    <w:qFormat/>
    <w:rsid w:val="006F01C4"/>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6F01C4"/>
    <w:rPr>
      <w:rFonts w:eastAsiaTheme="minorEastAsia"/>
      <w:color w:val="5A5A5A" w:themeColor="text1" w:themeTint="A5"/>
      <w:spacing w:val="15"/>
    </w:rPr>
  </w:style>
  <w:style w:type="paragraph" w:styleId="BalloonText">
    <w:name w:val="Balloon Text"/>
    <w:basedOn w:val="Normal"/>
    <w:link w:val="BalloonTextChar"/>
    <w:uiPriority w:val="99"/>
    <w:semiHidden/>
    <w:unhideWhenUsed/>
    <w:rsid w:val="00A3312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3126"/>
    <w:rPr>
      <w:rFonts w:ascii="Segoe UI" w:eastAsia="Calibri" w:hAnsi="Segoe UI" w:cs="Segoe UI"/>
      <w:sz w:val="18"/>
      <w:szCs w:val="18"/>
    </w:rPr>
  </w:style>
  <w:style w:type="character" w:styleId="CommentReference">
    <w:name w:val="annotation reference"/>
    <w:aliases w:val="Table Title"/>
    <w:basedOn w:val="DefaultParagraphFont"/>
    <w:uiPriority w:val="99"/>
    <w:unhideWhenUsed/>
    <w:qFormat/>
    <w:rsid w:val="00D84E12"/>
    <w:rPr>
      <w:sz w:val="16"/>
      <w:szCs w:val="16"/>
    </w:rPr>
  </w:style>
  <w:style w:type="paragraph" w:styleId="CommentText">
    <w:name w:val="annotation text"/>
    <w:basedOn w:val="Normal"/>
    <w:link w:val="CommentTextChar"/>
    <w:uiPriority w:val="99"/>
    <w:unhideWhenUsed/>
    <w:rsid w:val="00D84E12"/>
    <w:pPr>
      <w:spacing w:line="240" w:lineRule="auto"/>
    </w:pPr>
    <w:rPr>
      <w:sz w:val="20"/>
      <w:szCs w:val="20"/>
    </w:rPr>
  </w:style>
  <w:style w:type="character" w:customStyle="1" w:styleId="CommentTextChar">
    <w:name w:val="Comment Text Char"/>
    <w:basedOn w:val="DefaultParagraphFont"/>
    <w:link w:val="CommentText"/>
    <w:uiPriority w:val="99"/>
    <w:rsid w:val="00D84E12"/>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D84E12"/>
    <w:rPr>
      <w:b/>
      <w:bCs/>
    </w:rPr>
  </w:style>
  <w:style w:type="character" w:customStyle="1" w:styleId="CommentSubjectChar">
    <w:name w:val="Comment Subject Char"/>
    <w:basedOn w:val="CommentTextChar"/>
    <w:link w:val="CommentSubject"/>
    <w:uiPriority w:val="99"/>
    <w:semiHidden/>
    <w:rsid w:val="00D84E12"/>
    <w:rPr>
      <w:rFonts w:ascii="Calibri" w:eastAsia="Calibri" w:hAnsi="Calibri" w:cs="Times New Roman"/>
      <w:b/>
      <w:bCs/>
      <w:sz w:val="20"/>
      <w:szCs w:val="20"/>
    </w:rPr>
  </w:style>
  <w:style w:type="character" w:styleId="FollowedHyperlink">
    <w:name w:val="FollowedHyperlink"/>
    <w:basedOn w:val="DefaultParagraphFont"/>
    <w:uiPriority w:val="99"/>
    <w:semiHidden/>
    <w:unhideWhenUsed/>
    <w:rsid w:val="008C4B3C"/>
    <w:rPr>
      <w:color w:val="954F72" w:themeColor="followedHyperlink"/>
      <w:u w:val="single"/>
    </w:rPr>
  </w:style>
  <w:style w:type="character" w:customStyle="1" w:styleId="Heading1Char">
    <w:name w:val="Heading 1 Char"/>
    <w:basedOn w:val="DefaultParagraphFont"/>
    <w:link w:val="Heading1"/>
    <w:uiPriority w:val="9"/>
    <w:rsid w:val="008C4B3C"/>
    <w:rPr>
      <w:rFonts w:ascii="Calibri" w:eastAsia="Calibri" w:hAnsi="Calibri" w:cs="Calibri"/>
      <w:b/>
      <w:bCs/>
      <w:color w:val="000000"/>
      <w:sz w:val="72"/>
      <w:szCs w:val="72"/>
      <w:u w:color="000000"/>
      <w:lang w:val="en-US" w:eastAsia="en-AU"/>
    </w:rPr>
  </w:style>
  <w:style w:type="paragraph" w:customStyle="1" w:styleId="Instructionaltext">
    <w:name w:val="Instructional text"/>
    <w:basedOn w:val="Normal"/>
    <w:link w:val="InstructionaltextChar"/>
    <w:qFormat/>
    <w:rsid w:val="006A467F"/>
    <w:pPr>
      <w:spacing w:before="120" w:after="160" w:line="259" w:lineRule="auto"/>
    </w:pPr>
    <w:rPr>
      <w:rFonts w:eastAsiaTheme="minorHAnsi" w:cstheme="minorBidi"/>
      <w:color w:val="258221"/>
    </w:rPr>
  </w:style>
  <w:style w:type="character" w:customStyle="1" w:styleId="InstructionaltextChar">
    <w:name w:val="Instructional text Char"/>
    <w:basedOn w:val="DefaultParagraphFont"/>
    <w:link w:val="Instructionaltext"/>
    <w:rsid w:val="006A467F"/>
    <w:rPr>
      <w:rFonts w:ascii="Calibri" w:hAnsi="Calibri"/>
      <w:color w:val="258221"/>
    </w:rPr>
  </w:style>
  <w:style w:type="character" w:customStyle="1" w:styleId="Heading3Char">
    <w:name w:val="Heading 3 Char"/>
    <w:basedOn w:val="DefaultParagraphFont"/>
    <w:link w:val="Heading3"/>
    <w:uiPriority w:val="9"/>
    <w:rsid w:val="00713728"/>
    <w:rPr>
      <w:rFonts w:ascii="Calibri" w:eastAsia="MS Gothic" w:hAnsi="Calibri" w:cs="Times New Roman"/>
      <w:b/>
      <w:bCs/>
      <w:i/>
      <w:sz w:val="24"/>
      <w:szCs w:val="24"/>
    </w:rPr>
  </w:style>
  <w:style w:type="paragraph" w:customStyle="1" w:styleId="Instructionaltext-bullet">
    <w:name w:val="Instructional text - bullet"/>
    <w:basedOn w:val="Instructionaltext"/>
    <w:qFormat/>
    <w:rsid w:val="006A467F"/>
    <w:pPr>
      <w:numPr>
        <w:numId w:val="1"/>
      </w:numPr>
      <w:spacing w:before="0" w:after="0"/>
    </w:pPr>
  </w:style>
  <w:style w:type="paragraph" w:customStyle="1" w:styleId="Guidelinescross-ref">
    <w:name w:val="Guidelines cross-ref"/>
    <w:basedOn w:val="Normal"/>
    <w:qFormat/>
    <w:rsid w:val="00E01349"/>
    <w:pPr>
      <w:keepNext/>
      <w:spacing w:before="240" w:after="240" w:line="259" w:lineRule="auto"/>
    </w:pPr>
    <w:rPr>
      <w:rFonts w:eastAsiaTheme="minorHAnsi" w:cstheme="minorBidi"/>
      <w:b/>
      <w:color w:val="0070C0"/>
      <w:sz w:val="24"/>
    </w:rPr>
  </w:style>
  <w:style w:type="paragraph" w:customStyle="1" w:styleId="Instructionaltext-afterfiguretable">
    <w:name w:val="Instructional text - after figure/table"/>
    <w:basedOn w:val="Instructionaltext"/>
    <w:qFormat/>
    <w:rsid w:val="00E01349"/>
    <w:pPr>
      <w:spacing w:before="360"/>
    </w:pPr>
  </w:style>
  <w:style w:type="paragraph" w:styleId="Revision">
    <w:name w:val="Revision"/>
    <w:hidden/>
    <w:uiPriority w:val="99"/>
    <w:semiHidden/>
    <w:rsid w:val="004E3ABF"/>
    <w:pPr>
      <w:spacing w:after="0" w:line="240" w:lineRule="auto"/>
    </w:pPr>
    <w:rPr>
      <w:rFonts w:ascii="Calibri" w:eastAsia="Calibri" w:hAnsi="Calibri" w:cs="Times New Roman"/>
    </w:rPr>
  </w:style>
  <w:style w:type="paragraph" w:customStyle="1" w:styleId="TableText0">
    <w:name w:val="Table Text"/>
    <w:basedOn w:val="Normal"/>
    <w:link w:val="TableTextChar0"/>
    <w:qFormat/>
    <w:rsid w:val="000D1FCF"/>
    <w:pPr>
      <w:spacing w:before="40" w:after="40" w:line="240" w:lineRule="auto"/>
    </w:pPr>
    <w:rPr>
      <w:rFonts w:ascii="Arial Narrow" w:eastAsiaTheme="minorHAnsi" w:hAnsi="Arial Narrow" w:cstheme="minorBidi"/>
      <w:sz w:val="20"/>
    </w:rPr>
  </w:style>
  <w:style w:type="character" w:customStyle="1" w:styleId="TableTextChar0">
    <w:name w:val="Table Text Char"/>
    <w:basedOn w:val="DefaultParagraphFont"/>
    <w:link w:val="TableText0"/>
    <w:rsid w:val="000D1FCF"/>
    <w:rPr>
      <w:rFonts w:ascii="Arial Narrow" w:hAnsi="Arial Narrow"/>
      <w:sz w:val="20"/>
    </w:rPr>
  </w:style>
  <w:style w:type="character" w:styleId="PageNumber">
    <w:name w:val="page number"/>
    <w:basedOn w:val="DefaultParagraphFont"/>
    <w:uiPriority w:val="99"/>
    <w:semiHidden/>
    <w:unhideWhenUsed/>
    <w:rsid w:val="00685355"/>
  </w:style>
  <w:style w:type="paragraph" w:customStyle="1" w:styleId="EndNoteBibliographyTitle">
    <w:name w:val="EndNote Bibliography Title"/>
    <w:basedOn w:val="Normal"/>
    <w:link w:val="EndNoteBibliographyTitleChar"/>
    <w:rsid w:val="006204F1"/>
    <w:pPr>
      <w:spacing w:after="0"/>
      <w:jc w:val="center"/>
    </w:pPr>
    <w:rPr>
      <w:rFonts w:cs="Calibri"/>
      <w:noProof/>
      <w:lang w:val="en-US"/>
    </w:rPr>
  </w:style>
  <w:style w:type="character" w:customStyle="1" w:styleId="EndNoteBibliographyTitleChar">
    <w:name w:val="EndNote Bibliography Title Char"/>
    <w:basedOn w:val="InstructionaltextChar"/>
    <w:link w:val="EndNoteBibliographyTitle"/>
    <w:rsid w:val="006204F1"/>
    <w:rPr>
      <w:rFonts w:ascii="Calibri" w:eastAsia="Calibri" w:hAnsi="Calibri" w:cs="Calibri"/>
      <w:noProof/>
      <w:color w:val="258221"/>
      <w:lang w:val="en-US"/>
    </w:rPr>
  </w:style>
  <w:style w:type="paragraph" w:customStyle="1" w:styleId="EndNoteBibliography">
    <w:name w:val="EndNote Bibliography"/>
    <w:basedOn w:val="Normal"/>
    <w:link w:val="EndNoteBibliographyChar"/>
    <w:rsid w:val="006204F1"/>
    <w:pPr>
      <w:spacing w:line="240" w:lineRule="auto"/>
    </w:pPr>
    <w:rPr>
      <w:rFonts w:cs="Calibri"/>
      <w:noProof/>
      <w:lang w:val="en-US"/>
    </w:rPr>
  </w:style>
  <w:style w:type="character" w:customStyle="1" w:styleId="EndNoteBibliographyChar">
    <w:name w:val="EndNote Bibliography Char"/>
    <w:basedOn w:val="InstructionaltextChar"/>
    <w:link w:val="EndNoteBibliography"/>
    <w:rsid w:val="006204F1"/>
    <w:rPr>
      <w:rFonts w:ascii="Calibri" w:eastAsia="Calibri" w:hAnsi="Calibri" w:cs="Calibri"/>
      <w:noProof/>
      <w:color w:val="258221"/>
      <w:lang w:val="en-US"/>
    </w:rPr>
  </w:style>
  <w:style w:type="character" w:styleId="UnresolvedMention">
    <w:name w:val="Unresolved Mention"/>
    <w:basedOn w:val="DefaultParagraphFont"/>
    <w:uiPriority w:val="99"/>
    <w:semiHidden/>
    <w:unhideWhenUsed/>
    <w:rsid w:val="006204F1"/>
    <w:rPr>
      <w:color w:val="605E5C"/>
      <w:shd w:val="clear" w:color="auto" w:fill="E1DFDD"/>
    </w:rPr>
  </w:style>
  <w:style w:type="character" w:customStyle="1" w:styleId="Heading4Char">
    <w:name w:val="Heading 4 Char"/>
    <w:basedOn w:val="DefaultParagraphFont"/>
    <w:link w:val="Heading4"/>
    <w:uiPriority w:val="9"/>
    <w:rsid w:val="00363BDA"/>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363BDA"/>
    <w:rPr>
      <w:rFonts w:asciiTheme="majorHAnsi" w:eastAsiaTheme="majorEastAsia" w:hAnsiTheme="majorHAnsi" w:cstheme="majorBidi"/>
      <w:color w:val="2E74B5" w:themeColor="accent1" w:themeShade="BF"/>
    </w:rPr>
  </w:style>
  <w:style w:type="character" w:customStyle="1" w:styleId="5BodytextChar">
    <w:name w:val="5. Body text Char"/>
    <w:basedOn w:val="DefaultParagraphFont"/>
    <w:link w:val="5Bodytext"/>
    <w:locked/>
    <w:rsid w:val="005A0A12"/>
    <w:rPr>
      <w:rFonts w:ascii="Tms Rmn" w:hAnsi="Tms Rmn"/>
    </w:rPr>
  </w:style>
  <w:style w:type="paragraph" w:customStyle="1" w:styleId="5Bodytext">
    <w:name w:val="5. Body text"/>
    <w:basedOn w:val="ListParagraph"/>
    <w:link w:val="5BodytextChar"/>
    <w:qFormat/>
    <w:rsid w:val="005A0A12"/>
    <w:pPr>
      <w:autoSpaceDE w:val="0"/>
      <w:autoSpaceDN w:val="0"/>
      <w:adjustRightInd w:val="0"/>
      <w:spacing w:after="240" w:line="240" w:lineRule="auto"/>
      <w:ind w:left="0"/>
      <w:contextualSpacing w:val="0"/>
    </w:pPr>
    <w:rPr>
      <w:rFonts w:ascii="Tms Rmn" w:eastAsiaTheme="minorHAnsi" w:hAnsi="Tms Rmn" w:cstheme="minorBidi"/>
    </w:rPr>
  </w:style>
  <w:style w:type="character" w:styleId="Mention">
    <w:name w:val="Mention"/>
    <w:basedOn w:val="DefaultParagraphFont"/>
    <w:uiPriority w:val="99"/>
    <w:unhideWhenUsed/>
    <w:rsid w:val="00C22EC8"/>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643538">
      <w:bodyDiv w:val="1"/>
      <w:marLeft w:val="0"/>
      <w:marRight w:val="0"/>
      <w:marTop w:val="0"/>
      <w:marBottom w:val="0"/>
      <w:divBdr>
        <w:top w:val="none" w:sz="0" w:space="0" w:color="auto"/>
        <w:left w:val="none" w:sz="0" w:space="0" w:color="auto"/>
        <w:bottom w:val="none" w:sz="0" w:space="0" w:color="auto"/>
        <w:right w:val="none" w:sz="0" w:space="0" w:color="auto"/>
      </w:divBdr>
      <w:divsChild>
        <w:div w:id="984625075">
          <w:marLeft w:val="1166"/>
          <w:marRight w:val="0"/>
          <w:marTop w:val="0"/>
          <w:marBottom w:val="0"/>
          <w:divBdr>
            <w:top w:val="none" w:sz="0" w:space="0" w:color="auto"/>
            <w:left w:val="none" w:sz="0" w:space="0" w:color="auto"/>
            <w:bottom w:val="none" w:sz="0" w:space="0" w:color="auto"/>
            <w:right w:val="none" w:sz="0" w:space="0" w:color="auto"/>
          </w:divBdr>
        </w:div>
      </w:divsChild>
    </w:div>
    <w:div w:id="55400520">
      <w:bodyDiv w:val="1"/>
      <w:marLeft w:val="0"/>
      <w:marRight w:val="0"/>
      <w:marTop w:val="0"/>
      <w:marBottom w:val="0"/>
      <w:divBdr>
        <w:top w:val="none" w:sz="0" w:space="0" w:color="auto"/>
        <w:left w:val="none" w:sz="0" w:space="0" w:color="auto"/>
        <w:bottom w:val="none" w:sz="0" w:space="0" w:color="auto"/>
        <w:right w:val="none" w:sz="0" w:space="0" w:color="auto"/>
      </w:divBdr>
    </w:div>
    <w:div w:id="78333208">
      <w:bodyDiv w:val="1"/>
      <w:marLeft w:val="0"/>
      <w:marRight w:val="0"/>
      <w:marTop w:val="0"/>
      <w:marBottom w:val="0"/>
      <w:divBdr>
        <w:top w:val="none" w:sz="0" w:space="0" w:color="auto"/>
        <w:left w:val="none" w:sz="0" w:space="0" w:color="auto"/>
        <w:bottom w:val="none" w:sz="0" w:space="0" w:color="auto"/>
        <w:right w:val="none" w:sz="0" w:space="0" w:color="auto"/>
      </w:divBdr>
    </w:div>
    <w:div w:id="116920213">
      <w:bodyDiv w:val="1"/>
      <w:marLeft w:val="0"/>
      <w:marRight w:val="0"/>
      <w:marTop w:val="0"/>
      <w:marBottom w:val="0"/>
      <w:divBdr>
        <w:top w:val="none" w:sz="0" w:space="0" w:color="auto"/>
        <w:left w:val="none" w:sz="0" w:space="0" w:color="auto"/>
        <w:bottom w:val="none" w:sz="0" w:space="0" w:color="auto"/>
        <w:right w:val="none" w:sz="0" w:space="0" w:color="auto"/>
      </w:divBdr>
    </w:div>
    <w:div w:id="378169523">
      <w:bodyDiv w:val="1"/>
      <w:marLeft w:val="0"/>
      <w:marRight w:val="0"/>
      <w:marTop w:val="0"/>
      <w:marBottom w:val="0"/>
      <w:divBdr>
        <w:top w:val="none" w:sz="0" w:space="0" w:color="auto"/>
        <w:left w:val="none" w:sz="0" w:space="0" w:color="auto"/>
        <w:bottom w:val="none" w:sz="0" w:space="0" w:color="auto"/>
        <w:right w:val="none" w:sz="0" w:space="0" w:color="auto"/>
      </w:divBdr>
    </w:div>
    <w:div w:id="402030214">
      <w:bodyDiv w:val="1"/>
      <w:marLeft w:val="0"/>
      <w:marRight w:val="0"/>
      <w:marTop w:val="0"/>
      <w:marBottom w:val="0"/>
      <w:divBdr>
        <w:top w:val="none" w:sz="0" w:space="0" w:color="auto"/>
        <w:left w:val="none" w:sz="0" w:space="0" w:color="auto"/>
        <w:bottom w:val="none" w:sz="0" w:space="0" w:color="auto"/>
        <w:right w:val="none" w:sz="0" w:space="0" w:color="auto"/>
      </w:divBdr>
    </w:div>
    <w:div w:id="423037661">
      <w:bodyDiv w:val="1"/>
      <w:marLeft w:val="0"/>
      <w:marRight w:val="0"/>
      <w:marTop w:val="0"/>
      <w:marBottom w:val="0"/>
      <w:divBdr>
        <w:top w:val="none" w:sz="0" w:space="0" w:color="auto"/>
        <w:left w:val="none" w:sz="0" w:space="0" w:color="auto"/>
        <w:bottom w:val="none" w:sz="0" w:space="0" w:color="auto"/>
        <w:right w:val="none" w:sz="0" w:space="0" w:color="auto"/>
      </w:divBdr>
    </w:div>
    <w:div w:id="487481567">
      <w:bodyDiv w:val="1"/>
      <w:marLeft w:val="0"/>
      <w:marRight w:val="0"/>
      <w:marTop w:val="0"/>
      <w:marBottom w:val="0"/>
      <w:divBdr>
        <w:top w:val="none" w:sz="0" w:space="0" w:color="auto"/>
        <w:left w:val="none" w:sz="0" w:space="0" w:color="auto"/>
        <w:bottom w:val="none" w:sz="0" w:space="0" w:color="auto"/>
        <w:right w:val="none" w:sz="0" w:space="0" w:color="auto"/>
      </w:divBdr>
      <w:divsChild>
        <w:div w:id="310254761">
          <w:marLeft w:val="1166"/>
          <w:marRight w:val="0"/>
          <w:marTop w:val="0"/>
          <w:marBottom w:val="0"/>
          <w:divBdr>
            <w:top w:val="none" w:sz="0" w:space="0" w:color="auto"/>
            <w:left w:val="none" w:sz="0" w:space="0" w:color="auto"/>
            <w:bottom w:val="none" w:sz="0" w:space="0" w:color="auto"/>
            <w:right w:val="none" w:sz="0" w:space="0" w:color="auto"/>
          </w:divBdr>
        </w:div>
      </w:divsChild>
    </w:div>
    <w:div w:id="510267069">
      <w:bodyDiv w:val="1"/>
      <w:marLeft w:val="0"/>
      <w:marRight w:val="0"/>
      <w:marTop w:val="0"/>
      <w:marBottom w:val="0"/>
      <w:divBdr>
        <w:top w:val="none" w:sz="0" w:space="0" w:color="auto"/>
        <w:left w:val="none" w:sz="0" w:space="0" w:color="auto"/>
        <w:bottom w:val="none" w:sz="0" w:space="0" w:color="auto"/>
        <w:right w:val="none" w:sz="0" w:space="0" w:color="auto"/>
      </w:divBdr>
    </w:div>
    <w:div w:id="516237194">
      <w:bodyDiv w:val="1"/>
      <w:marLeft w:val="0"/>
      <w:marRight w:val="0"/>
      <w:marTop w:val="0"/>
      <w:marBottom w:val="0"/>
      <w:divBdr>
        <w:top w:val="none" w:sz="0" w:space="0" w:color="auto"/>
        <w:left w:val="none" w:sz="0" w:space="0" w:color="auto"/>
        <w:bottom w:val="none" w:sz="0" w:space="0" w:color="auto"/>
        <w:right w:val="none" w:sz="0" w:space="0" w:color="auto"/>
      </w:divBdr>
      <w:divsChild>
        <w:div w:id="931008747">
          <w:marLeft w:val="1166"/>
          <w:marRight w:val="0"/>
          <w:marTop w:val="0"/>
          <w:marBottom w:val="0"/>
          <w:divBdr>
            <w:top w:val="none" w:sz="0" w:space="0" w:color="auto"/>
            <w:left w:val="none" w:sz="0" w:space="0" w:color="auto"/>
            <w:bottom w:val="none" w:sz="0" w:space="0" w:color="auto"/>
            <w:right w:val="none" w:sz="0" w:space="0" w:color="auto"/>
          </w:divBdr>
        </w:div>
      </w:divsChild>
    </w:div>
    <w:div w:id="557087695">
      <w:bodyDiv w:val="1"/>
      <w:marLeft w:val="0"/>
      <w:marRight w:val="0"/>
      <w:marTop w:val="0"/>
      <w:marBottom w:val="0"/>
      <w:divBdr>
        <w:top w:val="none" w:sz="0" w:space="0" w:color="auto"/>
        <w:left w:val="none" w:sz="0" w:space="0" w:color="auto"/>
        <w:bottom w:val="none" w:sz="0" w:space="0" w:color="auto"/>
        <w:right w:val="none" w:sz="0" w:space="0" w:color="auto"/>
      </w:divBdr>
    </w:div>
    <w:div w:id="639579810">
      <w:bodyDiv w:val="1"/>
      <w:marLeft w:val="0"/>
      <w:marRight w:val="0"/>
      <w:marTop w:val="0"/>
      <w:marBottom w:val="0"/>
      <w:divBdr>
        <w:top w:val="none" w:sz="0" w:space="0" w:color="auto"/>
        <w:left w:val="none" w:sz="0" w:space="0" w:color="auto"/>
        <w:bottom w:val="none" w:sz="0" w:space="0" w:color="auto"/>
        <w:right w:val="none" w:sz="0" w:space="0" w:color="auto"/>
      </w:divBdr>
    </w:div>
    <w:div w:id="688532201">
      <w:bodyDiv w:val="1"/>
      <w:marLeft w:val="0"/>
      <w:marRight w:val="0"/>
      <w:marTop w:val="0"/>
      <w:marBottom w:val="0"/>
      <w:divBdr>
        <w:top w:val="none" w:sz="0" w:space="0" w:color="auto"/>
        <w:left w:val="none" w:sz="0" w:space="0" w:color="auto"/>
        <w:bottom w:val="none" w:sz="0" w:space="0" w:color="auto"/>
        <w:right w:val="none" w:sz="0" w:space="0" w:color="auto"/>
      </w:divBdr>
    </w:div>
    <w:div w:id="799231748">
      <w:bodyDiv w:val="1"/>
      <w:marLeft w:val="0"/>
      <w:marRight w:val="0"/>
      <w:marTop w:val="0"/>
      <w:marBottom w:val="0"/>
      <w:divBdr>
        <w:top w:val="none" w:sz="0" w:space="0" w:color="auto"/>
        <w:left w:val="none" w:sz="0" w:space="0" w:color="auto"/>
        <w:bottom w:val="none" w:sz="0" w:space="0" w:color="auto"/>
        <w:right w:val="none" w:sz="0" w:space="0" w:color="auto"/>
      </w:divBdr>
    </w:div>
    <w:div w:id="829104726">
      <w:bodyDiv w:val="1"/>
      <w:marLeft w:val="0"/>
      <w:marRight w:val="0"/>
      <w:marTop w:val="0"/>
      <w:marBottom w:val="0"/>
      <w:divBdr>
        <w:top w:val="none" w:sz="0" w:space="0" w:color="auto"/>
        <w:left w:val="none" w:sz="0" w:space="0" w:color="auto"/>
        <w:bottom w:val="none" w:sz="0" w:space="0" w:color="auto"/>
        <w:right w:val="none" w:sz="0" w:space="0" w:color="auto"/>
      </w:divBdr>
    </w:div>
    <w:div w:id="906767722">
      <w:bodyDiv w:val="1"/>
      <w:marLeft w:val="0"/>
      <w:marRight w:val="0"/>
      <w:marTop w:val="0"/>
      <w:marBottom w:val="0"/>
      <w:divBdr>
        <w:top w:val="none" w:sz="0" w:space="0" w:color="auto"/>
        <w:left w:val="none" w:sz="0" w:space="0" w:color="auto"/>
        <w:bottom w:val="none" w:sz="0" w:space="0" w:color="auto"/>
        <w:right w:val="none" w:sz="0" w:space="0" w:color="auto"/>
      </w:divBdr>
    </w:div>
    <w:div w:id="949360064">
      <w:bodyDiv w:val="1"/>
      <w:marLeft w:val="0"/>
      <w:marRight w:val="0"/>
      <w:marTop w:val="0"/>
      <w:marBottom w:val="0"/>
      <w:divBdr>
        <w:top w:val="none" w:sz="0" w:space="0" w:color="auto"/>
        <w:left w:val="none" w:sz="0" w:space="0" w:color="auto"/>
        <w:bottom w:val="none" w:sz="0" w:space="0" w:color="auto"/>
        <w:right w:val="none" w:sz="0" w:space="0" w:color="auto"/>
      </w:divBdr>
    </w:div>
    <w:div w:id="1012613565">
      <w:bodyDiv w:val="1"/>
      <w:marLeft w:val="0"/>
      <w:marRight w:val="0"/>
      <w:marTop w:val="0"/>
      <w:marBottom w:val="0"/>
      <w:divBdr>
        <w:top w:val="none" w:sz="0" w:space="0" w:color="auto"/>
        <w:left w:val="none" w:sz="0" w:space="0" w:color="auto"/>
        <w:bottom w:val="none" w:sz="0" w:space="0" w:color="auto"/>
        <w:right w:val="none" w:sz="0" w:space="0" w:color="auto"/>
      </w:divBdr>
      <w:divsChild>
        <w:div w:id="1695883218">
          <w:marLeft w:val="1166"/>
          <w:marRight w:val="0"/>
          <w:marTop w:val="0"/>
          <w:marBottom w:val="0"/>
          <w:divBdr>
            <w:top w:val="none" w:sz="0" w:space="0" w:color="auto"/>
            <w:left w:val="none" w:sz="0" w:space="0" w:color="auto"/>
            <w:bottom w:val="none" w:sz="0" w:space="0" w:color="auto"/>
            <w:right w:val="none" w:sz="0" w:space="0" w:color="auto"/>
          </w:divBdr>
        </w:div>
      </w:divsChild>
    </w:div>
    <w:div w:id="1023242140">
      <w:bodyDiv w:val="1"/>
      <w:marLeft w:val="0"/>
      <w:marRight w:val="0"/>
      <w:marTop w:val="0"/>
      <w:marBottom w:val="0"/>
      <w:divBdr>
        <w:top w:val="none" w:sz="0" w:space="0" w:color="auto"/>
        <w:left w:val="none" w:sz="0" w:space="0" w:color="auto"/>
        <w:bottom w:val="none" w:sz="0" w:space="0" w:color="auto"/>
        <w:right w:val="none" w:sz="0" w:space="0" w:color="auto"/>
      </w:divBdr>
    </w:div>
    <w:div w:id="1164518072">
      <w:bodyDiv w:val="1"/>
      <w:marLeft w:val="0"/>
      <w:marRight w:val="0"/>
      <w:marTop w:val="0"/>
      <w:marBottom w:val="0"/>
      <w:divBdr>
        <w:top w:val="none" w:sz="0" w:space="0" w:color="auto"/>
        <w:left w:val="none" w:sz="0" w:space="0" w:color="auto"/>
        <w:bottom w:val="none" w:sz="0" w:space="0" w:color="auto"/>
        <w:right w:val="none" w:sz="0" w:space="0" w:color="auto"/>
      </w:divBdr>
      <w:divsChild>
        <w:div w:id="2104565914">
          <w:marLeft w:val="547"/>
          <w:marRight w:val="0"/>
          <w:marTop w:val="0"/>
          <w:marBottom w:val="0"/>
          <w:divBdr>
            <w:top w:val="none" w:sz="0" w:space="0" w:color="auto"/>
            <w:left w:val="none" w:sz="0" w:space="0" w:color="auto"/>
            <w:bottom w:val="none" w:sz="0" w:space="0" w:color="auto"/>
            <w:right w:val="none" w:sz="0" w:space="0" w:color="auto"/>
          </w:divBdr>
        </w:div>
      </w:divsChild>
    </w:div>
    <w:div w:id="1176842225">
      <w:bodyDiv w:val="1"/>
      <w:marLeft w:val="0"/>
      <w:marRight w:val="0"/>
      <w:marTop w:val="0"/>
      <w:marBottom w:val="0"/>
      <w:divBdr>
        <w:top w:val="none" w:sz="0" w:space="0" w:color="auto"/>
        <w:left w:val="none" w:sz="0" w:space="0" w:color="auto"/>
        <w:bottom w:val="none" w:sz="0" w:space="0" w:color="auto"/>
        <w:right w:val="none" w:sz="0" w:space="0" w:color="auto"/>
      </w:divBdr>
      <w:divsChild>
        <w:div w:id="1580947330">
          <w:marLeft w:val="1166"/>
          <w:marRight w:val="0"/>
          <w:marTop w:val="0"/>
          <w:marBottom w:val="0"/>
          <w:divBdr>
            <w:top w:val="none" w:sz="0" w:space="0" w:color="auto"/>
            <w:left w:val="none" w:sz="0" w:space="0" w:color="auto"/>
            <w:bottom w:val="none" w:sz="0" w:space="0" w:color="auto"/>
            <w:right w:val="none" w:sz="0" w:space="0" w:color="auto"/>
          </w:divBdr>
        </w:div>
      </w:divsChild>
    </w:div>
    <w:div w:id="1241794771">
      <w:bodyDiv w:val="1"/>
      <w:marLeft w:val="0"/>
      <w:marRight w:val="0"/>
      <w:marTop w:val="0"/>
      <w:marBottom w:val="0"/>
      <w:divBdr>
        <w:top w:val="none" w:sz="0" w:space="0" w:color="auto"/>
        <w:left w:val="none" w:sz="0" w:space="0" w:color="auto"/>
        <w:bottom w:val="none" w:sz="0" w:space="0" w:color="auto"/>
        <w:right w:val="none" w:sz="0" w:space="0" w:color="auto"/>
      </w:divBdr>
    </w:div>
    <w:div w:id="1258444929">
      <w:bodyDiv w:val="1"/>
      <w:marLeft w:val="0"/>
      <w:marRight w:val="0"/>
      <w:marTop w:val="0"/>
      <w:marBottom w:val="0"/>
      <w:divBdr>
        <w:top w:val="none" w:sz="0" w:space="0" w:color="auto"/>
        <w:left w:val="none" w:sz="0" w:space="0" w:color="auto"/>
        <w:bottom w:val="none" w:sz="0" w:space="0" w:color="auto"/>
        <w:right w:val="none" w:sz="0" w:space="0" w:color="auto"/>
      </w:divBdr>
    </w:div>
    <w:div w:id="1324511405">
      <w:bodyDiv w:val="1"/>
      <w:marLeft w:val="0"/>
      <w:marRight w:val="0"/>
      <w:marTop w:val="0"/>
      <w:marBottom w:val="0"/>
      <w:divBdr>
        <w:top w:val="none" w:sz="0" w:space="0" w:color="auto"/>
        <w:left w:val="none" w:sz="0" w:space="0" w:color="auto"/>
        <w:bottom w:val="none" w:sz="0" w:space="0" w:color="auto"/>
        <w:right w:val="none" w:sz="0" w:space="0" w:color="auto"/>
      </w:divBdr>
    </w:div>
    <w:div w:id="1393432025">
      <w:bodyDiv w:val="1"/>
      <w:marLeft w:val="0"/>
      <w:marRight w:val="0"/>
      <w:marTop w:val="0"/>
      <w:marBottom w:val="0"/>
      <w:divBdr>
        <w:top w:val="none" w:sz="0" w:space="0" w:color="auto"/>
        <w:left w:val="none" w:sz="0" w:space="0" w:color="auto"/>
        <w:bottom w:val="none" w:sz="0" w:space="0" w:color="auto"/>
        <w:right w:val="none" w:sz="0" w:space="0" w:color="auto"/>
      </w:divBdr>
      <w:divsChild>
        <w:div w:id="1416050163">
          <w:marLeft w:val="1166"/>
          <w:marRight w:val="0"/>
          <w:marTop w:val="0"/>
          <w:marBottom w:val="0"/>
          <w:divBdr>
            <w:top w:val="none" w:sz="0" w:space="0" w:color="auto"/>
            <w:left w:val="none" w:sz="0" w:space="0" w:color="auto"/>
            <w:bottom w:val="none" w:sz="0" w:space="0" w:color="auto"/>
            <w:right w:val="none" w:sz="0" w:space="0" w:color="auto"/>
          </w:divBdr>
        </w:div>
      </w:divsChild>
    </w:div>
    <w:div w:id="1470050654">
      <w:bodyDiv w:val="1"/>
      <w:marLeft w:val="0"/>
      <w:marRight w:val="0"/>
      <w:marTop w:val="0"/>
      <w:marBottom w:val="0"/>
      <w:divBdr>
        <w:top w:val="none" w:sz="0" w:space="0" w:color="auto"/>
        <w:left w:val="none" w:sz="0" w:space="0" w:color="auto"/>
        <w:bottom w:val="none" w:sz="0" w:space="0" w:color="auto"/>
        <w:right w:val="none" w:sz="0" w:space="0" w:color="auto"/>
      </w:divBdr>
    </w:div>
    <w:div w:id="1511987132">
      <w:bodyDiv w:val="1"/>
      <w:marLeft w:val="0"/>
      <w:marRight w:val="0"/>
      <w:marTop w:val="0"/>
      <w:marBottom w:val="0"/>
      <w:divBdr>
        <w:top w:val="none" w:sz="0" w:space="0" w:color="auto"/>
        <w:left w:val="none" w:sz="0" w:space="0" w:color="auto"/>
        <w:bottom w:val="none" w:sz="0" w:space="0" w:color="auto"/>
        <w:right w:val="none" w:sz="0" w:space="0" w:color="auto"/>
      </w:divBdr>
    </w:div>
    <w:div w:id="1559246317">
      <w:bodyDiv w:val="1"/>
      <w:marLeft w:val="0"/>
      <w:marRight w:val="0"/>
      <w:marTop w:val="0"/>
      <w:marBottom w:val="0"/>
      <w:divBdr>
        <w:top w:val="none" w:sz="0" w:space="0" w:color="auto"/>
        <w:left w:val="none" w:sz="0" w:space="0" w:color="auto"/>
        <w:bottom w:val="none" w:sz="0" w:space="0" w:color="auto"/>
        <w:right w:val="none" w:sz="0" w:space="0" w:color="auto"/>
      </w:divBdr>
    </w:div>
    <w:div w:id="1689982625">
      <w:bodyDiv w:val="1"/>
      <w:marLeft w:val="0"/>
      <w:marRight w:val="0"/>
      <w:marTop w:val="0"/>
      <w:marBottom w:val="0"/>
      <w:divBdr>
        <w:top w:val="none" w:sz="0" w:space="0" w:color="auto"/>
        <w:left w:val="none" w:sz="0" w:space="0" w:color="auto"/>
        <w:bottom w:val="none" w:sz="0" w:space="0" w:color="auto"/>
        <w:right w:val="none" w:sz="0" w:space="0" w:color="auto"/>
      </w:divBdr>
    </w:div>
    <w:div w:id="1776095209">
      <w:bodyDiv w:val="1"/>
      <w:marLeft w:val="0"/>
      <w:marRight w:val="0"/>
      <w:marTop w:val="0"/>
      <w:marBottom w:val="0"/>
      <w:divBdr>
        <w:top w:val="none" w:sz="0" w:space="0" w:color="auto"/>
        <w:left w:val="none" w:sz="0" w:space="0" w:color="auto"/>
        <w:bottom w:val="none" w:sz="0" w:space="0" w:color="auto"/>
        <w:right w:val="none" w:sz="0" w:space="0" w:color="auto"/>
      </w:divBdr>
    </w:div>
    <w:div w:id="1904637290">
      <w:bodyDiv w:val="1"/>
      <w:marLeft w:val="0"/>
      <w:marRight w:val="0"/>
      <w:marTop w:val="0"/>
      <w:marBottom w:val="0"/>
      <w:divBdr>
        <w:top w:val="none" w:sz="0" w:space="0" w:color="auto"/>
        <w:left w:val="none" w:sz="0" w:space="0" w:color="auto"/>
        <w:bottom w:val="none" w:sz="0" w:space="0" w:color="auto"/>
        <w:right w:val="none" w:sz="0" w:space="0" w:color="auto"/>
      </w:divBdr>
      <w:divsChild>
        <w:div w:id="729964717">
          <w:marLeft w:val="547"/>
          <w:marRight w:val="0"/>
          <w:marTop w:val="96"/>
          <w:marBottom w:val="200"/>
          <w:divBdr>
            <w:top w:val="none" w:sz="0" w:space="0" w:color="auto"/>
            <w:left w:val="none" w:sz="0" w:space="0" w:color="auto"/>
            <w:bottom w:val="none" w:sz="0" w:space="0" w:color="auto"/>
            <w:right w:val="none" w:sz="0" w:space="0" w:color="auto"/>
          </w:divBdr>
        </w:div>
        <w:div w:id="813645071">
          <w:marLeft w:val="288"/>
          <w:marRight w:val="0"/>
          <w:marTop w:val="96"/>
          <w:marBottom w:val="0"/>
          <w:divBdr>
            <w:top w:val="none" w:sz="0" w:space="0" w:color="auto"/>
            <w:left w:val="none" w:sz="0" w:space="0" w:color="auto"/>
            <w:bottom w:val="none" w:sz="0" w:space="0" w:color="auto"/>
            <w:right w:val="none" w:sz="0" w:space="0" w:color="auto"/>
          </w:divBdr>
        </w:div>
        <w:div w:id="1637176422">
          <w:marLeft w:val="547"/>
          <w:marRight w:val="0"/>
          <w:marTop w:val="96"/>
          <w:marBottom w:val="200"/>
          <w:divBdr>
            <w:top w:val="none" w:sz="0" w:space="0" w:color="auto"/>
            <w:left w:val="none" w:sz="0" w:space="0" w:color="auto"/>
            <w:bottom w:val="none" w:sz="0" w:space="0" w:color="auto"/>
            <w:right w:val="none" w:sz="0" w:space="0" w:color="auto"/>
          </w:divBdr>
        </w:div>
      </w:divsChild>
    </w:div>
    <w:div w:id="2032880099">
      <w:bodyDiv w:val="1"/>
      <w:marLeft w:val="0"/>
      <w:marRight w:val="0"/>
      <w:marTop w:val="0"/>
      <w:marBottom w:val="0"/>
      <w:divBdr>
        <w:top w:val="none" w:sz="0" w:space="0" w:color="auto"/>
        <w:left w:val="none" w:sz="0" w:space="0" w:color="auto"/>
        <w:bottom w:val="none" w:sz="0" w:space="0" w:color="auto"/>
        <w:right w:val="none" w:sz="0" w:space="0" w:color="auto"/>
      </w:divBdr>
    </w:div>
    <w:div w:id="2049913389">
      <w:bodyDiv w:val="1"/>
      <w:marLeft w:val="0"/>
      <w:marRight w:val="0"/>
      <w:marTop w:val="0"/>
      <w:marBottom w:val="0"/>
      <w:divBdr>
        <w:top w:val="none" w:sz="0" w:space="0" w:color="auto"/>
        <w:left w:val="none" w:sz="0" w:space="0" w:color="auto"/>
        <w:bottom w:val="none" w:sz="0" w:space="0" w:color="auto"/>
        <w:right w:val="none" w:sz="0" w:space="0" w:color="auto"/>
      </w:divBdr>
    </w:div>
    <w:div w:id="2143158686">
      <w:bodyDiv w:val="1"/>
      <w:marLeft w:val="0"/>
      <w:marRight w:val="0"/>
      <w:marTop w:val="0"/>
      <w:marBottom w:val="0"/>
      <w:divBdr>
        <w:top w:val="none" w:sz="0" w:space="0" w:color="auto"/>
        <w:left w:val="none" w:sz="0" w:space="0" w:color="auto"/>
        <w:bottom w:val="none" w:sz="0" w:space="0" w:color="auto"/>
        <w:right w:val="none" w:sz="0" w:space="0" w:color="auto"/>
      </w:divBdr>
      <w:divsChild>
        <w:div w:id="530846037">
          <w:marLeft w:val="288"/>
          <w:marRight w:val="0"/>
          <w:marTop w:val="96"/>
          <w:marBottom w:val="0"/>
          <w:divBdr>
            <w:top w:val="none" w:sz="0" w:space="0" w:color="auto"/>
            <w:left w:val="none" w:sz="0" w:space="0" w:color="auto"/>
            <w:bottom w:val="none" w:sz="0" w:space="0" w:color="auto"/>
            <w:right w:val="none" w:sz="0" w:space="0" w:color="auto"/>
          </w:divBdr>
        </w:div>
        <w:div w:id="861941666">
          <w:marLeft w:val="288"/>
          <w:marRight w:val="0"/>
          <w:marTop w:val="96"/>
          <w:marBottom w:val="0"/>
          <w:divBdr>
            <w:top w:val="none" w:sz="0" w:space="0" w:color="auto"/>
            <w:left w:val="none" w:sz="0" w:space="0" w:color="auto"/>
            <w:bottom w:val="none" w:sz="0" w:space="0" w:color="auto"/>
            <w:right w:val="none" w:sz="0" w:space="0" w:color="auto"/>
          </w:divBdr>
        </w:div>
        <w:div w:id="984969159">
          <w:marLeft w:val="288"/>
          <w:marRight w:val="0"/>
          <w:marTop w:val="96"/>
          <w:marBottom w:val="0"/>
          <w:divBdr>
            <w:top w:val="none" w:sz="0" w:space="0" w:color="auto"/>
            <w:left w:val="none" w:sz="0" w:space="0" w:color="auto"/>
            <w:bottom w:val="none" w:sz="0" w:space="0" w:color="auto"/>
            <w:right w:val="none" w:sz="0" w:space="0" w:color="auto"/>
          </w:divBdr>
        </w:div>
        <w:div w:id="1292252748">
          <w:marLeft w:val="288"/>
          <w:marRight w:val="0"/>
          <w:marTop w:val="96"/>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aihw.gov.au/reports-data/health-conditions-disability-deaths/burden-of-disease/overview" TargetMode="External"/><Relationship Id="rId18" Type="http://schemas.openxmlformats.org/officeDocument/2006/relationships/hyperlink" Target="https://aimspecialtyhealth.com/wp-content/uploads/2020/12/AIM_Guidelines_MSK_Joint-Surgery_Medicaid.pdf" TargetMode="External"/><Relationship Id="rId26" Type="http://schemas.openxmlformats.org/officeDocument/2006/relationships/hyperlink" Target="https://www.boa.ac.uk/static/77804782-e521-4019-93d149195ec26ba2/boa%20bess%20bssh%20evidence%20based%20interventions%20statement.pdf" TargetMode="External"/><Relationship Id="rId39" Type="http://schemas.openxmlformats.org/officeDocument/2006/relationships/hyperlink" Target="https://445oon4dhpii7gjvs2jih81q-wpengine.netdna-ssl.com/wp-content/uploads/2018/11/EBI-Statutory-Guidance-FINAL-version.pdf" TargetMode="External"/><Relationship Id="rId21" Type="http://schemas.openxmlformats.org/officeDocument/2006/relationships/hyperlink" Target="https://www.anzctr.org.au/Trial/Registration/TrialReview.aspx?id=379721&amp;isReview=true" TargetMode="External"/><Relationship Id="rId34" Type="http://schemas.openxmlformats.org/officeDocument/2006/relationships/hyperlink" Target="https://www.health.gov.au/resources/publications/taskforce-final-report-orthopaedic-mbs-items" TargetMode="External"/><Relationship Id="rId42" Type="http://schemas.openxmlformats.org/officeDocument/2006/relationships/hyperlink" Target="https://www.lni.wa.gov/patient-care/treating-patients/treatment-guidelines-and-resources/" TargetMode="External"/><Relationship Id="rId47" Type="http://schemas.openxmlformats.org/officeDocument/2006/relationships/image" Target="media/image6.png"/><Relationship Id="rId50" Type="http://schemas.openxmlformats.org/officeDocument/2006/relationships/header" Target="header1.xml"/><Relationship Id="rId55"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https://acsearch.acr.org/docs/3101482/narrative/" TargetMode="External"/><Relationship Id="rId17" Type="http://schemas.openxmlformats.org/officeDocument/2006/relationships/hyperlink" Target="https://www.aihw.gov.au/reports/hospitals/procedures-data-cubes/contents/data-cubes" TargetMode="External"/><Relationship Id="rId25" Type="http://schemas.openxmlformats.org/officeDocument/2006/relationships/hyperlink" Target="https://www.boa.ac.uk/resources/statement-in-response-to-recent-studies-regarding-subacromial-decompression-by-bess-and-boa.html" TargetMode="External"/><Relationship Id="rId33" Type="http://schemas.openxmlformats.org/officeDocument/2006/relationships/hyperlink" Target="http://medicarestatistics.humanservices.gov.au/statistics/mbs_item.jsp" TargetMode="External"/><Relationship Id="rId38" Type="http://schemas.openxmlformats.org/officeDocument/2006/relationships/hyperlink" Target="https://www.nhs.uk/conditions/shoulder-impingement-syndrome/" TargetMode="External"/><Relationship Id="rId46"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hyperlink" Target="https://www.aihw.gov.au/reports/hospitals/principal-diagnosis-data-cubes/contents/data-cubes" TargetMode="External"/><Relationship Id="rId20" Type="http://schemas.openxmlformats.org/officeDocument/2006/relationships/hyperlink" Target="https://www.aomrc.org.uk/ebi/clinicians/arthroscopic-shoulder-decompression-for-subacromial-pain/" TargetMode="External"/><Relationship Id="rId29" Type="http://schemas.openxmlformats.org/officeDocument/2006/relationships/hyperlink" Target="https://cdle.colorado.gov/medical-providers/medical-treatment-guidelines" TargetMode="External"/><Relationship Id="rId41" Type="http://schemas.openxmlformats.org/officeDocument/2006/relationships/hyperlink" Target="https://rcs.med.unsw.edu.au/sites/default/files/rcs/page/RotatorCuffSyndromeGuidelines.pdf" TargetMode="External"/><Relationship Id="rId54"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dn.ymaws.com/www.alaskachiropracticsociety.com/resource/resmgr/imported/shoulder.pdf" TargetMode="External"/><Relationship Id="rId24" Type="http://schemas.openxmlformats.org/officeDocument/2006/relationships/hyperlink" Target="http://www.mbsonline.gov.au/internet/mbsonline/publishing.nsf/Content/F3E1DA9A21343EA6CA258646007893F7/$File/Factsheet-Shoulder-Elbow.pdf" TargetMode="External"/><Relationship Id="rId32" Type="http://schemas.openxmlformats.org/officeDocument/2006/relationships/hyperlink" Target="http://www.mbsonline.gov.au/internet/mbsonline/publishing.nsf/Content/Home" TargetMode="External"/><Relationship Id="rId37" Type="http://schemas.openxmlformats.org/officeDocument/2006/relationships/hyperlink" Target="http://www.wcb.ny.gov/content/main/hcpp/MedicalTreatmentGuidelines/MTGOverview.jsp" TargetMode="External"/><Relationship Id="rId40" Type="http://schemas.openxmlformats.org/officeDocument/2006/relationships/hyperlink" Target="https://www.uptodate.com/contents/rotator-cuff-tendinitis-and-tear-beyond-the-basics" TargetMode="External"/><Relationship Id="rId45" Type="http://schemas.openxmlformats.org/officeDocument/2006/relationships/image" Target="media/image4.png"/><Relationship Id="rId53"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meteor.aihw.gov.au/content/index.phtml/itemId/699728" TargetMode="External"/><Relationship Id="rId23" Type="http://schemas.openxmlformats.org/officeDocument/2006/relationships/hyperlink" Target="http://www9.health.gov.au/mbs/fullDisplay.cfm?q=10960&amp;qt=ItemID&amp;type=item" TargetMode="External"/><Relationship Id="rId28" Type="http://schemas.openxmlformats.org/officeDocument/2006/relationships/hyperlink" Target="https://www.cwp.nhs.uk/resources/policies/cc15-clinical-guideline-to-standardise-the-conservative-management-of-shoulder-impingement-syndrome/" TargetMode="External"/><Relationship Id="rId36" Type="http://schemas.openxmlformats.org/officeDocument/2006/relationships/hyperlink" Target="http://www.msac.gov.au/internet/msac/publishing.nsf/Content/1593-public" TargetMode="External"/><Relationship Id="rId49" Type="http://schemas.openxmlformats.org/officeDocument/2006/relationships/image" Target="media/image8.png"/><Relationship Id="rId57" Type="http://schemas.openxmlformats.org/officeDocument/2006/relationships/theme" Target="theme/theme1.xml"/><Relationship Id="rId10" Type="http://schemas.openxmlformats.org/officeDocument/2006/relationships/hyperlink" Target="https://www.aaos.org/quality/quality-programs/upper-extremity-programs/rotator-cuff-injuries/" TargetMode="External"/><Relationship Id="rId19" Type="http://schemas.openxmlformats.org/officeDocument/2006/relationships/hyperlink" Target="https://aimspecialtyhealth.com/wp-content/uploads/2021/01/AIM_Guidelines_MSK_Joint-Surgery.pdf" TargetMode="External"/><Relationship Id="rId31" Type="http://schemas.openxmlformats.org/officeDocument/2006/relationships/hyperlink" Target="https://www.ihpa.gov.au/what-we-do/classification-of-diseases-and-interventions" TargetMode="External"/><Relationship Id="rId44" Type="http://schemas.openxmlformats.org/officeDocument/2006/relationships/image" Target="media/image3.png"/><Relationship Id="rId52"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aihw.gov.au/reports-data/myhospitals/content/about-the-data" TargetMode="External"/><Relationship Id="rId22" Type="http://schemas.openxmlformats.org/officeDocument/2006/relationships/hyperlink" Target="https://aoa.org.au/docs/default-source/advocacy/aoa-sesa-statement---subacromial-impingement-treatments-in-the-lancet-and-media-reports.pdf?sfvrsn=71dac504_8" TargetMode="External"/><Relationship Id="rId27" Type="http://schemas.openxmlformats.org/officeDocument/2006/relationships/hyperlink" Target="https://www.boa.ac.uk/resources/subacromial-shoulder-commissioning-guide.html" TargetMode="External"/><Relationship Id="rId30" Type="http://schemas.openxmlformats.org/officeDocument/2006/relationships/hyperlink" Target="https://theconversation.com/3-orthopaedic-surgeries-that-might-be-doing-patients-and-their-pockets-more-harm-than-good-179370" TargetMode="External"/><Relationship Id="rId35" Type="http://schemas.openxmlformats.org/officeDocument/2006/relationships/hyperlink" Target="https://www.bag.admin.ch/bag/en/home/versicherungen/krankenversicherung/krankenversicherung-leistungen-tarife/hta/hta-projekte/subakromiale_dekompression.html" TargetMode="External"/><Relationship Id="rId43" Type="http://schemas.openxmlformats.org/officeDocument/2006/relationships/hyperlink" Target="https://commons.wikimedia.org/wiki/File:Shoulder_joint.svg" TargetMode="External"/><Relationship Id="rId48" Type="http://schemas.openxmlformats.org/officeDocument/2006/relationships/image" Target="media/image7.png"/><Relationship Id="rId56"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header" Target="header2.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868B1C-7FE0-4B7D-9973-A8B25AE7EC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4</Pages>
  <Words>30390</Words>
  <Characters>173225</Characters>
  <Application>Microsoft Office Word</Application>
  <DocSecurity>0</DocSecurity>
  <Lines>1443</Lines>
  <Paragraphs>4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209</CharactersWithSpaces>
  <SharedDoc>false</SharedDoc>
  <HLinks>
    <vt:vector size="204" baseType="variant">
      <vt:variant>
        <vt:i4>7602178</vt:i4>
      </vt:variant>
      <vt:variant>
        <vt:i4>729</vt:i4>
      </vt:variant>
      <vt:variant>
        <vt:i4>0</vt:i4>
      </vt:variant>
      <vt:variant>
        <vt:i4>5</vt:i4>
      </vt:variant>
      <vt:variant>
        <vt:lpwstr>https://commons.wikimedia.org/wiki/File:Shoulder_joint.svg</vt:lpwstr>
      </vt:variant>
      <vt:variant>
        <vt:lpwstr/>
      </vt:variant>
      <vt:variant>
        <vt:i4>1376339</vt:i4>
      </vt:variant>
      <vt:variant>
        <vt:i4>726</vt:i4>
      </vt:variant>
      <vt:variant>
        <vt:i4>0</vt:i4>
      </vt:variant>
      <vt:variant>
        <vt:i4>5</vt:i4>
      </vt:variant>
      <vt:variant>
        <vt:lpwstr>https://www.lni.wa.gov/patient-care/treating-patients/treatment-guidelines-and-resources/</vt:lpwstr>
      </vt:variant>
      <vt:variant>
        <vt:lpwstr>treatment-guidelines</vt:lpwstr>
      </vt:variant>
      <vt:variant>
        <vt:i4>2949155</vt:i4>
      </vt:variant>
      <vt:variant>
        <vt:i4>723</vt:i4>
      </vt:variant>
      <vt:variant>
        <vt:i4>0</vt:i4>
      </vt:variant>
      <vt:variant>
        <vt:i4>5</vt:i4>
      </vt:variant>
      <vt:variant>
        <vt:lpwstr>https://rcs.med.unsw.edu.au/sites/default/files/rcs/page/RotatorCuffSyndromeGuidelines.pdf</vt:lpwstr>
      </vt:variant>
      <vt:variant>
        <vt:lpwstr/>
      </vt:variant>
      <vt:variant>
        <vt:i4>6094921</vt:i4>
      </vt:variant>
      <vt:variant>
        <vt:i4>720</vt:i4>
      </vt:variant>
      <vt:variant>
        <vt:i4>0</vt:i4>
      </vt:variant>
      <vt:variant>
        <vt:i4>5</vt:i4>
      </vt:variant>
      <vt:variant>
        <vt:lpwstr>https://www.uptodate.com/contents/rotator-cuff-tendinitis-and-tear-beyond-the-basics</vt:lpwstr>
      </vt:variant>
      <vt:variant>
        <vt:lpwstr/>
      </vt:variant>
      <vt:variant>
        <vt:i4>5439565</vt:i4>
      </vt:variant>
      <vt:variant>
        <vt:i4>717</vt:i4>
      </vt:variant>
      <vt:variant>
        <vt:i4>0</vt:i4>
      </vt:variant>
      <vt:variant>
        <vt:i4>5</vt:i4>
      </vt:variant>
      <vt:variant>
        <vt:lpwstr>https://445oon4dhpii7gjvs2jih81q-wpengine.netdna-ssl.com/wp-content/uploads/2018/11/EBI-Statutory-Guidance-FINAL-version.pdf</vt:lpwstr>
      </vt:variant>
      <vt:variant>
        <vt:lpwstr/>
      </vt:variant>
      <vt:variant>
        <vt:i4>786438</vt:i4>
      </vt:variant>
      <vt:variant>
        <vt:i4>714</vt:i4>
      </vt:variant>
      <vt:variant>
        <vt:i4>0</vt:i4>
      </vt:variant>
      <vt:variant>
        <vt:i4>5</vt:i4>
      </vt:variant>
      <vt:variant>
        <vt:lpwstr>https://www.nhs.uk/conditions/shoulder-impingement-syndrome/</vt:lpwstr>
      </vt:variant>
      <vt:variant>
        <vt:lpwstr/>
      </vt:variant>
      <vt:variant>
        <vt:i4>3080255</vt:i4>
      </vt:variant>
      <vt:variant>
        <vt:i4>711</vt:i4>
      </vt:variant>
      <vt:variant>
        <vt:i4>0</vt:i4>
      </vt:variant>
      <vt:variant>
        <vt:i4>5</vt:i4>
      </vt:variant>
      <vt:variant>
        <vt:lpwstr>http://www.wcb.ny.gov/content/main/hcpp/MedicalTreatmentGuidelines/MTGOverview.jsp</vt:lpwstr>
      </vt:variant>
      <vt:variant>
        <vt:lpwstr/>
      </vt:variant>
      <vt:variant>
        <vt:i4>2097249</vt:i4>
      </vt:variant>
      <vt:variant>
        <vt:i4>708</vt:i4>
      </vt:variant>
      <vt:variant>
        <vt:i4>0</vt:i4>
      </vt:variant>
      <vt:variant>
        <vt:i4>5</vt:i4>
      </vt:variant>
      <vt:variant>
        <vt:lpwstr>http://www.msac.gov.au/internet/msac/publishing.nsf/Content/1593-public</vt:lpwstr>
      </vt:variant>
      <vt:variant>
        <vt:lpwstr/>
      </vt:variant>
      <vt:variant>
        <vt:i4>1245304</vt:i4>
      </vt:variant>
      <vt:variant>
        <vt:i4>705</vt:i4>
      </vt:variant>
      <vt:variant>
        <vt:i4>0</vt:i4>
      </vt:variant>
      <vt:variant>
        <vt:i4>5</vt:i4>
      </vt:variant>
      <vt:variant>
        <vt:lpwstr>https://www.bag.admin.ch/bag/en/home/versicherungen/krankenversicherung/krankenversicherung-leistungen-tarife/hta/hta-projekte/subakromiale_dekompression.html</vt:lpwstr>
      </vt:variant>
      <vt:variant>
        <vt:lpwstr/>
      </vt:variant>
      <vt:variant>
        <vt:i4>262145</vt:i4>
      </vt:variant>
      <vt:variant>
        <vt:i4>702</vt:i4>
      </vt:variant>
      <vt:variant>
        <vt:i4>0</vt:i4>
      </vt:variant>
      <vt:variant>
        <vt:i4>5</vt:i4>
      </vt:variant>
      <vt:variant>
        <vt:lpwstr>https://www.health.gov.au/resources/publications/taskforce-final-report-orthopaedic-mbs-items</vt:lpwstr>
      </vt:variant>
      <vt:variant>
        <vt:lpwstr/>
      </vt:variant>
      <vt:variant>
        <vt:i4>983161</vt:i4>
      </vt:variant>
      <vt:variant>
        <vt:i4>699</vt:i4>
      </vt:variant>
      <vt:variant>
        <vt:i4>0</vt:i4>
      </vt:variant>
      <vt:variant>
        <vt:i4>5</vt:i4>
      </vt:variant>
      <vt:variant>
        <vt:lpwstr>http://medicarestatistics.humanservices.gov.au/statistics/mbs_item.jsp</vt:lpwstr>
      </vt:variant>
      <vt:variant>
        <vt:lpwstr/>
      </vt:variant>
      <vt:variant>
        <vt:i4>3801141</vt:i4>
      </vt:variant>
      <vt:variant>
        <vt:i4>696</vt:i4>
      </vt:variant>
      <vt:variant>
        <vt:i4>0</vt:i4>
      </vt:variant>
      <vt:variant>
        <vt:i4>5</vt:i4>
      </vt:variant>
      <vt:variant>
        <vt:lpwstr>http://www.mbsonline.gov.au/internet/mbsonline/publishing.nsf/Content/Home</vt:lpwstr>
      </vt:variant>
      <vt:variant>
        <vt:lpwstr/>
      </vt:variant>
      <vt:variant>
        <vt:i4>7995509</vt:i4>
      </vt:variant>
      <vt:variant>
        <vt:i4>693</vt:i4>
      </vt:variant>
      <vt:variant>
        <vt:i4>0</vt:i4>
      </vt:variant>
      <vt:variant>
        <vt:i4>5</vt:i4>
      </vt:variant>
      <vt:variant>
        <vt:lpwstr>https://www.ihpa.gov.au/what-we-do/classification-of-diseases-and-interventions</vt:lpwstr>
      </vt:variant>
      <vt:variant>
        <vt:lpwstr/>
      </vt:variant>
      <vt:variant>
        <vt:i4>1835014</vt:i4>
      </vt:variant>
      <vt:variant>
        <vt:i4>690</vt:i4>
      </vt:variant>
      <vt:variant>
        <vt:i4>0</vt:i4>
      </vt:variant>
      <vt:variant>
        <vt:i4>5</vt:i4>
      </vt:variant>
      <vt:variant>
        <vt:lpwstr>https://theconversation.com/3-orthopaedic-surgeries-that-might-be-doing-patients-and-their-pockets-more-harm-than-good-179370</vt:lpwstr>
      </vt:variant>
      <vt:variant>
        <vt:lpwstr/>
      </vt:variant>
      <vt:variant>
        <vt:i4>4915221</vt:i4>
      </vt:variant>
      <vt:variant>
        <vt:i4>687</vt:i4>
      </vt:variant>
      <vt:variant>
        <vt:i4>0</vt:i4>
      </vt:variant>
      <vt:variant>
        <vt:i4>5</vt:i4>
      </vt:variant>
      <vt:variant>
        <vt:lpwstr>https://cdle.colorado.gov/medical-providers/medical-treatment-guidelines</vt:lpwstr>
      </vt:variant>
      <vt:variant>
        <vt:lpwstr>collapse-accordion-5351-4</vt:lpwstr>
      </vt:variant>
      <vt:variant>
        <vt:i4>8257599</vt:i4>
      </vt:variant>
      <vt:variant>
        <vt:i4>684</vt:i4>
      </vt:variant>
      <vt:variant>
        <vt:i4>0</vt:i4>
      </vt:variant>
      <vt:variant>
        <vt:i4>5</vt:i4>
      </vt:variant>
      <vt:variant>
        <vt:lpwstr>https://www.cwp.nhs.uk/resources/policies/cc15-clinical-guideline-to-standardise-the-conservative-management-of-shoulder-impingement-syndrome/</vt:lpwstr>
      </vt:variant>
      <vt:variant>
        <vt:lpwstr/>
      </vt:variant>
      <vt:variant>
        <vt:i4>5570653</vt:i4>
      </vt:variant>
      <vt:variant>
        <vt:i4>681</vt:i4>
      </vt:variant>
      <vt:variant>
        <vt:i4>0</vt:i4>
      </vt:variant>
      <vt:variant>
        <vt:i4>5</vt:i4>
      </vt:variant>
      <vt:variant>
        <vt:lpwstr>https://www.boa.ac.uk/resources/subacromial-shoulder-commissioning-guide.html</vt:lpwstr>
      </vt:variant>
      <vt:variant>
        <vt:lpwstr/>
      </vt:variant>
      <vt:variant>
        <vt:i4>917572</vt:i4>
      </vt:variant>
      <vt:variant>
        <vt:i4>678</vt:i4>
      </vt:variant>
      <vt:variant>
        <vt:i4>0</vt:i4>
      </vt:variant>
      <vt:variant>
        <vt:i4>5</vt:i4>
      </vt:variant>
      <vt:variant>
        <vt:lpwstr>https://www.boa.ac.uk/static/77804782-e521-4019-93d149195ec26ba2/boa bess bssh evidence based interventions statement.pdf</vt:lpwstr>
      </vt:variant>
      <vt:variant>
        <vt:lpwstr/>
      </vt:variant>
      <vt:variant>
        <vt:i4>131145</vt:i4>
      </vt:variant>
      <vt:variant>
        <vt:i4>675</vt:i4>
      </vt:variant>
      <vt:variant>
        <vt:i4>0</vt:i4>
      </vt:variant>
      <vt:variant>
        <vt:i4>5</vt:i4>
      </vt:variant>
      <vt:variant>
        <vt:lpwstr>https://www.boa.ac.uk/resources/statement-in-response-to-recent-studies-regarding-subacromial-decompression-by-bess-and-boa.html</vt:lpwstr>
      </vt:variant>
      <vt:variant>
        <vt:lpwstr/>
      </vt:variant>
      <vt:variant>
        <vt:i4>131084</vt:i4>
      </vt:variant>
      <vt:variant>
        <vt:i4>672</vt:i4>
      </vt:variant>
      <vt:variant>
        <vt:i4>0</vt:i4>
      </vt:variant>
      <vt:variant>
        <vt:i4>5</vt:i4>
      </vt:variant>
      <vt:variant>
        <vt:lpwstr>http://www.mbsonline.gov.au/internet/mbsonline/publishing.nsf/Content/F3E1DA9A21343EA6CA258646007893F7/$File/Factsheet-Shoulder-Elbow.pdf</vt:lpwstr>
      </vt:variant>
      <vt:variant>
        <vt:lpwstr/>
      </vt:variant>
      <vt:variant>
        <vt:i4>5898253</vt:i4>
      </vt:variant>
      <vt:variant>
        <vt:i4>669</vt:i4>
      </vt:variant>
      <vt:variant>
        <vt:i4>0</vt:i4>
      </vt:variant>
      <vt:variant>
        <vt:i4>5</vt:i4>
      </vt:variant>
      <vt:variant>
        <vt:lpwstr>http://www9.health.gov.au/mbs/fullDisplay.cfm?q=10960&amp;qt=ItemID&amp;type=item</vt:lpwstr>
      </vt:variant>
      <vt:variant>
        <vt:lpwstr/>
      </vt:variant>
      <vt:variant>
        <vt:i4>6422546</vt:i4>
      </vt:variant>
      <vt:variant>
        <vt:i4>666</vt:i4>
      </vt:variant>
      <vt:variant>
        <vt:i4>0</vt:i4>
      </vt:variant>
      <vt:variant>
        <vt:i4>5</vt:i4>
      </vt:variant>
      <vt:variant>
        <vt:lpwstr>https://aoa.org.au/docs/default-source/advocacy/aoa-sesa-statement---subacromial-impingement-treatments-in-the-lancet-and-media-reports.pdf?sfvrsn=71dac504_8</vt:lpwstr>
      </vt:variant>
      <vt:variant>
        <vt:lpwstr/>
      </vt:variant>
      <vt:variant>
        <vt:i4>262156</vt:i4>
      </vt:variant>
      <vt:variant>
        <vt:i4>663</vt:i4>
      </vt:variant>
      <vt:variant>
        <vt:i4>0</vt:i4>
      </vt:variant>
      <vt:variant>
        <vt:i4>5</vt:i4>
      </vt:variant>
      <vt:variant>
        <vt:lpwstr>https://www.anzctr.org.au/Trial/Registration/TrialReview.aspx?id=379721&amp;isReview=true</vt:lpwstr>
      </vt:variant>
      <vt:variant>
        <vt:lpwstr/>
      </vt:variant>
      <vt:variant>
        <vt:i4>1179662</vt:i4>
      </vt:variant>
      <vt:variant>
        <vt:i4>660</vt:i4>
      </vt:variant>
      <vt:variant>
        <vt:i4>0</vt:i4>
      </vt:variant>
      <vt:variant>
        <vt:i4>5</vt:i4>
      </vt:variant>
      <vt:variant>
        <vt:lpwstr>https://www.aomrc.org.uk/ebi/clinicians/arthroscopic-shoulder-decompression-for-subacromial-pain/</vt:lpwstr>
      </vt:variant>
      <vt:variant>
        <vt:lpwstr/>
      </vt:variant>
      <vt:variant>
        <vt:i4>1769534</vt:i4>
      </vt:variant>
      <vt:variant>
        <vt:i4>657</vt:i4>
      </vt:variant>
      <vt:variant>
        <vt:i4>0</vt:i4>
      </vt:variant>
      <vt:variant>
        <vt:i4>5</vt:i4>
      </vt:variant>
      <vt:variant>
        <vt:lpwstr>https://aimspecialtyhealth.com/wp-content/uploads/2021/01/AIM_Guidelines_MSK_Joint-Surgery.pdf</vt:lpwstr>
      </vt:variant>
      <vt:variant>
        <vt:lpwstr/>
      </vt:variant>
      <vt:variant>
        <vt:i4>4456529</vt:i4>
      </vt:variant>
      <vt:variant>
        <vt:i4>654</vt:i4>
      </vt:variant>
      <vt:variant>
        <vt:i4>0</vt:i4>
      </vt:variant>
      <vt:variant>
        <vt:i4>5</vt:i4>
      </vt:variant>
      <vt:variant>
        <vt:lpwstr>https://aimspecialtyhealth.com/wp-content/uploads/2020/12/AIM_Guidelines_MSK_Joint-Surgery_Medicaid.pdf</vt:lpwstr>
      </vt:variant>
      <vt:variant>
        <vt:lpwstr/>
      </vt:variant>
      <vt:variant>
        <vt:i4>2949175</vt:i4>
      </vt:variant>
      <vt:variant>
        <vt:i4>651</vt:i4>
      </vt:variant>
      <vt:variant>
        <vt:i4>0</vt:i4>
      </vt:variant>
      <vt:variant>
        <vt:i4>5</vt:i4>
      </vt:variant>
      <vt:variant>
        <vt:lpwstr>https://www.aihw.gov.au/reports/hospitals/procedures-data-cubes/contents/data-cubes</vt:lpwstr>
      </vt:variant>
      <vt:variant>
        <vt:lpwstr/>
      </vt:variant>
      <vt:variant>
        <vt:i4>6225940</vt:i4>
      </vt:variant>
      <vt:variant>
        <vt:i4>648</vt:i4>
      </vt:variant>
      <vt:variant>
        <vt:i4>0</vt:i4>
      </vt:variant>
      <vt:variant>
        <vt:i4>5</vt:i4>
      </vt:variant>
      <vt:variant>
        <vt:lpwstr>https://www.aihw.gov.au/reports/hospitals/principal-diagnosis-data-cubes/contents/data-cubes</vt:lpwstr>
      </vt:variant>
      <vt:variant>
        <vt:lpwstr/>
      </vt:variant>
      <vt:variant>
        <vt:i4>852044</vt:i4>
      </vt:variant>
      <vt:variant>
        <vt:i4>645</vt:i4>
      </vt:variant>
      <vt:variant>
        <vt:i4>0</vt:i4>
      </vt:variant>
      <vt:variant>
        <vt:i4>5</vt:i4>
      </vt:variant>
      <vt:variant>
        <vt:lpwstr>https://meteor.aihw.gov.au/content/index.phtml/itemId/699728</vt:lpwstr>
      </vt:variant>
      <vt:variant>
        <vt:lpwstr/>
      </vt:variant>
      <vt:variant>
        <vt:i4>3145850</vt:i4>
      </vt:variant>
      <vt:variant>
        <vt:i4>642</vt:i4>
      </vt:variant>
      <vt:variant>
        <vt:i4>0</vt:i4>
      </vt:variant>
      <vt:variant>
        <vt:i4>5</vt:i4>
      </vt:variant>
      <vt:variant>
        <vt:lpwstr>https://www.aihw.gov.au/reports-data/myhospitals/content/about-the-data</vt:lpwstr>
      </vt:variant>
      <vt:variant>
        <vt:lpwstr/>
      </vt:variant>
      <vt:variant>
        <vt:i4>8323187</vt:i4>
      </vt:variant>
      <vt:variant>
        <vt:i4>639</vt:i4>
      </vt:variant>
      <vt:variant>
        <vt:i4>0</vt:i4>
      </vt:variant>
      <vt:variant>
        <vt:i4>5</vt:i4>
      </vt:variant>
      <vt:variant>
        <vt:lpwstr>https://www.aihw.gov.au/reports-data/health-conditions-disability-deaths/burden-of-disease/overview</vt:lpwstr>
      </vt:variant>
      <vt:variant>
        <vt:lpwstr/>
      </vt:variant>
      <vt:variant>
        <vt:i4>1507334</vt:i4>
      </vt:variant>
      <vt:variant>
        <vt:i4>636</vt:i4>
      </vt:variant>
      <vt:variant>
        <vt:i4>0</vt:i4>
      </vt:variant>
      <vt:variant>
        <vt:i4>5</vt:i4>
      </vt:variant>
      <vt:variant>
        <vt:lpwstr>https://acsearch.acr.org/docs/3101482/narrative/</vt:lpwstr>
      </vt:variant>
      <vt:variant>
        <vt:lpwstr/>
      </vt:variant>
      <vt:variant>
        <vt:i4>1114180</vt:i4>
      </vt:variant>
      <vt:variant>
        <vt:i4>633</vt:i4>
      </vt:variant>
      <vt:variant>
        <vt:i4>0</vt:i4>
      </vt:variant>
      <vt:variant>
        <vt:i4>5</vt:i4>
      </vt:variant>
      <vt:variant>
        <vt:lpwstr>https://cdn.ymaws.com/www.alaskachiropracticsociety.com/resource/resmgr/imported/shoulder.pdf</vt:lpwstr>
      </vt:variant>
      <vt:variant>
        <vt:lpwstr/>
      </vt:variant>
      <vt:variant>
        <vt:i4>5570639</vt:i4>
      </vt:variant>
      <vt:variant>
        <vt:i4>630</vt:i4>
      </vt:variant>
      <vt:variant>
        <vt:i4>0</vt:i4>
      </vt:variant>
      <vt:variant>
        <vt:i4>5</vt:i4>
      </vt:variant>
      <vt:variant>
        <vt:lpwstr>https://www.aaos.org/quality/quality-programs/upper-extremity-programs/rotator-cuff-injurie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7-11T06:35:00Z</dcterms:created>
  <dcterms:modified xsi:type="dcterms:W3CDTF">2022-07-12T02:32:00Z</dcterms:modified>
</cp:coreProperties>
</file>